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229AB" w14:textId="77777777" w:rsidR="00090D48" w:rsidRPr="00220C73" w:rsidRDefault="00090D48" w:rsidP="00090D48">
      <w:pPr>
        <w:pStyle w:val="Heading1"/>
        <w:rPr>
          <w:rFonts w:ascii="Helvetica" w:eastAsia="NimbusSanL-Bold" w:hAnsi="Helvetica" w:cs="Helvetica"/>
          <w:sz w:val="24"/>
          <w:szCs w:val="24"/>
        </w:rPr>
      </w:pPr>
      <w:bookmarkStart w:id="0" w:name="_Toc131406620"/>
      <w:r w:rsidRPr="00220C73">
        <w:rPr>
          <w:rFonts w:ascii="Helvetica" w:eastAsia="NimbusSanL-Bold" w:hAnsi="Helvetica" w:cs="Helvetica"/>
          <w:sz w:val="24"/>
          <w:szCs w:val="24"/>
        </w:rPr>
        <w:t>Youth in Transition: Longitudinal Comparisons of Youth Transitions in the UK using Cohort and Synthetic Cohort Data</w:t>
      </w:r>
      <w:bookmarkEnd w:id="0"/>
    </w:p>
    <w:sdt>
      <w:sdtPr>
        <w:rPr>
          <w:rFonts w:ascii="Helvetica" w:eastAsiaTheme="minorHAnsi" w:hAnsi="Helvetica" w:cs="Helvetica"/>
          <w:color w:val="auto"/>
          <w:sz w:val="24"/>
          <w:szCs w:val="24"/>
          <w:lang w:val="en-GB"/>
        </w:rPr>
        <w:id w:val="-1861043396"/>
        <w:docPartObj>
          <w:docPartGallery w:val="Table of Contents"/>
          <w:docPartUnique/>
        </w:docPartObj>
      </w:sdtPr>
      <w:sdtEndPr>
        <w:rPr>
          <w:b/>
          <w:bCs/>
          <w:noProof/>
        </w:rPr>
      </w:sdtEndPr>
      <w:sdtContent>
        <w:commentRangeStart w:id="1" w:displacedByCustomXml="prev"/>
        <w:p w14:paraId="27331632" w14:textId="2134FC87" w:rsidR="00090D48" w:rsidRPr="00220C73" w:rsidRDefault="00090D48">
          <w:pPr>
            <w:pStyle w:val="TOCHeading"/>
            <w:rPr>
              <w:rFonts w:ascii="Helvetica" w:hAnsi="Helvetica" w:cs="Helvetica"/>
              <w:sz w:val="24"/>
              <w:szCs w:val="24"/>
            </w:rPr>
          </w:pPr>
          <w:r w:rsidRPr="00220C73">
            <w:rPr>
              <w:rFonts w:ascii="Helvetica" w:hAnsi="Helvetica" w:cs="Helvetica"/>
              <w:sz w:val="24"/>
              <w:szCs w:val="24"/>
            </w:rPr>
            <w:t>Contents</w:t>
          </w:r>
          <w:commentRangeEnd w:id="1"/>
          <w:r w:rsidR="00EB4B4D" w:rsidRPr="00220C73">
            <w:rPr>
              <w:rStyle w:val="CommentReference"/>
              <w:rFonts w:ascii="Helvetica" w:eastAsiaTheme="minorHAnsi" w:hAnsi="Helvetica" w:cs="Helvetica"/>
              <w:color w:val="auto"/>
              <w:sz w:val="24"/>
              <w:szCs w:val="24"/>
              <w:lang w:val="en-GB"/>
            </w:rPr>
            <w:commentReference w:id="1"/>
          </w:r>
        </w:p>
        <w:commentRangeStart w:id="2"/>
        <w:p w14:paraId="170E6ADC" w14:textId="21D2E1A5" w:rsidR="00BD7EC8" w:rsidRDefault="00090D48">
          <w:pPr>
            <w:pStyle w:val="TOC1"/>
            <w:rPr>
              <w:rFonts w:eastAsiaTheme="minorEastAsia"/>
              <w:noProof/>
              <w:lang w:eastAsia="en-GB"/>
            </w:rPr>
          </w:pPr>
          <w:r w:rsidRPr="00220C73">
            <w:rPr>
              <w:rFonts w:ascii="Helvetica" w:hAnsi="Helvetica" w:cs="Helvetica"/>
              <w:sz w:val="24"/>
              <w:szCs w:val="24"/>
            </w:rPr>
            <w:fldChar w:fldCharType="begin"/>
          </w:r>
          <w:r w:rsidRPr="00220C73">
            <w:rPr>
              <w:rFonts w:ascii="Helvetica" w:hAnsi="Helvetica" w:cs="Helvetica"/>
              <w:sz w:val="24"/>
              <w:szCs w:val="24"/>
            </w:rPr>
            <w:instrText xml:space="preserve"> TOC \o "1-3" \h \z \u </w:instrText>
          </w:r>
          <w:r w:rsidRPr="00220C73">
            <w:rPr>
              <w:rFonts w:ascii="Helvetica" w:hAnsi="Helvetica" w:cs="Helvetica"/>
              <w:sz w:val="24"/>
              <w:szCs w:val="24"/>
            </w:rPr>
            <w:fldChar w:fldCharType="separate"/>
          </w:r>
          <w:hyperlink w:anchor="_Toc131406620" w:history="1">
            <w:r w:rsidR="00BD7EC8" w:rsidRPr="00DD7A4F">
              <w:rPr>
                <w:rStyle w:val="Hyperlink"/>
                <w:rFonts w:ascii="Helvetica" w:eastAsia="NimbusSanL-Bold" w:hAnsi="Helvetica" w:cs="Helvetica"/>
                <w:noProof/>
              </w:rPr>
              <w:t>Youth in Transition: Longitudinal Comparisons of Youth Transitions in the UK using Cohort and Synthetic Cohort Data</w:t>
            </w:r>
            <w:r w:rsidR="00BD7EC8">
              <w:rPr>
                <w:noProof/>
                <w:webHidden/>
              </w:rPr>
              <w:tab/>
            </w:r>
            <w:r w:rsidR="00BD7EC8">
              <w:rPr>
                <w:noProof/>
                <w:webHidden/>
              </w:rPr>
              <w:fldChar w:fldCharType="begin"/>
            </w:r>
            <w:r w:rsidR="00BD7EC8">
              <w:rPr>
                <w:noProof/>
                <w:webHidden/>
              </w:rPr>
              <w:instrText xml:space="preserve"> PAGEREF _Toc131406620 \h </w:instrText>
            </w:r>
            <w:r w:rsidR="00BD7EC8">
              <w:rPr>
                <w:noProof/>
                <w:webHidden/>
              </w:rPr>
            </w:r>
            <w:r w:rsidR="00BD7EC8">
              <w:rPr>
                <w:noProof/>
                <w:webHidden/>
              </w:rPr>
              <w:fldChar w:fldCharType="separate"/>
            </w:r>
            <w:r w:rsidR="00BD7EC8">
              <w:rPr>
                <w:noProof/>
                <w:webHidden/>
              </w:rPr>
              <w:t>1</w:t>
            </w:r>
            <w:r w:rsidR="00BD7EC8">
              <w:rPr>
                <w:noProof/>
                <w:webHidden/>
              </w:rPr>
              <w:fldChar w:fldCharType="end"/>
            </w:r>
          </w:hyperlink>
        </w:p>
        <w:p w14:paraId="1F263E42" w14:textId="5196D2DC" w:rsidR="00BD7EC8" w:rsidRDefault="00BD7EC8">
          <w:pPr>
            <w:pStyle w:val="TOC1"/>
            <w:rPr>
              <w:rFonts w:eastAsiaTheme="minorEastAsia"/>
              <w:noProof/>
              <w:lang w:eastAsia="en-GB"/>
            </w:rPr>
          </w:pPr>
          <w:hyperlink w:anchor="_Toc131406621" w:history="1">
            <w:r w:rsidRPr="00DD7A4F">
              <w:rPr>
                <w:rStyle w:val="Hyperlink"/>
                <w:rFonts w:ascii="Helvetica" w:hAnsi="Helvetica" w:cs="Helvetica"/>
                <w:noProof/>
              </w:rPr>
              <w:t>Lay Summary</w:t>
            </w:r>
            <w:r>
              <w:rPr>
                <w:noProof/>
                <w:webHidden/>
              </w:rPr>
              <w:tab/>
            </w:r>
            <w:r>
              <w:rPr>
                <w:noProof/>
                <w:webHidden/>
              </w:rPr>
              <w:fldChar w:fldCharType="begin"/>
            </w:r>
            <w:r>
              <w:rPr>
                <w:noProof/>
                <w:webHidden/>
              </w:rPr>
              <w:instrText xml:space="preserve"> PAGEREF _Toc131406621 \h </w:instrText>
            </w:r>
            <w:r>
              <w:rPr>
                <w:noProof/>
                <w:webHidden/>
              </w:rPr>
            </w:r>
            <w:r>
              <w:rPr>
                <w:noProof/>
                <w:webHidden/>
              </w:rPr>
              <w:fldChar w:fldCharType="separate"/>
            </w:r>
            <w:r>
              <w:rPr>
                <w:noProof/>
                <w:webHidden/>
              </w:rPr>
              <w:t>4</w:t>
            </w:r>
            <w:r>
              <w:rPr>
                <w:noProof/>
                <w:webHidden/>
              </w:rPr>
              <w:fldChar w:fldCharType="end"/>
            </w:r>
          </w:hyperlink>
        </w:p>
        <w:p w14:paraId="192F36A2" w14:textId="440047C9" w:rsidR="00BD7EC8" w:rsidRDefault="00BD7EC8">
          <w:pPr>
            <w:pStyle w:val="TOC1"/>
            <w:rPr>
              <w:rFonts w:eastAsiaTheme="minorEastAsia"/>
              <w:noProof/>
              <w:lang w:eastAsia="en-GB"/>
            </w:rPr>
          </w:pPr>
          <w:hyperlink w:anchor="_Toc131406622" w:history="1">
            <w:r w:rsidRPr="00DD7A4F">
              <w:rPr>
                <w:rStyle w:val="Hyperlink"/>
                <w:rFonts w:ascii="Helvetica" w:hAnsi="Helvetica" w:cs="Helvetica"/>
                <w:noProof/>
              </w:rPr>
              <w:t>Abstract</w:t>
            </w:r>
            <w:r>
              <w:rPr>
                <w:noProof/>
                <w:webHidden/>
              </w:rPr>
              <w:tab/>
            </w:r>
            <w:r>
              <w:rPr>
                <w:noProof/>
                <w:webHidden/>
              </w:rPr>
              <w:fldChar w:fldCharType="begin"/>
            </w:r>
            <w:r>
              <w:rPr>
                <w:noProof/>
                <w:webHidden/>
              </w:rPr>
              <w:instrText xml:space="preserve"> PAGEREF _Toc131406622 \h </w:instrText>
            </w:r>
            <w:r>
              <w:rPr>
                <w:noProof/>
                <w:webHidden/>
              </w:rPr>
            </w:r>
            <w:r>
              <w:rPr>
                <w:noProof/>
                <w:webHidden/>
              </w:rPr>
              <w:fldChar w:fldCharType="separate"/>
            </w:r>
            <w:r>
              <w:rPr>
                <w:noProof/>
                <w:webHidden/>
              </w:rPr>
              <w:t>5</w:t>
            </w:r>
            <w:r>
              <w:rPr>
                <w:noProof/>
                <w:webHidden/>
              </w:rPr>
              <w:fldChar w:fldCharType="end"/>
            </w:r>
          </w:hyperlink>
        </w:p>
        <w:p w14:paraId="434F915C" w14:textId="47CDEA8A" w:rsidR="00BD7EC8" w:rsidRDefault="00BD7EC8">
          <w:pPr>
            <w:pStyle w:val="TOC1"/>
            <w:rPr>
              <w:rFonts w:eastAsiaTheme="minorEastAsia"/>
              <w:noProof/>
              <w:lang w:eastAsia="en-GB"/>
            </w:rPr>
          </w:pPr>
          <w:hyperlink w:anchor="_Toc131406623" w:history="1">
            <w:r w:rsidRPr="00DD7A4F">
              <w:rPr>
                <w:rStyle w:val="Hyperlink"/>
                <w:rFonts w:ascii="Helvetica" w:hAnsi="Helvetica" w:cs="Helvetica"/>
                <w:noProof/>
              </w:rPr>
              <w:t>Acknowledgements</w:t>
            </w:r>
            <w:r>
              <w:rPr>
                <w:noProof/>
                <w:webHidden/>
              </w:rPr>
              <w:tab/>
            </w:r>
            <w:r>
              <w:rPr>
                <w:noProof/>
                <w:webHidden/>
              </w:rPr>
              <w:fldChar w:fldCharType="begin"/>
            </w:r>
            <w:r>
              <w:rPr>
                <w:noProof/>
                <w:webHidden/>
              </w:rPr>
              <w:instrText xml:space="preserve"> PAGEREF _Toc131406623 \h </w:instrText>
            </w:r>
            <w:r>
              <w:rPr>
                <w:noProof/>
                <w:webHidden/>
              </w:rPr>
            </w:r>
            <w:r>
              <w:rPr>
                <w:noProof/>
                <w:webHidden/>
              </w:rPr>
              <w:fldChar w:fldCharType="separate"/>
            </w:r>
            <w:r>
              <w:rPr>
                <w:noProof/>
                <w:webHidden/>
              </w:rPr>
              <w:t>6</w:t>
            </w:r>
            <w:r>
              <w:rPr>
                <w:noProof/>
                <w:webHidden/>
              </w:rPr>
              <w:fldChar w:fldCharType="end"/>
            </w:r>
          </w:hyperlink>
        </w:p>
        <w:p w14:paraId="5E884C37" w14:textId="73A1FB04" w:rsidR="00BD7EC8" w:rsidRDefault="00BD7EC8">
          <w:pPr>
            <w:pStyle w:val="TOC1"/>
            <w:rPr>
              <w:rFonts w:eastAsiaTheme="minorEastAsia"/>
              <w:noProof/>
              <w:lang w:eastAsia="en-GB"/>
            </w:rPr>
          </w:pPr>
          <w:hyperlink w:anchor="_Toc131406624"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624 \h </w:instrText>
            </w:r>
            <w:r>
              <w:rPr>
                <w:noProof/>
                <w:webHidden/>
              </w:rPr>
            </w:r>
            <w:r>
              <w:rPr>
                <w:noProof/>
                <w:webHidden/>
              </w:rPr>
              <w:fldChar w:fldCharType="separate"/>
            </w:r>
            <w:r>
              <w:rPr>
                <w:noProof/>
                <w:webHidden/>
              </w:rPr>
              <w:t>7</w:t>
            </w:r>
            <w:r>
              <w:rPr>
                <w:noProof/>
                <w:webHidden/>
              </w:rPr>
              <w:fldChar w:fldCharType="end"/>
            </w:r>
          </w:hyperlink>
        </w:p>
        <w:p w14:paraId="2DE0B2FF" w14:textId="5ADE0E97" w:rsidR="00BD7EC8" w:rsidRDefault="00BD7EC8">
          <w:pPr>
            <w:pStyle w:val="TOC1"/>
            <w:rPr>
              <w:rFonts w:eastAsiaTheme="minorEastAsia"/>
              <w:noProof/>
              <w:lang w:eastAsia="en-GB"/>
            </w:rPr>
          </w:pPr>
          <w:hyperlink w:anchor="_Toc131406625" w:history="1">
            <w:r w:rsidRPr="00DD7A4F">
              <w:rPr>
                <w:rStyle w:val="Hyperlink"/>
                <w:rFonts w:ascii="Helvetica" w:hAnsi="Helvetica" w:cs="Helvetica"/>
                <w:noProof/>
              </w:rPr>
              <w:t>Literature Review:</w:t>
            </w:r>
            <w:r>
              <w:rPr>
                <w:noProof/>
                <w:webHidden/>
              </w:rPr>
              <w:tab/>
            </w:r>
            <w:r>
              <w:rPr>
                <w:noProof/>
                <w:webHidden/>
              </w:rPr>
              <w:fldChar w:fldCharType="begin"/>
            </w:r>
            <w:r>
              <w:rPr>
                <w:noProof/>
                <w:webHidden/>
              </w:rPr>
              <w:instrText xml:space="preserve"> PAGEREF _Toc131406625 \h </w:instrText>
            </w:r>
            <w:r>
              <w:rPr>
                <w:noProof/>
                <w:webHidden/>
              </w:rPr>
            </w:r>
            <w:r>
              <w:rPr>
                <w:noProof/>
                <w:webHidden/>
              </w:rPr>
              <w:fldChar w:fldCharType="separate"/>
            </w:r>
            <w:r>
              <w:rPr>
                <w:noProof/>
                <w:webHidden/>
              </w:rPr>
              <w:t>8</w:t>
            </w:r>
            <w:r>
              <w:rPr>
                <w:noProof/>
                <w:webHidden/>
              </w:rPr>
              <w:fldChar w:fldCharType="end"/>
            </w:r>
          </w:hyperlink>
        </w:p>
        <w:p w14:paraId="203FB263" w14:textId="571CFB4C" w:rsidR="00BD7EC8" w:rsidRDefault="00BD7EC8">
          <w:pPr>
            <w:pStyle w:val="TOC2"/>
            <w:tabs>
              <w:tab w:val="right" w:leader="dot" w:pos="9016"/>
            </w:tabs>
            <w:rPr>
              <w:rFonts w:eastAsiaTheme="minorEastAsia"/>
              <w:noProof/>
              <w:lang w:eastAsia="en-GB"/>
            </w:rPr>
          </w:pPr>
          <w:hyperlink w:anchor="_Toc131406626" w:history="1">
            <w:r w:rsidRPr="00DD7A4F">
              <w:rPr>
                <w:rStyle w:val="Hyperlink"/>
                <w:rFonts w:ascii="Helvetica" w:hAnsi="Helvetica" w:cs="Helvetica"/>
                <w:noProof/>
              </w:rPr>
              <w:t>Theoretical Orientation:</w:t>
            </w:r>
            <w:r>
              <w:rPr>
                <w:noProof/>
                <w:webHidden/>
              </w:rPr>
              <w:tab/>
            </w:r>
            <w:r>
              <w:rPr>
                <w:noProof/>
                <w:webHidden/>
              </w:rPr>
              <w:fldChar w:fldCharType="begin"/>
            </w:r>
            <w:r>
              <w:rPr>
                <w:noProof/>
                <w:webHidden/>
              </w:rPr>
              <w:instrText xml:space="preserve"> PAGEREF _Toc131406626 \h </w:instrText>
            </w:r>
            <w:r>
              <w:rPr>
                <w:noProof/>
                <w:webHidden/>
              </w:rPr>
            </w:r>
            <w:r>
              <w:rPr>
                <w:noProof/>
                <w:webHidden/>
              </w:rPr>
              <w:fldChar w:fldCharType="separate"/>
            </w:r>
            <w:r>
              <w:rPr>
                <w:noProof/>
                <w:webHidden/>
              </w:rPr>
              <w:t>8</w:t>
            </w:r>
            <w:r>
              <w:rPr>
                <w:noProof/>
                <w:webHidden/>
              </w:rPr>
              <w:fldChar w:fldCharType="end"/>
            </w:r>
          </w:hyperlink>
        </w:p>
        <w:p w14:paraId="46AB39F6" w14:textId="557E624B" w:rsidR="00BD7EC8" w:rsidRDefault="00BD7EC8">
          <w:pPr>
            <w:pStyle w:val="TOC3"/>
            <w:tabs>
              <w:tab w:val="right" w:leader="dot" w:pos="9016"/>
            </w:tabs>
            <w:rPr>
              <w:noProof/>
            </w:rPr>
          </w:pPr>
          <w:hyperlink w:anchor="_Toc131406627" w:history="1">
            <w:r w:rsidRPr="00DD7A4F">
              <w:rPr>
                <w:rStyle w:val="Hyperlink"/>
                <w:rFonts w:ascii="Helvetica" w:hAnsi="Helvetica" w:cs="Helvetica"/>
                <w:noProof/>
              </w:rPr>
              <w:t>Youth Transitions: Life course, Structuration/Individualisation, and Late Modernity</w:t>
            </w:r>
            <w:r>
              <w:rPr>
                <w:noProof/>
                <w:webHidden/>
              </w:rPr>
              <w:tab/>
            </w:r>
            <w:r>
              <w:rPr>
                <w:noProof/>
                <w:webHidden/>
              </w:rPr>
              <w:fldChar w:fldCharType="begin"/>
            </w:r>
            <w:r>
              <w:rPr>
                <w:noProof/>
                <w:webHidden/>
              </w:rPr>
              <w:instrText xml:space="preserve"> PAGEREF _Toc131406627 \h </w:instrText>
            </w:r>
            <w:r>
              <w:rPr>
                <w:noProof/>
                <w:webHidden/>
              </w:rPr>
            </w:r>
            <w:r>
              <w:rPr>
                <w:noProof/>
                <w:webHidden/>
              </w:rPr>
              <w:fldChar w:fldCharType="separate"/>
            </w:r>
            <w:r>
              <w:rPr>
                <w:noProof/>
                <w:webHidden/>
              </w:rPr>
              <w:t>8</w:t>
            </w:r>
            <w:r>
              <w:rPr>
                <w:noProof/>
                <w:webHidden/>
              </w:rPr>
              <w:fldChar w:fldCharType="end"/>
            </w:r>
          </w:hyperlink>
        </w:p>
        <w:p w14:paraId="31DB5C79" w14:textId="089EA0D0" w:rsidR="00BD7EC8" w:rsidRDefault="00BD7EC8">
          <w:pPr>
            <w:pStyle w:val="TOC2"/>
            <w:tabs>
              <w:tab w:val="right" w:leader="dot" w:pos="9016"/>
            </w:tabs>
            <w:rPr>
              <w:rFonts w:eastAsiaTheme="minorEastAsia"/>
              <w:noProof/>
              <w:lang w:eastAsia="en-GB"/>
            </w:rPr>
          </w:pPr>
          <w:hyperlink w:anchor="_Toc131406628" w:history="1">
            <w:r w:rsidRPr="00DD7A4F">
              <w:rPr>
                <w:rStyle w:val="Hyperlink"/>
                <w:rFonts w:ascii="Helvetica" w:hAnsi="Helvetica" w:cs="Helvetica"/>
                <w:noProof/>
              </w:rPr>
              <w:t>Historical Context</w:t>
            </w:r>
            <w:r>
              <w:rPr>
                <w:noProof/>
                <w:webHidden/>
              </w:rPr>
              <w:tab/>
            </w:r>
            <w:r>
              <w:rPr>
                <w:noProof/>
                <w:webHidden/>
              </w:rPr>
              <w:fldChar w:fldCharType="begin"/>
            </w:r>
            <w:r>
              <w:rPr>
                <w:noProof/>
                <w:webHidden/>
              </w:rPr>
              <w:instrText xml:space="preserve"> PAGEREF _Toc131406628 \h </w:instrText>
            </w:r>
            <w:r>
              <w:rPr>
                <w:noProof/>
                <w:webHidden/>
              </w:rPr>
            </w:r>
            <w:r>
              <w:rPr>
                <w:noProof/>
                <w:webHidden/>
              </w:rPr>
              <w:fldChar w:fldCharType="separate"/>
            </w:r>
            <w:r>
              <w:rPr>
                <w:noProof/>
                <w:webHidden/>
              </w:rPr>
              <w:t>12</w:t>
            </w:r>
            <w:r>
              <w:rPr>
                <w:noProof/>
                <w:webHidden/>
              </w:rPr>
              <w:fldChar w:fldCharType="end"/>
            </w:r>
          </w:hyperlink>
        </w:p>
        <w:p w14:paraId="47775A16" w14:textId="5AB8F265" w:rsidR="00BD7EC8" w:rsidRDefault="00BD7EC8">
          <w:pPr>
            <w:pStyle w:val="TOC3"/>
            <w:tabs>
              <w:tab w:val="right" w:leader="dot" w:pos="9016"/>
            </w:tabs>
            <w:rPr>
              <w:noProof/>
            </w:rPr>
          </w:pPr>
          <w:hyperlink w:anchor="_Toc131406629" w:history="1">
            <w:r w:rsidRPr="00DD7A4F">
              <w:rPr>
                <w:rStyle w:val="Hyperlink"/>
                <w:rFonts w:ascii="Helvetica" w:hAnsi="Helvetica" w:cs="Helvetica"/>
                <w:noProof/>
              </w:rPr>
              <w:t>The UK Educational System in Context</w:t>
            </w:r>
            <w:r>
              <w:rPr>
                <w:noProof/>
                <w:webHidden/>
              </w:rPr>
              <w:tab/>
            </w:r>
            <w:r>
              <w:rPr>
                <w:noProof/>
                <w:webHidden/>
              </w:rPr>
              <w:fldChar w:fldCharType="begin"/>
            </w:r>
            <w:r>
              <w:rPr>
                <w:noProof/>
                <w:webHidden/>
              </w:rPr>
              <w:instrText xml:space="preserve"> PAGEREF _Toc131406629 \h </w:instrText>
            </w:r>
            <w:r>
              <w:rPr>
                <w:noProof/>
                <w:webHidden/>
              </w:rPr>
            </w:r>
            <w:r>
              <w:rPr>
                <w:noProof/>
                <w:webHidden/>
              </w:rPr>
              <w:fldChar w:fldCharType="separate"/>
            </w:r>
            <w:r>
              <w:rPr>
                <w:noProof/>
                <w:webHidden/>
              </w:rPr>
              <w:t>12</w:t>
            </w:r>
            <w:r>
              <w:rPr>
                <w:noProof/>
                <w:webHidden/>
              </w:rPr>
              <w:fldChar w:fldCharType="end"/>
            </w:r>
          </w:hyperlink>
        </w:p>
        <w:p w14:paraId="48C7C673" w14:textId="78B077F7" w:rsidR="00BD7EC8" w:rsidRDefault="00BD7EC8">
          <w:pPr>
            <w:pStyle w:val="TOC3"/>
            <w:tabs>
              <w:tab w:val="right" w:leader="dot" w:pos="9016"/>
            </w:tabs>
            <w:rPr>
              <w:noProof/>
            </w:rPr>
          </w:pPr>
          <w:hyperlink w:anchor="_Toc131406630" w:history="1">
            <w:r w:rsidRPr="00DD7A4F">
              <w:rPr>
                <w:rStyle w:val="Hyperlink"/>
                <w:rFonts w:ascii="Helvetica" w:hAnsi="Helvetica" w:cs="Helvetica"/>
                <w:noProof/>
              </w:rPr>
              <w:t>The UK Labour Market in Context</w:t>
            </w:r>
            <w:r>
              <w:rPr>
                <w:noProof/>
                <w:webHidden/>
              </w:rPr>
              <w:tab/>
            </w:r>
            <w:r>
              <w:rPr>
                <w:noProof/>
                <w:webHidden/>
              </w:rPr>
              <w:fldChar w:fldCharType="begin"/>
            </w:r>
            <w:r>
              <w:rPr>
                <w:noProof/>
                <w:webHidden/>
              </w:rPr>
              <w:instrText xml:space="preserve"> PAGEREF _Toc131406630 \h </w:instrText>
            </w:r>
            <w:r>
              <w:rPr>
                <w:noProof/>
                <w:webHidden/>
              </w:rPr>
            </w:r>
            <w:r>
              <w:rPr>
                <w:noProof/>
                <w:webHidden/>
              </w:rPr>
              <w:fldChar w:fldCharType="separate"/>
            </w:r>
            <w:r>
              <w:rPr>
                <w:noProof/>
                <w:webHidden/>
              </w:rPr>
              <w:t>15</w:t>
            </w:r>
            <w:r>
              <w:rPr>
                <w:noProof/>
                <w:webHidden/>
              </w:rPr>
              <w:fldChar w:fldCharType="end"/>
            </w:r>
          </w:hyperlink>
        </w:p>
        <w:p w14:paraId="3314F60E" w14:textId="2DE721CF" w:rsidR="00BD7EC8" w:rsidRDefault="00BD7EC8">
          <w:pPr>
            <w:pStyle w:val="TOC3"/>
            <w:tabs>
              <w:tab w:val="right" w:leader="dot" w:pos="9016"/>
            </w:tabs>
            <w:rPr>
              <w:noProof/>
            </w:rPr>
          </w:pPr>
          <w:hyperlink w:anchor="_Toc131406631" w:history="1">
            <w:r w:rsidRPr="00DD7A4F">
              <w:rPr>
                <w:rStyle w:val="Hyperlink"/>
                <w:rFonts w:ascii="Helvetica" w:hAnsi="Helvetica" w:cs="Helvetica"/>
                <w:noProof/>
              </w:rPr>
              <w:t>Destinations after mandatory schooling in context</w:t>
            </w:r>
            <w:r>
              <w:rPr>
                <w:noProof/>
                <w:webHidden/>
              </w:rPr>
              <w:tab/>
            </w:r>
            <w:r>
              <w:rPr>
                <w:noProof/>
                <w:webHidden/>
              </w:rPr>
              <w:fldChar w:fldCharType="begin"/>
            </w:r>
            <w:r>
              <w:rPr>
                <w:noProof/>
                <w:webHidden/>
              </w:rPr>
              <w:instrText xml:space="preserve"> PAGEREF _Toc131406631 \h </w:instrText>
            </w:r>
            <w:r>
              <w:rPr>
                <w:noProof/>
                <w:webHidden/>
              </w:rPr>
            </w:r>
            <w:r>
              <w:rPr>
                <w:noProof/>
                <w:webHidden/>
              </w:rPr>
              <w:fldChar w:fldCharType="separate"/>
            </w:r>
            <w:r>
              <w:rPr>
                <w:noProof/>
                <w:webHidden/>
              </w:rPr>
              <w:t>15</w:t>
            </w:r>
            <w:r>
              <w:rPr>
                <w:noProof/>
                <w:webHidden/>
              </w:rPr>
              <w:fldChar w:fldCharType="end"/>
            </w:r>
          </w:hyperlink>
        </w:p>
        <w:p w14:paraId="46304D7A" w14:textId="1EE347B8" w:rsidR="00BD7EC8" w:rsidRDefault="00BD7EC8">
          <w:pPr>
            <w:pStyle w:val="TOC2"/>
            <w:tabs>
              <w:tab w:val="right" w:leader="dot" w:pos="9016"/>
            </w:tabs>
            <w:rPr>
              <w:rFonts w:eastAsiaTheme="minorEastAsia"/>
              <w:noProof/>
              <w:lang w:eastAsia="en-GB"/>
            </w:rPr>
          </w:pPr>
          <w:hyperlink w:anchor="_Toc131406632" w:history="1">
            <w:r w:rsidRPr="00DD7A4F">
              <w:rPr>
                <w:rStyle w:val="Hyperlink"/>
                <w:rFonts w:ascii="Helvetica" w:hAnsi="Helvetica" w:cs="Helvetica"/>
                <w:noProof/>
              </w:rPr>
              <w:t>Empirical Literature</w:t>
            </w:r>
            <w:r>
              <w:rPr>
                <w:noProof/>
                <w:webHidden/>
              </w:rPr>
              <w:tab/>
            </w:r>
            <w:r>
              <w:rPr>
                <w:noProof/>
                <w:webHidden/>
              </w:rPr>
              <w:fldChar w:fldCharType="begin"/>
            </w:r>
            <w:r>
              <w:rPr>
                <w:noProof/>
                <w:webHidden/>
              </w:rPr>
              <w:instrText xml:space="preserve"> PAGEREF _Toc131406632 \h </w:instrText>
            </w:r>
            <w:r>
              <w:rPr>
                <w:noProof/>
                <w:webHidden/>
              </w:rPr>
            </w:r>
            <w:r>
              <w:rPr>
                <w:noProof/>
                <w:webHidden/>
              </w:rPr>
              <w:fldChar w:fldCharType="separate"/>
            </w:r>
            <w:r>
              <w:rPr>
                <w:noProof/>
                <w:webHidden/>
              </w:rPr>
              <w:t>15</w:t>
            </w:r>
            <w:r>
              <w:rPr>
                <w:noProof/>
                <w:webHidden/>
              </w:rPr>
              <w:fldChar w:fldCharType="end"/>
            </w:r>
          </w:hyperlink>
        </w:p>
        <w:p w14:paraId="46192BB8" w14:textId="7E40D439" w:rsidR="00BD7EC8" w:rsidRDefault="00BD7EC8">
          <w:pPr>
            <w:pStyle w:val="TOC3"/>
            <w:tabs>
              <w:tab w:val="right" w:leader="dot" w:pos="9016"/>
            </w:tabs>
            <w:rPr>
              <w:noProof/>
            </w:rPr>
          </w:pPr>
          <w:hyperlink w:anchor="_Toc131406633" w:history="1">
            <w:r w:rsidRPr="00DD7A4F">
              <w:rPr>
                <w:rStyle w:val="Hyperlink"/>
                <w:rFonts w:ascii="Helvetica" w:hAnsi="Helvetica" w:cs="Helvetica"/>
                <w:noProof/>
              </w:rPr>
              <w:t>Current Literature on the UK Education System</w:t>
            </w:r>
            <w:r>
              <w:rPr>
                <w:noProof/>
                <w:webHidden/>
              </w:rPr>
              <w:tab/>
            </w:r>
            <w:r>
              <w:rPr>
                <w:noProof/>
                <w:webHidden/>
              </w:rPr>
              <w:fldChar w:fldCharType="begin"/>
            </w:r>
            <w:r>
              <w:rPr>
                <w:noProof/>
                <w:webHidden/>
              </w:rPr>
              <w:instrText xml:space="preserve"> PAGEREF _Toc131406633 \h </w:instrText>
            </w:r>
            <w:r>
              <w:rPr>
                <w:noProof/>
                <w:webHidden/>
              </w:rPr>
            </w:r>
            <w:r>
              <w:rPr>
                <w:noProof/>
                <w:webHidden/>
              </w:rPr>
              <w:fldChar w:fldCharType="separate"/>
            </w:r>
            <w:r>
              <w:rPr>
                <w:noProof/>
                <w:webHidden/>
              </w:rPr>
              <w:t>15</w:t>
            </w:r>
            <w:r>
              <w:rPr>
                <w:noProof/>
                <w:webHidden/>
              </w:rPr>
              <w:fldChar w:fldCharType="end"/>
            </w:r>
          </w:hyperlink>
        </w:p>
        <w:p w14:paraId="4EAF08FC" w14:textId="30A2F12F" w:rsidR="00BD7EC8" w:rsidRDefault="00BD7EC8">
          <w:pPr>
            <w:pStyle w:val="TOC3"/>
            <w:tabs>
              <w:tab w:val="right" w:leader="dot" w:pos="9016"/>
            </w:tabs>
            <w:rPr>
              <w:noProof/>
            </w:rPr>
          </w:pPr>
          <w:hyperlink w:anchor="_Toc131406634" w:history="1">
            <w:r w:rsidRPr="00DD7A4F">
              <w:rPr>
                <w:rStyle w:val="Hyperlink"/>
                <w:rFonts w:ascii="Helvetica" w:hAnsi="Helvetica" w:cs="Helvetica"/>
                <w:noProof/>
              </w:rPr>
              <w:t>Current Literature on the UK Labour Market</w:t>
            </w:r>
            <w:r>
              <w:rPr>
                <w:noProof/>
                <w:webHidden/>
              </w:rPr>
              <w:tab/>
            </w:r>
            <w:r>
              <w:rPr>
                <w:noProof/>
                <w:webHidden/>
              </w:rPr>
              <w:fldChar w:fldCharType="begin"/>
            </w:r>
            <w:r>
              <w:rPr>
                <w:noProof/>
                <w:webHidden/>
              </w:rPr>
              <w:instrText xml:space="preserve"> PAGEREF _Toc131406634 \h </w:instrText>
            </w:r>
            <w:r>
              <w:rPr>
                <w:noProof/>
                <w:webHidden/>
              </w:rPr>
            </w:r>
            <w:r>
              <w:rPr>
                <w:noProof/>
                <w:webHidden/>
              </w:rPr>
              <w:fldChar w:fldCharType="separate"/>
            </w:r>
            <w:r>
              <w:rPr>
                <w:noProof/>
                <w:webHidden/>
              </w:rPr>
              <w:t>18</w:t>
            </w:r>
            <w:r>
              <w:rPr>
                <w:noProof/>
                <w:webHidden/>
              </w:rPr>
              <w:fldChar w:fldCharType="end"/>
            </w:r>
          </w:hyperlink>
        </w:p>
        <w:p w14:paraId="2BF88EE7" w14:textId="5A8B1F10" w:rsidR="00BD7EC8" w:rsidRDefault="00BD7EC8">
          <w:pPr>
            <w:pStyle w:val="TOC3"/>
            <w:tabs>
              <w:tab w:val="right" w:leader="dot" w:pos="9016"/>
            </w:tabs>
            <w:rPr>
              <w:noProof/>
            </w:rPr>
          </w:pPr>
          <w:hyperlink w:anchor="_Toc131406635" w:history="1">
            <w:r w:rsidRPr="00DD7A4F">
              <w:rPr>
                <w:rStyle w:val="Hyperlink"/>
                <w:rFonts w:ascii="Helvetica" w:hAnsi="Helvetica" w:cs="Helvetica"/>
                <w:noProof/>
              </w:rPr>
              <w:t>Current Literature on Destinations after Mandatory Schooling</w:t>
            </w:r>
            <w:r>
              <w:rPr>
                <w:noProof/>
                <w:webHidden/>
              </w:rPr>
              <w:tab/>
            </w:r>
            <w:r>
              <w:rPr>
                <w:noProof/>
                <w:webHidden/>
              </w:rPr>
              <w:fldChar w:fldCharType="begin"/>
            </w:r>
            <w:r>
              <w:rPr>
                <w:noProof/>
                <w:webHidden/>
              </w:rPr>
              <w:instrText xml:space="preserve"> PAGEREF _Toc131406635 \h </w:instrText>
            </w:r>
            <w:r>
              <w:rPr>
                <w:noProof/>
                <w:webHidden/>
              </w:rPr>
            </w:r>
            <w:r>
              <w:rPr>
                <w:noProof/>
                <w:webHidden/>
              </w:rPr>
              <w:fldChar w:fldCharType="separate"/>
            </w:r>
            <w:r>
              <w:rPr>
                <w:noProof/>
                <w:webHidden/>
              </w:rPr>
              <w:t>20</w:t>
            </w:r>
            <w:r>
              <w:rPr>
                <w:noProof/>
                <w:webHidden/>
              </w:rPr>
              <w:fldChar w:fldCharType="end"/>
            </w:r>
          </w:hyperlink>
        </w:p>
        <w:p w14:paraId="798F0836" w14:textId="0D8DBD4B" w:rsidR="00BD7EC8" w:rsidRDefault="00BD7EC8">
          <w:pPr>
            <w:pStyle w:val="TOC2"/>
            <w:tabs>
              <w:tab w:val="right" w:leader="dot" w:pos="9016"/>
            </w:tabs>
            <w:rPr>
              <w:rFonts w:eastAsiaTheme="minorEastAsia"/>
              <w:noProof/>
              <w:lang w:eastAsia="en-GB"/>
            </w:rPr>
          </w:pPr>
          <w:hyperlink w:anchor="_Toc131406636" w:history="1">
            <w:r w:rsidRPr="00DD7A4F">
              <w:rPr>
                <w:rStyle w:val="Hyperlink"/>
                <w:rFonts w:ascii="Helvetica" w:hAnsi="Helvetica" w:cs="Helvetica"/>
                <w:noProof/>
              </w:rPr>
              <w:t>Research Questions</w:t>
            </w:r>
            <w:r>
              <w:rPr>
                <w:noProof/>
                <w:webHidden/>
              </w:rPr>
              <w:tab/>
            </w:r>
            <w:r>
              <w:rPr>
                <w:noProof/>
                <w:webHidden/>
              </w:rPr>
              <w:fldChar w:fldCharType="begin"/>
            </w:r>
            <w:r>
              <w:rPr>
                <w:noProof/>
                <w:webHidden/>
              </w:rPr>
              <w:instrText xml:space="preserve"> PAGEREF _Toc131406636 \h </w:instrText>
            </w:r>
            <w:r>
              <w:rPr>
                <w:noProof/>
                <w:webHidden/>
              </w:rPr>
            </w:r>
            <w:r>
              <w:rPr>
                <w:noProof/>
                <w:webHidden/>
              </w:rPr>
              <w:fldChar w:fldCharType="separate"/>
            </w:r>
            <w:r>
              <w:rPr>
                <w:noProof/>
                <w:webHidden/>
              </w:rPr>
              <w:t>21</w:t>
            </w:r>
            <w:r>
              <w:rPr>
                <w:noProof/>
                <w:webHidden/>
              </w:rPr>
              <w:fldChar w:fldCharType="end"/>
            </w:r>
          </w:hyperlink>
        </w:p>
        <w:p w14:paraId="7F3AE6B7" w14:textId="531D1093" w:rsidR="00BD7EC8" w:rsidRDefault="00BD7EC8">
          <w:pPr>
            <w:pStyle w:val="TOC2"/>
            <w:tabs>
              <w:tab w:val="right" w:leader="dot" w:pos="9016"/>
            </w:tabs>
            <w:rPr>
              <w:rFonts w:eastAsiaTheme="minorEastAsia"/>
              <w:noProof/>
              <w:lang w:eastAsia="en-GB"/>
            </w:rPr>
          </w:pPr>
          <w:hyperlink w:anchor="_Toc131406637" w:history="1">
            <w:r w:rsidRPr="00DD7A4F">
              <w:rPr>
                <w:rStyle w:val="Hyperlink"/>
                <w:rFonts w:ascii="Helvetica" w:hAnsi="Helvetica" w:cs="Helvetica"/>
                <w:noProof/>
              </w:rPr>
              <w:t>Overview of Cohorts</w:t>
            </w:r>
            <w:r>
              <w:rPr>
                <w:noProof/>
                <w:webHidden/>
              </w:rPr>
              <w:tab/>
            </w:r>
            <w:r>
              <w:rPr>
                <w:noProof/>
                <w:webHidden/>
              </w:rPr>
              <w:fldChar w:fldCharType="begin"/>
            </w:r>
            <w:r>
              <w:rPr>
                <w:noProof/>
                <w:webHidden/>
              </w:rPr>
              <w:instrText xml:space="preserve"> PAGEREF _Toc131406637 \h </w:instrText>
            </w:r>
            <w:r>
              <w:rPr>
                <w:noProof/>
                <w:webHidden/>
              </w:rPr>
            </w:r>
            <w:r>
              <w:rPr>
                <w:noProof/>
                <w:webHidden/>
              </w:rPr>
              <w:fldChar w:fldCharType="separate"/>
            </w:r>
            <w:r>
              <w:rPr>
                <w:noProof/>
                <w:webHidden/>
              </w:rPr>
              <w:t>22</w:t>
            </w:r>
            <w:r>
              <w:rPr>
                <w:noProof/>
                <w:webHidden/>
              </w:rPr>
              <w:fldChar w:fldCharType="end"/>
            </w:r>
          </w:hyperlink>
        </w:p>
        <w:p w14:paraId="11B1F84A" w14:textId="101CFDB3" w:rsidR="00BD7EC8" w:rsidRDefault="00BD7EC8">
          <w:pPr>
            <w:pStyle w:val="TOC2"/>
            <w:tabs>
              <w:tab w:val="right" w:leader="dot" w:pos="9016"/>
            </w:tabs>
            <w:rPr>
              <w:rFonts w:eastAsiaTheme="minorEastAsia"/>
              <w:noProof/>
              <w:lang w:eastAsia="en-GB"/>
            </w:rPr>
          </w:pPr>
          <w:hyperlink w:anchor="_Toc131406638" w:history="1">
            <w:r w:rsidRPr="00DD7A4F">
              <w:rPr>
                <w:rStyle w:val="Hyperlink"/>
                <w:rFonts w:ascii="Helvetica" w:hAnsi="Helvetica" w:cs="Helvetica"/>
                <w:noProof/>
              </w:rPr>
              <w:t>Panel and Cohort Surveys</w:t>
            </w:r>
            <w:r>
              <w:rPr>
                <w:noProof/>
                <w:webHidden/>
              </w:rPr>
              <w:tab/>
            </w:r>
            <w:r>
              <w:rPr>
                <w:noProof/>
                <w:webHidden/>
              </w:rPr>
              <w:fldChar w:fldCharType="begin"/>
            </w:r>
            <w:r>
              <w:rPr>
                <w:noProof/>
                <w:webHidden/>
              </w:rPr>
              <w:instrText xml:space="preserve"> PAGEREF _Toc131406638 \h </w:instrText>
            </w:r>
            <w:r>
              <w:rPr>
                <w:noProof/>
                <w:webHidden/>
              </w:rPr>
            </w:r>
            <w:r>
              <w:rPr>
                <w:noProof/>
                <w:webHidden/>
              </w:rPr>
              <w:fldChar w:fldCharType="separate"/>
            </w:r>
            <w:r>
              <w:rPr>
                <w:noProof/>
                <w:webHidden/>
              </w:rPr>
              <w:t>23</w:t>
            </w:r>
            <w:r>
              <w:rPr>
                <w:noProof/>
                <w:webHidden/>
              </w:rPr>
              <w:fldChar w:fldCharType="end"/>
            </w:r>
          </w:hyperlink>
        </w:p>
        <w:p w14:paraId="738EE175" w14:textId="6365BED3" w:rsidR="00BD7EC8" w:rsidRDefault="00BD7EC8">
          <w:pPr>
            <w:pStyle w:val="TOC3"/>
            <w:tabs>
              <w:tab w:val="right" w:leader="dot" w:pos="9016"/>
            </w:tabs>
            <w:rPr>
              <w:noProof/>
            </w:rPr>
          </w:pPr>
          <w:hyperlink w:anchor="_Toc131406639" w:history="1">
            <w:r w:rsidRPr="00DD7A4F">
              <w:rPr>
                <w:rStyle w:val="Hyperlink"/>
                <w:rFonts w:ascii="Helvetica" w:hAnsi="Helvetica" w:cs="Helvetica"/>
                <w:noProof/>
              </w:rPr>
              <w:t>National Childhood Development Survey</w:t>
            </w:r>
            <w:r>
              <w:rPr>
                <w:noProof/>
                <w:webHidden/>
              </w:rPr>
              <w:tab/>
            </w:r>
            <w:r>
              <w:rPr>
                <w:noProof/>
                <w:webHidden/>
              </w:rPr>
              <w:fldChar w:fldCharType="begin"/>
            </w:r>
            <w:r>
              <w:rPr>
                <w:noProof/>
                <w:webHidden/>
              </w:rPr>
              <w:instrText xml:space="preserve"> PAGEREF _Toc131406639 \h </w:instrText>
            </w:r>
            <w:r>
              <w:rPr>
                <w:noProof/>
                <w:webHidden/>
              </w:rPr>
            </w:r>
            <w:r>
              <w:rPr>
                <w:noProof/>
                <w:webHidden/>
              </w:rPr>
              <w:fldChar w:fldCharType="separate"/>
            </w:r>
            <w:r>
              <w:rPr>
                <w:noProof/>
                <w:webHidden/>
              </w:rPr>
              <w:t>23</w:t>
            </w:r>
            <w:r>
              <w:rPr>
                <w:noProof/>
                <w:webHidden/>
              </w:rPr>
              <w:fldChar w:fldCharType="end"/>
            </w:r>
          </w:hyperlink>
        </w:p>
        <w:p w14:paraId="4B6C36A5" w14:textId="79AA420A" w:rsidR="00BD7EC8" w:rsidRDefault="00BD7EC8">
          <w:pPr>
            <w:pStyle w:val="TOC3"/>
            <w:tabs>
              <w:tab w:val="right" w:leader="dot" w:pos="9016"/>
            </w:tabs>
            <w:rPr>
              <w:noProof/>
            </w:rPr>
          </w:pPr>
          <w:hyperlink w:anchor="_Toc131406640" w:history="1">
            <w:r w:rsidRPr="00DD7A4F">
              <w:rPr>
                <w:rStyle w:val="Hyperlink"/>
                <w:rFonts w:ascii="Helvetica" w:hAnsi="Helvetica" w:cs="Helvetica"/>
                <w:noProof/>
              </w:rPr>
              <w:t>British Cohort Survey</w:t>
            </w:r>
            <w:r>
              <w:rPr>
                <w:noProof/>
                <w:webHidden/>
              </w:rPr>
              <w:tab/>
            </w:r>
            <w:r>
              <w:rPr>
                <w:noProof/>
                <w:webHidden/>
              </w:rPr>
              <w:fldChar w:fldCharType="begin"/>
            </w:r>
            <w:r>
              <w:rPr>
                <w:noProof/>
                <w:webHidden/>
              </w:rPr>
              <w:instrText xml:space="preserve"> PAGEREF _Toc131406640 \h </w:instrText>
            </w:r>
            <w:r>
              <w:rPr>
                <w:noProof/>
                <w:webHidden/>
              </w:rPr>
            </w:r>
            <w:r>
              <w:rPr>
                <w:noProof/>
                <w:webHidden/>
              </w:rPr>
              <w:fldChar w:fldCharType="separate"/>
            </w:r>
            <w:r>
              <w:rPr>
                <w:noProof/>
                <w:webHidden/>
              </w:rPr>
              <w:t>24</w:t>
            </w:r>
            <w:r>
              <w:rPr>
                <w:noProof/>
                <w:webHidden/>
              </w:rPr>
              <w:fldChar w:fldCharType="end"/>
            </w:r>
          </w:hyperlink>
        </w:p>
        <w:p w14:paraId="11793C93" w14:textId="3B5705E2" w:rsidR="00BD7EC8" w:rsidRDefault="00BD7EC8">
          <w:pPr>
            <w:pStyle w:val="TOC3"/>
            <w:tabs>
              <w:tab w:val="right" w:leader="dot" w:pos="9016"/>
            </w:tabs>
            <w:rPr>
              <w:noProof/>
            </w:rPr>
          </w:pPr>
          <w:hyperlink w:anchor="_Toc131406641" w:history="1">
            <w:r w:rsidRPr="00DD7A4F">
              <w:rPr>
                <w:rStyle w:val="Hyperlink"/>
                <w:rFonts w:ascii="Helvetica" w:hAnsi="Helvetica" w:cs="Helvetica"/>
                <w:noProof/>
              </w:rPr>
              <w:t>British Household Panel Survey and UK Household Panel Survey</w:t>
            </w:r>
            <w:r>
              <w:rPr>
                <w:noProof/>
                <w:webHidden/>
              </w:rPr>
              <w:tab/>
            </w:r>
            <w:r>
              <w:rPr>
                <w:noProof/>
                <w:webHidden/>
              </w:rPr>
              <w:fldChar w:fldCharType="begin"/>
            </w:r>
            <w:r>
              <w:rPr>
                <w:noProof/>
                <w:webHidden/>
              </w:rPr>
              <w:instrText xml:space="preserve"> PAGEREF _Toc131406641 \h </w:instrText>
            </w:r>
            <w:r>
              <w:rPr>
                <w:noProof/>
                <w:webHidden/>
              </w:rPr>
            </w:r>
            <w:r>
              <w:rPr>
                <w:noProof/>
                <w:webHidden/>
              </w:rPr>
              <w:fldChar w:fldCharType="separate"/>
            </w:r>
            <w:r>
              <w:rPr>
                <w:noProof/>
                <w:webHidden/>
              </w:rPr>
              <w:t>24</w:t>
            </w:r>
            <w:r>
              <w:rPr>
                <w:noProof/>
                <w:webHidden/>
              </w:rPr>
              <w:fldChar w:fldCharType="end"/>
            </w:r>
          </w:hyperlink>
        </w:p>
        <w:p w14:paraId="731584B4" w14:textId="145D34AF" w:rsidR="00BD7EC8" w:rsidRDefault="00BD7EC8">
          <w:pPr>
            <w:pStyle w:val="TOC2"/>
            <w:tabs>
              <w:tab w:val="right" w:leader="dot" w:pos="9016"/>
            </w:tabs>
            <w:rPr>
              <w:rFonts w:eastAsiaTheme="minorEastAsia"/>
              <w:noProof/>
              <w:lang w:eastAsia="en-GB"/>
            </w:rPr>
          </w:pPr>
          <w:hyperlink w:anchor="_Toc131406642" w:history="1">
            <w:r w:rsidRPr="00DD7A4F">
              <w:rPr>
                <w:rStyle w:val="Hyperlink"/>
                <w:rFonts w:ascii="Helvetica" w:hAnsi="Helvetica" w:cs="Helvetica"/>
                <w:noProof/>
              </w:rPr>
              <w:t>Structure of Thesis</w:t>
            </w:r>
            <w:r>
              <w:rPr>
                <w:noProof/>
                <w:webHidden/>
              </w:rPr>
              <w:tab/>
            </w:r>
            <w:r>
              <w:rPr>
                <w:noProof/>
                <w:webHidden/>
              </w:rPr>
              <w:fldChar w:fldCharType="begin"/>
            </w:r>
            <w:r>
              <w:rPr>
                <w:noProof/>
                <w:webHidden/>
              </w:rPr>
              <w:instrText xml:space="preserve"> PAGEREF _Toc131406642 \h </w:instrText>
            </w:r>
            <w:r>
              <w:rPr>
                <w:noProof/>
                <w:webHidden/>
              </w:rPr>
            </w:r>
            <w:r>
              <w:rPr>
                <w:noProof/>
                <w:webHidden/>
              </w:rPr>
              <w:fldChar w:fldCharType="separate"/>
            </w:r>
            <w:r>
              <w:rPr>
                <w:noProof/>
                <w:webHidden/>
              </w:rPr>
              <w:t>25</w:t>
            </w:r>
            <w:r>
              <w:rPr>
                <w:noProof/>
                <w:webHidden/>
              </w:rPr>
              <w:fldChar w:fldCharType="end"/>
            </w:r>
          </w:hyperlink>
        </w:p>
        <w:p w14:paraId="1B90DB2A" w14:textId="66DBF9E6" w:rsidR="00BD7EC8" w:rsidRDefault="00BD7EC8">
          <w:pPr>
            <w:pStyle w:val="TOC1"/>
            <w:rPr>
              <w:rFonts w:eastAsiaTheme="minorEastAsia"/>
              <w:noProof/>
              <w:lang w:eastAsia="en-GB"/>
            </w:rPr>
          </w:pPr>
          <w:hyperlink w:anchor="_Toc131406643" w:history="1">
            <w:r w:rsidRPr="00DD7A4F">
              <w:rPr>
                <w:rStyle w:val="Hyperlink"/>
                <w:rFonts w:ascii="Helvetica" w:hAnsi="Helvetica" w:cs="Helvetica"/>
                <w:noProof/>
              </w:rPr>
              <w:t>Chapter One: The National Childhood Development Survey: Youth Transitions in Education and Employment</w:t>
            </w:r>
            <w:r>
              <w:rPr>
                <w:noProof/>
                <w:webHidden/>
              </w:rPr>
              <w:tab/>
            </w:r>
            <w:r>
              <w:rPr>
                <w:noProof/>
                <w:webHidden/>
              </w:rPr>
              <w:fldChar w:fldCharType="begin"/>
            </w:r>
            <w:r>
              <w:rPr>
                <w:noProof/>
                <w:webHidden/>
              </w:rPr>
              <w:instrText xml:space="preserve"> PAGEREF _Toc131406643 \h </w:instrText>
            </w:r>
            <w:r>
              <w:rPr>
                <w:noProof/>
                <w:webHidden/>
              </w:rPr>
            </w:r>
            <w:r>
              <w:rPr>
                <w:noProof/>
                <w:webHidden/>
              </w:rPr>
              <w:fldChar w:fldCharType="separate"/>
            </w:r>
            <w:r>
              <w:rPr>
                <w:noProof/>
                <w:webHidden/>
              </w:rPr>
              <w:t>26</w:t>
            </w:r>
            <w:r>
              <w:rPr>
                <w:noProof/>
                <w:webHidden/>
              </w:rPr>
              <w:fldChar w:fldCharType="end"/>
            </w:r>
          </w:hyperlink>
        </w:p>
        <w:p w14:paraId="1F3491C8" w14:textId="325A7235" w:rsidR="00BD7EC8" w:rsidRDefault="00BD7EC8">
          <w:pPr>
            <w:pStyle w:val="TOC2"/>
            <w:tabs>
              <w:tab w:val="right" w:leader="dot" w:pos="9016"/>
            </w:tabs>
            <w:rPr>
              <w:rFonts w:eastAsiaTheme="minorEastAsia"/>
              <w:noProof/>
              <w:lang w:eastAsia="en-GB"/>
            </w:rPr>
          </w:pPr>
          <w:hyperlink w:anchor="_Toc131406644" w:history="1">
            <w:r w:rsidRPr="00DD7A4F">
              <w:rPr>
                <w:rStyle w:val="Hyperlink"/>
                <w:rFonts w:ascii="Helvetica" w:hAnsi="Helvetica" w:cs="Helvetica"/>
                <w:noProof/>
              </w:rPr>
              <w:t>Introduction to Chapter One</w:t>
            </w:r>
            <w:r>
              <w:rPr>
                <w:noProof/>
                <w:webHidden/>
              </w:rPr>
              <w:tab/>
            </w:r>
            <w:r>
              <w:rPr>
                <w:noProof/>
                <w:webHidden/>
              </w:rPr>
              <w:fldChar w:fldCharType="begin"/>
            </w:r>
            <w:r>
              <w:rPr>
                <w:noProof/>
                <w:webHidden/>
              </w:rPr>
              <w:instrText xml:space="preserve"> PAGEREF _Toc131406644 \h </w:instrText>
            </w:r>
            <w:r>
              <w:rPr>
                <w:noProof/>
                <w:webHidden/>
              </w:rPr>
            </w:r>
            <w:r>
              <w:rPr>
                <w:noProof/>
                <w:webHidden/>
              </w:rPr>
              <w:fldChar w:fldCharType="separate"/>
            </w:r>
            <w:r>
              <w:rPr>
                <w:noProof/>
                <w:webHidden/>
              </w:rPr>
              <w:t>26</w:t>
            </w:r>
            <w:r>
              <w:rPr>
                <w:noProof/>
                <w:webHidden/>
              </w:rPr>
              <w:fldChar w:fldCharType="end"/>
            </w:r>
          </w:hyperlink>
        </w:p>
        <w:p w14:paraId="3EC96FFC" w14:textId="63EB5685" w:rsidR="00BD7EC8" w:rsidRDefault="00BD7EC8">
          <w:pPr>
            <w:pStyle w:val="TOC2"/>
            <w:tabs>
              <w:tab w:val="right" w:leader="dot" w:pos="9016"/>
            </w:tabs>
            <w:rPr>
              <w:rFonts w:eastAsiaTheme="minorEastAsia"/>
              <w:noProof/>
              <w:lang w:eastAsia="en-GB"/>
            </w:rPr>
          </w:pPr>
          <w:hyperlink w:anchor="_Toc131406645" w:history="1">
            <w:r w:rsidRPr="00DD7A4F">
              <w:rPr>
                <w:rStyle w:val="Hyperlink"/>
                <w:rFonts w:ascii="Helvetica" w:hAnsi="Helvetica" w:cs="Helvetica"/>
                <w:noProof/>
              </w:rPr>
              <w:t>Literature Review: NCDS Timeframe and Context</w:t>
            </w:r>
            <w:r>
              <w:rPr>
                <w:noProof/>
                <w:webHidden/>
              </w:rPr>
              <w:tab/>
            </w:r>
            <w:r>
              <w:rPr>
                <w:noProof/>
                <w:webHidden/>
              </w:rPr>
              <w:fldChar w:fldCharType="begin"/>
            </w:r>
            <w:r>
              <w:rPr>
                <w:noProof/>
                <w:webHidden/>
              </w:rPr>
              <w:instrText xml:space="preserve"> PAGEREF _Toc131406645 \h </w:instrText>
            </w:r>
            <w:r>
              <w:rPr>
                <w:noProof/>
                <w:webHidden/>
              </w:rPr>
            </w:r>
            <w:r>
              <w:rPr>
                <w:noProof/>
                <w:webHidden/>
              </w:rPr>
              <w:fldChar w:fldCharType="separate"/>
            </w:r>
            <w:r>
              <w:rPr>
                <w:noProof/>
                <w:webHidden/>
              </w:rPr>
              <w:t>27</w:t>
            </w:r>
            <w:r>
              <w:rPr>
                <w:noProof/>
                <w:webHidden/>
              </w:rPr>
              <w:fldChar w:fldCharType="end"/>
            </w:r>
          </w:hyperlink>
        </w:p>
        <w:p w14:paraId="50D9F794" w14:textId="3A410E4E" w:rsidR="00BD7EC8" w:rsidRDefault="00BD7EC8">
          <w:pPr>
            <w:pStyle w:val="TOC3"/>
            <w:tabs>
              <w:tab w:val="right" w:leader="dot" w:pos="9016"/>
            </w:tabs>
            <w:rPr>
              <w:noProof/>
            </w:rPr>
          </w:pPr>
          <w:hyperlink w:anchor="_Toc131406646" w:history="1">
            <w:r w:rsidRPr="00DD7A4F">
              <w:rPr>
                <w:rStyle w:val="Hyperlink"/>
                <w:rFonts w:ascii="Helvetica" w:hAnsi="Helvetica" w:cs="Helvetica"/>
                <w:noProof/>
              </w:rPr>
              <w:t>Education and Vocation</w:t>
            </w:r>
            <w:r>
              <w:rPr>
                <w:noProof/>
                <w:webHidden/>
              </w:rPr>
              <w:tab/>
            </w:r>
            <w:r>
              <w:rPr>
                <w:noProof/>
                <w:webHidden/>
              </w:rPr>
              <w:fldChar w:fldCharType="begin"/>
            </w:r>
            <w:r>
              <w:rPr>
                <w:noProof/>
                <w:webHidden/>
              </w:rPr>
              <w:instrText xml:space="preserve"> PAGEREF _Toc131406646 \h </w:instrText>
            </w:r>
            <w:r>
              <w:rPr>
                <w:noProof/>
                <w:webHidden/>
              </w:rPr>
            </w:r>
            <w:r>
              <w:rPr>
                <w:noProof/>
                <w:webHidden/>
              </w:rPr>
              <w:fldChar w:fldCharType="separate"/>
            </w:r>
            <w:r>
              <w:rPr>
                <w:noProof/>
                <w:webHidden/>
              </w:rPr>
              <w:t>27</w:t>
            </w:r>
            <w:r>
              <w:rPr>
                <w:noProof/>
                <w:webHidden/>
              </w:rPr>
              <w:fldChar w:fldCharType="end"/>
            </w:r>
          </w:hyperlink>
        </w:p>
        <w:p w14:paraId="54FBCB38" w14:textId="3F08903B" w:rsidR="00BD7EC8" w:rsidRDefault="00BD7EC8">
          <w:pPr>
            <w:pStyle w:val="TOC3"/>
            <w:tabs>
              <w:tab w:val="right" w:leader="dot" w:pos="9016"/>
            </w:tabs>
            <w:rPr>
              <w:noProof/>
            </w:rPr>
          </w:pPr>
          <w:hyperlink w:anchor="_Toc131406647" w:history="1">
            <w:r w:rsidRPr="00DD7A4F">
              <w:rPr>
                <w:rStyle w:val="Hyperlink"/>
                <w:rFonts w:ascii="Helvetica" w:hAnsi="Helvetica" w:cs="Helvetica"/>
                <w:noProof/>
              </w:rPr>
              <w:t>Labour Market</w:t>
            </w:r>
            <w:r>
              <w:rPr>
                <w:noProof/>
                <w:webHidden/>
              </w:rPr>
              <w:tab/>
            </w:r>
            <w:r>
              <w:rPr>
                <w:noProof/>
                <w:webHidden/>
              </w:rPr>
              <w:fldChar w:fldCharType="begin"/>
            </w:r>
            <w:r>
              <w:rPr>
                <w:noProof/>
                <w:webHidden/>
              </w:rPr>
              <w:instrText xml:space="preserve"> PAGEREF _Toc131406647 \h </w:instrText>
            </w:r>
            <w:r>
              <w:rPr>
                <w:noProof/>
                <w:webHidden/>
              </w:rPr>
            </w:r>
            <w:r>
              <w:rPr>
                <w:noProof/>
                <w:webHidden/>
              </w:rPr>
              <w:fldChar w:fldCharType="separate"/>
            </w:r>
            <w:r>
              <w:rPr>
                <w:noProof/>
                <w:webHidden/>
              </w:rPr>
              <w:t>28</w:t>
            </w:r>
            <w:r>
              <w:rPr>
                <w:noProof/>
                <w:webHidden/>
              </w:rPr>
              <w:fldChar w:fldCharType="end"/>
            </w:r>
          </w:hyperlink>
        </w:p>
        <w:p w14:paraId="5AB0171B" w14:textId="6C5BD0F1" w:rsidR="00BD7EC8" w:rsidRDefault="00BD7EC8">
          <w:pPr>
            <w:pStyle w:val="TOC3"/>
            <w:tabs>
              <w:tab w:val="right" w:leader="dot" w:pos="9016"/>
            </w:tabs>
            <w:rPr>
              <w:noProof/>
            </w:rPr>
          </w:pPr>
          <w:hyperlink w:anchor="_Toc131406648" w:history="1">
            <w:r w:rsidRPr="00DD7A4F">
              <w:rPr>
                <w:rStyle w:val="Hyperlink"/>
                <w:rFonts w:ascii="Helvetica" w:hAnsi="Helvetica" w:cs="Helvetica"/>
                <w:noProof/>
              </w:rPr>
              <w:t>Family</w:t>
            </w:r>
            <w:r>
              <w:rPr>
                <w:noProof/>
                <w:webHidden/>
              </w:rPr>
              <w:tab/>
            </w:r>
            <w:r>
              <w:rPr>
                <w:noProof/>
                <w:webHidden/>
              </w:rPr>
              <w:fldChar w:fldCharType="begin"/>
            </w:r>
            <w:r>
              <w:rPr>
                <w:noProof/>
                <w:webHidden/>
              </w:rPr>
              <w:instrText xml:space="preserve"> PAGEREF _Toc131406648 \h </w:instrText>
            </w:r>
            <w:r>
              <w:rPr>
                <w:noProof/>
                <w:webHidden/>
              </w:rPr>
            </w:r>
            <w:r>
              <w:rPr>
                <w:noProof/>
                <w:webHidden/>
              </w:rPr>
              <w:fldChar w:fldCharType="separate"/>
            </w:r>
            <w:r>
              <w:rPr>
                <w:noProof/>
                <w:webHidden/>
              </w:rPr>
              <w:t>30</w:t>
            </w:r>
            <w:r>
              <w:rPr>
                <w:noProof/>
                <w:webHidden/>
              </w:rPr>
              <w:fldChar w:fldCharType="end"/>
            </w:r>
          </w:hyperlink>
        </w:p>
        <w:p w14:paraId="30735900" w14:textId="46A727C6" w:rsidR="00BD7EC8" w:rsidRDefault="00BD7EC8">
          <w:pPr>
            <w:pStyle w:val="TOC2"/>
            <w:tabs>
              <w:tab w:val="right" w:leader="dot" w:pos="9016"/>
            </w:tabs>
            <w:rPr>
              <w:rFonts w:eastAsiaTheme="minorEastAsia"/>
              <w:noProof/>
              <w:lang w:eastAsia="en-GB"/>
            </w:rPr>
          </w:pPr>
          <w:hyperlink w:anchor="_Toc131406649" w:history="1">
            <w:r w:rsidRPr="00DD7A4F">
              <w:rPr>
                <w:rStyle w:val="Hyperlink"/>
                <w:rFonts w:ascii="Helvetica" w:hAnsi="Helvetica" w:cs="Helvetica"/>
                <w:noProof/>
              </w:rPr>
              <w:t>Data and Methods</w:t>
            </w:r>
            <w:r>
              <w:rPr>
                <w:noProof/>
                <w:webHidden/>
              </w:rPr>
              <w:tab/>
            </w:r>
            <w:r>
              <w:rPr>
                <w:noProof/>
                <w:webHidden/>
              </w:rPr>
              <w:fldChar w:fldCharType="begin"/>
            </w:r>
            <w:r>
              <w:rPr>
                <w:noProof/>
                <w:webHidden/>
              </w:rPr>
              <w:instrText xml:space="preserve"> PAGEREF _Toc131406649 \h </w:instrText>
            </w:r>
            <w:r>
              <w:rPr>
                <w:noProof/>
                <w:webHidden/>
              </w:rPr>
            </w:r>
            <w:r>
              <w:rPr>
                <w:noProof/>
                <w:webHidden/>
              </w:rPr>
              <w:fldChar w:fldCharType="separate"/>
            </w:r>
            <w:r>
              <w:rPr>
                <w:noProof/>
                <w:webHidden/>
              </w:rPr>
              <w:t>31</w:t>
            </w:r>
            <w:r>
              <w:rPr>
                <w:noProof/>
                <w:webHidden/>
              </w:rPr>
              <w:fldChar w:fldCharType="end"/>
            </w:r>
          </w:hyperlink>
        </w:p>
        <w:p w14:paraId="542A27F2" w14:textId="5A8A9305" w:rsidR="00BD7EC8" w:rsidRDefault="00BD7EC8">
          <w:pPr>
            <w:pStyle w:val="TOC3"/>
            <w:tabs>
              <w:tab w:val="right" w:leader="dot" w:pos="9016"/>
            </w:tabs>
            <w:rPr>
              <w:noProof/>
            </w:rPr>
          </w:pPr>
          <w:hyperlink w:anchor="_Toc131406650" w:history="1">
            <w:r w:rsidRPr="00DD7A4F">
              <w:rPr>
                <w:rStyle w:val="Hyperlink"/>
                <w:rFonts w:ascii="Helvetica" w:hAnsi="Helvetica" w:cs="Helvetica"/>
                <w:noProof/>
              </w:rPr>
              <w:t>Introduction to the NCDS data</w:t>
            </w:r>
            <w:r>
              <w:rPr>
                <w:noProof/>
                <w:webHidden/>
              </w:rPr>
              <w:tab/>
            </w:r>
            <w:r>
              <w:rPr>
                <w:noProof/>
                <w:webHidden/>
              </w:rPr>
              <w:fldChar w:fldCharType="begin"/>
            </w:r>
            <w:r>
              <w:rPr>
                <w:noProof/>
                <w:webHidden/>
              </w:rPr>
              <w:instrText xml:space="preserve"> PAGEREF _Toc131406650 \h </w:instrText>
            </w:r>
            <w:r>
              <w:rPr>
                <w:noProof/>
                <w:webHidden/>
              </w:rPr>
            </w:r>
            <w:r>
              <w:rPr>
                <w:noProof/>
                <w:webHidden/>
              </w:rPr>
              <w:fldChar w:fldCharType="separate"/>
            </w:r>
            <w:r>
              <w:rPr>
                <w:noProof/>
                <w:webHidden/>
              </w:rPr>
              <w:t>31</w:t>
            </w:r>
            <w:r>
              <w:rPr>
                <w:noProof/>
                <w:webHidden/>
              </w:rPr>
              <w:fldChar w:fldCharType="end"/>
            </w:r>
          </w:hyperlink>
        </w:p>
        <w:p w14:paraId="704B4BAC" w14:textId="1D76F013" w:rsidR="00BD7EC8" w:rsidRDefault="00BD7EC8">
          <w:pPr>
            <w:pStyle w:val="TOC3"/>
            <w:tabs>
              <w:tab w:val="right" w:leader="dot" w:pos="9016"/>
            </w:tabs>
            <w:rPr>
              <w:noProof/>
            </w:rPr>
          </w:pPr>
          <w:hyperlink w:anchor="_Toc131406651" w:history="1">
            <w:r w:rsidRPr="00DD7A4F">
              <w:rPr>
                <w:rStyle w:val="Hyperlink"/>
                <w:rFonts w:ascii="Helvetica" w:hAnsi="Helvetica" w:cs="Helvetica"/>
                <w:noProof/>
              </w:rPr>
              <w:t>Missing Data</w:t>
            </w:r>
            <w:r>
              <w:rPr>
                <w:noProof/>
                <w:webHidden/>
              </w:rPr>
              <w:tab/>
            </w:r>
            <w:r>
              <w:rPr>
                <w:noProof/>
                <w:webHidden/>
              </w:rPr>
              <w:fldChar w:fldCharType="begin"/>
            </w:r>
            <w:r>
              <w:rPr>
                <w:noProof/>
                <w:webHidden/>
              </w:rPr>
              <w:instrText xml:space="preserve"> PAGEREF _Toc131406651 \h </w:instrText>
            </w:r>
            <w:r>
              <w:rPr>
                <w:noProof/>
                <w:webHidden/>
              </w:rPr>
            </w:r>
            <w:r>
              <w:rPr>
                <w:noProof/>
                <w:webHidden/>
              </w:rPr>
              <w:fldChar w:fldCharType="separate"/>
            </w:r>
            <w:r>
              <w:rPr>
                <w:noProof/>
                <w:webHidden/>
              </w:rPr>
              <w:t>32</w:t>
            </w:r>
            <w:r>
              <w:rPr>
                <w:noProof/>
                <w:webHidden/>
              </w:rPr>
              <w:fldChar w:fldCharType="end"/>
            </w:r>
          </w:hyperlink>
        </w:p>
        <w:p w14:paraId="13A300BF" w14:textId="41FEB9A3" w:rsidR="00BD7EC8" w:rsidRDefault="00BD7EC8">
          <w:pPr>
            <w:pStyle w:val="TOC3"/>
            <w:tabs>
              <w:tab w:val="right" w:leader="dot" w:pos="9016"/>
            </w:tabs>
            <w:rPr>
              <w:noProof/>
            </w:rPr>
          </w:pPr>
          <w:hyperlink w:anchor="_Toc131406652" w:history="1">
            <w:r w:rsidRPr="00DD7A4F">
              <w:rPr>
                <w:rStyle w:val="Hyperlink"/>
                <w:rFonts w:ascii="Helvetica" w:hAnsi="Helvetica" w:cs="Helvetica"/>
                <w:noProof/>
              </w:rPr>
              <w:t>Missing Data in the NCDS</w:t>
            </w:r>
            <w:r>
              <w:rPr>
                <w:noProof/>
                <w:webHidden/>
              </w:rPr>
              <w:tab/>
            </w:r>
            <w:r>
              <w:rPr>
                <w:noProof/>
                <w:webHidden/>
              </w:rPr>
              <w:fldChar w:fldCharType="begin"/>
            </w:r>
            <w:r>
              <w:rPr>
                <w:noProof/>
                <w:webHidden/>
              </w:rPr>
              <w:instrText xml:space="preserve"> PAGEREF _Toc131406652 \h </w:instrText>
            </w:r>
            <w:r>
              <w:rPr>
                <w:noProof/>
                <w:webHidden/>
              </w:rPr>
            </w:r>
            <w:r>
              <w:rPr>
                <w:noProof/>
                <w:webHidden/>
              </w:rPr>
              <w:fldChar w:fldCharType="separate"/>
            </w:r>
            <w:r>
              <w:rPr>
                <w:noProof/>
                <w:webHidden/>
              </w:rPr>
              <w:t>33</w:t>
            </w:r>
            <w:r>
              <w:rPr>
                <w:noProof/>
                <w:webHidden/>
              </w:rPr>
              <w:fldChar w:fldCharType="end"/>
            </w:r>
          </w:hyperlink>
        </w:p>
        <w:p w14:paraId="6F604B38" w14:textId="2C5841AC" w:rsidR="00BD7EC8" w:rsidRDefault="00BD7EC8">
          <w:pPr>
            <w:pStyle w:val="TOC3"/>
            <w:tabs>
              <w:tab w:val="right" w:leader="dot" w:pos="9016"/>
            </w:tabs>
            <w:rPr>
              <w:noProof/>
            </w:rPr>
          </w:pPr>
          <w:hyperlink w:anchor="_Toc131406653" w:history="1">
            <w:r w:rsidRPr="00DD7A4F">
              <w:rPr>
                <w:rStyle w:val="Hyperlink"/>
                <w:rFonts w:ascii="Helvetica" w:hAnsi="Helvetica" w:cs="Helvetica"/>
                <w:noProof/>
              </w:rPr>
              <w:t>Introduction to measures for subsequent analysis</w:t>
            </w:r>
            <w:r>
              <w:rPr>
                <w:noProof/>
                <w:webHidden/>
              </w:rPr>
              <w:tab/>
            </w:r>
            <w:r>
              <w:rPr>
                <w:noProof/>
                <w:webHidden/>
              </w:rPr>
              <w:fldChar w:fldCharType="begin"/>
            </w:r>
            <w:r>
              <w:rPr>
                <w:noProof/>
                <w:webHidden/>
              </w:rPr>
              <w:instrText xml:space="preserve"> PAGEREF _Toc131406653 \h </w:instrText>
            </w:r>
            <w:r>
              <w:rPr>
                <w:noProof/>
                <w:webHidden/>
              </w:rPr>
            </w:r>
            <w:r>
              <w:rPr>
                <w:noProof/>
                <w:webHidden/>
              </w:rPr>
              <w:fldChar w:fldCharType="separate"/>
            </w:r>
            <w:r>
              <w:rPr>
                <w:noProof/>
                <w:webHidden/>
              </w:rPr>
              <w:t>33</w:t>
            </w:r>
            <w:r>
              <w:rPr>
                <w:noProof/>
                <w:webHidden/>
              </w:rPr>
              <w:fldChar w:fldCharType="end"/>
            </w:r>
          </w:hyperlink>
        </w:p>
        <w:p w14:paraId="5C328726" w14:textId="26D823FA" w:rsidR="00BD7EC8" w:rsidRDefault="00BD7EC8">
          <w:pPr>
            <w:pStyle w:val="TOC3"/>
            <w:tabs>
              <w:tab w:val="right" w:leader="dot" w:pos="9016"/>
            </w:tabs>
            <w:rPr>
              <w:noProof/>
            </w:rPr>
          </w:pPr>
          <w:hyperlink w:anchor="_Toc131406654" w:history="1">
            <w:r w:rsidRPr="00DD7A4F">
              <w:rPr>
                <w:rStyle w:val="Hyperlink"/>
                <w:rFonts w:ascii="Helvetica" w:hAnsi="Helvetica" w:cs="Helvetica"/>
                <w:noProof/>
              </w:rPr>
              <w:t>Analysis Methods</w:t>
            </w:r>
            <w:r>
              <w:rPr>
                <w:noProof/>
                <w:webHidden/>
              </w:rPr>
              <w:tab/>
            </w:r>
            <w:r>
              <w:rPr>
                <w:noProof/>
                <w:webHidden/>
              </w:rPr>
              <w:fldChar w:fldCharType="begin"/>
            </w:r>
            <w:r>
              <w:rPr>
                <w:noProof/>
                <w:webHidden/>
              </w:rPr>
              <w:instrText xml:space="preserve"> PAGEREF _Toc131406654 \h </w:instrText>
            </w:r>
            <w:r>
              <w:rPr>
                <w:noProof/>
                <w:webHidden/>
              </w:rPr>
            </w:r>
            <w:r>
              <w:rPr>
                <w:noProof/>
                <w:webHidden/>
              </w:rPr>
              <w:fldChar w:fldCharType="separate"/>
            </w:r>
            <w:r>
              <w:rPr>
                <w:noProof/>
                <w:webHidden/>
              </w:rPr>
              <w:t>40</w:t>
            </w:r>
            <w:r>
              <w:rPr>
                <w:noProof/>
                <w:webHidden/>
              </w:rPr>
              <w:fldChar w:fldCharType="end"/>
            </w:r>
          </w:hyperlink>
        </w:p>
        <w:p w14:paraId="1977948C" w14:textId="5630D230" w:rsidR="00BD7EC8" w:rsidRDefault="00BD7EC8">
          <w:pPr>
            <w:pStyle w:val="TOC2"/>
            <w:tabs>
              <w:tab w:val="right" w:leader="dot" w:pos="9016"/>
            </w:tabs>
            <w:rPr>
              <w:rFonts w:eastAsiaTheme="minorEastAsia"/>
              <w:noProof/>
              <w:lang w:eastAsia="en-GB"/>
            </w:rPr>
          </w:pPr>
          <w:hyperlink w:anchor="_Toc131406655" w:history="1">
            <w:r w:rsidRPr="00DD7A4F">
              <w:rPr>
                <w:rStyle w:val="Hyperlink"/>
                <w:rFonts w:ascii="Helvetica" w:hAnsi="Helvetica" w:cs="Helvetica"/>
                <w:noProof/>
              </w:rPr>
              <w:t>Descriptive Statistics</w:t>
            </w:r>
            <w:r>
              <w:rPr>
                <w:noProof/>
                <w:webHidden/>
              </w:rPr>
              <w:tab/>
            </w:r>
            <w:r>
              <w:rPr>
                <w:noProof/>
                <w:webHidden/>
              </w:rPr>
              <w:fldChar w:fldCharType="begin"/>
            </w:r>
            <w:r>
              <w:rPr>
                <w:noProof/>
                <w:webHidden/>
              </w:rPr>
              <w:instrText xml:space="preserve"> PAGEREF _Toc131406655 \h </w:instrText>
            </w:r>
            <w:r>
              <w:rPr>
                <w:noProof/>
                <w:webHidden/>
              </w:rPr>
            </w:r>
            <w:r>
              <w:rPr>
                <w:noProof/>
                <w:webHidden/>
              </w:rPr>
              <w:fldChar w:fldCharType="separate"/>
            </w:r>
            <w:r>
              <w:rPr>
                <w:noProof/>
                <w:webHidden/>
              </w:rPr>
              <w:t>41</w:t>
            </w:r>
            <w:r>
              <w:rPr>
                <w:noProof/>
                <w:webHidden/>
              </w:rPr>
              <w:fldChar w:fldCharType="end"/>
            </w:r>
          </w:hyperlink>
        </w:p>
        <w:p w14:paraId="1B8A8D3D" w14:textId="5FA326C7" w:rsidR="00BD7EC8" w:rsidRDefault="00BD7EC8">
          <w:pPr>
            <w:pStyle w:val="TOC2"/>
            <w:tabs>
              <w:tab w:val="right" w:leader="dot" w:pos="9016"/>
            </w:tabs>
            <w:rPr>
              <w:rFonts w:eastAsiaTheme="minorEastAsia"/>
              <w:noProof/>
              <w:lang w:eastAsia="en-GB"/>
            </w:rPr>
          </w:pPr>
          <w:hyperlink w:anchor="_Toc131406656" w:history="1">
            <w:r w:rsidRPr="00DD7A4F">
              <w:rPr>
                <w:rStyle w:val="Hyperlink"/>
                <w:rFonts w:ascii="Helvetica" w:hAnsi="Helvetica" w:cs="Helvetica"/>
                <w:noProof/>
              </w:rPr>
              <w:t>Modelling Main Economic Activity</w:t>
            </w:r>
            <w:r>
              <w:rPr>
                <w:noProof/>
                <w:webHidden/>
              </w:rPr>
              <w:tab/>
            </w:r>
            <w:r>
              <w:rPr>
                <w:noProof/>
                <w:webHidden/>
              </w:rPr>
              <w:fldChar w:fldCharType="begin"/>
            </w:r>
            <w:r>
              <w:rPr>
                <w:noProof/>
                <w:webHidden/>
              </w:rPr>
              <w:instrText xml:space="preserve"> PAGEREF _Toc131406656 \h </w:instrText>
            </w:r>
            <w:r>
              <w:rPr>
                <w:noProof/>
                <w:webHidden/>
              </w:rPr>
            </w:r>
            <w:r>
              <w:rPr>
                <w:noProof/>
                <w:webHidden/>
              </w:rPr>
              <w:fldChar w:fldCharType="separate"/>
            </w:r>
            <w:r>
              <w:rPr>
                <w:noProof/>
                <w:webHidden/>
              </w:rPr>
              <w:t>44</w:t>
            </w:r>
            <w:r>
              <w:rPr>
                <w:noProof/>
                <w:webHidden/>
              </w:rPr>
              <w:fldChar w:fldCharType="end"/>
            </w:r>
          </w:hyperlink>
        </w:p>
        <w:p w14:paraId="2D59107D" w14:textId="7BCC9150" w:rsidR="00BD7EC8" w:rsidRDefault="00BD7EC8">
          <w:pPr>
            <w:pStyle w:val="TOC3"/>
            <w:tabs>
              <w:tab w:val="right" w:leader="dot" w:pos="9016"/>
            </w:tabs>
            <w:rPr>
              <w:noProof/>
            </w:rPr>
          </w:pPr>
          <w:hyperlink w:anchor="_Toc131406657" w:history="1">
            <w:r w:rsidRPr="00DD7A4F">
              <w:rPr>
                <w:rStyle w:val="Hyperlink"/>
                <w:rFonts w:ascii="Helvetica" w:hAnsi="Helvetica" w:cs="Helvetica"/>
                <w:noProof/>
              </w:rPr>
              <w:t>Sensitivity Analysis of Independent Variables</w:t>
            </w:r>
            <w:r>
              <w:rPr>
                <w:noProof/>
                <w:webHidden/>
              </w:rPr>
              <w:tab/>
            </w:r>
            <w:r>
              <w:rPr>
                <w:noProof/>
                <w:webHidden/>
              </w:rPr>
              <w:fldChar w:fldCharType="begin"/>
            </w:r>
            <w:r>
              <w:rPr>
                <w:noProof/>
                <w:webHidden/>
              </w:rPr>
              <w:instrText xml:space="preserve"> PAGEREF _Toc131406657 \h </w:instrText>
            </w:r>
            <w:r>
              <w:rPr>
                <w:noProof/>
                <w:webHidden/>
              </w:rPr>
            </w:r>
            <w:r>
              <w:rPr>
                <w:noProof/>
                <w:webHidden/>
              </w:rPr>
              <w:fldChar w:fldCharType="separate"/>
            </w:r>
            <w:r>
              <w:rPr>
                <w:noProof/>
                <w:webHidden/>
              </w:rPr>
              <w:t>52</w:t>
            </w:r>
            <w:r>
              <w:rPr>
                <w:noProof/>
                <w:webHidden/>
              </w:rPr>
              <w:fldChar w:fldCharType="end"/>
            </w:r>
          </w:hyperlink>
        </w:p>
        <w:p w14:paraId="4CDA4F25" w14:textId="0D0AF7D5" w:rsidR="00BD7EC8" w:rsidRDefault="00BD7EC8">
          <w:pPr>
            <w:pStyle w:val="TOC3"/>
            <w:tabs>
              <w:tab w:val="right" w:leader="dot" w:pos="9016"/>
            </w:tabs>
            <w:rPr>
              <w:noProof/>
            </w:rPr>
          </w:pPr>
          <w:hyperlink w:anchor="_Toc131406658" w:history="1">
            <w:r w:rsidRPr="00DD7A4F">
              <w:rPr>
                <w:rStyle w:val="Hyperlink"/>
                <w:rFonts w:ascii="Helvetica" w:hAnsi="Helvetica" w:cs="Helvetica"/>
                <w:noProof/>
              </w:rPr>
              <w:t>Testing Measures of Parental Social Class</w:t>
            </w:r>
            <w:r>
              <w:rPr>
                <w:noProof/>
                <w:webHidden/>
              </w:rPr>
              <w:tab/>
            </w:r>
            <w:r>
              <w:rPr>
                <w:noProof/>
                <w:webHidden/>
              </w:rPr>
              <w:fldChar w:fldCharType="begin"/>
            </w:r>
            <w:r>
              <w:rPr>
                <w:noProof/>
                <w:webHidden/>
              </w:rPr>
              <w:instrText xml:space="preserve"> PAGEREF _Toc131406658 \h </w:instrText>
            </w:r>
            <w:r>
              <w:rPr>
                <w:noProof/>
                <w:webHidden/>
              </w:rPr>
            </w:r>
            <w:r>
              <w:rPr>
                <w:noProof/>
                <w:webHidden/>
              </w:rPr>
              <w:fldChar w:fldCharType="separate"/>
            </w:r>
            <w:r>
              <w:rPr>
                <w:noProof/>
                <w:webHidden/>
              </w:rPr>
              <w:t>52</w:t>
            </w:r>
            <w:r>
              <w:rPr>
                <w:noProof/>
                <w:webHidden/>
              </w:rPr>
              <w:fldChar w:fldCharType="end"/>
            </w:r>
          </w:hyperlink>
        </w:p>
        <w:p w14:paraId="6E1B2012" w14:textId="4B2339D0" w:rsidR="00BD7EC8" w:rsidRDefault="00BD7EC8">
          <w:pPr>
            <w:pStyle w:val="TOC3"/>
            <w:tabs>
              <w:tab w:val="right" w:leader="dot" w:pos="9016"/>
            </w:tabs>
            <w:rPr>
              <w:noProof/>
            </w:rPr>
          </w:pPr>
          <w:hyperlink w:anchor="_Toc131406659"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659 \h </w:instrText>
            </w:r>
            <w:r>
              <w:rPr>
                <w:noProof/>
                <w:webHidden/>
              </w:rPr>
            </w:r>
            <w:r>
              <w:rPr>
                <w:noProof/>
                <w:webHidden/>
              </w:rPr>
              <w:fldChar w:fldCharType="separate"/>
            </w:r>
            <w:r>
              <w:rPr>
                <w:noProof/>
                <w:webHidden/>
              </w:rPr>
              <w:t>57</w:t>
            </w:r>
            <w:r>
              <w:rPr>
                <w:noProof/>
                <w:webHidden/>
              </w:rPr>
              <w:fldChar w:fldCharType="end"/>
            </w:r>
          </w:hyperlink>
        </w:p>
        <w:p w14:paraId="21AA4661" w14:textId="76211223" w:rsidR="00BD7EC8" w:rsidRDefault="00BD7EC8">
          <w:pPr>
            <w:pStyle w:val="TOC2"/>
            <w:tabs>
              <w:tab w:val="right" w:leader="dot" w:pos="9016"/>
            </w:tabs>
            <w:rPr>
              <w:rFonts w:eastAsiaTheme="minorEastAsia"/>
              <w:noProof/>
              <w:lang w:eastAsia="en-GB"/>
            </w:rPr>
          </w:pPr>
          <w:hyperlink w:anchor="_Toc131406660" w:history="1">
            <w:r w:rsidRPr="00DD7A4F">
              <w:rPr>
                <w:rStyle w:val="Hyperlink"/>
                <w:rFonts w:ascii="Helvetica" w:hAnsi="Helvetica" w:cs="Helvetica"/>
                <w:noProof/>
              </w:rPr>
              <w:t>Missing Data in the NCDS</w:t>
            </w:r>
            <w:r>
              <w:rPr>
                <w:noProof/>
                <w:webHidden/>
              </w:rPr>
              <w:tab/>
            </w:r>
            <w:r>
              <w:rPr>
                <w:noProof/>
                <w:webHidden/>
              </w:rPr>
              <w:fldChar w:fldCharType="begin"/>
            </w:r>
            <w:r>
              <w:rPr>
                <w:noProof/>
                <w:webHidden/>
              </w:rPr>
              <w:instrText xml:space="preserve"> PAGEREF _Toc131406660 \h </w:instrText>
            </w:r>
            <w:r>
              <w:rPr>
                <w:noProof/>
                <w:webHidden/>
              </w:rPr>
            </w:r>
            <w:r>
              <w:rPr>
                <w:noProof/>
                <w:webHidden/>
              </w:rPr>
              <w:fldChar w:fldCharType="separate"/>
            </w:r>
            <w:r>
              <w:rPr>
                <w:noProof/>
                <w:webHidden/>
              </w:rPr>
              <w:t>57</w:t>
            </w:r>
            <w:r>
              <w:rPr>
                <w:noProof/>
                <w:webHidden/>
              </w:rPr>
              <w:fldChar w:fldCharType="end"/>
            </w:r>
          </w:hyperlink>
        </w:p>
        <w:p w14:paraId="1C5ACA30" w14:textId="2C99643B" w:rsidR="00BD7EC8" w:rsidRDefault="00BD7EC8">
          <w:pPr>
            <w:pStyle w:val="TOC3"/>
            <w:tabs>
              <w:tab w:val="right" w:leader="dot" w:pos="9016"/>
            </w:tabs>
            <w:rPr>
              <w:noProof/>
            </w:rPr>
          </w:pPr>
          <w:hyperlink w:anchor="_Toc131406661"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661 \h </w:instrText>
            </w:r>
            <w:r>
              <w:rPr>
                <w:noProof/>
                <w:webHidden/>
              </w:rPr>
            </w:r>
            <w:r>
              <w:rPr>
                <w:noProof/>
                <w:webHidden/>
              </w:rPr>
              <w:fldChar w:fldCharType="separate"/>
            </w:r>
            <w:r>
              <w:rPr>
                <w:noProof/>
                <w:webHidden/>
              </w:rPr>
              <w:t>57</w:t>
            </w:r>
            <w:r>
              <w:rPr>
                <w:noProof/>
                <w:webHidden/>
              </w:rPr>
              <w:fldChar w:fldCharType="end"/>
            </w:r>
          </w:hyperlink>
        </w:p>
        <w:p w14:paraId="620B49D5" w14:textId="1543212A" w:rsidR="00BD7EC8" w:rsidRDefault="00BD7EC8">
          <w:pPr>
            <w:pStyle w:val="TOC3"/>
            <w:tabs>
              <w:tab w:val="right" w:leader="dot" w:pos="9016"/>
            </w:tabs>
            <w:rPr>
              <w:noProof/>
            </w:rPr>
          </w:pPr>
          <w:hyperlink w:anchor="_Toc131406662" w:history="1">
            <w:r w:rsidRPr="00DD7A4F">
              <w:rPr>
                <w:rStyle w:val="Hyperlink"/>
                <w:rFonts w:ascii="Helvetica" w:hAnsi="Helvetica" w:cs="Helvetica"/>
                <w:noProof/>
              </w:rPr>
              <w:t>Multiple Imputation by Chained Equations</w:t>
            </w:r>
            <w:r>
              <w:rPr>
                <w:noProof/>
                <w:webHidden/>
              </w:rPr>
              <w:tab/>
            </w:r>
            <w:r>
              <w:rPr>
                <w:noProof/>
                <w:webHidden/>
              </w:rPr>
              <w:fldChar w:fldCharType="begin"/>
            </w:r>
            <w:r>
              <w:rPr>
                <w:noProof/>
                <w:webHidden/>
              </w:rPr>
              <w:instrText xml:space="preserve"> PAGEREF _Toc131406662 \h </w:instrText>
            </w:r>
            <w:r>
              <w:rPr>
                <w:noProof/>
                <w:webHidden/>
              </w:rPr>
            </w:r>
            <w:r>
              <w:rPr>
                <w:noProof/>
                <w:webHidden/>
              </w:rPr>
              <w:fldChar w:fldCharType="separate"/>
            </w:r>
            <w:r>
              <w:rPr>
                <w:noProof/>
                <w:webHidden/>
              </w:rPr>
              <w:t>57</w:t>
            </w:r>
            <w:r>
              <w:rPr>
                <w:noProof/>
                <w:webHidden/>
              </w:rPr>
              <w:fldChar w:fldCharType="end"/>
            </w:r>
          </w:hyperlink>
        </w:p>
        <w:p w14:paraId="661C6BA2" w14:textId="393C7617" w:rsidR="00BD7EC8" w:rsidRDefault="00BD7EC8">
          <w:pPr>
            <w:pStyle w:val="TOC3"/>
            <w:tabs>
              <w:tab w:val="right" w:leader="dot" w:pos="9016"/>
            </w:tabs>
            <w:rPr>
              <w:noProof/>
            </w:rPr>
          </w:pPr>
          <w:hyperlink w:anchor="_Toc131406663"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663 \h </w:instrText>
            </w:r>
            <w:r>
              <w:rPr>
                <w:noProof/>
                <w:webHidden/>
              </w:rPr>
            </w:r>
            <w:r>
              <w:rPr>
                <w:noProof/>
                <w:webHidden/>
              </w:rPr>
              <w:fldChar w:fldCharType="separate"/>
            </w:r>
            <w:r>
              <w:rPr>
                <w:noProof/>
                <w:webHidden/>
              </w:rPr>
              <w:t>63</w:t>
            </w:r>
            <w:r>
              <w:rPr>
                <w:noProof/>
                <w:webHidden/>
              </w:rPr>
              <w:fldChar w:fldCharType="end"/>
            </w:r>
          </w:hyperlink>
        </w:p>
        <w:p w14:paraId="6B5A1E55" w14:textId="3CC7740E" w:rsidR="00BD7EC8" w:rsidRDefault="00BD7EC8">
          <w:pPr>
            <w:pStyle w:val="TOC1"/>
            <w:rPr>
              <w:rFonts w:eastAsiaTheme="minorEastAsia"/>
              <w:noProof/>
              <w:lang w:eastAsia="en-GB"/>
            </w:rPr>
          </w:pPr>
          <w:hyperlink w:anchor="_Toc131406664" w:history="1">
            <w:r w:rsidRPr="00DD7A4F">
              <w:rPr>
                <w:rStyle w:val="Hyperlink"/>
                <w:rFonts w:ascii="Helvetica" w:hAnsi="Helvetica" w:cs="Helvetica"/>
                <w:noProof/>
              </w:rPr>
              <w:t>Chapter Two: The British Cohort Study</w:t>
            </w:r>
            <w:r>
              <w:rPr>
                <w:noProof/>
                <w:webHidden/>
              </w:rPr>
              <w:tab/>
            </w:r>
            <w:r>
              <w:rPr>
                <w:noProof/>
                <w:webHidden/>
              </w:rPr>
              <w:fldChar w:fldCharType="begin"/>
            </w:r>
            <w:r>
              <w:rPr>
                <w:noProof/>
                <w:webHidden/>
              </w:rPr>
              <w:instrText xml:space="preserve"> PAGEREF _Toc131406664 \h </w:instrText>
            </w:r>
            <w:r>
              <w:rPr>
                <w:noProof/>
                <w:webHidden/>
              </w:rPr>
            </w:r>
            <w:r>
              <w:rPr>
                <w:noProof/>
                <w:webHidden/>
              </w:rPr>
              <w:fldChar w:fldCharType="separate"/>
            </w:r>
            <w:r>
              <w:rPr>
                <w:noProof/>
                <w:webHidden/>
              </w:rPr>
              <w:t>64</w:t>
            </w:r>
            <w:r>
              <w:rPr>
                <w:noProof/>
                <w:webHidden/>
              </w:rPr>
              <w:fldChar w:fldCharType="end"/>
            </w:r>
          </w:hyperlink>
        </w:p>
        <w:p w14:paraId="7B4AA613" w14:textId="43C1B484" w:rsidR="00BD7EC8" w:rsidRDefault="00BD7EC8">
          <w:pPr>
            <w:pStyle w:val="TOC2"/>
            <w:tabs>
              <w:tab w:val="right" w:leader="dot" w:pos="9016"/>
            </w:tabs>
            <w:rPr>
              <w:rFonts w:eastAsiaTheme="minorEastAsia"/>
              <w:noProof/>
              <w:lang w:eastAsia="en-GB"/>
            </w:rPr>
          </w:pPr>
          <w:hyperlink w:anchor="_Toc131406665" w:history="1">
            <w:r w:rsidRPr="00DD7A4F">
              <w:rPr>
                <w:rStyle w:val="Hyperlink"/>
                <w:rFonts w:ascii="Helvetica" w:hAnsi="Helvetica" w:cs="Helvetica"/>
                <w:noProof/>
              </w:rPr>
              <w:t>Introduction to Chapter Two</w:t>
            </w:r>
            <w:r>
              <w:rPr>
                <w:noProof/>
                <w:webHidden/>
              </w:rPr>
              <w:tab/>
            </w:r>
            <w:r>
              <w:rPr>
                <w:noProof/>
                <w:webHidden/>
              </w:rPr>
              <w:fldChar w:fldCharType="begin"/>
            </w:r>
            <w:r>
              <w:rPr>
                <w:noProof/>
                <w:webHidden/>
              </w:rPr>
              <w:instrText xml:space="preserve"> PAGEREF _Toc131406665 \h </w:instrText>
            </w:r>
            <w:r>
              <w:rPr>
                <w:noProof/>
                <w:webHidden/>
              </w:rPr>
            </w:r>
            <w:r>
              <w:rPr>
                <w:noProof/>
                <w:webHidden/>
              </w:rPr>
              <w:fldChar w:fldCharType="separate"/>
            </w:r>
            <w:r>
              <w:rPr>
                <w:noProof/>
                <w:webHidden/>
              </w:rPr>
              <w:t>64</w:t>
            </w:r>
            <w:r>
              <w:rPr>
                <w:noProof/>
                <w:webHidden/>
              </w:rPr>
              <w:fldChar w:fldCharType="end"/>
            </w:r>
          </w:hyperlink>
        </w:p>
        <w:p w14:paraId="79D22933" w14:textId="78718C1A" w:rsidR="00BD7EC8" w:rsidRDefault="00BD7EC8">
          <w:pPr>
            <w:pStyle w:val="TOC2"/>
            <w:tabs>
              <w:tab w:val="right" w:leader="dot" w:pos="9016"/>
            </w:tabs>
            <w:rPr>
              <w:rFonts w:eastAsiaTheme="minorEastAsia"/>
              <w:noProof/>
              <w:lang w:eastAsia="en-GB"/>
            </w:rPr>
          </w:pPr>
          <w:hyperlink w:anchor="_Toc131406666" w:history="1">
            <w:r w:rsidRPr="00DD7A4F">
              <w:rPr>
                <w:rStyle w:val="Hyperlink"/>
                <w:rFonts w:ascii="Helvetica" w:hAnsi="Helvetica" w:cs="Helvetica"/>
                <w:noProof/>
              </w:rPr>
              <w:t>Literature Review:</w:t>
            </w:r>
            <w:r>
              <w:rPr>
                <w:noProof/>
                <w:webHidden/>
              </w:rPr>
              <w:tab/>
            </w:r>
            <w:r>
              <w:rPr>
                <w:noProof/>
                <w:webHidden/>
              </w:rPr>
              <w:fldChar w:fldCharType="begin"/>
            </w:r>
            <w:r>
              <w:rPr>
                <w:noProof/>
                <w:webHidden/>
              </w:rPr>
              <w:instrText xml:space="preserve"> PAGEREF _Toc131406666 \h </w:instrText>
            </w:r>
            <w:r>
              <w:rPr>
                <w:noProof/>
                <w:webHidden/>
              </w:rPr>
            </w:r>
            <w:r>
              <w:rPr>
                <w:noProof/>
                <w:webHidden/>
              </w:rPr>
              <w:fldChar w:fldCharType="separate"/>
            </w:r>
            <w:r>
              <w:rPr>
                <w:noProof/>
                <w:webHidden/>
              </w:rPr>
              <w:t>64</w:t>
            </w:r>
            <w:r>
              <w:rPr>
                <w:noProof/>
                <w:webHidden/>
              </w:rPr>
              <w:fldChar w:fldCharType="end"/>
            </w:r>
          </w:hyperlink>
        </w:p>
        <w:p w14:paraId="0E8384F0" w14:textId="1A9E5B8D" w:rsidR="00BD7EC8" w:rsidRDefault="00BD7EC8">
          <w:pPr>
            <w:pStyle w:val="TOC2"/>
            <w:tabs>
              <w:tab w:val="right" w:leader="dot" w:pos="9016"/>
            </w:tabs>
            <w:rPr>
              <w:rFonts w:eastAsiaTheme="minorEastAsia"/>
              <w:noProof/>
              <w:lang w:eastAsia="en-GB"/>
            </w:rPr>
          </w:pPr>
          <w:hyperlink w:anchor="_Toc131406667" w:history="1">
            <w:r w:rsidRPr="00DD7A4F">
              <w:rPr>
                <w:rStyle w:val="Hyperlink"/>
                <w:rFonts w:ascii="Helvetica" w:hAnsi="Helvetica" w:cs="Helvetica"/>
                <w:noProof/>
              </w:rPr>
              <w:t>BCS Timeframe and Context</w:t>
            </w:r>
            <w:r>
              <w:rPr>
                <w:noProof/>
                <w:webHidden/>
              </w:rPr>
              <w:tab/>
            </w:r>
            <w:r>
              <w:rPr>
                <w:noProof/>
                <w:webHidden/>
              </w:rPr>
              <w:fldChar w:fldCharType="begin"/>
            </w:r>
            <w:r>
              <w:rPr>
                <w:noProof/>
                <w:webHidden/>
              </w:rPr>
              <w:instrText xml:space="preserve"> PAGEREF _Toc131406667 \h </w:instrText>
            </w:r>
            <w:r>
              <w:rPr>
                <w:noProof/>
                <w:webHidden/>
              </w:rPr>
            </w:r>
            <w:r>
              <w:rPr>
                <w:noProof/>
                <w:webHidden/>
              </w:rPr>
              <w:fldChar w:fldCharType="separate"/>
            </w:r>
            <w:r>
              <w:rPr>
                <w:noProof/>
                <w:webHidden/>
              </w:rPr>
              <w:t>64</w:t>
            </w:r>
            <w:r>
              <w:rPr>
                <w:noProof/>
                <w:webHidden/>
              </w:rPr>
              <w:fldChar w:fldCharType="end"/>
            </w:r>
          </w:hyperlink>
        </w:p>
        <w:p w14:paraId="668FA4F5" w14:textId="24214A77" w:rsidR="00BD7EC8" w:rsidRDefault="00BD7EC8">
          <w:pPr>
            <w:pStyle w:val="TOC3"/>
            <w:tabs>
              <w:tab w:val="right" w:leader="dot" w:pos="9016"/>
            </w:tabs>
            <w:rPr>
              <w:noProof/>
            </w:rPr>
          </w:pPr>
          <w:hyperlink w:anchor="_Toc131406668" w:history="1">
            <w:r w:rsidRPr="00DD7A4F">
              <w:rPr>
                <w:rStyle w:val="Hyperlink"/>
                <w:rFonts w:ascii="Helvetica" w:hAnsi="Helvetica" w:cs="Helvetica"/>
                <w:noProof/>
              </w:rPr>
              <w:t>Education and Vocation</w:t>
            </w:r>
            <w:r>
              <w:rPr>
                <w:noProof/>
                <w:webHidden/>
              </w:rPr>
              <w:tab/>
            </w:r>
            <w:r>
              <w:rPr>
                <w:noProof/>
                <w:webHidden/>
              </w:rPr>
              <w:fldChar w:fldCharType="begin"/>
            </w:r>
            <w:r>
              <w:rPr>
                <w:noProof/>
                <w:webHidden/>
              </w:rPr>
              <w:instrText xml:space="preserve"> PAGEREF _Toc131406668 \h </w:instrText>
            </w:r>
            <w:r>
              <w:rPr>
                <w:noProof/>
                <w:webHidden/>
              </w:rPr>
            </w:r>
            <w:r>
              <w:rPr>
                <w:noProof/>
                <w:webHidden/>
              </w:rPr>
              <w:fldChar w:fldCharType="separate"/>
            </w:r>
            <w:r>
              <w:rPr>
                <w:noProof/>
                <w:webHidden/>
              </w:rPr>
              <w:t>64</w:t>
            </w:r>
            <w:r>
              <w:rPr>
                <w:noProof/>
                <w:webHidden/>
              </w:rPr>
              <w:fldChar w:fldCharType="end"/>
            </w:r>
          </w:hyperlink>
        </w:p>
        <w:p w14:paraId="2FB82691" w14:textId="79F68C18" w:rsidR="00BD7EC8" w:rsidRDefault="00BD7EC8">
          <w:pPr>
            <w:pStyle w:val="TOC3"/>
            <w:tabs>
              <w:tab w:val="right" w:leader="dot" w:pos="9016"/>
            </w:tabs>
            <w:rPr>
              <w:noProof/>
            </w:rPr>
          </w:pPr>
          <w:hyperlink w:anchor="_Toc131406669" w:history="1">
            <w:r w:rsidRPr="00DD7A4F">
              <w:rPr>
                <w:rStyle w:val="Hyperlink"/>
                <w:rFonts w:ascii="Helvetica" w:hAnsi="Helvetica" w:cs="Helvetica"/>
                <w:noProof/>
              </w:rPr>
              <w:t>Labour Market</w:t>
            </w:r>
            <w:r>
              <w:rPr>
                <w:noProof/>
                <w:webHidden/>
              </w:rPr>
              <w:tab/>
            </w:r>
            <w:r>
              <w:rPr>
                <w:noProof/>
                <w:webHidden/>
              </w:rPr>
              <w:fldChar w:fldCharType="begin"/>
            </w:r>
            <w:r>
              <w:rPr>
                <w:noProof/>
                <w:webHidden/>
              </w:rPr>
              <w:instrText xml:space="preserve"> PAGEREF _Toc131406669 \h </w:instrText>
            </w:r>
            <w:r>
              <w:rPr>
                <w:noProof/>
                <w:webHidden/>
              </w:rPr>
            </w:r>
            <w:r>
              <w:rPr>
                <w:noProof/>
                <w:webHidden/>
              </w:rPr>
              <w:fldChar w:fldCharType="separate"/>
            </w:r>
            <w:r>
              <w:rPr>
                <w:noProof/>
                <w:webHidden/>
              </w:rPr>
              <w:t>64</w:t>
            </w:r>
            <w:r>
              <w:rPr>
                <w:noProof/>
                <w:webHidden/>
              </w:rPr>
              <w:fldChar w:fldCharType="end"/>
            </w:r>
          </w:hyperlink>
        </w:p>
        <w:p w14:paraId="46AC612A" w14:textId="0208478B" w:rsidR="00BD7EC8" w:rsidRDefault="00BD7EC8">
          <w:pPr>
            <w:pStyle w:val="TOC3"/>
            <w:tabs>
              <w:tab w:val="right" w:leader="dot" w:pos="9016"/>
            </w:tabs>
            <w:rPr>
              <w:noProof/>
            </w:rPr>
          </w:pPr>
          <w:hyperlink w:anchor="_Toc131406670" w:history="1">
            <w:r w:rsidRPr="00DD7A4F">
              <w:rPr>
                <w:rStyle w:val="Hyperlink"/>
                <w:rFonts w:ascii="Helvetica" w:hAnsi="Helvetica" w:cs="Helvetica"/>
                <w:noProof/>
              </w:rPr>
              <w:t>Family</w:t>
            </w:r>
            <w:r>
              <w:rPr>
                <w:noProof/>
                <w:webHidden/>
              </w:rPr>
              <w:tab/>
            </w:r>
            <w:r>
              <w:rPr>
                <w:noProof/>
                <w:webHidden/>
              </w:rPr>
              <w:fldChar w:fldCharType="begin"/>
            </w:r>
            <w:r>
              <w:rPr>
                <w:noProof/>
                <w:webHidden/>
              </w:rPr>
              <w:instrText xml:space="preserve"> PAGEREF _Toc131406670 \h </w:instrText>
            </w:r>
            <w:r>
              <w:rPr>
                <w:noProof/>
                <w:webHidden/>
              </w:rPr>
            </w:r>
            <w:r>
              <w:rPr>
                <w:noProof/>
                <w:webHidden/>
              </w:rPr>
              <w:fldChar w:fldCharType="separate"/>
            </w:r>
            <w:r>
              <w:rPr>
                <w:noProof/>
                <w:webHidden/>
              </w:rPr>
              <w:t>64</w:t>
            </w:r>
            <w:r>
              <w:rPr>
                <w:noProof/>
                <w:webHidden/>
              </w:rPr>
              <w:fldChar w:fldCharType="end"/>
            </w:r>
          </w:hyperlink>
        </w:p>
        <w:p w14:paraId="5E1875F4" w14:textId="746A9D43" w:rsidR="00BD7EC8" w:rsidRDefault="00BD7EC8">
          <w:pPr>
            <w:pStyle w:val="TOC2"/>
            <w:tabs>
              <w:tab w:val="right" w:leader="dot" w:pos="9016"/>
            </w:tabs>
            <w:rPr>
              <w:rFonts w:eastAsiaTheme="minorEastAsia"/>
              <w:noProof/>
              <w:lang w:eastAsia="en-GB"/>
            </w:rPr>
          </w:pPr>
          <w:hyperlink w:anchor="_Toc131406671" w:history="1">
            <w:r w:rsidRPr="00DD7A4F">
              <w:rPr>
                <w:rStyle w:val="Hyperlink"/>
                <w:rFonts w:ascii="Helvetica" w:hAnsi="Helvetica" w:cs="Helvetica"/>
                <w:noProof/>
              </w:rPr>
              <w:t>Data and Methods</w:t>
            </w:r>
            <w:r>
              <w:rPr>
                <w:noProof/>
                <w:webHidden/>
              </w:rPr>
              <w:tab/>
            </w:r>
            <w:r>
              <w:rPr>
                <w:noProof/>
                <w:webHidden/>
              </w:rPr>
              <w:fldChar w:fldCharType="begin"/>
            </w:r>
            <w:r>
              <w:rPr>
                <w:noProof/>
                <w:webHidden/>
              </w:rPr>
              <w:instrText xml:space="preserve"> PAGEREF _Toc131406671 \h </w:instrText>
            </w:r>
            <w:r>
              <w:rPr>
                <w:noProof/>
                <w:webHidden/>
              </w:rPr>
            </w:r>
            <w:r>
              <w:rPr>
                <w:noProof/>
                <w:webHidden/>
              </w:rPr>
              <w:fldChar w:fldCharType="separate"/>
            </w:r>
            <w:r>
              <w:rPr>
                <w:noProof/>
                <w:webHidden/>
              </w:rPr>
              <w:t>64</w:t>
            </w:r>
            <w:r>
              <w:rPr>
                <w:noProof/>
                <w:webHidden/>
              </w:rPr>
              <w:fldChar w:fldCharType="end"/>
            </w:r>
          </w:hyperlink>
        </w:p>
        <w:p w14:paraId="6B71E87B" w14:textId="7F36E4A4" w:rsidR="00BD7EC8" w:rsidRDefault="00BD7EC8">
          <w:pPr>
            <w:pStyle w:val="TOC3"/>
            <w:tabs>
              <w:tab w:val="right" w:leader="dot" w:pos="9016"/>
            </w:tabs>
            <w:rPr>
              <w:noProof/>
            </w:rPr>
          </w:pPr>
          <w:hyperlink w:anchor="_Toc131406672" w:history="1">
            <w:r w:rsidRPr="00DD7A4F">
              <w:rPr>
                <w:rStyle w:val="Hyperlink"/>
                <w:rFonts w:ascii="Helvetica" w:hAnsi="Helvetica" w:cs="Helvetica"/>
                <w:noProof/>
              </w:rPr>
              <w:t>Introduction to the BCS data</w:t>
            </w:r>
            <w:r>
              <w:rPr>
                <w:noProof/>
                <w:webHidden/>
              </w:rPr>
              <w:tab/>
            </w:r>
            <w:r>
              <w:rPr>
                <w:noProof/>
                <w:webHidden/>
              </w:rPr>
              <w:fldChar w:fldCharType="begin"/>
            </w:r>
            <w:r>
              <w:rPr>
                <w:noProof/>
                <w:webHidden/>
              </w:rPr>
              <w:instrText xml:space="preserve"> PAGEREF _Toc131406672 \h </w:instrText>
            </w:r>
            <w:r>
              <w:rPr>
                <w:noProof/>
                <w:webHidden/>
              </w:rPr>
            </w:r>
            <w:r>
              <w:rPr>
                <w:noProof/>
                <w:webHidden/>
              </w:rPr>
              <w:fldChar w:fldCharType="separate"/>
            </w:r>
            <w:r>
              <w:rPr>
                <w:noProof/>
                <w:webHidden/>
              </w:rPr>
              <w:t>64</w:t>
            </w:r>
            <w:r>
              <w:rPr>
                <w:noProof/>
                <w:webHidden/>
              </w:rPr>
              <w:fldChar w:fldCharType="end"/>
            </w:r>
          </w:hyperlink>
        </w:p>
        <w:p w14:paraId="0BF0A488" w14:textId="5734E700" w:rsidR="00BD7EC8" w:rsidRDefault="00BD7EC8">
          <w:pPr>
            <w:pStyle w:val="TOC3"/>
            <w:tabs>
              <w:tab w:val="right" w:leader="dot" w:pos="9016"/>
            </w:tabs>
            <w:rPr>
              <w:noProof/>
            </w:rPr>
          </w:pPr>
          <w:hyperlink w:anchor="_Toc131406673" w:history="1">
            <w:r w:rsidRPr="00DD7A4F">
              <w:rPr>
                <w:rStyle w:val="Hyperlink"/>
                <w:rFonts w:ascii="Helvetica" w:hAnsi="Helvetica" w:cs="Helvetica"/>
                <w:noProof/>
              </w:rPr>
              <w:t>Introduction to measures for subsequent analysis</w:t>
            </w:r>
            <w:r>
              <w:rPr>
                <w:noProof/>
                <w:webHidden/>
              </w:rPr>
              <w:tab/>
            </w:r>
            <w:r>
              <w:rPr>
                <w:noProof/>
                <w:webHidden/>
              </w:rPr>
              <w:fldChar w:fldCharType="begin"/>
            </w:r>
            <w:r>
              <w:rPr>
                <w:noProof/>
                <w:webHidden/>
              </w:rPr>
              <w:instrText xml:space="preserve"> PAGEREF _Toc131406673 \h </w:instrText>
            </w:r>
            <w:r>
              <w:rPr>
                <w:noProof/>
                <w:webHidden/>
              </w:rPr>
            </w:r>
            <w:r>
              <w:rPr>
                <w:noProof/>
                <w:webHidden/>
              </w:rPr>
              <w:fldChar w:fldCharType="separate"/>
            </w:r>
            <w:r>
              <w:rPr>
                <w:noProof/>
                <w:webHidden/>
              </w:rPr>
              <w:t>64</w:t>
            </w:r>
            <w:r>
              <w:rPr>
                <w:noProof/>
                <w:webHidden/>
              </w:rPr>
              <w:fldChar w:fldCharType="end"/>
            </w:r>
          </w:hyperlink>
        </w:p>
        <w:p w14:paraId="29E4B3F9" w14:textId="62D6AE43" w:rsidR="00BD7EC8" w:rsidRDefault="00BD7EC8">
          <w:pPr>
            <w:pStyle w:val="TOC3"/>
            <w:tabs>
              <w:tab w:val="right" w:leader="dot" w:pos="9016"/>
            </w:tabs>
            <w:rPr>
              <w:noProof/>
            </w:rPr>
          </w:pPr>
          <w:hyperlink w:anchor="_Toc131406674" w:history="1">
            <w:r w:rsidRPr="00DD7A4F">
              <w:rPr>
                <w:rStyle w:val="Hyperlink"/>
                <w:rFonts w:ascii="Helvetica" w:hAnsi="Helvetica" w:cs="Helvetica"/>
                <w:noProof/>
              </w:rPr>
              <w:t>Analysis Methods</w:t>
            </w:r>
            <w:r>
              <w:rPr>
                <w:noProof/>
                <w:webHidden/>
              </w:rPr>
              <w:tab/>
            </w:r>
            <w:r>
              <w:rPr>
                <w:noProof/>
                <w:webHidden/>
              </w:rPr>
              <w:fldChar w:fldCharType="begin"/>
            </w:r>
            <w:r>
              <w:rPr>
                <w:noProof/>
                <w:webHidden/>
              </w:rPr>
              <w:instrText xml:space="preserve"> PAGEREF _Toc131406674 \h </w:instrText>
            </w:r>
            <w:r>
              <w:rPr>
                <w:noProof/>
                <w:webHidden/>
              </w:rPr>
            </w:r>
            <w:r>
              <w:rPr>
                <w:noProof/>
                <w:webHidden/>
              </w:rPr>
              <w:fldChar w:fldCharType="separate"/>
            </w:r>
            <w:r>
              <w:rPr>
                <w:noProof/>
                <w:webHidden/>
              </w:rPr>
              <w:t>64</w:t>
            </w:r>
            <w:r>
              <w:rPr>
                <w:noProof/>
                <w:webHidden/>
              </w:rPr>
              <w:fldChar w:fldCharType="end"/>
            </w:r>
          </w:hyperlink>
        </w:p>
        <w:p w14:paraId="45D924A2" w14:textId="48FA33D8" w:rsidR="00BD7EC8" w:rsidRDefault="00BD7EC8">
          <w:pPr>
            <w:pStyle w:val="TOC1"/>
            <w:rPr>
              <w:rFonts w:eastAsiaTheme="minorEastAsia"/>
              <w:noProof/>
              <w:lang w:eastAsia="en-GB"/>
            </w:rPr>
          </w:pPr>
          <w:hyperlink w:anchor="_Toc131406675" w:history="1">
            <w:r w:rsidRPr="00DD7A4F">
              <w:rPr>
                <w:rStyle w:val="Hyperlink"/>
                <w:rFonts w:ascii="Helvetica" w:hAnsi="Helvetica" w:cs="Helvetica"/>
                <w:noProof/>
              </w:rPr>
              <w:t>BCS Cohort: Pathways after Education</w:t>
            </w:r>
            <w:r>
              <w:rPr>
                <w:noProof/>
                <w:webHidden/>
              </w:rPr>
              <w:tab/>
            </w:r>
            <w:r>
              <w:rPr>
                <w:noProof/>
                <w:webHidden/>
              </w:rPr>
              <w:fldChar w:fldCharType="begin"/>
            </w:r>
            <w:r>
              <w:rPr>
                <w:noProof/>
                <w:webHidden/>
              </w:rPr>
              <w:instrText xml:space="preserve"> PAGEREF _Toc131406675 \h </w:instrText>
            </w:r>
            <w:r>
              <w:rPr>
                <w:noProof/>
                <w:webHidden/>
              </w:rPr>
            </w:r>
            <w:r>
              <w:rPr>
                <w:noProof/>
                <w:webHidden/>
              </w:rPr>
              <w:fldChar w:fldCharType="separate"/>
            </w:r>
            <w:r>
              <w:rPr>
                <w:noProof/>
                <w:webHidden/>
              </w:rPr>
              <w:t>64</w:t>
            </w:r>
            <w:r>
              <w:rPr>
                <w:noProof/>
                <w:webHidden/>
              </w:rPr>
              <w:fldChar w:fldCharType="end"/>
            </w:r>
          </w:hyperlink>
        </w:p>
        <w:p w14:paraId="365F3823" w14:textId="0C9A1613" w:rsidR="00BD7EC8" w:rsidRDefault="00BD7EC8">
          <w:pPr>
            <w:pStyle w:val="TOC2"/>
            <w:tabs>
              <w:tab w:val="right" w:leader="dot" w:pos="9016"/>
            </w:tabs>
            <w:rPr>
              <w:rFonts w:eastAsiaTheme="minorEastAsia"/>
              <w:noProof/>
              <w:lang w:eastAsia="en-GB"/>
            </w:rPr>
          </w:pPr>
          <w:hyperlink w:anchor="_Toc131406676"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676 \h </w:instrText>
            </w:r>
            <w:r>
              <w:rPr>
                <w:noProof/>
                <w:webHidden/>
              </w:rPr>
            </w:r>
            <w:r>
              <w:rPr>
                <w:noProof/>
                <w:webHidden/>
              </w:rPr>
              <w:fldChar w:fldCharType="separate"/>
            </w:r>
            <w:r>
              <w:rPr>
                <w:noProof/>
                <w:webHidden/>
              </w:rPr>
              <w:t>64</w:t>
            </w:r>
            <w:r>
              <w:rPr>
                <w:noProof/>
                <w:webHidden/>
              </w:rPr>
              <w:fldChar w:fldCharType="end"/>
            </w:r>
          </w:hyperlink>
        </w:p>
        <w:p w14:paraId="7DF97605" w14:textId="458E80DB" w:rsidR="00BD7EC8" w:rsidRDefault="00BD7EC8">
          <w:pPr>
            <w:pStyle w:val="TOC2"/>
            <w:tabs>
              <w:tab w:val="right" w:leader="dot" w:pos="9016"/>
            </w:tabs>
            <w:rPr>
              <w:rFonts w:eastAsiaTheme="minorEastAsia"/>
              <w:noProof/>
              <w:lang w:eastAsia="en-GB"/>
            </w:rPr>
          </w:pPr>
          <w:hyperlink w:anchor="_Toc131406677" w:history="1">
            <w:r w:rsidRPr="00DD7A4F">
              <w:rPr>
                <w:rStyle w:val="Hyperlink"/>
                <w:rFonts w:ascii="Helvetica" w:hAnsi="Helvetica" w:cs="Helvetica"/>
                <w:noProof/>
              </w:rPr>
              <w:t>Replicating analysis of NCDS</w:t>
            </w:r>
            <w:r>
              <w:rPr>
                <w:noProof/>
                <w:webHidden/>
              </w:rPr>
              <w:tab/>
            </w:r>
            <w:r>
              <w:rPr>
                <w:noProof/>
                <w:webHidden/>
              </w:rPr>
              <w:fldChar w:fldCharType="begin"/>
            </w:r>
            <w:r>
              <w:rPr>
                <w:noProof/>
                <w:webHidden/>
              </w:rPr>
              <w:instrText xml:space="preserve"> PAGEREF _Toc131406677 \h </w:instrText>
            </w:r>
            <w:r>
              <w:rPr>
                <w:noProof/>
                <w:webHidden/>
              </w:rPr>
            </w:r>
            <w:r>
              <w:rPr>
                <w:noProof/>
                <w:webHidden/>
              </w:rPr>
              <w:fldChar w:fldCharType="separate"/>
            </w:r>
            <w:r>
              <w:rPr>
                <w:noProof/>
                <w:webHidden/>
              </w:rPr>
              <w:t>64</w:t>
            </w:r>
            <w:r>
              <w:rPr>
                <w:noProof/>
                <w:webHidden/>
              </w:rPr>
              <w:fldChar w:fldCharType="end"/>
            </w:r>
          </w:hyperlink>
        </w:p>
        <w:p w14:paraId="66319FD1" w14:textId="3061B4F9" w:rsidR="00BD7EC8" w:rsidRDefault="00BD7EC8">
          <w:pPr>
            <w:pStyle w:val="TOC2"/>
            <w:tabs>
              <w:tab w:val="right" w:leader="dot" w:pos="9016"/>
            </w:tabs>
            <w:rPr>
              <w:rFonts w:eastAsiaTheme="minorEastAsia"/>
              <w:noProof/>
              <w:lang w:eastAsia="en-GB"/>
            </w:rPr>
          </w:pPr>
          <w:hyperlink w:anchor="_Toc131406678" w:history="1">
            <w:r w:rsidRPr="00DD7A4F">
              <w:rPr>
                <w:rStyle w:val="Hyperlink"/>
                <w:rFonts w:ascii="Helvetica" w:hAnsi="Helvetica" w:cs="Helvetica"/>
                <w:noProof/>
              </w:rPr>
              <w:t>Descriptive Statistics</w:t>
            </w:r>
            <w:r>
              <w:rPr>
                <w:noProof/>
                <w:webHidden/>
              </w:rPr>
              <w:tab/>
            </w:r>
            <w:r>
              <w:rPr>
                <w:noProof/>
                <w:webHidden/>
              </w:rPr>
              <w:fldChar w:fldCharType="begin"/>
            </w:r>
            <w:r>
              <w:rPr>
                <w:noProof/>
                <w:webHidden/>
              </w:rPr>
              <w:instrText xml:space="preserve"> PAGEREF _Toc131406678 \h </w:instrText>
            </w:r>
            <w:r>
              <w:rPr>
                <w:noProof/>
                <w:webHidden/>
              </w:rPr>
            </w:r>
            <w:r>
              <w:rPr>
                <w:noProof/>
                <w:webHidden/>
              </w:rPr>
              <w:fldChar w:fldCharType="separate"/>
            </w:r>
            <w:r>
              <w:rPr>
                <w:noProof/>
                <w:webHidden/>
              </w:rPr>
              <w:t>64</w:t>
            </w:r>
            <w:r>
              <w:rPr>
                <w:noProof/>
                <w:webHidden/>
              </w:rPr>
              <w:fldChar w:fldCharType="end"/>
            </w:r>
          </w:hyperlink>
        </w:p>
        <w:p w14:paraId="18CCF476" w14:textId="6137F091" w:rsidR="00BD7EC8" w:rsidRDefault="00BD7EC8">
          <w:pPr>
            <w:pStyle w:val="TOC2"/>
            <w:tabs>
              <w:tab w:val="right" w:leader="dot" w:pos="9016"/>
            </w:tabs>
            <w:rPr>
              <w:rFonts w:eastAsiaTheme="minorEastAsia"/>
              <w:noProof/>
              <w:lang w:eastAsia="en-GB"/>
            </w:rPr>
          </w:pPr>
          <w:hyperlink w:anchor="_Toc131406679" w:history="1">
            <w:r w:rsidRPr="00DD7A4F">
              <w:rPr>
                <w:rStyle w:val="Hyperlink"/>
                <w:rFonts w:ascii="Helvetica" w:hAnsi="Helvetica" w:cs="Helvetica"/>
                <w:noProof/>
              </w:rPr>
              <w:t>Modelling Educational Attainment</w:t>
            </w:r>
            <w:r>
              <w:rPr>
                <w:noProof/>
                <w:webHidden/>
              </w:rPr>
              <w:tab/>
            </w:r>
            <w:r>
              <w:rPr>
                <w:noProof/>
                <w:webHidden/>
              </w:rPr>
              <w:fldChar w:fldCharType="begin"/>
            </w:r>
            <w:r>
              <w:rPr>
                <w:noProof/>
                <w:webHidden/>
              </w:rPr>
              <w:instrText xml:space="preserve"> PAGEREF _Toc131406679 \h </w:instrText>
            </w:r>
            <w:r>
              <w:rPr>
                <w:noProof/>
                <w:webHidden/>
              </w:rPr>
            </w:r>
            <w:r>
              <w:rPr>
                <w:noProof/>
                <w:webHidden/>
              </w:rPr>
              <w:fldChar w:fldCharType="separate"/>
            </w:r>
            <w:r>
              <w:rPr>
                <w:noProof/>
                <w:webHidden/>
              </w:rPr>
              <w:t>64</w:t>
            </w:r>
            <w:r>
              <w:rPr>
                <w:noProof/>
                <w:webHidden/>
              </w:rPr>
              <w:fldChar w:fldCharType="end"/>
            </w:r>
          </w:hyperlink>
        </w:p>
        <w:p w14:paraId="09CB1D0D" w14:textId="3E3D4DA2" w:rsidR="00BD7EC8" w:rsidRDefault="00BD7EC8">
          <w:pPr>
            <w:pStyle w:val="TOC2"/>
            <w:tabs>
              <w:tab w:val="right" w:leader="dot" w:pos="9016"/>
            </w:tabs>
            <w:rPr>
              <w:rFonts w:eastAsiaTheme="minorEastAsia"/>
              <w:noProof/>
              <w:lang w:eastAsia="en-GB"/>
            </w:rPr>
          </w:pPr>
          <w:hyperlink w:anchor="_Toc131406680"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680 \h </w:instrText>
            </w:r>
            <w:r>
              <w:rPr>
                <w:noProof/>
                <w:webHidden/>
              </w:rPr>
            </w:r>
            <w:r>
              <w:rPr>
                <w:noProof/>
                <w:webHidden/>
              </w:rPr>
              <w:fldChar w:fldCharType="separate"/>
            </w:r>
            <w:r>
              <w:rPr>
                <w:noProof/>
                <w:webHidden/>
              </w:rPr>
              <w:t>64</w:t>
            </w:r>
            <w:r>
              <w:rPr>
                <w:noProof/>
                <w:webHidden/>
              </w:rPr>
              <w:fldChar w:fldCharType="end"/>
            </w:r>
          </w:hyperlink>
        </w:p>
        <w:p w14:paraId="50262874" w14:textId="7CEABE56" w:rsidR="00BD7EC8" w:rsidRDefault="00BD7EC8">
          <w:pPr>
            <w:pStyle w:val="TOC1"/>
            <w:rPr>
              <w:rFonts w:eastAsiaTheme="minorEastAsia"/>
              <w:noProof/>
              <w:lang w:eastAsia="en-GB"/>
            </w:rPr>
          </w:pPr>
          <w:hyperlink w:anchor="_Toc131406681" w:history="1">
            <w:r w:rsidRPr="00DD7A4F">
              <w:rPr>
                <w:rStyle w:val="Hyperlink"/>
                <w:rFonts w:ascii="Helvetica" w:hAnsi="Helvetica" w:cs="Helvetica"/>
                <w:noProof/>
              </w:rPr>
              <w:t>BCS Cohort: Missing Data</w:t>
            </w:r>
            <w:r>
              <w:rPr>
                <w:noProof/>
                <w:webHidden/>
              </w:rPr>
              <w:tab/>
            </w:r>
            <w:r>
              <w:rPr>
                <w:noProof/>
                <w:webHidden/>
              </w:rPr>
              <w:fldChar w:fldCharType="begin"/>
            </w:r>
            <w:r>
              <w:rPr>
                <w:noProof/>
                <w:webHidden/>
              </w:rPr>
              <w:instrText xml:space="preserve"> PAGEREF _Toc131406681 \h </w:instrText>
            </w:r>
            <w:r>
              <w:rPr>
                <w:noProof/>
                <w:webHidden/>
              </w:rPr>
            </w:r>
            <w:r>
              <w:rPr>
                <w:noProof/>
                <w:webHidden/>
              </w:rPr>
              <w:fldChar w:fldCharType="separate"/>
            </w:r>
            <w:r>
              <w:rPr>
                <w:noProof/>
                <w:webHidden/>
              </w:rPr>
              <w:t>64</w:t>
            </w:r>
            <w:r>
              <w:rPr>
                <w:noProof/>
                <w:webHidden/>
              </w:rPr>
              <w:fldChar w:fldCharType="end"/>
            </w:r>
          </w:hyperlink>
        </w:p>
        <w:p w14:paraId="62EAD4D6" w14:textId="761D2ED2" w:rsidR="00BD7EC8" w:rsidRDefault="00BD7EC8">
          <w:pPr>
            <w:pStyle w:val="TOC2"/>
            <w:tabs>
              <w:tab w:val="right" w:leader="dot" w:pos="9016"/>
            </w:tabs>
            <w:rPr>
              <w:rFonts w:eastAsiaTheme="minorEastAsia"/>
              <w:noProof/>
              <w:lang w:eastAsia="en-GB"/>
            </w:rPr>
          </w:pPr>
          <w:hyperlink w:anchor="_Toc131406682" w:history="1">
            <w:r w:rsidRPr="00DD7A4F">
              <w:rPr>
                <w:rStyle w:val="Hyperlink"/>
                <w:rFonts w:ascii="Helvetica" w:hAnsi="Helvetica" w:cs="Helvetica"/>
                <w:noProof/>
              </w:rPr>
              <w:t>Missing Data in the NCDS</w:t>
            </w:r>
            <w:r>
              <w:rPr>
                <w:noProof/>
                <w:webHidden/>
              </w:rPr>
              <w:tab/>
            </w:r>
            <w:r>
              <w:rPr>
                <w:noProof/>
                <w:webHidden/>
              </w:rPr>
              <w:fldChar w:fldCharType="begin"/>
            </w:r>
            <w:r>
              <w:rPr>
                <w:noProof/>
                <w:webHidden/>
              </w:rPr>
              <w:instrText xml:space="preserve"> PAGEREF _Toc131406682 \h </w:instrText>
            </w:r>
            <w:r>
              <w:rPr>
                <w:noProof/>
                <w:webHidden/>
              </w:rPr>
            </w:r>
            <w:r>
              <w:rPr>
                <w:noProof/>
                <w:webHidden/>
              </w:rPr>
              <w:fldChar w:fldCharType="separate"/>
            </w:r>
            <w:r>
              <w:rPr>
                <w:noProof/>
                <w:webHidden/>
              </w:rPr>
              <w:t>64</w:t>
            </w:r>
            <w:r>
              <w:rPr>
                <w:noProof/>
                <w:webHidden/>
              </w:rPr>
              <w:fldChar w:fldCharType="end"/>
            </w:r>
          </w:hyperlink>
        </w:p>
        <w:p w14:paraId="65F408C1" w14:textId="046FE5AF" w:rsidR="00BD7EC8" w:rsidRDefault="00BD7EC8">
          <w:pPr>
            <w:pStyle w:val="TOC2"/>
            <w:tabs>
              <w:tab w:val="right" w:leader="dot" w:pos="9016"/>
            </w:tabs>
            <w:rPr>
              <w:rFonts w:eastAsiaTheme="minorEastAsia"/>
              <w:noProof/>
              <w:lang w:eastAsia="en-GB"/>
            </w:rPr>
          </w:pPr>
          <w:hyperlink w:anchor="_Toc131406683" w:history="1">
            <w:r w:rsidRPr="00DD7A4F">
              <w:rPr>
                <w:rStyle w:val="Hyperlink"/>
                <w:rFonts w:ascii="Helvetica" w:hAnsi="Helvetica" w:cs="Helvetica"/>
                <w:noProof/>
              </w:rPr>
              <w:t>Description of the Missing Data</w:t>
            </w:r>
            <w:r>
              <w:rPr>
                <w:noProof/>
                <w:webHidden/>
              </w:rPr>
              <w:tab/>
            </w:r>
            <w:r>
              <w:rPr>
                <w:noProof/>
                <w:webHidden/>
              </w:rPr>
              <w:fldChar w:fldCharType="begin"/>
            </w:r>
            <w:r>
              <w:rPr>
                <w:noProof/>
                <w:webHidden/>
              </w:rPr>
              <w:instrText xml:space="preserve"> PAGEREF _Toc131406683 \h </w:instrText>
            </w:r>
            <w:r>
              <w:rPr>
                <w:noProof/>
                <w:webHidden/>
              </w:rPr>
            </w:r>
            <w:r>
              <w:rPr>
                <w:noProof/>
                <w:webHidden/>
              </w:rPr>
              <w:fldChar w:fldCharType="separate"/>
            </w:r>
            <w:r>
              <w:rPr>
                <w:noProof/>
                <w:webHidden/>
              </w:rPr>
              <w:t>64</w:t>
            </w:r>
            <w:r>
              <w:rPr>
                <w:noProof/>
                <w:webHidden/>
              </w:rPr>
              <w:fldChar w:fldCharType="end"/>
            </w:r>
          </w:hyperlink>
        </w:p>
        <w:p w14:paraId="5E00CD59" w14:textId="6FA3D30B" w:rsidR="00BD7EC8" w:rsidRDefault="00BD7EC8">
          <w:pPr>
            <w:pStyle w:val="TOC2"/>
            <w:tabs>
              <w:tab w:val="right" w:leader="dot" w:pos="9016"/>
            </w:tabs>
            <w:rPr>
              <w:rFonts w:eastAsiaTheme="minorEastAsia"/>
              <w:noProof/>
              <w:lang w:eastAsia="en-GB"/>
            </w:rPr>
          </w:pPr>
          <w:hyperlink w:anchor="_Toc131406684" w:history="1">
            <w:r w:rsidRPr="00DD7A4F">
              <w:rPr>
                <w:rStyle w:val="Hyperlink"/>
                <w:rFonts w:ascii="Helvetica" w:hAnsi="Helvetica" w:cs="Helvetica"/>
                <w:noProof/>
              </w:rPr>
              <w:t>Missing Data for Independent Variables</w:t>
            </w:r>
            <w:r>
              <w:rPr>
                <w:noProof/>
                <w:webHidden/>
              </w:rPr>
              <w:tab/>
            </w:r>
            <w:r>
              <w:rPr>
                <w:noProof/>
                <w:webHidden/>
              </w:rPr>
              <w:fldChar w:fldCharType="begin"/>
            </w:r>
            <w:r>
              <w:rPr>
                <w:noProof/>
                <w:webHidden/>
              </w:rPr>
              <w:instrText xml:space="preserve"> PAGEREF _Toc131406684 \h </w:instrText>
            </w:r>
            <w:r>
              <w:rPr>
                <w:noProof/>
                <w:webHidden/>
              </w:rPr>
            </w:r>
            <w:r>
              <w:rPr>
                <w:noProof/>
                <w:webHidden/>
              </w:rPr>
              <w:fldChar w:fldCharType="separate"/>
            </w:r>
            <w:r>
              <w:rPr>
                <w:noProof/>
                <w:webHidden/>
              </w:rPr>
              <w:t>64</w:t>
            </w:r>
            <w:r>
              <w:rPr>
                <w:noProof/>
                <w:webHidden/>
              </w:rPr>
              <w:fldChar w:fldCharType="end"/>
            </w:r>
          </w:hyperlink>
        </w:p>
        <w:p w14:paraId="5FD2A520" w14:textId="2392A488" w:rsidR="00BD7EC8" w:rsidRDefault="00BD7EC8">
          <w:pPr>
            <w:pStyle w:val="TOC2"/>
            <w:tabs>
              <w:tab w:val="right" w:leader="dot" w:pos="9016"/>
            </w:tabs>
            <w:rPr>
              <w:rFonts w:eastAsiaTheme="minorEastAsia"/>
              <w:noProof/>
              <w:lang w:eastAsia="en-GB"/>
            </w:rPr>
          </w:pPr>
          <w:hyperlink w:anchor="_Toc131406685" w:history="1">
            <w:r w:rsidRPr="00DD7A4F">
              <w:rPr>
                <w:rStyle w:val="Hyperlink"/>
                <w:rFonts w:ascii="Helvetica" w:hAnsi="Helvetica" w:cs="Helvetica"/>
                <w:noProof/>
              </w:rPr>
              <w:t>Multiple Imputation by Chained Equations</w:t>
            </w:r>
            <w:r>
              <w:rPr>
                <w:noProof/>
                <w:webHidden/>
              </w:rPr>
              <w:tab/>
            </w:r>
            <w:r>
              <w:rPr>
                <w:noProof/>
                <w:webHidden/>
              </w:rPr>
              <w:fldChar w:fldCharType="begin"/>
            </w:r>
            <w:r>
              <w:rPr>
                <w:noProof/>
                <w:webHidden/>
              </w:rPr>
              <w:instrText xml:space="preserve"> PAGEREF _Toc131406685 \h </w:instrText>
            </w:r>
            <w:r>
              <w:rPr>
                <w:noProof/>
                <w:webHidden/>
              </w:rPr>
            </w:r>
            <w:r>
              <w:rPr>
                <w:noProof/>
                <w:webHidden/>
              </w:rPr>
              <w:fldChar w:fldCharType="separate"/>
            </w:r>
            <w:r>
              <w:rPr>
                <w:noProof/>
                <w:webHidden/>
              </w:rPr>
              <w:t>64</w:t>
            </w:r>
            <w:r>
              <w:rPr>
                <w:noProof/>
                <w:webHidden/>
              </w:rPr>
              <w:fldChar w:fldCharType="end"/>
            </w:r>
          </w:hyperlink>
        </w:p>
        <w:p w14:paraId="2F1595A4" w14:textId="4A75061E" w:rsidR="00BD7EC8" w:rsidRDefault="00BD7EC8">
          <w:pPr>
            <w:pStyle w:val="TOC2"/>
            <w:tabs>
              <w:tab w:val="right" w:leader="dot" w:pos="9016"/>
            </w:tabs>
            <w:rPr>
              <w:rFonts w:eastAsiaTheme="minorEastAsia"/>
              <w:noProof/>
              <w:lang w:eastAsia="en-GB"/>
            </w:rPr>
          </w:pPr>
          <w:hyperlink w:anchor="_Toc131406686"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686 \h </w:instrText>
            </w:r>
            <w:r>
              <w:rPr>
                <w:noProof/>
                <w:webHidden/>
              </w:rPr>
            </w:r>
            <w:r>
              <w:rPr>
                <w:noProof/>
                <w:webHidden/>
              </w:rPr>
              <w:fldChar w:fldCharType="separate"/>
            </w:r>
            <w:r>
              <w:rPr>
                <w:noProof/>
                <w:webHidden/>
              </w:rPr>
              <w:t>64</w:t>
            </w:r>
            <w:r>
              <w:rPr>
                <w:noProof/>
                <w:webHidden/>
              </w:rPr>
              <w:fldChar w:fldCharType="end"/>
            </w:r>
          </w:hyperlink>
        </w:p>
        <w:p w14:paraId="6A1A8653" w14:textId="6275E036" w:rsidR="00BD7EC8" w:rsidRDefault="00BD7EC8">
          <w:pPr>
            <w:pStyle w:val="TOC1"/>
            <w:rPr>
              <w:rFonts w:eastAsiaTheme="minorEastAsia"/>
              <w:noProof/>
              <w:lang w:eastAsia="en-GB"/>
            </w:rPr>
          </w:pPr>
          <w:hyperlink w:anchor="_Toc131406687" w:history="1">
            <w:r w:rsidRPr="00DD7A4F">
              <w:rPr>
                <w:rStyle w:val="Hyperlink"/>
                <w:rFonts w:ascii="Helvetica" w:hAnsi="Helvetica" w:cs="Helvetica"/>
                <w:noProof/>
              </w:rPr>
              <w:t>Chapter Three: The Contemporary Context of the BHPS and UKHLS Synthetic Cohorts</w:t>
            </w:r>
            <w:r>
              <w:rPr>
                <w:noProof/>
                <w:webHidden/>
              </w:rPr>
              <w:tab/>
            </w:r>
            <w:r>
              <w:rPr>
                <w:noProof/>
                <w:webHidden/>
              </w:rPr>
              <w:fldChar w:fldCharType="begin"/>
            </w:r>
            <w:r>
              <w:rPr>
                <w:noProof/>
                <w:webHidden/>
              </w:rPr>
              <w:instrText xml:space="preserve"> PAGEREF _Toc131406687 \h </w:instrText>
            </w:r>
            <w:r>
              <w:rPr>
                <w:noProof/>
                <w:webHidden/>
              </w:rPr>
            </w:r>
            <w:r>
              <w:rPr>
                <w:noProof/>
                <w:webHidden/>
              </w:rPr>
              <w:fldChar w:fldCharType="separate"/>
            </w:r>
            <w:r>
              <w:rPr>
                <w:noProof/>
                <w:webHidden/>
              </w:rPr>
              <w:t>64</w:t>
            </w:r>
            <w:r>
              <w:rPr>
                <w:noProof/>
                <w:webHidden/>
              </w:rPr>
              <w:fldChar w:fldCharType="end"/>
            </w:r>
          </w:hyperlink>
        </w:p>
        <w:p w14:paraId="169FFE83" w14:textId="273AFD65" w:rsidR="00BD7EC8" w:rsidRDefault="00BD7EC8">
          <w:pPr>
            <w:pStyle w:val="TOC2"/>
            <w:tabs>
              <w:tab w:val="right" w:leader="dot" w:pos="9016"/>
            </w:tabs>
            <w:rPr>
              <w:rFonts w:eastAsiaTheme="minorEastAsia"/>
              <w:noProof/>
              <w:lang w:eastAsia="en-GB"/>
            </w:rPr>
          </w:pPr>
          <w:hyperlink w:anchor="_Toc131406688" w:history="1">
            <w:r w:rsidRPr="00DD7A4F">
              <w:rPr>
                <w:rStyle w:val="Hyperlink"/>
                <w:rFonts w:ascii="Helvetica" w:hAnsi="Helvetica" w:cs="Helvetica"/>
                <w:noProof/>
              </w:rPr>
              <w:t>Introduction to Chapter Three</w:t>
            </w:r>
            <w:r>
              <w:rPr>
                <w:noProof/>
                <w:webHidden/>
              </w:rPr>
              <w:tab/>
            </w:r>
            <w:r>
              <w:rPr>
                <w:noProof/>
                <w:webHidden/>
              </w:rPr>
              <w:fldChar w:fldCharType="begin"/>
            </w:r>
            <w:r>
              <w:rPr>
                <w:noProof/>
                <w:webHidden/>
              </w:rPr>
              <w:instrText xml:space="preserve"> PAGEREF _Toc131406688 \h </w:instrText>
            </w:r>
            <w:r>
              <w:rPr>
                <w:noProof/>
                <w:webHidden/>
              </w:rPr>
            </w:r>
            <w:r>
              <w:rPr>
                <w:noProof/>
                <w:webHidden/>
              </w:rPr>
              <w:fldChar w:fldCharType="separate"/>
            </w:r>
            <w:r>
              <w:rPr>
                <w:noProof/>
                <w:webHidden/>
              </w:rPr>
              <w:t>64</w:t>
            </w:r>
            <w:r>
              <w:rPr>
                <w:noProof/>
                <w:webHidden/>
              </w:rPr>
              <w:fldChar w:fldCharType="end"/>
            </w:r>
          </w:hyperlink>
        </w:p>
        <w:p w14:paraId="12F3B1B2" w14:textId="5C1174CF" w:rsidR="00BD7EC8" w:rsidRDefault="00BD7EC8">
          <w:pPr>
            <w:pStyle w:val="TOC2"/>
            <w:tabs>
              <w:tab w:val="right" w:leader="dot" w:pos="9016"/>
            </w:tabs>
            <w:rPr>
              <w:rFonts w:eastAsiaTheme="minorEastAsia"/>
              <w:noProof/>
              <w:lang w:eastAsia="en-GB"/>
            </w:rPr>
          </w:pPr>
          <w:hyperlink w:anchor="_Toc131406689" w:history="1">
            <w:r w:rsidRPr="00DD7A4F">
              <w:rPr>
                <w:rStyle w:val="Hyperlink"/>
                <w:rFonts w:ascii="Helvetica" w:hAnsi="Helvetica" w:cs="Helvetica"/>
                <w:noProof/>
              </w:rPr>
              <w:t>BHPS and UKHLS Timeframe and Context</w:t>
            </w:r>
            <w:r>
              <w:rPr>
                <w:noProof/>
                <w:webHidden/>
              </w:rPr>
              <w:tab/>
            </w:r>
            <w:r>
              <w:rPr>
                <w:noProof/>
                <w:webHidden/>
              </w:rPr>
              <w:fldChar w:fldCharType="begin"/>
            </w:r>
            <w:r>
              <w:rPr>
                <w:noProof/>
                <w:webHidden/>
              </w:rPr>
              <w:instrText xml:space="preserve"> PAGEREF _Toc131406689 \h </w:instrText>
            </w:r>
            <w:r>
              <w:rPr>
                <w:noProof/>
                <w:webHidden/>
              </w:rPr>
            </w:r>
            <w:r>
              <w:rPr>
                <w:noProof/>
                <w:webHidden/>
              </w:rPr>
              <w:fldChar w:fldCharType="separate"/>
            </w:r>
            <w:r>
              <w:rPr>
                <w:noProof/>
                <w:webHidden/>
              </w:rPr>
              <w:t>64</w:t>
            </w:r>
            <w:r>
              <w:rPr>
                <w:noProof/>
                <w:webHidden/>
              </w:rPr>
              <w:fldChar w:fldCharType="end"/>
            </w:r>
          </w:hyperlink>
        </w:p>
        <w:p w14:paraId="29F4C5CB" w14:textId="244D6578" w:rsidR="00BD7EC8" w:rsidRDefault="00BD7EC8">
          <w:pPr>
            <w:pStyle w:val="TOC3"/>
            <w:tabs>
              <w:tab w:val="right" w:leader="dot" w:pos="9016"/>
            </w:tabs>
            <w:rPr>
              <w:noProof/>
            </w:rPr>
          </w:pPr>
          <w:hyperlink w:anchor="_Toc131406690" w:history="1">
            <w:r w:rsidRPr="00DD7A4F">
              <w:rPr>
                <w:rStyle w:val="Hyperlink"/>
                <w:rFonts w:ascii="Helvetica" w:hAnsi="Helvetica" w:cs="Helvetica"/>
                <w:noProof/>
              </w:rPr>
              <w:t>Education and Vocation</w:t>
            </w:r>
            <w:r>
              <w:rPr>
                <w:noProof/>
                <w:webHidden/>
              </w:rPr>
              <w:tab/>
            </w:r>
            <w:r>
              <w:rPr>
                <w:noProof/>
                <w:webHidden/>
              </w:rPr>
              <w:fldChar w:fldCharType="begin"/>
            </w:r>
            <w:r>
              <w:rPr>
                <w:noProof/>
                <w:webHidden/>
              </w:rPr>
              <w:instrText xml:space="preserve"> PAGEREF _Toc131406690 \h </w:instrText>
            </w:r>
            <w:r>
              <w:rPr>
                <w:noProof/>
                <w:webHidden/>
              </w:rPr>
            </w:r>
            <w:r>
              <w:rPr>
                <w:noProof/>
                <w:webHidden/>
              </w:rPr>
              <w:fldChar w:fldCharType="separate"/>
            </w:r>
            <w:r>
              <w:rPr>
                <w:noProof/>
                <w:webHidden/>
              </w:rPr>
              <w:t>64</w:t>
            </w:r>
            <w:r>
              <w:rPr>
                <w:noProof/>
                <w:webHidden/>
              </w:rPr>
              <w:fldChar w:fldCharType="end"/>
            </w:r>
          </w:hyperlink>
        </w:p>
        <w:p w14:paraId="2E54C534" w14:textId="0A3AC2A4" w:rsidR="00BD7EC8" w:rsidRDefault="00BD7EC8">
          <w:pPr>
            <w:pStyle w:val="TOC3"/>
            <w:tabs>
              <w:tab w:val="right" w:leader="dot" w:pos="9016"/>
            </w:tabs>
            <w:rPr>
              <w:noProof/>
            </w:rPr>
          </w:pPr>
          <w:hyperlink w:anchor="_Toc131406691" w:history="1">
            <w:r w:rsidRPr="00DD7A4F">
              <w:rPr>
                <w:rStyle w:val="Hyperlink"/>
                <w:rFonts w:ascii="Helvetica" w:hAnsi="Helvetica" w:cs="Helvetica"/>
                <w:noProof/>
              </w:rPr>
              <w:t>Labour Market</w:t>
            </w:r>
            <w:r>
              <w:rPr>
                <w:noProof/>
                <w:webHidden/>
              </w:rPr>
              <w:tab/>
            </w:r>
            <w:r>
              <w:rPr>
                <w:noProof/>
                <w:webHidden/>
              </w:rPr>
              <w:fldChar w:fldCharType="begin"/>
            </w:r>
            <w:r>
              <w:rPr>
                <w:noProof/>
                <w:webHidden/>
              </w:rPr>
              <w:instrText xml:space="preserve"> PAGEREF _Toc131406691 \h </w:instrText>
            </w:r>
            <w:r>
              <w:rPr>
                <w:noProof/>
                <w:webHidden/>
              </w:rPr>
            </w:r>
            <w:r>
              <w:rPr>
                <w:noProof/>
                <w:webHidden/>
              </w:rPr>
              <w:fldChar w:fldCharType="separate"/>
            </w:r>
            <w:r>
              <w:rPr>
                <w:noProof/>
                <w:webHidden/>
              </w:rPr>
              <w:t>64</w:t>
            </w:r>
            <w:r>
              <w:rPr>
                <w:noProof/>
                <w:webHidden/>
              </w:rPr>
              <w:fldChar w:fldCharType="end"/>
            </w:r>
          </w:hyperlink>
        </w:p>
        <w:p w14:paraId="051E282C" w14:textId="7B4C05F3" w:rsidR="00BD7EC8" w:rsidRDefault="00BD7EC8">
          <w:pPr>
            <w:pStyle w:val="TOC3"/>
            <w:tabs>
              <w:tab w:val="right" w:leader="dot" w:pos="9016"/>
            </w:tabs>
            <w:rPr>
              <w:noProof/>
            </w:rPr>
          </w:pPr>
          <w:hyperlink w:anchor="_Toc131406692" w:history="1">
            <w:r w:rsidRPr="00DD7A4F">
              <w:rPr>
                <w:rStyle w:val="Hyperlink"/>
                <w:rFonts w:ascii="Helvetica" w:hAnsi="Helvetica" w:cs="Helvetica"/>
                <w:noProof/>
              </w:rPr>
              <w:t>Family</w:t>
            </w:r>
            <w:r>
              <w:rPr>
                <w:noProof/>
                <w:webHidden/>
              </w:rPr>
              <w:tab/>
            </w:r>
            <w:r>
              <w:rPr>
                <w:noProof/>
                <w:webHidden/>
              </w:rPr>
              <w:fldChar w:fldCharType="begin"/>
            </w:r>
            <w:r>
              <w:rPr>
                <w:noProof/>
                <w:webHidden/>
              </w:rPr>
              <w:instrText xml:space="preserve"> PAGEREF _Toc131406692 \h </w:instrText>
            </w:r>
            <w:r>
              <w:rPr>
                <w:noProof/>
                <w:webHidden/>
              </w:rPr>
            </w:r>
            <w:r>
              <w:rPr>
                <w:noProof/>
                <w:webHidden/>
              </w:rPr>
              <w:fldChar w:fldCharType="separate"/>
            </w:r>
            <w:r>
              <w:rPr>
                <w:noProof/>
                <w:webHidden/>
              </w:rPr>
              <w:t>64</w:t>
            </w:r>
            <w:r>
              <w:rPr>
                <w:noProof/>
                <w:webHidden/>
              </w:rPr>
              <w:fldChar w:fldCharType="end"/>
            </w:r>
          </w:hyperlink>
        </w:p>
        <w:p w14:paraId="70F7D003" w14:textId="2D0C0DA7" w:rsidR="00BD7EC8" w:rsidRDefault="00BD7EC8">
          <w:pPr>
            <w:pStyle w:val="TOC2"/>
            <w:tabs>
              <w:tab w:val="right" w:leader="dot" w:pos="9016"/>
            </w:tabs>
            <w:rPr>
              <w:rFonts w:eastAsiaTheme="minorEastAsia"/>
              <w:noProof/>
              <w:lang w:eastAsia="en-GB"/>
            </w:rPr>
          </w:pPr>
          <w:hyperlink w:anchor="_Toc131406693" w:history="1">
            <w:r w:rsidRPr="00DD7A4F">
              <w:rPr>
                <w:rStyle w:val="Hyperlink"/>
                <w:rFonts w:ascii="Helvetica" w:hAnsi="Helvetica" w:cs="Helvetica"/>
                <w:noProof/>
              </w:rPr>
              <w:t>Data and Methods</w:t>
            </w:r>
            <w:r>
              <w:rPr>
                <w:noProof/>
                <w:webHidden/>
              </w:rPr>
              <w:tab/>
            </w:r>
            <w:r>
              <w:rPr>
                <w:noProof/>
                <w:webHidden/>
              </w:rPr>
              <w:fldChar w:fldCharType="begin"/>
            </w:r>
            <w:r>
              <w:rPr>
                <w:noProof/>
                <w:webHidden/>
              </w:rPr>
              <w:instrText xml:space="preserve"> PAGEREF _Toc131406693 \h </w:instrText>
            </w:r>
            <w:r>
              <w:rPr>
                <w:noProof/>
                <w:webHidden/>
              </w:rPr>
            </w:r>
            <w:r>
              <w:rPr>
                <w:noProof/>
                <w:webHidden/>
              </w:rPr>
              <w:fldChar w:fldCharType="separate"/>
            </w:r>
            <w:r>
              <w:rPr>
                <w:noProof/>
                <w:webHidden/>
              </w:rPr>
              <w:t>64</w:t>
            </w:r>
            <w:r>
              <w:rPr>
                <w:noProof/>
                <w:webHidden/>
              </w:rPr>
              <w:fldChar w:fldCharType="end"/>
            </w:r>
          </w:hyperlink>
        </w:p>
        <w:p w14:paraId="6DF3ED7C" w14:textId="0F9720A0" w:rsidR="00BD7EC8" w:rsidRDefault="00BD7EC8">
          <w:pPr>
            <w:pStyle w:val="TOC3"/>
            <w:tabs>
              <w:tab w:val="right" w:leader="dot" w:pos="9016"/>
            </w:tabs>
            <w:rPr>
              <w:noProof/>
            </w:rPr>
          </w:pPr>
          <w:hyperlink w:anchor="_Toc131406694" w:history="1">
            <w:r w:rsidRPr="00DD7A4F">
              <w:rPr>
                <w:rStyle w:val="Hyperlink"/>
                <w:rFonts w:ascii="Helvetica" w:hAnsi="Helvetica" w:cs="Helvetica"/>
                <w:noProof/>
              </w:rPr>
              <w:t>Introduction to the BCS data</w:t>
            </w:r>
            <w:r>
              <w:rPr>
                <w:noProof/>
                <w:webHidden/>
              </w:rPr>
              <w:tab/>
            </w:r>
            <w:r>
              <w:rPr>
                <w:noProof/>
                <w:webHidden/>
              </w:rPr>
              <w:fldChar w:fldCharType="begin"/>
            </w:r>
            <w:r>
              <w:rPr>
                <w:noProof/>
                <w:webHidden/>
              </w:rPr>
              <w:instrText xml:space="preserve"> PAGEREF _Toc131406694 \h </w:instrText>
            </w:r>
            <w:r>
              <w:rPr>
                <w:noProof/>
                <w:webHidden/>
              </w:rPr>
            </w:r>
            <w:r>
              <w:rPr>
                <w:noProof/>
                <w:webHidden/>
              </w:rPr>
              <w:fldChar w:fldCharType="separate"/>
            </w:r>
            <w:r>
              <w:rPr>
                <w:noProof/>
                <w:webHidden/>
              </w:rPr>
              <w:t>64</w:t>
            </w:r>
            <w:r>
              <w:rPr>
                <w:noProof/>
                <w:webHidden/>
              </w:rPr>
              <w:fldChar w:fldCharType="end"/>
            </w:r>
          </w:hyperlink>
        </w:p>
        <w:p w14:paraId="41EAAB8D" w14:textId="5AEDC52F" w:rsidR="00BD7EC8" w:rsidRDefault="00BD7EC8">
          <w:pPr>
            <w:pStyle w:val="TOC3"/>
            <w:tabs>
              <w:tab w:val="right" w:leader="dot" w:pos="9016"/>
            </w:tabs>
            <w:rPr>
              <w:noProof/>
            </w:rPr>
          </w:pPr>
          <w:hyperlink w:anchor="_Toc131406695" w:history="1">
            <w:r w:rsidRPr="00DD7A4F">
              <w:rPr>
                <w:rStyle w:val="Hyperlink"/>
                <w:rFonts w:ascii="Helvetica" w:hAnsi="Helvetica" w:cs="Helvetica"/>
                <w:noProof/>
              </w:rPr>
              <w:t>Introduction to measures for subsequent analysis</w:t>
            </w:r>
            <w:r>
              <w:rPr>
                <w:noProof/>
                <w:webHidden/>
              </w:rPr>
              <w:tab/>
            </w:r>
            <w:r>
              <w:rPr>
                <w:noProof/>
                <w:webHidden/>
              </w:rPr>
              <w:fldChar w:fldCharType="begin"/>
            </w:r>
            <w:r>
              <w:rPr>
                <w:noProof/>
                <w:webHidden/>
              </w:rPr>
              <w:instrText xml:space="preserve"> PAGEREF _Toc131406695 \h </w:instrText>
            </w:r>
            <w:r>
              <w:rPr>
                <w:noProof/>
                <w:webHidden/>
              </w:rPr>
            </w:r>
            <w:r>
              <w:rPr>
                <w:noProof/>
                <w:webHidden/>
              </w:rPr>
              <w:fldChar w:fldCharType="separate"/>
            </w:r>
            <w:r>
              <w:rPr>
                <w:noProof/>
                <w:webHidden/>
              </w:rPr>
              <w:t>64</w:t>
            </w:r>
            <w:r>
              <w:rPr>
                <w:noProof/>
                <w:webHidden/>
              </w:rPr>
              <w:fldChar w:fldCharType="end"/>
            </w:r>
          </w:hyperlink>
        </w:p>
        <w:p w14:paraId="62C423A7" w14:textId="7E8BF882" w:rsidR="00BD7EC8" w:rsidRDefault="00BD7EC8">
          <w:pPr>
            <w:pStyle w:val="TOC3"/>
            <w:tabs>
              <w:tab w:val="right" w:leader="dot" w:pos="9016"/>
            </w:tabs>
            <w:rPr>
              <w:noProof/>
            </w:rPr>
          </w:pPr>
          <w:hyperlink w:anchor="_Toc131406696" w:history="1">
            <w:r w:rsidRPr="00DD7A4F">
              <w:rPr>
                <w:rStyle w:val="Hyperlink"/>
                <w:rFonts w:ascii="Helvetica" w:hAnsi="Helvetica" w:cs="Helvetica"/>
                <w:noProof/>
              </w:rPr>
              <w:t>Analysis Methods</w:t>
            </w:r>
            <w:r>
              <w:rPr>
                <w:noProof/>
                <w:webHidden/>
              </w:rPr>
              <w:tab/>
            </w:r>
            <w:r>
              <w:rPr>
                <w:noProof/>
                <w:webHidden/>
              </w:rPr>
              <w:fldChar w:fldCharType="begin"/>
            </w:r>
            <w:r>
              <w:rPr>
                <w:noProof/>
                <w:webHidden/>
              </w:rPr>
              <w:instrText xml:space="preserve"> PAGEREF _Toc131406696 \h </w:instrText>
            </w:r>
            <w:r>
              <w:rPr>
                <w:noProof/>
                <w:webHidden/>
              </w:rPr>
            </w:r>
            <w:r>
              <w:rPr>
                <w:noProof/>
                <w:webHidden/>
              </w:rPr>
              <w:fldChar w:fldCharType="separate"/>
            </w:r>
            <w:r>
              <w:rPr>
                <w:noProof/>
                <w:webHidden/>
              </w:rPr>
              <w:t>64</w:t>
            </w:r>
            <w:r>
              <w:rPr>
                <w:noProof/>
                <w:webHidden/>
              </w:rPr>
              <w:fldChar w:fldCharType="end"/>
            </w:r>
          </w:hyperlink>
        </w:p>
        <w:p w14:paraId="199898EF" w14:textId="7D5CC777" w:rsidR="00BD7EC8" w:rsidRDefault="00BD7EC8">
          <w:pPr>
            <w:pStyle w:val="TOC1"/>
            <w:rPr>
              <w:rFonts w:eastAsiaTheme="minorEastAsia"/>
              <w:noProof/>
              <w:lang w:eastAsia="en-GB"/>
            </w:rPr>
          </w:pPr>
          <w:hyperlink w:anchor="_Toc131406697" w:history="1">
            <w:r w:rsidRPr="00DD7A4F">
              <w:rPr>
                <w:rStyle w:val="Hyperlink"/>
                <w:rFonts w:ascii="Helvetica" w:hAnsi="Helvetica" w:cs="Helvetica"/>
                <w:noProof/>
              </w:rPr>
              <w:t>Synthetic Cohorts at End of Mandatory Schooling a Replication Analysis</w:t>
            </w:r>
            <w:r>
              <w:rPr>
                <w:noProof/>
                <w:webHidden/>
              </w:rPr>
              <w:tab/>
            </w:r>
            <w:r>
              <w:rPr>
                <w:noProof/>
                <w:webHidden/>
              </w:rPr>
              <w:fldChar w:fldCharType="begin"/>
            </w:r>
            <w:r>
              <w:rPr>
                <w:noProof/>
                <w:webHidden/>
              </w:rPr>
              <w:instrText xml:space="preserve"> PAGEREF _Toc131406697 \h </w:instrText>
            </w:r>
            <w:r>
              <w:rPr>
                <w:noProof/>
                <w:webHidden/>
              </w:rPr>
            </w:r>
            <w:r>
              <w:rPr>
                <w:noProof/>
                <w:webHidden/>
              </w:rPr>
              <w:fldChar w:fldCharType="separate"/>
            </w:r>
            <w:r>
              <w:rPr>
                <w:noProof/>
                <w:webHidden/>
              </w:rPr>
              <w:t>65</w:t>
            </w:r>
            <w:r>
              <w:rPr>
                <w:noProof/>
                <w:webHidden/>
              </w:rPr>
              <w:fldChar w:fldCharType="end"/>
            </w:r>
          </w:hyperlink>
        </w:p>
        <w:p w14:paraId="0E2FC572" w14:textId="26E663CD" w:rsidR="00BD7EC8" w:rsidRDefault="00BD7EC8">
          <w:pPr>
            <w:pStyle w:val="TOC2"/>
            <w:tabs>
              <w:tab w:val="right" w:leader="dot" w:pos="9016"/>
            </w:tabs>
            <w:rPr>
              <w:rFonts w:eastAsiaTheme="minorEastAsia"/>
              <w:noProof/>
              <w:lang w:eastAsia="en-GB"/>
            </w:rPr>
          </w:pPr>
          <w:hyperlink w:anchor="_Toc131406698"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698 \h </w:instrText>
            </w:r>
            <w:r>
              <w:rPr>
                <w:noProof/>
                <w:webHidden/>
              </w:rPr>
            </w:r>
            <w:r>
              <w:rPr>
                <w:noProof/>
                <w:webHidden/>
              </w:rPr>
              <w:fldChar w:fldCharType="separate"/>
            </w:r>
            <w:r>
              <w:rPr>
                <w:noProof/>
                <w:webHidden/>
              </w:rPr>
              <w:t>65</w:t>
            </w:r>
            <w:r>
              <w:rPr>
                <w:noProof/>
                <w:webHidden/>
              </w:rPr>
              <w:fldChar w:fldCharType="end"/>
            </w:r>
          </w:hyperlink>
        </w:p>
        <w:p w14:paraId="59B657DE" w14:textId="59604C53" w:rsidR="00BD7EC8" w:rsidRDefault="00BD7EC8">
          <w:pPr>
            <w:pStyle w:val="TOC2"/>
            <w:tabs>
              <w:tab w:val="right" w:leader="dot" w:pos="9016"/>
            </w:tabs>
            <w:rPr>
              <w:rFonts w:eastAsiaTheme="minorEastAsia"/>
              <w:noProof/>
              <w:lang w:eastAsia="en-GB"/>
            </w:rPr>
          </w:pPr>
          <w:hyperlink w:anchor="_Toc131406699" w:history="1">
            <w:r w:rsidRPr="00DD7A4F">
              <w:rPr>
                <w:rStyle w:val="Hyperlink"/>
                <w:rFonts w:ascii="Helvetica" w:hAnsi="Helvetica" w:cs="Helvetica"/>
                <w:noProof/>
              </w:rPr>
              <w:t>Replicating Analysis</w:t>
            </w:r>
            <w:r>
              <w:rPr>
                <w:noProof/>
                <w:webHidden/>
              </w:rPr>
              <w:tab/>
            </w:r>
            <w:r>
              <w:rPr>
                <w:noProof/>
                <w:webHidden/>
              </w:rPr>
              <w:fldChar w:fldCharType="begin"/>
            </w:r>
            <w:r>
              <w:rPr>
                <w:noProof/>
                <w:webHidden/>
              </w:rPr>
              <w:instrText xml:space="preserve"> PAGEREF _Toc131406699 \h </w:instrText>
            </w:r>
            <w:r>
              <w:rPr>
                <w:noProof/>
                <w:webHidden/>
              </w:rPr>
            </w:r>
            <w:r>
              <w:rPr>
                <w:noProof/>
                <w:webHidden/>
              </w:rPr>
              <w:fldChar w:fldCharType="separate"/>
            </w:r>
            <w:r>
              <w:rPr>
                <w:noProof/>
                <w:webHidden/>
              </w:rPr>
              <w:t>65</w:t>
            </w:r>
            <w:r>
              <w:rPr>
                <w:noProof/>
                <w:webHidden/>
              </w:rPr>
              <w:fldChar w:fldCharType="end"/>
            </w:r>
          </w:hyperlink>
        </w:p>
        <w:p w14:paraId="4355B4FE" w14:textId="3448994F" w:rsidR="00BD7EC8" w:rsidRDefault="00BD7EC8">
          <w:pPr>
            <w:pStyle w:val="TOC2"/>
            <w:tabs>
              <w:tab w:val="right" w:leader="dot" w:pos="9016"/>
            </w:tabs>
            <w:rPr>
              <w:rFonts w:eastAsiaTheme="minorEastAsia"/>
              <w:noProof/>
              <w:lang w:eastAsia="en-GB"/>
            </w:rPr>
          </w:pPr>
          <w:hyperlink w:anchor="_Toc131406700" w:history="1">
            <w:r w:rsidRPr="00DD7A4F">
              <w:rPr>
                <w:rStyle w:val="Hyperlink"/>
                <w:rFonts w:ascii="Helvetica" w:hAnsi="Helvetica" w:cs="Helvetica"/>
                <w:noProof/>
              </w:rPr>
              <w:t>Synthetic Cohorts</w:t>
            </w:r>
            <w:r>
              <w:rPr>
                <w:noProof/>
                <w:webHidden/>
              </w:rPr>
              <w:tab/>
            </w:r>
            <w:r>
              <w:rPr>
                <w:noProof/>
                <w:webHidden/>
              </w:rPr>
              <w:fldChar w:fldCharType="begin"/>
            </w:r>
            <w:r>
              <w:rPr>
                <w:noProof/>
                <w:webHidden/>
              </w:rPr>
              <w:instrText xml:space="preserve"> PAGEREF _Toc131406700 \h </w:instrText>
            </w:r>
            <w:r>
              <w:rPr>
                <w:noProof/>
                <w:webHidden/>
              </w:rPr>
            </w:r>
            <w:r>
              <w:rPr>
                <w:noProof/>
                <w:webHidden/>
              </w:rPr>
              <w:fldChar w:fldCharType="separate"/>
            </w:r>
            <w:r>
              <w:rPr>
                <w:noProof/>
                <w:webHidden/>
              </w:rPr>
              <w:t>65</w:t>
            </w:r>
            <w:r>
              <w:rPr>
                <w:noProof/>
                <w:webHidden/>
              </w:rPr>
              <w:fldChar w:fldCharType="end"/>
            </w:r>
          </w:hyperlink>
        </w:p>
        <w:p w14:paraId="4A0D49D7" w14:textId="7608DD2D" w:rsidR="00BD7EC8" w:rsidRDefault="00BD7EC8">
          <w:pPr>
            <w:pStyle w:val="TOC2"/>
            <w:tabs>
              <w:tab w:val="right" w:leader="dot" w:pos="9016"/>
            </w:tabs>
            <w:rPr>
              <w:rFonts w:eastAsiaTheme="minorEastAsia"/>
              <w:noProof/>
              <w:lang w:eastAsia="en-GB"/>
            </w:rPr>
          </w:pPr>
          <w:hyperlink w:anchor="_Toc131406701" w:history="1">
            <w:r w:rsidRPr="00DD7A4F">
              <w:rPr>
                <w:rStyle w:val="Hyperlink"/>
                <w:rFonts w:ascii="Helvetica" w:hAnsi="Helvetica" w:cs="Helvetica"/>
                <w:noProof/>
              </w:rPr>
              <w:t>Descriptive Statistics</w:t>
            </w:r>
            <w:r>
              <w:rPr>
                <w:noProof/>
                <w:webHidden/>
              </w:rPr>
              <w:tab/>
            </w:r>
            <w:r>
              <w:rPr>
                <w:noProof/>
                <w:webHidden/>
              </w:rPr>
              <w:fldChar w:fldCharType="begin"/>
            </w:r>
            <w:r>
              <w:rPr>
                <w:noProof/>
                <w:webHidden/>
              </w:rPr>
              <w:instrText xml:space="preserve"> PAGEREF _Toc131406701 \h </w:instrText>
            </w:r>
            <w:r>
              <w:rPr>
                <w:noProof/>
                <w:webHidden/>
              </w:rPr>
            </w:r>
            <w:r>
              <w:rPr>
                <w:noProof/>
                <w:webHidden/>
              </w:rPr>
              <w:fldChar w:fldCharType="separate"/>
            </w:r>
            <w:r>
              <w:rPr>
                <w:noProof/>
                <w:webHidden/>
              </w:rPr>
              <w:t>65</w:t>
            </w:r>
            <w:r>
              <w:rPr>
                <w:noProof/>
                <w:webHidden/>
              </w:rPr>
              <w:fldChar w:fldCharType="end"/>
            </w:r>
          </w:hyperlink>
        </w:p>
        <w:p w14:paraId="7AD6A793" w14:textId="0E497F2A" w:rsidR="00BD7EC8" w:rsidRDefault="00BD7EC8">
          <w:pPr>
            <w:pStyle w:val="TOC2"/>
            <w:tabs>
              <w:tab w:val="right" w:leader="dot" w:pos="9016"/>
            </w:tabs>
            <w:rPr>
              <w:rFonts w:eastAsiaTheme="minorEastAsia"/>
              <w:noProof/>
              <w:lang w:eastAsia="en-GB"/>
            </w:rPr>
          </w:pPr>
          <w:hyperlink w:anchor="_Toc131406702" w:history="1">
            <w:r w:rsidRPr="00DD7A4F">
              <w:rPr>
                <w:rStyle w:val="Hyperlink"/>
                <w:rFonts w:ascii="Helvetica" w:hAnsi="Helvetica" w:cs="Helvetica"/>
                <w:noProof/>
              </w:rPr>
              <w:t>Modelling Educational Attainment</w:t>
            </w:r>
            <w:r>
              <w:rPr>
                <w:noProof/>
                <w:webHidden/>
              </w:rPr>
              <w:tab/>
            </w:r>
            <w:r>
              <w:rPr>
                <w:noProof/>
                <w:webHidden/>
              </w:rPr>
              <w:fldChar w:fldCharType="begin"/>
            </w:r>
            <w:r>
              <w:rPr>
                <w:noProof/>
                <w:webHidden/>
              </w:rPr>
              <w:instrText xml:space="preserve"> PAGEREF _Toc131406702 \h </w:instrText>
            </w:r>
            <w:r>
              <w:rPr>
                <w:noProof/>
                <w:webHidden/>
              </w:rPr>
            </w:r>
            <w:r>
              <w:rPr>
                <w:noProof/>
                <w:webHidden/>
              </w:rPr>
              <w:fldChar w:fldCharType="separate"/>
            </w:r>
            <w:r>
              <w:rPr>
                <w:noProof/>
                <w:webHidden/>
              </w:rPr>
              <w:t>65</w:t>
            </w:r>
            <w:r>
              <w:rPr>
                <w:noProof/>
                <w:webHidden/>
              </w:rPr>
              <w:fldChar w:fldCharType="end"/>
            </w:r>
          </w:hyperlink>
        </w:p>
        <w:p w14:paraId="17E7B6E1" w14:textId="4D9F8B0A" w:rsidR="00BD7EC8" w:rsidRDefault="00BD7EC8">
          <w:pPr>
            <w:pStyle w:val="TOC2"/>
            <w:tabs>
              <w:tab w:val="right" w:leader="dot" w:pos="9016"/>
            </w:tabs>
            <w:rPr>
              <w:rFonts w:eastAsiaTheme="minorEastAsia"/>
              <w:noProof/>
              <w:lang w:eastAsia="en-GB"/>
            </w:rPr>
          </w:pPr>
          <w:hyperlink w:anchor="_Toc131406703" w:history="1">
            <w:r w:rsidRPr="00DD7A4F">
              <w:rPr>
                <w:rStyle w:val="Hyperlink"/>
                <w:rFonts w:ascii="Helvetica" w:hAnsi="Helvetica" w:cs="Helvetica"/>
                <w:noProof/>
              </w:rPr>
              <w:t>Missing Data</w:t>
            </w:r>
            <w:r>
              <w:rPr>
                <w:noProof/>
                <w:webHidden/>
              </w:rPr>
              <w:tab/>
            </w:r>
            <w:r>
              <w:rPr>
                <w:noProof/>
                <w:webHidden/>
              </w:rPr>
              <w:fldChar w:fldCharType="begin"/>
            </w:r>
            <w:r>
              <w:rPr>
                <w:noProof/>
                <w:webHidden/>
              </w:rPr>
              <w:instrText xml:space="preserve"> PAGEREF _Toc131406703 \h </w:instrText>
            </w:r>
            <w:r>
              <w:rPr>
                <w:noProof/>
                <w:webHidden/>
              </w:rPr>
            </w:r>
            <w:r>
              <w:rPr>
                <w:noProof/>
                <w:webHidden/>
              </w:rPr>
              <w:fldChar w:fldCharType="separate"/>
            </w:r>
            <w:r>
              <w:rPr>
                <w:noProof/>
                <w:webHidden/>
              </w:rPr>
              <w:t>65</w:t>
            </w:r>
            <w:r>
              <w:rPr>
                <w:noProof/>
                <w:webHidden/>
              </w:rPr>
              <w:fldChar w:fldCharType="end"/>
            </w:r>
          </w:hyperlink>
        </w:p>
        <w:p w14:paraId="2F5F8E9C" w14:textId="34E7418B" w:rsidR="00BD7EC8" w:rsidRDefault="00BD7EC8">
          <w:pPr>
            <w:pStyle w:val="TOC2"/>
            <w:tabs>
              <w:tab w:val="right" w:leader="dot" w:pos="9016"/>
            </w:tabs>
            <w:rPr>
              <w:rFonts w:eastAsiaTheme="minorEastAsia"/>
              <w:noProof/>
              <w:lang w:eastAsia="en-GB"/>
            </w:rPr>
          </w:pPr>
          <w:hyperlink w:anchor="_Toc131406704"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704 \h </w:instrText>
            </w:r>
            <w:r>
              <w:rPr>
                <w:noProof/>
                <w:webHidden/>
              </w:rPr>
            </w:r>
            <w:r>
              <w:rPr>
                <w:noProof/>
                <w:webHidden/>
              </w:rPr>
              <w:fldChar w:fldCharType="separate"/>
            </w:r>
            <w:r>
              <w:rPr>
                <w:noProof/>
                <w:webHidden/>
              </w:rPr>
              <w:t>65</w:t>
            </w:r>
            <w:r>
              <w:rPr>
                <w:noProof/>
                <w:webHidden/>
              </w:rPr>
              <w:fldChar w:fldCharType="end"/>
            </w:r>
          </w:hyperlink>
        </w:p>
        <w:p w14:paraId="7FEECB56" w14:textId="1CF98FA3" w:rsidR="00BD7EC8" w:rsidRDefault="00BD7EC8">
          <w:pPr>
            <w:pStyle w:val="TOC1"/>
            <w:rPr>
              <w:rFonts w:eastAsiaTheme="minorEastAsia"/>
              <w:noProof/>
              <w:lang w:eastAsia="en-GB"/>
            </w:rPr>
          </w:pPr>
          <w:hyperlink w:anchor="_Toc131406705" w:history="1">
            <w:r w:rsidRPr="00DD7A4F">
              <w:rPr>
                <w:rStyle w:val="Hyperlink"/>
                <w:rFonts w:ascii="Helvetica" w:hAnsi="Helvetica" w:cs="Helvetica"/>
                <w:noProof/>
              </w:rPr>
              <w:t>Synthetic Cohorts and Pathways after Education</w:t>
            </w:r>
            <w:r>
              <w:rPr>
                <w:noProof/>
                <w:webHidden/>
              </w:rPr>
              <w:tab/>
            </w:r>
            <w:r>
              <w:rPr>
                <w:noProof/>
                <w:webHidden/>
              </w:rPr>
              <w:fldChar w:fldCharType="begin"/>
            </w:r>
            <w:r>
              <w:rPr>
                <w:noProof/>
                <w:webHidden/>
              </w:rPr>
              <w:instrText xml:space="preserve"> PAGEREF _Toc131406705 \h </w:instrText>
            </w:r>
            <w:r>
              <w:rPr>
                <w:noProof/>
                <w:webHidden/>
              </w:rPr>
            </w:r>
            <w:r>
              <w:rPr>
                <w:noProof/>
                <w:webHidden/>
              </w:rPr>
              <w:fldChar w:fldCharType="separate"/>
            </w:r>
            <w:r>
              <w:rPr>
                <w:noProof/>
                <w:webHidden/>
              </w:rPr>
              <w:t>65</w:t>
            </w:r>
            <w:r>
              <w:rPr>
                <w:noProof/>
                <w:webHidden/>
              </w:rPr>
              <w:fldChar w:fldCharType="end"/>
            </w:r>
          </w:hyperlink>
        </w:p>
        <w:p w14:paraId="06FBAC30" w14:textId="74C769FA" w:rsidR="00BD7EC8" w:rsidRDefault="00BD7EC8">
          <w:pPr>
            <w:pStyle w:val="TOC2"/>
            <w:tabs>
              <w:tab w:val="right" w:leader="dot" w:pos="9016"/>
            </w:tabs>
            <w:rPr>
              <w:rFonts w:eastAsiaTheme="minorEastAsia"/>
              <w:noProof/>
              <w:lang w:eastAsia="en-GB"/>
            </w:rPr>
          </w:pPr>
          <w:hyperlink w:anchor="_Toc131406706"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706 \h </w:instrText>
            </w:r>
            <w:r>
              <w:rPr>
                <w:noProof/>
                <w:webHidden/>
              </w:rPr>
            </w:r>
            <w:r>
              <w:rPr>
                <w:noProof/>
                <w:webHidden/>
              </w:rPr>
              <w:fldChar w:fldCharType="separate"/>
            </w:r>
            <w:r>
              <w:rPr>
                <w:noProof/>
                <w:webHidden/>
              </w:rPr>
              <w:t>65</w:t>
            </w:r>
            <w:r>
              <w:rPr>
                <w:noProof/>
                <w:webHidden/>
              </w:rPr>
              <w:fldChar w:fldCharType="end"/>
            </w:r>
          </w:hyperlink>
        </w:p>
        <w:p w14:paraId="0009705A" w14:textId="5F7E7128" w:rsidR="00BD7EC8" w:rsidRDefault="00BD7EC8">
          <w:pPr>
            <w:pStyle w:val="TOC2"/>
            <w:tabs>
              <w:tab w:val="right" w:leader="dot" w:pos="9016"/>
            </w:tabs>
            <w:rPr>
              <w:rFonts w:eastAsiaTheme="minorEastAsia"/>
              <w:noProof/>
              <w:lang w:eastAsia="en-GB"/>
            </w:rPr>
          </w:pPr>
          <w:hyperlink w:anchor="_Toc131406707" w:history="1">
            <w:r w:rsidRPr="00DD7A4F">
              <w:rPr>
                <w:rStyle w:val="Hyperlink"/>
                <w:rFonts w:ascii="Helvetica" w:hAnsi="Helvetica" w:cs="Helvetica"/>
                <w:noProof/>
              </w:rPr>
              <w:t>Replicating Analysis</w:t>
            </w:r>
            <w:r>
              <w:rPr>
                <w:noProof/>
                <w:webHidden/>
              </w:rPr>
              <w:tab/>
            </w:r>
            <w:r>
              <w:rPr>
                <w:noProof/>
                <w:webHidden/>
              </w:rPr>
              <w:fldChar w:fldCharType="begin"/>
            </w:r>
            <w:r>
              <w:rPr>
                <w:noProof/>
                <w:webHidden/>
              </w:rPr>
              <w:instrText xml:space="preserve"> PAGEREF _Toc131406707 \h </w:instrText>
            </w:r>
            <w:r>
              <w:rPr>
                <w:noProof/>
                <w:webHidden/>
              </w:rPr>
            </w:r>
            <w:r>
              <w:rPr>
                <w:noProof/>
                <w:webHidden/>
              </w:rPr>
              <w:fldChar w:fldCharType="separate"/>
            </w:r>
            <w:r>
              <w:rPr>
                <w:noProof/>
                <w:webHidden/>
              </w:rPr>
              <w:t>65</w:t>
            </w:r>
            <w:r>
              <w:rPr>
                <w:noProof/>
                <w:webHidden/>
              </w:rPr>
              <w:fldChar w:fldCharType="end"/>
            </w:r>
          </w:hyperlink>
        </w:p>
        <w:p w14:paraId="0527E80B" w14:textId="60D9064E" w:rsidR="00BD7EC8" w:rsidRDefault="00BD7EC8">
          <w:pPr>
            <w:pStyle w:val="TOC2"/>
            <w:tabs>
              <w:tab w:val="right" w:leader="dot" w:pos="9016"/>
            </w:tabs>
            <w:rPr>
              <w:rFonts w:eastAsiaTheme="minorEastAsia"/>
              <w:noProof/>
              <w:lang w:eastAsia="en-GB"/>
            </w:rPr>
          </w:pPr>
          <w:hyperlink w:anchor="_Toc131406708" w:history="1">
            <w:r w:rsidRPr="00DD7A4F">
              <w:rPr>
                <w:rStyle w:val="Hyperlink"/>
                <w:rFonts w:ascii="Helvetica" w:hAnsi="Helvetica" w:cs="Helvetica"/>
                <w:noProof/>
              </w:rPr>
              <w:t>Descriptive Statistics</w:t>
            </w:r>
            <w:r>
              <w:rPr>
                <w:noProof/>
                <w:webHidden/>
              </w:rPr>
              <w:tab/>
            </w:r>
            <w:r>
              <w:rPr>
                <w:noProof/>
                <w:webHidden/>
              </w:rPr>
              <w:fldChar w:fldCharType="begin"/>
            </w:r>
            <w:r>
              <w:rPr>
                <w:noProof/>
                <w:webHidden/>
              </w:rPr>
              <w:instrText xml:space="preserve"> PAGEREF _Toc131406708 \h </w:instrText>
            </w:r>
            <w:r>
              <w:rPr>
                <w:noProof/>
                <w:webHidden/>
              </w:rPr>
            </w:r>
            <w:r>
              <w:rPr>
                <w:noProof/>
                <w:webHidden/>
              </w:rPr>
              <w:fldChar w:fldCharType="separate"/>
            </w:r>
            <w:r>
              <w:rPr>
                <w:noProof/>
                <w:webHidden/>
              </w:rPr>
              <w:t>65</w:t>
            </w:r>
            <w:r>
              <w:rPr>
                <w:noProof/>
                <w:webHidden/>
              </w:rPr>
              <w:fldChar w:fldCharType="end"/>
            </w:r>
          </w:hyperlink>
        </w:p>
        <w:p w14:paraId="66FD9C14" w14:textId="5E0C4663" w:rsidR="00BD7EC8" w:rsidRDefault="00BD7EC8">
          <w:pPr>
            <w:pStyle w:val="TOC2"/>
            <w:tabs>
              <w:tab w:val="right" w:leader="dot" w:pos="9016"/>
            </w:tabs>
            <w:rPr>
              <w:rFonts w:eastAsiaTheme="minorEastAsia"/>
              <w:noProof/>
              <w:lang w:eastAsia="en-GB"/>
            </w:rPr>
          </w:pPr>
          <w:hyperlink w:anchor="_Toc131406709" w:history="1">
            <w:r w:rsidRPr="00DD7A4F">
              <w:rPr>
                <w:rStyle w:val="Hyperlink"/>
                <w:rFonts w:ascii="Helvetica" w:hAnsi="Helvetica" w:cs="Helvetica"/>
                <w:noProof/>
              </w:rPr>
              <w:t>Modelling Pathways after Mandatory Schooling</w:t>
            </w:r>
            <w:r>
              <w:rPr>
                <w:noProof/>
                <w:webHidden/>
              </w:rPr>
              <w:tab/>
            </w:r>
            <w:r>
              <w:rPr>
                <w:noProof/>
                <w:webHidden/>
              </w:rPr>
              <w:fldChar w:fldCharType="begin"/>
            </w:r>
            <w:r>
              <w:rPr>
                <w:noProof/>
                <w:webHidden/>
              </w:rPr>
              <w:instrText xml:space="preserve"> PAGEREF _Toc131406709 \h </w:instrText>
            </w:r>
            <w:r>
              <w:rPr>
                <w:noProof/>
                <w:webHidden/>
              </w:rPr>
            </w:r>
            <w:r>
              <w:rPr>
                <w:noProof/>
                <w:webHidden/>
              </w:rPr>
              <w:fldChar w:fldCharType="separate"/>
            </w:r>
            <w:r>
              <w:rPr>
                <w:noProof/>
                <w:webHidden/>
              </w:rPr>
              <w:t>65</w:t>
            </w:r>
            <w:r>
              <w:rPr>
                <w:noProof/>
                <w:webHidden/>
              </w:rPr>
              <w:fldChar w:fldCharType="end"/>
            </w:r>
          </w:hyperlink>
        </w:p>
        <w:p w14:paraId="2A598799" w14:textId="52F71FB3" w:rsidR="00BD7EC8" w:rsidRDefault="00BD7EC8">
          <w:pPr>
            <w:pStyle w:val="TOC2"/>
            <w:tabs>
              <w:tab w:val="right" w:leader="dot" w:pos="9016"/>
            </w:tabs>
            <w:rPr>
              <w:rFonts w:eastAsiaTheme="minorEastAsia"/>
              <w:noProof/>
              <w:lang w:eastAsia="en-GB"/>
            </w:rPr>
          </w:pPr>
          <w:hyperlink w:anchor="_Toc131406710" w:history="1">
            <w:r w:rsidRPr="00DD7A4F">
              <w:rPr>
                <w:rStyle w:val="Hyperlink"/>
                <w:rFonts w:ascii="Helvetica" w:hAnsi="Helvetica" w:cs="Helvetica"/>
                <w:noProof/>
              </w:rPr>
              <w:t>Missing Data</w:t>
            </w:r>
            <w:r>
              <w:rPr>
                <w:noProof/>
                <w:webHidden/>
              </w:rPr>
              <w:tab/>
            </w:r>
            <w:r>
              <w:rPr>
                <w:noProof/>
                <w:webHidden/>
              </w:rPr>
              <w:fldChar w:fldCharType="begin"/>
            </w:r>
            <w:r>
              <w:rPr>
                <w:noProof/>
                <w:webHidden/>
              </w:rPr>
              <w:instrText xml:space="preserve"> PAGEREF _Toc131406710 \h </w:instrText>
            </w:r>
            <w:r>
              <w:rPr>
                <w:noProof/>
                <w:webHidden/>
              </w:rPr>
            </w:r>
            <w:r>
              <w:rPr>
                <w:noProof/>
                <w:webHidden/>
              </w:rPr>
              <w:fldChar w:fldCharType="separate"/>
            </w:r>
            <w:r>
              <w:rPr>
                <w:noProof/>
                <w:webHidden/>
              </w:rPr>
              <w:t>65</w:t>
            </w:r>
            <w:r>
              <w:rPr>
                <w:noProof/>
                <w:webHidden/>
              </w:rPr>
              <w:fldChar w:fldCharType="end"/>
            </w:r>
          </w:hyperlink>
        </w:p>
        <w:p w14:paraId="47B3C229" w14:textId="70BA5184" w:rsidR="00BD7EC8" w:rsidRDefault="00BD7EC8">
          <w:pPr>
            <w:pStyle w:val="TOC2"/>
            <w:tabs>
              <w:tab w:val="right" w:leader="dot" w:pos="9016"/>
            </w:tabs>
            <w:rPr>
              <w:rFonts w:eastAsiaTheme="minorEastAsia"/>
              <w:noProof/>
              <w:lang w:eastAsia="en-GB"/>
            </w:rPr>
          </w:pPr>
          <w:hyperlink w:anchor="_Toc131406711"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711 \h </w:instrText>
            </w:r>
            <w:r>
              <w:rPr>
                <w:noProof/>
                <w:webHidden/>
              </w:rPr>
            </w:r>
            <w:r>
              <w:rPr>
                <w:noProof/>
                <w:webHidden/>
              </w:rPr>
              <w:fldChar w:fldCharType="separate"/>
            </w:r>
            <w:r>
              <w:rPr>
                <w:noProof/>
                <w:webHidden/>
              </w:rPr>
              <w:t>65</w:t>
            </w:r>
            <w:r>
              <w:rPr>
                <w:noProof/>
                <w:webHidden/>
              </w:rPr>
              <w:fldChar w:fldCharType="end"/>
            </w:r>
          </w:hyperlink>
        </w:p>
        <w:p w14:paraId="562C86F8" w14:textId="7E89EAAE" w:rsidR="00BD7EC8" w:rsidRDefault="00BD7EC8">
          <w:pPr>
            <w:pStyle w:val="TOC1"/>
            <w:rPr>
              <w:rFonts w:eastAsiaTheme="minorEastAsia"/>
              <w:noProof/>
              <w:lang w:eastAsia="en-GB"/>
            </w:rPr>
          </w:pPr>
          <w:hyperlink w:anchor="_Toc131406712" w:history="1">
            <w:r w:rsidRPr="00DD7A4F">
              <w:rPr>
                <w:rStyle w:val="Hyperlink"/>
                <w:rFonts w:ascii="Helvetica" w:hAnsi="Helvetica" w:cs="Helvetica"/>
                <w:noProof/>
              </w:rPr>
              <w:t>Synthetic Cohorts: Unemployment and the Labour Market</w:t>
            </w:r>
            <w:r>
              <w:rPr>
                <w:noProof/>
                <w:webHidden/>
              </w:rPr>
              <w:tab/>
            </w:r>
            <w:r>
              <w:rPr>
                <w:noProof/>
                <w:webHidden/>
              </w:rPr>
              <w:fldChar w:fldCharType="begin"/>
            </w:r>
            <w:r>
              <w:rPr>
                <w:noProof/>
                <w:webHidden/>
              </w:rPr>
              <w:instrText xml:space="preserve"> PAGEREF _Toc131406712 \h </w:instrText>
            </w:r>
            <w:r>
              <w:rPr>
                <w:noProof/>
                <w:webHidden/>
              </w:rPr>
            </w:r>
            <w:r>
              <w:rPr>
                <w:noProof/>
                <w:webHidden/>
              </w:rPr>
              <w:fldChar w:fldCharType="separate"/>
            </w:r>
            <w:r>
              <w:rPr>
                <w:noProof/>
                <w:webHidden/>
              </w:rPr>
              <w:t>65</w:t>
            </w:r>
            <w:r>
              <w:rPr>
                <w:noProof/>
                <w:webHidden/>
              </w:rPr>
              <w:fldChar w:fldCharType="end"/>
            </w:r>
          </w:hyperlink>
        </w:p>
        <w:p w14:paraId="0542BD67" w14:textId="3A18FA51" w:rsidR="00BD7EC8" w:rsidRDefault="00BD7EC8">
          <w:pPr>
            <w:pStyle w:val="TOC2"/>
            <w:tabs>
              <w:tab w:val="right" w:leader="dot" w:pos="9016"/>
            </w:tabs>
            <w:rPr>
              <w:rFonts w:eastAsiaTheme="minorEastAsia"/>
              <w:noProof/>
              <w:lang w:eastAsia="en-GB"/>
            </w:rPr>
          </w:pPr>
          <w:hyperlink w:anchor="_Toc131406713"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713 \h </w:instrText>
            </w:r>
            <w:r>
              <w:rPr>
                <w:noProof/>
                <w:webHidden/>
              </w:rPr>
            </w:r>
            <w:r>
              <w:rPr>
                <w:noProof/>
                <w:webHidden/>
              </w:rPr>
              <w:fldChar w:fldCharType="separate"/>
            </w:r>
            <w:r>
              <w:rPr>
                <w:noProof/>
                <w:webHidden/>
              </w:rPr>
              <w:t>65</w:t>
            </w:r>
            <w:r>
              <w:rPr>
                <w:noProof/>
                <w:webHidden/>
              </w:rPr>
              <w:fldChar w:fldCharType="end"/>
            </w:r>
          </w:hyperlink>
        </w:p>
        <w:p w14:paraId="6C68BBB5" w14:textId="03750919" w:rsidR="00BD7EC8" w:rsidRDefault="00BD7EC8">
          <w:pPr>
            <w:pStyle w:val="TOC2"/>
            <w:tabs>
              <w:tab w:val="right" w:leader="dot" w:pos="9016"/>
            </w:tabs>
            <w:rPr>
              <w:rFonts w:eastAsiaTheme="minorEastAsia"/>
              <w:noProof/>
              <w:lang w:eastAsia="en-GB"/>
            </w:rPr>
          </w:pPr>
          <w:hyperlink w:anchor="_Toc131406714" w:history="1">
            <w:r w:rsidRPr="00DD7A4F">
              <w:rPr>
                <w:rStyle w:val="Hyperlink"/>
                <w:rFonts w:ascii="Helvetica" w:hAnsi="Helvetica" w:cs="Helvetica"/>
                <w:noProof/>
              </w:rPr>
              <w:t>Descriptive Statistics</w:t>
            </w:r>
            <w:r>
              <w:rPr>
                <w:noProof/>
                <w:webHidden/>
              </w:rPr>
              <w:tab/>
            </w:r>
            <w:r>
              <w:rPr>
                <w:noProof/>
                <w:webHidden/>
              </w:rPr>
              <w:fldChar w:fldCharType="begin"/>
            </w:r>
            <w:r>
              <w:rPr>
                <w:noProof/>
                <w:webHidden/>
              </w:rPr>
              <w:instrText xml:space="preserve"> PAGEREF _Toc131406714 \h </w:instrText>
            </w:r>
            <w:r>
              <w:rPr>
                <w:noProof/>
                <w:webHidden/>
              </w:rPr>
            </w:r>
            <w:r>
              <w:rPr>
                <w:noProof/>
                <w:webHidden/>
              </w:rPr>
              <w:fldChar w:fldCharType="separate"/>
            </w:r>
            <w:r>
              <w:rPr>
                <w:noProof/>
                <w:webHidden/>
              </w:rPr>
              <w:t>65</w:t>
            </w:r>
            <w:r>
              <w:rPr>
                <w:noProof/>
                <w:webHidden/>
              </w:rPr>
              <w:fldChar w:fldCharType="end"/>
            </w:r>
          </w:hyperlink>
        </w:p>
        <w:p w14:paraId="08F5FDCD" w14:textId="2DF65C35" w:rsidR="00BD7EC8" w:rsidRDefault="00BD7EC8">
          <w:pPr>
            <w:pStyle w:val="TOC2"/>
            <w:tabs>
              <w:tab w:val="right" w:leader="dot" w:pos="9016"/>
            </w:tabs>
            <w:rPr>
              <w:rFonts w:eastAsiaTheme="minorEastAsia"/>
              <w:noProof/>
              <w:lang w:eastAsia="en-GB"/>
            </w:rPr>
          </w:pPr>
          <w:hyperlink w:anchor="_Toc131406715" w:history="1">
            <w:r w:rsidRPr="00DD7A4F">
              <w:rPr>
                <w:rStyle w:val="Hyperlink"/>
                <w:rFonts w:ascii="Helvetica" w:hAnsi="Helvetica" w:cs="Helvetica"/>
                <w:noProof/>
              </w:rPr>
              <w:t>Modelling Unemployment</w:t>
            </w:r>
            <w:r>
              <w:rPr>
                <w:noProof/>
                <w:webHidden/>
              </w:rPr>
              <w:tab/>
            </w:r>
            <w:r>
              <w:rPr>
                <w:noProof/>
                <w:webHidden/>
              </w:rPr>
              <w:fldChar w:fldCharType="begin"/>
            </w:r>
            <w:r>
              <w:rPr>
                <w:noProof/>
                <w:webHidden/>
              </w:rPr>
              <w:instrText xml:space="preserve"> PAGEREF _Toc131406715 \h </w:instrText>
            </w:r>
            <w:r>
              <w:rPr>
                <w:noProof/>
                <w:webHidden/>
              </w:rPr>
            </w:r>
            <w:r>
              <w:rPr>
                <w:noProof/>
                <w:webHidden/>
              </w:rPr>
              <w:fldChar w:fldCharType="separate"/>
            </w:r>
            <w:r>
              <w:rPr>
                <w:noProof/>
                <w:webHidden/>
              </w:rPr>
              <w:t>65</w:t>
            </w:r>
            <w:r>
              <w:rPr>
                <w:noProof/>
                <w:webHidden/>
              </w:rPr>
              <w:fldChar w:fldCharType="end"/>
            </w:r>
          </w:hyperlink>
        </w:p>
        <w:p w14:paraId="60165C71" w14:textId="1C916AE4" w:rsidR="00BD7EC8" w:rsidRDefault="00BD7EC8">
          <w:pPr>
            <w:pStyle w:val="TOC2"/>
            <w:tabs>
              <w:tab w:val="right" w:leader="dot" w:pos="9016"/>
            </w:tabs>
            <w:rPr>
              <w:rFonts w:eastAsiaTheme="minorEastAsia"/>
              <w:noProof/>
              <w:lang w:eastAsia="en-GB"/>
            </w:rPr>
          </w:pPr>
          <w:hyperlink w:anchor="_Toc131406716" w:history="1">
            <w:r w:rsidRPr="00DD7A4F">
              <w:rPr>
                <w:rStyle w:val="Hyperlink"/>
                <w:rFonts w:ascii="Helvetica" w:hAnsi="Helvetica" w:cs="Helvetica"/>
                <w:noProof/>
              </w:rPr>
              <w:t>Missing Data</w:t>
            </w:r>
            <w:r>
              <w:rPr>
                <w:noProof/>
                <w:webHidden/>
              </w:rPr>
              <w:tab/>
            </w:r>
            <w:r>
              <w:rPr>
                <w:noProof/>
                <w:webHidden/>
              </w:rPr>
              <w:fldChar w:fldCharType="begin"/>
            </w:r>
            <w:r>
              <w:rPr>
                <w:noProof/>
                <w:webHidden/>
              </w:rPr>
              <w:instrText xml:space="preserve"> PAGEREF _Toc131406716 \h </w:instrText>
            </w:r>
            <w:r>
              <w:rPr>
                <w:noProof/>
                <w:webHidden/>
              </w:rPr>
            </w:r>
            <w:r>
              <w:rPr>
                <w:noProof/>
                <w:webHidden/>
              </w:rPr>
              <w:fldChar w:fldCharType="separate"/>
            </w:r>
            <w:r>
              <w:rPr>
                <w:noProof/>
                <w:webHidden/>
              </w:rPr>
              <w:t>65</w:t>
            </w:r>
            <w:r>
              <w:rPr>
                <w:noProof/>
                <w:webHidden/>
              </w:rPr>
              <w:fldChar w:fldCharType="end"/>
            </w:r>
          </w:hyperlink>
        </w:p>
        <w:p w14:paraId="54E53304" w14:textId="097F0006" w:rsidR="00BD7EC8" w:rsidRDefault="00BD7EC8">
          <w:pPr>
            <w:pStyle w:val="TOC2"/>
            <w:tabs>
              <w:tab w:val="right" w:leader="dot" w:pos="9016"/>
            </w:tabs>
            <w:rPr>
              <w:rFonts w:eastAsiaTheme="minorEastAsia"/>
              <w:noProof/>
              <w:lang w:eastAsia="en-GB"/>
            </w:rPr>
          </w:pPr>
          <w:hyperlink w:anchor="_Toc131406717"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717 \h </w:instrText>
            </w:r>
            <w:r>
              <w:rPr>
                <w:noProof/>
                <w:webHidden/>
              </w:rPr>
            </w:r>
            <w:r>
              <w:rPr>
                <w:noProof/>
                <w:webHidden/>
              </w:rPr>
              <w:fldChar w:fldCharType="separate"/>
            </w:r>
            <w:r>
              <w:rPr>
                <w:noProof/>
                <w:webHidden/>
              </w:rPr>
              <w:t>65</w:t>
            </w:r>
            <w:r>
              <w:rPr>
                <w:noProof/>
                <w:webHidden/>
              </w:rPr>
              <w:fldChar w:fldCharType="end"/>
            </w:r>
          </w:hyperlink>
        </w:p>
        <w:p w14:paraId="77E303BB" w14:textId="3E230432" w:rsidR="00BD7EC8" w:rsidRDefault="00BD7EC8">
          <w:pPr>
            <w:pStyle w:val="TOC1"/>
            <w:rPr>
              <w:rFonts w:eastAsiaTheme="minorEastAsia"/>
              <w:noProof/>
              <w:lang w:eastAsia="en-GB"/>
            </w:rPr>
          </w:pPr>
          <w:hyperlink w:anchor="_Toc131406718" w:history="1">
            <w:r w:rsidRPr="00DD7A4F">
              <w:rPr>
                <w:rStyle w:val="Hyperlink"/>
                <w:rFonts w:ascii="Helvetica" w:hAnsi="Helvetica" w:cs="Helvetica"/>
                <w:noProof/>
              </w:rPr>
              <w:t>Missing data in the BHPS and UKHLS</w:t>
            </w:r>
            <w:r>
              <w:rPr>
                <w:noProof/>
                <w:webHidden/>
              </w:rPr>
              <w:tab/>
            </w:r>
            <w:r>
              <w:rPr>
                <w:noProof/>
                <w:webHidden/>
              </w:rPr>
              <w:fldChar w:fldCharType="begin"/>
            </w:r>
            <w:r>
              <w:rPr>
                <w:noProof/>
                <w:webHidden/>
              </w:rPr>
              <w:instrText xml:space="preserve"> PAGEREF _Toc131406718 \h </w:instrText>
            </w:r>
            <w:r>
              <w:rPr>
                <w:noProof/>
                <w:webHidden/>
              </w:rPr>
            </w:r>
            <w:r>
              <w:rPr>
                <w:noProof/>
                <w:webHidden/>
              </w:rPr>
              <w:fldChar w:fldCharType="separate"/>
            </w:r>
            <w:r>
              <w:rPr>
                <w:noProof/>
                <w:webHidden/>
              </w:rPr>
              <w:t>65</w:t>
            </w:r>
            <w:r>
              <w:rPr>
                <w:noProof/>
                <w:webHidden/>
              </w:rPr>
              <w:fldChar w:fldCharType="end"/>
            </w:r>
          </w:hyperlink>
        </w:p>
        <w:p w14:paraId="5B13109F" w14:textId="48DABDA5" w:rsidR="00BD7EC8" w:rsidRDefault="00BD7EC8">
          <w:pPr>
            <w:pStyle w:val="TOC2"/>
            <w:tabs>
              <w:tab w:val="right" w:leader="dot" w:pos="9016"/>
            </w:tabs>
            <w:rPr>
              <w:rFonts w:eastAsiaTheme="minorEastAsia"/>
              <w:noProof/>
              <w:lang w:eastAsia="en-GB"/>
            </w:rPr>
          </w:pPr>
          <w:hyperlink w:anchor="_Toc131406719"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719 \h </w:instrText>
            </w:r>
            <w:r>
              <w:rPr>
                <w:noProof/>
                <w:webHidden/>
              </w:rPr>
            </w:r>
            <w:r>
              <w:rPr>
                <w:noProof/>
                <w:webHidden/>
              </w:rPr>
              <w:fldChar w:fldCharType="separate"/>
            </w:r>
            <w:r>
              <w:rPr>
                <w:noProof/>
                <w:webHidden/>
              </w:rPr>
              <w:t>65</w:t>
            </w:r>
            <w:r>
              <w:rPr>
                <w:noProof/>
                <w:webHidden/>
              </w:rPr>
              <w:fldChar w:fldCharType="end"/>
            </w:r>
          </w:hyperlink>
        </w:p>
        <w:p w14:paraId="05718EFD" w14:textId="7E9333C5" w:rsidR="00BD7EC8" w:rsidRDefault="00BD7EC8">
          <w:pPr>
            <w:pStyle w:val="TOC2"/>
            <w:tabs>
              <w:tab w:val="right" w:leader="dot" w:pos="9016"/>
            </w:tabs>
            <w:rPr>
              <w:rFonts w:eastAsiaTheme="minorEastAsia"/>
              <w:noProof/>
              <w:lang w:eastAsia="en-GB"/>
            </w:rPr>
          </w:pPr>
          <w:hyperlink w:anchor="_Toc131406720" w:history="1">
            <w:r w:rsidRPr="00DD7A4F">
              <w:rPr>
                <w:rStyle w:val="Hyperlink"/>
                <w:rFonts w:ascii="Helvetica" w:hAnsi="Helvetica" w:cs="Helvetica"/>
                <w:noProof/>
              </w:rPr>
              <w:t>Missing Data</w:t>
            </w:r>
            <w:r>
              <w:rPr>
                <w:noProof/>
                <w:webHidden/>
              </w:rPr>
              <w:tab/>
            </w:r>
            <w:r>
              <w:rPr>
                <w:noProof/>
                <w:webHidden/>
              </w:rPr>
              <w:fldChar w:fldCharType="begin"/>
            </w:r>
            <w:r>
              <w:rPr>
                <w:noProof/>
                <w:webHidden/>
              </w:rPr>
              <w:instrText xml:space="preserve"> PAGEREF _Toc131406720 \h </w:instrText>
            </w:r>
            <w:r>
              <w:rPr>
                <w:noProof/>
                <w:webHidden/>
              </w:rPr>
            </w:r>
            <w:r>
              <w:rPr>
                <w:noProof/>
                <w:webHidden/>
              </w:rPr>
              <w:fldChar w:fldCharType="separate"/>
            </w:r>
            <w:r>
              <w:rPr>
                <w:noProof/>
                <w:webHidden/>
              </w:rPr>
              <w:t>65</w:t>
            </w:r>
            <w:r>
              <w:rPr>
                <w:noProof/>
                <w:webHidden/>
              </w:rPr>
              <w:fldChar w:fldCharType="end"/>
            </w:r>
          </w:hyperlink>
        </w:p>
        <w:p w14:paraId="7087309C" w14:textId="49A4D4F3" w:rsidR="00BD7EC8" w:rsidRDefault="00BD7EC8">
          <w:pPr>
            <w:pStyle w:val="TOC2"/>
            <w:tabs>
              <w:tab w:val="right" w:leader="dot" w:pos="9016"/>
            </w:tabs>
            <w:rPr>
              <w:rFonts w:eastAsiaTheme="minorEastAsia"/>
              <w:noProof/>
              <w:lang w:eastAsia="en-GB"/>
            </w:rPr>
          </w:pPr>
          <w:hyperlink w:anchor="_Toc131406721" w:history="1">
            <w:r w:rsidRPr="00DD7A4F">
              <w:rPr>
                <w:rStyle w:val="Hyperlink"/>
                <w:rFonts w:ascii="Helvetica" w:hAnsi="Helvetica" w:cs="Helvetica"/>
                <w:noProof/>
              </w:rPr>
              <w:t>Missing Data in the UKHLS</w:t>
            </w:r>
            <w:r>
              <w:rPr>
                <w:noProof/>
                <w:webHidden/>
              </w:rPr>
              <w:tab/>
            </w:r>
            <w:r>
              <w:rPr>
                <w:noProof/>
                <w:webHidden/>
              </w:rPr>
              <w:fldChar w:fldCharType="begin"/>
            </w:r>
            <w:r>
              <w:rPr>
                <w:noProof/>
                <w:webHidden/>
              </w:rPr>
              <w:instrText xml:space="preserve"> PAGEREF _Toc131406721 \h </w:instrText>
            </w:r>
            <w:r>
              <w:rPr>
                <w:noProof/>
                <w:webHidden/>
              </w:rPr>
            </w:r>
            <w:r>
              <w:rPr>
                <w:noProof/>
                <w:webHidden/>
              </w:rPr>
              <w:fldChar w:fldCharType="separate"/>
            </w:r>
            <w:r>
              <w:rPr>
                <w:noProof/>
                <w:webHidden/>
              </w:rPr>
              <w:t>65</w:t>
            </w:r>
            <w:r>
              <w:rPr>
                <w:noProof/>
                <w:webHidden/>
              </w:rPr>
              <w:fldChar w:fldCharType="end"/>
            </w:r>
          </w:hyperlink>
        </w:p>
        <w:p w14:paraId="0D60D36D" w14:textId="1AA486D8" w:rsidR="00BD7EC8" w:rsidRDefault="00BD7EC8">
          <w:pPr>
            <w:pStyle w:val="TOC2"/>
            <w:tabs>
              <w:tab w:val="right" w:leader="dot" w:pos="9016"/>
            </w:tabs>
            <w:rPr>
              <w:rFonts w:eastAsiaTheme="minorEastAsia"/>
              <w:noProof/>
              <w:lang w:eastAsia="en-GB"/>
            </w:rPr>
          </w:pPr>
          <w:hyperlink w:anchor="_Toc131406722" w:history="1">
            <w:r w:rsidRPr="00DD7A4F">
              <w:rPr>
                <w:rStyle w:val="Hyperlink"/>
                <w:rFonts w:ascii="Helvetica" w:hAnsi="Helvetica" w:cs="Helvetica"/>
                <w:noProof/>
              </w:rPr>
              <w:t>Description of the Missing Data</w:t>
            </w:r>
            <w:r>
              <w:rPr>
                <w:noProof/>
                <w:webHidden/>
              </w:rPr>
              <w:tab/>
            </w:r>
            <w:r>
              <w:rPr>
                <w:noProof/>
                <w:webHidden/>
              </w:rPr>
              <w:fldChar w:fldCharType="begin"/>
            </w:r>
            <w:r>
              <w:rPr>
                <w:noProof/>
                <w:webHidden/>
              </w:rPr>
              <w:instrText xml:space="preserve"> PAGEREF _Toc131406722 \h </w:instrText>
            </w:r>
            <w:r>
              <w:rPr>
                <w:noProof/>
                <w:webHidden/>
              </w:rPr>
            </w:r>
            <w:r>
              <w:rPr>
                <w:noProof/>
                <w:webHidden/>
              </w:rPr>
              <w:fldChar w:fldCharType="separate"/>
            </w:r>
            <w:r>
              <w:rPr>
                <w:noProof/>
                <w:webHidden/>
              </w:rPr>
              <w:t>65</w:t>
            </w:r>
            <w:r>
              <w:rPr>
                <w:noProof/>
                <w:webHidden/>
              </w:rPr>
              <w:fldChar w:fldCharType="end"/>
            </w:r>
          </w:hyperlink>
        </w:p>
        <w:p w14:paraId="569BAEB9" w14:textId="69D72CF5" w:rsidR="00BD7EC8" w:rsidRDefault="00BD7EC8">
          <w:pPr>
            <w:pStyle w:val="TOC2"/>
            <w:tabs>
              <w:tab w:val="right" w:leader="dot" w:pos="9016"/>
            </w:tabs>
            <w:rPr>
              <w:rFonts w:eastAsiaTheme="minorEastAsia"/>
              <w:noProof/>
              <w:lang w:eastAsia="en-GB"/>
            </w:rPr>
          </w:pPr>
          <w:hyperlink w:anchor="_Toc131406723" w:history="1">
            <w:r w:rsidRPr="00DD7A4F">
              <w:rPr>
                <w:rStyle w:val="Hyperlink"/>
                <w:rFonts w:ascii="Helvetica" w:hAnsi="Helvetica" w:cs="Helvetica"/>
                <w:noProof/>
              </w:rPr>
              <w:t>Missing Data for Independent Variables</w:t>
            </w:r>
            <w:r>
              <w:rPr>
                <w:noProof/>
                <w:webHidden/>
              </w:rPr>
              <w:tab/>
            </w:r>
            <w:r>
              <w:rPr>
                <w:noProof/>
                <w:webHidden/>
              </w:rPr>
              <w:fldChar w:fldCharType="begin"/>
            </w:r>
            <w:r>
              <w:rPr>
                <w:noProof/>
                <w:webHidden/>
              </w:rPr>
              <w:instrText xml:space="preserve"> PAGEREF _Toc131406723 \h </w:instrText>
            </w:r>
            <w:r>
              <w:rPr>
                <w:noProof/>
                <w:webHidden/>
              </w:rPr>
            </w:r>
            <w:r>
              <w:rPr>
                <w:noProof/>
                <w:webHidden/>
              </w:rPr>
              <w:fldChar w:fldCharType="separate"/>
            </w:r>
            <w:r>
              <w:rPr>
                <w:noProof/>
                <w:webHidden/>
              </w:rPr>
              <w:t>65</w:t>
            </w:r>
            <w:r>
              <w:rPr>
                <w:noProof/>
                <w:webHidden/>
              </w:rPr>
              <w:fldChar w:fldCharType="end"/>
            </w:r>
          </w:hyperlink>
        </w:p>
        <w:p w14:paraId="2D8ADCE7" w14:textId="56E56ACF" w:rsidR="00BD7EC8" w:rsidRDefault="00BD7EC8">
          <w:pPr>
            <w:pStyle w:val="TOC2"/>
            <w:tabs>
              <w:tab w:val="right" w:leader="dot" w:pos="9016"/>
            </w:tabs>
            <w:rPr>
              <w:rFonts w:eastAsiaTheme="minorEastAsia"/>
              <w:noProof/>
              <w:lang w:eastAsia="en-GB"/>
            </w:rPr>
          </w:pPr>
          <w:hyperlink w:anchor="_Toc131406724" w:history="1">
            <w:r w:rsidRPr="00DD7A4F">
              <w:rPr>
                <w:rStyle w:val="Hyperlink"/>
                <w:rFonts w:ascii="Helvetica" w:hAnsi="Helvetica" w:cs="Helvetica"/>
                <w:noProof/>
              </w:rPr>
              <w:t>Multiple Imputation by Chained Equations</w:t>
            </w:r>
            <w:r>
              <w:rPr>
                <w:noProof/>
                <w:webHidden/>
              </w:rPr>
              <w:tab/>
            </w:r>
            <w:r>
              <w:rPr>
                <w:noProof/>
                <w:webHidden/>
              </w:rPr>
              <w:fldChar w:fldCharType="begin"/>
            </w:r>
            <w:r>
              <w:rPr>
                <w:noProof/>
                <w:webHidden/>
              </w:rPr>
              <w:instrText xml:space="preserve"> PAGEREF _Toc131406724 \h </w:instrText>
            </w:r>
            <w:r>
              <w:rPr>
                <w:noProof/>
                <w:webHidden/>
              </w:rPr>
            </w:r>
            <w:r>
              <w:rPr>
                <w:noProof/>
                <w:webHidden/>
              </w:rPr>
              <w:fldChar w:fldCharType="separate"/>
            </w:r>
            <w:r>
              <w:rPr>
                <w:noProof/>
                <w:webHidden/>
              </w:rPr>
              <w:t>65</w:t>
            </w:r>
            <w:r>
              <w:rPr>
                <w:noProof/>
                <w:webHidden/>
              </w:rPr>
              <w:fldChar w:fldCharType="end"/>
            </w:r>
          </w:hyperlink>
        </w:p>
        <w:p w14:paraId="434960C3" w14:textId="700A8BD9" w:rsidR="00BD7EC8" w:rsidRDefault="00BD7EC8">
          <w:pPr>
            <w:pStyle w:val="TOC2"/>
            <w:tabs>
              <w:tab w:val="right" w:leader="dot" w:pos="9016"/>
            </w:tabs>
            <w:rPr>
              <w:rFonts w:eastAsiaTheme="minorEastAsia"/>
              <w:noProof/>
              <w:lang w:eastAsia="en-GB"/>
            </w:rPr>
          </w:pPr>
          <w:hyperlink w:anchor="_Toc131406725" w:history="1">
            <w:r w:rsidRPr="00DD7A4F">
              <w:rPr>
                <w:rStyle w:val="Hyperlink"/>
                <w:rFonts w:ascii="Helvetica" w:hAnsi="Helvetica" w:cs="Helvetica"/>
                <w:noProof/>
              </w:rPr>
              <w:t>Discussion and Conclusions</w:t>
            </w:r>
            <w:r>
              <w:rPr>
                <w:noProof/>
                <w:webHidden/>
              </w:rPr>
              <w:tab/>
            </w:r>
            <w:r>
              <w:rPr>
                <w:noProof/>
                <w:webHidden/>
              </w:rPr>
              <w:fldChar w:fldCharType="begin"/>
            </w:r>
            <w:r>
              <w:rPr>
                <w:noProof/>
                <w:webHidden/>
              </w:rPr>
              <w:instrText xml:space="preserve"> PAGEREF _Toc131406725 \h </w:instrText>
            </w:r>
            <w:r>
              <w:rPr>
                <w:noProof/>
                <w:webHidden/>
              </w:rPr>
            </w:r>
            <w:r>
              <w:rPr>
                <w:noProof/>
                <w:webHidden/>
              </w:rPr>
              <w:fldChar w:fldCharType="separate"/>
            </w:r>
            <w:r>
              <w:rPr>
                <w:noProof/>
                <w:webHidden/>
              </w:rPr>
              <w:t>65</w:t>
            </w:r>
            <w:r>
              <w:rPr>
                <w:noProof/>
                <w:webHidden/>
              </w:rPr>
              <w:fldChar w:fldCharType="end"/>
            </w:r>
          </w:hyperlink>
        </w:p>
        <w:p w14:paraId="7111E052" w14:textId="25191C4D" w:rsidR="00BD7EC8" w:rsidRDefault="00BD7EC8">
          <w:pPr>
            <w:pStyle w:val="TOC1"/>
            <w:rPr>
              <w:rFonts w:eastAsiaTheme="minorEastAsia"/>
              <w:noProof/>
              <w:lang w:eastAsia="en-GB"/>
            </w:rPr>
          </w:pPr>
          <w:hyperlink w:anchor="_Toc131406726" w:history="1">
            <w:r w:rsidRPr="00DD7A4F">
              <w:rPr>
                <w:rStyle w:val="Hyperlink"/>
                <w:rFonts w:ascii="Helvetica" w:hAnsi="Helvetica" w:cs="Helvetica"/>
                <w:noProof/>
              </w:rPr>
              <w:t>Chapter Four: Youth Transitions in Comparative Perspective</w:t>
            </w:r>
            <w:r>
              <w:rPr>
                <w:noProof/>
                <w:webHidden/>
              </w:rPr>
              <w:tab/>
            </w:r>
            <w:r>
              <w:rPr>
                <w:noProof/>
                <w:webHidden/>
              </w:rPr>
              <w:fldChar w:fldCharType="begin"/>
            </w:r>
            <w:r>
              <w:rPr>
                <w:noProof/>
                <w:webHidden/>
              </w:rPr>
              <w:instrText xml:space="preserve"> PAGEREF _Toc131406726 \h </w:instrText>
            </w:r>
            <w:r>
              <w:rPr>
                <w:noProof/>
                <w:webHidden/>
              </w:rPr>
            </w:r>
            <w:r>
              <w:rPr>
                <w:noProof/>
                <w:webHidden/>
              </w:rPr>
              <w:fldChar w:fldCharType="separate"/>
            </w:r>
            <w:r>
              <w:rPr>
                <w:noProof/>
                <w:webHidden/>
              </w:rPr>
              <w:t>65</w:t>
            </w:r>
            <w:r>
              <w:rPr>
                <w:noProof/>
                <w:webHidden/>
              </w:rPr>
              <w:fldChar w:fldCharType="end"/>
            </w:r>
          </w:hyperlink>
        </w:p>
        <w:p w14:paraId="55D78E91" w14:textId="75DDDFA6" w:rsidR="00BD7EC8" w:rsidRDefault="00BD7EC8">
          <w:pPr>
            <w:pStyle w:val="TOC1"/>
            <w:rPr>
              <w:rFonts w:eastAsiaTheme="minorEastAsia"/>
              <w:noProof/>
              <w:lang w:eastAsia="en-GB"/>
            </w:rPr>
          </w:pPr>
          <w:hyperlink w:anchor="_Toc131406727" w:history="1">
            <w:r w:rsidRPr="00DD7A4F">
              <w:rPr>
                <w:rStyle w:val="Hyperlink"/>
                <w:rFonts w:ascii="Helvetica" w:hAnsi="Helvetica" w:cs="Helvetica"/>
                <w:noProof/>
              </w:rPr>
              <w:t>Chapter Five: Conclusions</w:t>
            </w:r>
            <w:r>
              <w:rPr>
                <w:noProof/>
                <w:webHidden/>
              </w:rPr>
              <w:tab/>
            </w:r>
            <w:r>
              <w:rPr>
                <w:noProof/>
                <w:webHidden/>
              </w:rPr>
              <w:fldChar w:fldCharType="begin"/>
            </w:r>
            <w:r>
              <w:rPr>
                <w:noProof/>
                <w:webHidden/>
              </w:rPr>
              <w:instrText xml:space="preserve"> PAGEREF _Toc131406727 \h </w:instrText>
            </w:r>
            <w:r>
              <w:rPr>
                <w:noProof/>
                <w:webHidden/>
              </w:rPr>
            </w:r>
            <w:r>
              <w:rPr>
                <w:noProof/>
                <w:webHidden/>
              </w:rPr>
              <w:fldChar w:fldCharType="separate"/>
            </w:r>
            <w:r>
              <w:rPr>
                <w:noProof/>
                <w:webHidden/>
              </w:rPr>
              <w:t>65</w:t>
            </w:r>
            <w:r>
              <w:rPr>
                <w:noProof/>
                <w:webHidden/>
              </w:rPr>
              <w:fldChar w:fldCharType="end"/>
            </w:r>
          </w:hyperlink>
        </w:p>
        <w:p w14:paraId="4985365A" w14:textId="584CCCF9" w:rsidR="00BD7EC8" w:rsidRDefault="00BD7EC8">
          <w:pPr>
            <w:pStyle w:val="TOC2"/>
            <w:tabs>
              <w:tab w:val="right" w:leader="dot" w:pos="9016"/>
            </w:tabs>
            <w:rPr>
              <w:rFonts w:eastAsiaTheme="minorEastAsia"/>
              <w:noProof/>
              <w:lang w:eastAsia="en-GB"/>
            </w:rPr>
          </w:pPr>
          <w:hyperlink w:anchor="_Toc131406728" w:history="1">
            <w:r w:rsidRPr="00DD7A4F">
              <w:rPr>
                <w:rStyle w:val="Hyperlink"/>
                <w:rFonts w:ascii="Helvetica" w:hAnsi="Helvetica" w:cs="Helvetica"/>
                <w:noProof/>
              </w:rPr>
              <w:t>Introduction</w:t>
            </w:r>
            <w:r>
              <w:rPr>
                <w:noProof/>
                <w:webHidden/>
              </w:rPr>
              <w:tab/>
            </w:r>
            <w:r>
              <w:rPr>
                <w:noProof/>
                <w:webHidden/>
              </w:rPr>
              <w:fldChar w:fldCharType="begin"/>
            </w:r>
            <w:r>
              <w:rPr>
                <w:noProof/>
                <w:webHidden/>
              </w:rPr>
              <w:instrText xml:space="preserve"> PAGEREF _Toc131406728 \h </w:instrText>
            </w:r>
            <w:r>
              <w:rPr>
                <w:noProof/>
                <w:webHidden/>
              </w:rPr>
            </w:r>
            <w:r>
              <w:rPr>
                <w:noProof/>
                <w:webHidden/>
              </w:rPr>
              <w:fldChar w:fldCharType="separate"/>
            </w:r>
            <w:r>
              <w:rPr>
                <w:noProof/>
                <w:webHidden/>
              </w:rPr>
              <w:t>65</w:t>
            </w:r>
            <w:r>
              <w:rPr>
                <w:noProof/>
                <w:webHidden/>
              </w:rPr>
              <w:fldChar w:fldCharType="end"/>
            </w:r>
          </w:hyperlink>
        </w:p>
        <w:p w14:paraId="16830732" w14:textId="5DAF1005" w:rsidR="00BD7EC8" w:rsidRDefault="00BD7EC8">
          <w:pPr>
            <w:pStyle w:val="TOC2"/>
            <w:tabs>
              <w:tab w:val="right" w:leader="dot" w:pos="9016"/>
            </w:tabs>
            <w:rPr>
              <w:rFonts w:eastAsiaTheme="minorEastAsia"/>
              <w:noProof/>
              <w:lang w:eastAsia="en-GB"/>
            </w:rPr>
          </w:pPr>
          <w:hyperlink w:anchor="_Toc131406729" w:history="1">
            <w:r w:rsidRPr="00DD7A4F">
              <w:rPr>
                <w:rStyle w:val="Hyperlink"/>
                <w:rFonts w:ascii="Helvetica" w:hAnsi="Helvetica" w:cs="Helvetica"/>
                <w:noProof/>
              </w:rPr>
              <w:t>Substantive Conclusions</w:t>
            </w:r>
            <w:r>
              <w:rPr>
                <w:noProof/>
                <w:webHidden/>
              </w:rPr>
              <w:tab/>
            </w:r>
            <w:r>
              <w:rPr>
                <w:noProof/>
                <w:webHidden/>
              </w:rPr>
              <w:fldChar w:fldCharType="begin"/>
            </w:r>
            <w:r>
              <w:rPr>
                <w:noProof/>
                <w:webHidden/>
              </w:rPr>
              <w:instrText xml:space="preserve"> PAGEREF _Toc131406729 \h </w:instrText>
            </w:r>
            <w:r>
              <w:rPr>
                <w:noProof/>
                <w:webHidden/>
              </w:rPr>
            </w:r>
            <w:r>
              <w:rPr>
                <w:noProof/>
                <w:webHidden/>
              </w:rPr>
              <w:fldChar w:fldCharType="separate"/>
            </w:r>
            <w:r>
              <w:rPr>
                <w:noProof/>
                <w:webHidden/>
              </w:rPr>
              <w:t>65</w:t>
            </w:r>
            <w:r>
              <w:rPr>
                <w:noProof/>
                <w:webHidden/>
              </w:rPr>
              <w:fldChar w:fldCharType="end"/>
            </w:r>
          </w:hyperlink>
        </w:p>
        <w:p w14:paraId="3BB7BD3D" w14:textId="310EB018" w:rsidR="00BD7EC8" w:rsidRDefault="00BD7EC8">
          <w:pPr>
            <w:pStyle w:val="TOC2"/>
            <w:tabs>
              <w:tab w:val="right" w:leader="dot" w:pos="9016"/>
            </w:tabs>
            <w:rPr>
              <w:rFonts w:eastAsiaTheme="minorEastAsia"/>
              <w:noProof/>
              <w:lang w:eastAsia="en-GB"/>
            </w:rPr>
          </w:pPr>
          <w:hyperlink w:anchor="_Toc131406730" w:history="1">
            <w:r w:rsidRPr="00DD7A4F">
              <w:rPr>
                <w:rStyle w:val="Hyperlink"/>
                <w:rFonts w:ascii="Helvetica" w:hAnsi="Helvetica" w:cs="Helvetica"/>
                <w:noProof/>
              </w:rPr>
              <w:t>Methodological Reflections</w:t>
            </w:r>
            <w:r>
              <w:rPr>
                <w:noProof/>
                <w:webHidden/>
              </w:rPr>
              <w:tab/>
            </w:r>
            <w:r>
              <w:rPr>
                <w:noProof/>
                <w:webHidden/>
              </w:rPr>
              <w:fldChar w:fldCharType="begin"/>
            </w:r>
            <w:r>
              <w:rPr>
                <w:noProof/>
                <w:webHidden/>
              </w:rPr>
              <w:instrText xml:space="preserve"> PAGEREF _Toc131406730 \h </w:instrText>
            </w:r>
            <w:r>
              <w:rPr>
                <w:noProof/>
                <w:webHidden/>
              </w:rPr>
            </w:r>
            <w:r>
              <w:rPr>
                <w:noProof/>
                <w:webHidden/>
              </w:rPr>
              <w:fldChar w:fldCharType="separate"/>
            </w:r>
            <w:r>
              <w:rPr>
                <w:noProof/>
                <w:webHidden/>
              </w:rPr>
              <w:t>65</w:t>
            </w:r>
            <w:r>
              <w:rPr>
                <w:noProof/>
                <w:webHidden/>
              </w:rPr>
              <w:fldChar w:fldCharType="end"/>
            </w:r>
          </w:hyperlink>
        </w:p>
        <w:p w14:paraId="12E3B038" w14:textId="5A140493" w:rsidR="00BD7EC8" w:rsidRDefault="00BD7EC8">
          <w:pPr>
            <w:pStyle w:val="TOC2"/>
            <w:tabs>
              <w:tab w:val="right" w:leader="dot" w:pos="9016"/>
            </w:tabs>
            <w:rPr>
              <w:rFonts w:eastAsiaTheme="minorEastAsia"/>
              <w:noProof/>
              <w:lang w:eastAsia="en-GB"/>
            </w:rPr>
          </w:pPr>
          <w:hyperlink w:anchor="_Toc131406731" w:history="1">
            <w:r w:rsidRPr="00DD7A4F">
              <w:rPr>
                <w:rStyle w:val="Hyperlink"/>
                <w:rFonts w:ascii="Helvetica" w:hAnsi="Helvetica" w:cs="Helvetica"/>
                <w:noProof/>
              </w:rPr>
              <w:t>Large Scale Social Science Surveys</w:t>
            </w:r>
            <w:r>
              <w:rPr>
                <w:noProof/>
                <w:webHidden/>
              </w:rPr>
              <w:tab/>
            </w:r>
            <w:r>
              <w:rPr>
                <w:noProof/>
                <w:webHidden/>
              </w:rPr>
              <w:fldChar w:fldCharType="begin"/>
            </w:r>
            <w:r>
              <w:rPr>
                <w:noProof/>
                <w:webHidden/>
              </w:rPr>
              <w:instrText xml:space="preserve"> PAGEREF _Toc131406731 \h </w:instrText>
            </w:r>
            <w:r>
              <w:rPr>
                <w:noProof/>
                <w:webHidden/>
              </w:rPr>
            </w:r>
            <w:r>
              <w:rPr>
                <w:noProof/>
                <w:webHidden/>
              </w:rPr>
              <w:fldChar w:fldCharType="separate"/>
            </w:r>
            <w:r>
              <w:rPr>
                <w:noProof/>
                <w:webHidden/>
              </w:rPr>
              <w:t>65</w:t>
            </w:r>
            <w:r>
              <w:rPr>
                <w:noProof/>
                <w:webHidden/>
              </w:rPr>
              <w:fldChar w:fldCharType="end"/>
            </w:r>
          </w:hyperlink>
        </w:p>
        <w:p w14:paraId="43EC0CC4" w14:textId="1A5ACFB2" w:rsidR="00BD7EC8" w:rsidRDefault="00BD7EC8">
          <w:pPr>
            <w:pStyle w:val="TOC2"/>
            <w:tabs>
              <w:tab w:val="right" w:leader="dot" w:pos="9016"/>
            </w:tabs>
            <w:rPr>
              <w:rFonts w:eastAsiaTheme="minorEastAsia"/>
              <w:noProof/>
              <w:lang w:eastAsia="en-GB"/>
            </w:rPr>
          </w:pPr>
          <w:hyperlink w:anchor="_Toc131406732" w:history="1">
            <w:r w:rsidRPr="00DD7A4F">
              <w:rPr>
                <w:rStyle w:val="Hyperlink"/>
                <w:rFonts w:ascii="Helvetica" w:hAnsi="Helvetica" w:cs="Helvetica"/>
                <w:noProof/>
              </w:rPr>
              <w:t>Final Remarks</w:t>
            </w:r>
            <w:r>
              <w:rPr>
                <w:noProof/>
                <w:webHidden/>
              </w:rPr>
              <w:tab/>
            </w:r>
            <w:r>
              <w:rPr>
                <w:noProof/>
                <w:webHidden/>
              </w:rPr>
              <w:fldChar w:fldCharType="begin"/>
            </w:r>
            <w:r>
              <w:rPr>
                <w:noProof/>
                <w:webHidden/>
              </w:rPr>
              <w:instrText xml:space="preserve"> PAGEREF _Toc131406732 \h </w:instrText>
            </w:r>
            <w:r>
              <w:rPr>
                <w:noProof/>
                <w:webHidden/>
              </w:rPr>
            </w:r>
            <w:r>
              <w:rPr>
                <w:noProof/>
                <w:webHidden/>
              </w:rPr>
              <w:fldChar w:fldCharType="separate"/>
            </w:r>
            <w:r>
              <w:rPr>
                <w:noProof/>
                <w:webHidden/>
              </w:rPr>
              <w:t>65</w:t>
            </w:r>
            <w:r>
              <w:rPr>
                <w:noProof/>
                <w:webHidden/>
              </w:rPr>
              <w:fldChar w:fldCharType="end"/>
            </w:r>
          </w:hyperlink>
        </w:p>
        <w:p w14:paraId="51B28C6D" w14:textId="48A21ECD" w:rsidR="00BD7EC8" w:rsidRDefault="00BD7EC8">
          <w:pPr>
            <w:pStyle w:val="TOC1"/>
            <w:rPr>
              <w:rFonts w:eastAsiaTheme="minorEastAsia"/>
              <w:noProof/>
              <w:lang w:eastAsia="en-GB"/>
            </w:rPr>
          </w:pPr>
          <w:hyperlink w:anchor="_Toc131406733" w:history="1">
            <w:r w:rsidRPr="00DD7A4F">
              <w:rPr>
                <w:rStyle w:val="Hyperlink"/>
                <w:rFonts w:ascii="Helvetica" w:hAnsi="Helvetica" w:cs="Helvetica"/>
                <w:noProof/>
              </w:rPr>
              <w:t>Appendix 1 – Figures and Tables</w:t>
            </w:r>
            <w:r>
              <w:rPr>
                <w:noProof/>
                <w:webHidden/>
              </w:rPr>
              <w:tab/>
            </w:r>
            <w:r>
              <w:rPr>
                <w:noProof/>
                <w:webHidden/>
              </w:rPr>
              <w:fldChar w:fldCharType="begin"/>
            </w:r>
            <w:r>
              <w:rPr>
                <w:noProof/>
                <w:webHidden/>
              </w:rPr>
              <w:instrText xml:space="preserve"> PAGEREF _Toc131406733 \h </w:instrText>
            </w:r>
            <w:r>
              <w:rPr>
                <w:noProof/>
                <w:webHidden/>
              </w:rPr>
            </w:r>
            <w:r>
              <w:rPr>
                <w:noProof/>
                <w:webHidden/>
              </w:rPr>
              <w:fldChar w:fldCharType="separate"/>
            </w:r>
            <w:r>
              <w:rPr>
                <w:noProof/>
                <w:webHidden/>
              </w:rPr>
              <w:t>66</w:t>
            </w:r>
            <w:r>
              <w:rPr>
                <w:noProof/>
                <w:webHidden/>
              </w:rPr>
              <w:fldChar w:fldCharType="end"/>
            </w:r>
          </w:hyperlink>
        </w:p>
        <w:p w14:paraId="49C2078A" w14:textId="3CF2E9CF" w:rsidR="00BD7EC8" w:rsidRDefault="00BD7EC8">
          <w:pPr>
            <w:pStyle w:val="TOC1"/>
            <w:rPr>
              <w:rFonts w:eastAsiaTheme="minorEastAsia"/>
              <w:noProof/>
              <w:lang w:eastAsia="en-GB"/>
            </w:rPr>
          </w:pPr>
          <w:hyperlink w:anchor="_Toc131406734" w:history="1">
            <w:r w:rsidRPr="00DD7A4F">
              <w:rPr>
                <w:rStyle w:val="Hyperlink"/>
                <w:rFonts w:ascii="Helvetica" w:hAnsi="Helvetica" w:cs="Helvetica"/>
                <w:noProof/>
              </w:rPr>
              <w:t>Data Citation</w:t>
            </w:r>
            <w:r>
              <w:rPr>
                <w:noProof/>
                <w:webHidden/>
              </w:rPr>
              <w:tab/>
            </w:r>
            <w:r>
              <w:rPr>
                <w:noProof/>
                <w:webHidden/>
              </w:rPr>
              <w:fldChar w:fldCharType="begin"/>
            </w:r>
            <w:r>
              <w:rPr>
                <w:noProof/>
                <w:webHidden/>
              </w:rPr>
              <w:instrText xml:space="preserve"> PAGEREF _Toc131406734 \h </w:instrText>
            </w:r>
            <w:r>
              <w:rPr>
                <w:noProof/>
                <w:webHidden/>
              </w:rPr>
            </w:r>
            <w:r>
              <w:rPr>
                <w:noProof/>
                <w:webHidden/>
              </w:rPr>
              <w:fldChar w:fldCharType="separate"/>
            </w:r>
            <w:r>
              <w:rPr>
                <w:noProof/>
                <w:webHidden/>
              </w:rPr>
              <w:t>79</w:t>
            </w:r>
            <w:r>
              <w:rPr>
                <w:noProof/>
                <w:webHidden/>
              </w:rPr>
              <w:fldChar w:fldCharType="end"/>
            </w:r>
          </w:hyperlink>
        </w:p>
        <w:p w14:paraId="33A82016" w14:textId="565B744E" w:rsidR="00BD7EC8" w:rsidRDefault="00BD7EC8">
          <w:pPr>
            <w:pStyle w:val="TOC1"/>
            <w:rPr>
              <w:rFonts w:eastAsiaTheme="minorEastAsia"/>
              <w:noProof/>
              <w:lang w:eastAsia="en-GB"/>
            </w:rPr>
          </w:pPr>
          <w:hyperlink w:anchor="_Toc131406735" w:history="1">
            <w:r w:rsidRPr="00DD7A4F">
              <w:rPr>
                <w:rStyle w:val="Hyperlink"/>
                <w:rFonts w:ascii="Helvetica" w:hAnsi="Helvetica" w:cs="Helvetica"/>
                <w:noProof/>
              </w:rPr>
              <w:t>Bibliography</w:t>
            </w:r>
            <w:r>
              <w:rPr>
                <w:noProof/>
                <w:webHidden/>
              </w:rPr>
              <w:tab/>
            </w:r>
            <w:r>
              <w:rPr>
                <w:noProof/>
                <w:webHidden/>
              </w:rPr>
              <w:fldChar w:fldCharType="begin"/>
            </w:r>
            <w:r>
              <w:rPr>
                <w:noProof/>
                <w:webHidden/>
              </w:rPr>
              <w:instrText xml:space="preserve"> PAGEREF _Toc131406735 \h </w:instrText>
            </w:r>
            <w:r>
              <w:rPr>
                <w:noProof/>
                <w:webHidden/>
              </w:rPr>
            </w:r>
            <w:r>
              <w:rPr>
                <w:noProof/>
                <w:webHidden/>
              </w:rPr>
              <w:fldChar w:fldCharType="separate"/>
            </w:r>
            <w:r>
              <w:rPr>
                <w:noProof/>
                <w:webHidden/>
              </w:rPr>
              <w:t>79</w:t>
            </w:r>
            <w:r>
              <w:rPr>
                <w:noProof/>
                <w:webHidden/>
              </w:rPr>
              <w:fldChar w:fldCharType="end"/>
            </w:r>
          </w:hyperlink>
        </w:p>
        <w:p w14:paraId="6DE75208" w14:textId="53E3B57F" w:rsidR="00090D48" w:rsidRPr="00220C73" w:rsidRDefault="00090D48">
          <w:pPr>
            <w:rPr>
              <w:rFonts w:ascii="Helvetica" w:hAnsi="Helvetica" w:cs="Helvetica"/>
              <w:sz w:val="24"/>
              <w:szCs w:val="24"/>
            </w:rPr>
          </w:pPr>
          <w:r w:rsidRPr="00220C73">
            <w:rPr>
              <w:rFonts w:ascii="Helvetica" w:hAnsi="Helvetica" w:cs="Helvetica"/>
              <w:b/>
              <w:bCs/>
              <w:noProof/>
              <w:sz w:val="24"/>
              <w:szCs w:val="24"/>
            </w:rPr>
            <w:fldChar w:fldCharType="end"/>
          </w:r>
          <w:commentRangeEnd w:id="2"/>
          <w:r w:rsidR="00A4695B" w:rsidRPr="00220C73">
            <w:rPr>
              <w:rStyle w:val="CommentReference"/>
              <w:rFonts w:ascii="Helvetica" w:hAnsi="Helvetica" w:cs="Helvetica"/>
              <w:sz w:val="24"/>
              <w:szCs w:val="24"/>
            </w:rPr>
            <w:commentReference w:id="2"/>
          </w:r>
        </w:p>
      </w:sdtContent>
    </w:sdt>
    <w:p w14:paraId="1FA10376" w14:textId="2230D022" w:rsidR="002C1B1F" w:rsidRPr="00220C73" w:rsidRDefault="002C1B1F">
      <w:pPr>
        <w:rPr>
          <w:rFonts w:ascii="Helvetica" w:hAnsi="Helvetica" w:cs="Helvetica"/>
          <w:sz w:val="24"/>
          <w:szCs w:val="24"/>
        </w:rPr>
      </w:pPr>
    </w:p>
    <w:p w14:paraId="45AD69EA" w14:textId="51F82E38" w:rsidR="00090D48" w:rsidRPr="00220C73" w:rsidRDefault="00090D48">
      <w:pPr>
        <w:rPr>
          <w:rFonts w:ascii="Helvetica" w:hAnsi="Helvetica" w:cs="Helvetica"/>
          <w:sz w:val="24"/>
          <w:szCs w:val="24"/>
        </w:rPr>
      </w:pPr>
    </w:p>
    <w:p w14:paraId="39120C29" w14:textId="0469575E" w:rsidR="0052350C" w:rsidRPr="00220C73" w:rsidRDefault="0052350C">
      <w:pPr>
        <w:rPr>
          <w:rFonts w:ascii="Helvetica" w:hAnsi="Helvetica" w:cs="Helvetica"/>
          <w:sz w:val="24"/>
          <w:szCs w:val="24"/>
        </w:rPr>
      </w:pPr>
    </w:p>
    <w:p w14:paraId="584955CA" w14:textId="49132A94" w:rsidR="0052350C" w:rsidRPr="00220C73" w:rsidRDefault="0052350C">
      <w:pPr>
        <w:rPr>
          <w:rFonts w:ascii="Helvetica" w:hAnsi="Helvetica" w:cs="Helvetica"/>
          <w:sz w:val="24"/>
          <w:szCs w:val="24"/>
        </w:rPr>
      </w:pPr>
    </w:p>
    <w:p w14:paraId="7F554242" w14:textId="1FE30FC2" w:rsidR="0052350C" w:rsidRPr="00220C73" w:rsidRDefault="0052350C">
      <w:pPr>
        <w:rPr>
          <w:rFonts w:ascii="Helvetica" w:hAnsi="Helvetica" w:cs="Helvetica"/>
          <w:sz w:val="24"/>
          <w:szCs w:val="24"/>
        </w:rPr>
      </w:pPr>
    </w:p>
    <w:p w14:paraId="64E05114" w14:textId="4096D617" w:rsidR="0052350C" w:rsidRPr="00220C73" w:rsidRDefault="0052350C">
      <w:pPr>
        <w:rPr>
          <w:rFonts w:ascii="Helvetica" w:hAnsi="Helvetica" w:cs="Helvetica"/>
          <w:sz w:val="24"/>
          <w:szCs w:val="24"/>
        </w:rPr>
      </w:pPr>
    </w:p>
    <w:p w14:paraId="75A00CF7" w14:textId="6384F5F3" w:rsidR="0052350C" w:rsidRPr="00220C73" w:rsidRDefault="0052350C">
      <w:pPr>
        <w:rPr>
          <w:rFonts w:ascii="Helvetica" w:hAnsi="Helvetica" w:cs="Helvetica"/>
          <w:sz w:val="24"/>
          <w:szCs w:val="24"/>
        </w:rPr>
      </w:pPr>
    </w:p>
    <w:p w14:paraId="7EDC4A0F" w14:textId="1FE0B292" w:rsidR="0052350C" w:rsidRPr="00220C73" w:rsidRDefault="0052350C">
      <w:pPr>
        <w:rPr>
          <w:rFonts w:ascii="Helvetica" w:hAnsi="Helvetica" w:cs="Helvetica"/>
          <w:sz w:val="24"/>
          <w:szCs w:val="24"/>
        </w:rPr>
      </w:pPr>
    </w:p>
    <w:p w14:paraId="0A2F548C" w14:textId="7260AFCA" w:rsidR="0052350C" w:rsidRPr="00220C73" w:rsidRDefault="0052350C">
      <w:pPr>
        <w:rPr>
          <w:rFonts w:ascii="Helvetica" w:hAnsi="Helvetica" w:cs="Helvetica"/>
          <w:sz w:val="24"/>
          <w:szCs w:val="24"/>
        </w:rPr>
      </w:pPr>
    </w:p>
    <w:p w14:paraId="0244CAF4" w14:textId="4C622285" w:rsidR="0052350C" w:rsidRPr="00220C73" w:rsidRDefault="0052350C">
      <w:pPr>
        <w:rPr>
          <w:rFonts w:ascii="Helvetica" w:hAnsi="Helvetica" w:cs="Helvetica"/>
          <w:sz w:val="24"/>
          <w:szCs w:val="24"/>
        </w:rPr>
      </w:pPr>
    </w:p>
    <w:p w14:paraId="6BD32680" w14:textId="2A3E5225" w:rsidR="0052350C" w:rsidRPr="00220C73" w:rsidRDefault="0052350C">
      <w:pPr>
        <w:rPr>
          <w:rFonts w:ascii="Helvetica" w:hAnsi="Helvetica" w:cs="Helvetica"/>
          <w:sz w:val="24"/>
          <w:szCs w:val="24"/>
        </w:rPr>
      </w:pPr>
    </w:p>
    <w:p w14:paraId="33E214C2" w14:textId="5759803A" w:rsidR="0052350C" w:rsidRPr="00220C73" w:rsidRDefault="0052350C">
      <w:pPr>
        <w:rPr>
          <w:rFonts w:ascii="Helvetica" w:hAnsi="Helvetica" w:cs="Helvetica"/>
          <w:sz w:val="24"/>
          <w:szCs w:val="24"/>
        </w:rPr>
      </w:pPr>
    </w:p>
    <w:p w14:paraId="1F9926DC" w14:textId="3CEC55C9" w:rsidR="0052350C" w:rsidRPr="00220C73" w:rsidRDefault="0052350C">
      <w:pPr>
        <w:rPr>
          <w:rFonts w:ascii="Helvetica" w:hAnsi="Helvetica" w:cs="Helvetica"/>
          <w:sz w:val="24"/>
          <w:szCs w:val="24"/>
        </w:rPr>
      </w:pPr>
    </w:p>
    <w:p w14:paraId="66E62274" w14:textId="3066C5D1" w:rsidR="0052350C" w:rsidRDefault="0052350C">
      <w:pPr>
        <w:rPr>
          <w:rFonts w:ascii="Helvetica" w:hAnsi="Helvetica" w:cs="Helvetica"/>
          <w:sz w:val="24"/>
          <w:szCs w:val="24"/>
        </w:rPr>
      </w:pPr>
    </w:p>
    <w:p w14:paraId="71BFA190" w14:textId="72BE31B1" w:rsidR="002020E2" w:rsidRDefault="002020E2">
      <w:pPr>
        <w:rPr>
          <w:rFonts w:ascii="Helvetica" w:hAnsi="Helvetica" w:cs="Helvetica"/>
          <w:sz w:val="24"/>
          <w:szCs w:val="24"/>
        </w:rPr>
      </w:pPr>
    </w:p>
    <w:p w14:paraId="05854DAA" w14:textId="77777777" w:rsidR="002020E2" w:rsidRPr="00220C73" w:rsidRDefault="002020E2">
      <w:pPr>
        <w:rPr>
          <w:rFonts w:ascii="Helvetica" w:hAnsi="Helvetica" w:cs="Helvetica"/>
          <w:sz w:val="24"/>
          <w:szCs w:val="24"/>
        </w:rPr>
      </w:pPr>
    </w:p>
    <w:p w14:paraId="2F42B239" w14:textId="77777777" w:rsidR="0052350C" w:rsidRPr="00220C73" w:rsidRDefault="0052350C">
      <w:pPr>
        <w:rPr>
          <w:rFonts w:ascii="Helvetica" w:hAnsi="Helvetica" w:cs="Helvetica"/>
          <w:sz w:val="24"/>
          <w:szCs w:val="24"/>
        </w:rPr>
      </w:pPr>
    </w:p>
    <w:p w14:paraId="42C9BD6B" w14:textId="3E350560" w:rsidR="00E14C56" w:rsidRPr="00220C73" w:rsidRDefault="00E14C56" w:rsidP="00E14C56">
      <w:pPr>
        <w:pStyle w:val="Heading1"/>
        <w:rPr>
          <w:rFonts w:ascii="Helvetica" w:hAnsi="Helvetica" w:cs="Helvetica"/>
          <w:sz w:val="24"/>
          <w:szCs w:val="24"/>
        </w:rPr>
      </w:pPr>
      <w:bookmarkStart w:id="3" w:name="_Toc131406621"/>
      <w:r w:rsidRPr="00220C73">
        <w:rPr>
          <w:rFonts w:ascii="Helvetica" w:hAnsi="Helvetica" w:cs="Helvetica"/>
          <w:sz w:val="24"/>
          <w:szCs w:val="24"/>
        </w:rPr>
        <w:lastRenderedPageBreak/>
        <w:t>Lay Summary</w:t>
      </w:r>
      <w:bookmarkEnd w:id="3"/>
    </w:p>
    <w:p w14:paraId="71145425" w14:textId="63145CC2" w:rsidR="00E14C56" w:rsidRPr="00220C73" w:rsidRDefault="00E14C56" w:rsidP="00E14C56">
      <w:pPr>
        <w:rPr>
          <w:rFonts w:ascii="Helvetica" w:hAnsi="Helvetica" w:cs="Helvetica"/>
          <w:sz w:val="24"/>
          <w:szCs w:val="24"/>
        </w:rPr>
      </w:pPr>
      <w:r w:rsidRPr="00220C73">
        <w:rPr>
          <w:rFonts w:ascii="Helvetica" w:hAnsi="Helvetica" w:cs="Helvetica"/>
          <w:sz w:val="24"/>
          <w:szCs w:val="24"/>
        </w:rPr>
        <w:t xml:space="preserve">The primary aim of this thesis is to best understand the nature of inequality in aspects of young </w:t>
      </w:r>
      <w:r w:rsidR="0052350C" w:rsidRPr="00220C73">
        <w:rPr>
          <w:rFonts w:ascii="Helvetica" w:hAnsi="Helvetica" w:cs="Helvetica"/>
          <w:sz w:val="24"/>
          <w:szCs w:val="24"/>
        </w:rPr>
        <w:t>people’s</w:t>
      </w:r>
      <w:r w:rsidRPr="00220C73">
        <w:rPr>
          <w:rFonts w:ascii="Helvetica" w:hAnsi="Helvetica" w:cs="Helvetica"/>
          <w:sz w:val="24"/>
          <w:szCs w:val="24"/>
        </w:rPr>
        <w:t xml:space="preserve"> transitions into adulthood</w:t>
      </w:r>
      <w:r w:rsidR="00265B8A" w:rsidRPr="00220C73">
        <w:rPr>
          <w:rFonts w:ascii="Helvetica" w:hAnsi="Helvetica" w:cs="Helvetica"/>
          <w:sz w:val="24"/>
          <w:szCs w:val="24"/>
        </w:rPr>
        <w:t>.</w:t>
      </w:r>
      <w:r w:rsidRPr="00220C73">
        <w:rPr>
          <w:rFonts w:ascii="Helvetica" w:hAnsi="Helvetica" w:cs="Helvetica"/>
          <w:sz w:val="24"/>
          <w:szCs w:val="24"/>
        </w:rPr>
        <w:t xml:space="preserve"> </w:t>
      </w:r>
      <w:r w:rsidR="00265B8A" w:rsidRPr="00220C73">
        <w:rPr>
          <w:rFonts w:ascii="Helvetica" w:hAnsi="Helvetica" w:cs="Helvetica"/>
          <w:sz w:val="24"/>
          <w:szCs w:val="24"/>
        </w:rPr>
        <w:t>T</w:t>
      </w:r>
      <w:r w:rsidRPr="00220C73">
        <w:rPr>
          <w:rFonts w:ascii="Helvetica" w:hAnsi="Helvetica" w:cs="Helvetica"/>
          <w:sz w:val="24"/>
          <w:szCs w:val="24"/>
        </w:rPr>
        <w:t>hrough school, the labour market, and future development within timeframes of the selected datasets</w:t>
      </w:r>
      <w:r w:rsidR="00265B8A" w:rsidRPr="00220C73">
        <w:rPr>
          <w:rFonts w:ascii="Helvetica" w:hAnsi="Helvetica" w:cs="Helvetica"/>
          <w:sz w:val="24"/>
          <w:szCs w:val="24"/>
        </w:rPr>
        <w:t>.</w:t>
      </w:r>
      <w:r w:rsidRPr="00220C73">
        <w:rPr>
          <w:rFonts w:ascii="Helvetica" w:hAnsi="Helvetica" w:cs="Helvetica"/>
          <w:sz w:val="24"/>
          <w:szCs w:val="24"/>
        </w:rPr>
        <w:t xml:space="preserve"> Previous research has stated that variables of social stratification such as gender, social class, and ethnicity have strong and important implications for a young person’s transition into adulthood. Advanced quantitative methods are employed throughout this thesis to examine the historical and contemporary relationship these variables hold on youth transitions between the years of 1956-2000</w:t>
      </w:r>
      <w:r w:rsidR="00265B8A" w:rsidRPr="00220C73">
        <w:rPr>
          <w:rFonts w:ascii="Helvetica" w:hAnsi="Helvetica" w:cs="Helvetica"/>
          <w:sz w:val="24"/>
          <w:szCs w:val="24"/>
        </w:rPr>
        <w:t>s</w:t>
      </w:r>
      <w:r w:rsidRPr="00220C73">
        <w:rPr>
          <w:rFonts w:ascii="Helvetica" w:hAnsi="Helvetica" w:cs="Helvetica"/>
          <w:sz w:val="24"/>
          <w:szCs w:val="24"/>
        </w:rPr>
        <w:t xml:space="preserve">. </w:t>
      </w:r>
    </w:p>
    <w:p w14:paraId="5B9B2AD3" w14:textId="77777777" w:rsidR="00E14C56" w:rsidRPr="00220C73" w:rsidRDefault="00E14C56" w:rsidP="00E14C56">
      <w:pPr>
        <w:rPr>
          <w:rFonts w:ascii="Helvetica" w:hAnsi="Helvetica" w:cs="Helvetica"/>
          <w:sz w:val="24"/>
          <w:szCs w:val="24"/>
        </w:rPr>
      </w:pPr>
      <w:r w:rsidRPr="00220C73">
        <w:rPr>
          <w:rFonts w:ascii="Helvetica" w:hAnsi="Helvetica" w:cs="Helvetica"/>
          <w:sz w:val="24"/>
          <w:szCs w:val="24"/>
        </w:rPr>
        <w:t xml:space="preserve">The substantive findings… (come back to this when analysis is complete). </w:t>
      </w:r>
    </w:p>
    <w:p w14:paraId="131C07CC" w14:textId="2E148CDD" w:rsidR="00E14C56" w:rsidRPr="00220C73" w:rsidRDefault="00E14C56" w:rsidP="00E14C56">
      <w:pPr>
        <w:rPr>
          <w:rFonts w:ascii="Helvetica" w:hAnsi="Helvetica" w:cs="Helvetica"/>
          <w:sz w:val="24"/>
          <w:szCs w:val="24"/>
        </w:rPr>
      </w:pPr>
      <w:r w:rsidRPr="00220C73">
        <w:rPr>
          <w:rFonts w:ascii="Helvetica" w:hAnsi="Helvetica" w:cs="Helvetica"/>
          <w:sz w:val="24"/>
          <w:szCs w:val="24"/>
        </w:rPr>
        <w:t xml:space="preserve"> </w:t>
      </w:r>
    </w:p>
    <w:p w14:paraId="656CBC25" w14:textId="0E021F58" w:rsidR="00090D48" w:rsidRPr="00220C73" w:rsidRDefault="00090D48" w:rsidP="00E14C56">
      <w:pPr>
        <w:rPr>
          <w:rFonts w:ascii="Helvetica" w:hAnsi="Helvetica" w:cs="Helvetica"/>
          <w:sz w:val="24"/>
          <w:szCs w:val="24"/>
        </w:rPr>
      </w:pPr>
    </w:p>
    <w:p w14:paraId="027926C0" w14:textId="1DBB63A5" w:rsidR="00090D48" w:rsidRPr="00220C73" w:rsidRDefault="00090D48" w:rsidP="00E14C56">
      <w:pPr>
        <w:rPr>
          <w:rFonts w:ascii="Helvetica" w:hAnsi="Helvetica" w:cs="Helvetica"/>
          <w:sz w:val="24"/>
          <w:szCs w:val="24"/>
        </w:rPr>
      </w:pPr>
    </w:p>
    <w:p w14:paraId="38EA658B" w14:textId="0ADE7CBC" w:rsidR="00090D48" w:rsidRPr="00220C73" w:rsidRDefault="00090D48" w:rsidP="00E14C56">
      <w:pPr>
        <w:rPr>
          <w:rFonts w:ascii="Helvetica" w:hAnsi="Helvetica" w:cs="Helvetica"/>
          <w:sz w:val="24"/>
          <w:szCs w:val="24"/>
        </w:rPr>
      </w:pPr>
    </w:p>
    <w:p w14:paraId="1463F597" w14:textId="18929108" w:rsidR="00090D48" w:rsidRPr="00220C73" w:rsidRDefault="00090D48" w:rsidP="00E14C56">
      <w:pPr>
        <w:rPr>
          <w:rFonts w:ascii="Helvetica" w:hAnsi="Helvetica" w:cs="Helvetica"/>
          <w:sz w:val="24"/>
          <w:szCs w:val="24"/>
        </w:rPr>
      </w:pPr>
    </w:p>
    <w:p w14:paraId="49D2AAAF" w14:textId="5DEA1B93" w:rsidR="00090D48" w:rsidRPr="00220C73" w:rsidRDefault="00090D48" w:rsidP="00E14C56">
      <w:pPr>
        <w:rPr>
          <w:rFonts w:ascii="Helvetica" w:hAnsi="Helvetica" w:cs="Helvetica"/>
          <w:sz w:val="24"/>
          <w:szCs w:val="24"/>
        </w:rPr>
      </w:pPr>
    </w:p>
    <w:p w14:paraId="7930B376" w14:textId="76BF7566" w:rsidR="00090D48" w:rsidRPr="00220C73" w:rsidRDefault="00090D48" w:rsidP="00E14C56">
      <w:pPr>
        <w:rPr>
          <w:rFonts w:ascii="Helvetica" w:hAnsi="Helvetica" w:cs="Helvetica"/>
          <w:sz w:val="24"/>
          <w:szCs w:val="24"/>
        </w:rPr>
      </w:pPr>
    </w:p>
    <w:p w14:paraId="2A07BA13" w14:textId="30A07CFC" w:rsidR="00090D48" w:rsidRPr="00220C73" w:rsidRDefault="00090D48" w:rsidP="00E14C56">
      <w:pPr>
        <w:rPr>
          <w:rFonts w:ascii="Helvetica" w:hAnsi="Helvetica" w:cs="Helvetica"/>
          <w:sz w:val="24"/>
          <w:szCs w:val="24"/>
        </w:rPr>
      </w:pPr>
    </w:p>
    <w:p w14:paraId="17E79515" w14:textId="1F37764A" w:rsidR="00090D48" w:rsidRPr="00220C73" w:rsidRDefault="00090D48" w:rsidP="00E14C56">
      <w:pPr>
        <w:rPr>
          <w:rFonts w:ascii="Helvetica" w:hAnsi="Helvetica" w:cs="Helvetica"/>
          <w:sz w:val="24"/>
          <w:szCs w:val="24"/>
        </w:rPr>
      </w:pPr>
    </w:p>
    <w:p w14:paraId="2DC1B95E" w14:textId="77777777" w:rsidR="00265B8A" w:rsidRPr="00220C73" w:rsidRDefault="00265B8A" w:rsidP="00E14C56">
      <w:pPr>
        <w:rPr>
          <w:rFonts w:ascii="Helvetica" w:hAnsi="Helvetica" w:cs="Helvetica"/>
          <w:sz w:val="24"/>
          <w:szCs w:val="24"/>
        </w:rPr>
      </w:pPr>
    </w:p>
    <w:p w14:paraId="7B387085" w14:textId="6421713C" w:rsidR="00090D48" w:rsidRPr="00220C73" w:rsidRDefault="00090D48" w:rsidP="00E14C56">
      <w:pPr>
        <w:rPr>
          <w:rFonts w:ascii="Helvetica" w:hAnsi="Helvetica" w:cs="Helvetica"/>
          <w:sz w:val="24"/>
          <w:szCs w:val="24"/>
        </w:rPr>
      </w:pPr>
    </w:p>
    <w:p w14:paraId="7201FA5D" w14:textId="5DA1E596" w:rsidR="00090D48" w:rsidRPr="00220C73" w:rsidRDefault="00090D48" w:rsidP="00E14C56">
      <w:pPr>
        <w:rPr>
          <w:rFonts w:ascii="Helvetica" w:hAnsi="Helvetica" w:cs="Helvetica"/>
          <w:sz w:val="24"/>
          <w:szCs w:val="24"/>
        </w:rPr>
      </w:pPr>
    </w:p>
    <w:p w14:paraId="26F185EF" w14:textId="4480BFE2" w:rsidR="00090D48" w:rsidRPr="00220C73" w:rsidRDefault="00090D48" w:rsidP="00E14C56">
      <w:pPr>
        <w:rPr>
          <w:rFonts w:ascii="Helvetica" w:hAnsi="Helvetica" w:cs="Helvetica"/>
          <w:sz w:val="24"/>
          <w:szCs w:val="24"/>
        </w:rPr>
      </w:pPr>
    </w:p>
    <w:p w14:paraId="1A4E170C" w14:textId="33E2BFC4" w:rsidR="00090D48" w:rsidRPr="00220C73" w:rsidRDefault="00090D48" w:rsidP="00E14C56">
      <w:pPr>
        <w:rPr>
          <w:rFonts w:ascii="Helvetica" w:hAnsi="Helvetica" w:cs="Helvetica"/>
          <w:sz w:val="24"/>
          <w:szCs w:val="24"/>
        </w:rPr>
      </w:pPr>
    </w:p>
    <w:p w14:paraId="1CE38544" w14:textId="6EF9A22C" w:rsidR="00090D48" w:rsidRPr="00220C73" w:rsidRDefault="00090D48" w:rsidP="00E14C56">
      <w:pPr>
        <w:rPr>
          <w:rFonts w:ascii="Helvetica" w:hAnsi="Helvetica" w:cs="Helvetica"/>
          <w:sz w:val="24"/>
          <w:szCs w:val="24"/>
        </w:rPr>
      </w:pPr>
    </w:p>
    <w:p w14:paraId="79CF6080" w14:textId="66012615" w:rsidR="00090D48" w:rsidRDefault="00090D48" w:rsidP="00E14C56">
      <w:pPr>
        <w:rPr>
          <w:rFonts w:ascii="Helvetica" w:hAnsi="Helvetica" w:cs="Helvetica"/>
          <w:sz w:val="24"/>
          <w:szCs w:val="24"/>
        </w:rPr>
      </w:pPr>
    </w:p>
    <w:p w14:paraId="551EDDBA" w14:textId="1C2D0A34" w:rsidR="002020E2" w:rsidRDefault="002020E2" w:rsidP="00E14C56">
      <w:pPr>
        <w:rPr>
          <w:rFonts w:ascii="Helvetica" w:hAnsi="Helvetica" w:cs="Helvetica"/>
          <w:sz w:val="24"/>
          <w:szCs w:val="24"/>
        </w:rPr>
      </w:pPr>
    </w:p>
    <w:p w14:paraId="06ED3A5F" w14:textId="55E4FAF1" w:rsidR="002020E2" w:rsidRDefault="002020E2" w:rsidP="00E14C56">
      <w:pPr>
        <w:rPr>
          <w:rFonts w:ascii="Helvetica" w:hAnsi="Helvetica" w:cs="Helvetica"/>
          <w:sz w:val="24"/>
          <w:szCs w:val="24"/>
        </w:rPr>
      </w:pPr>
    </w:p>
    <w:p w14:paraId="4C7BE4BD" w14:textId="480303CC" w:rsidR="002020E2" w:rsidRDefault="002020E2" w:rsidP="00E14C56">
      <w:pPr>
        <w:rPr>
          <w:rFonts w:ascii="Helvetica" w:hAnsi="Helvetica" w:cs="Helvetica"/>
          <w:sz w:val="24"/>
          <w:szCs w:val="24"/>
        </w:rPr>
      </w:pPr>
    </w:p>
    <w:p w14:paraId="36B57A7B" w14:textId="77777777" w:rsidR="002020E2" w:rsidRPr="00220C73" w:rsidRDefault="002020E2" w:rsidP="00E14C56">
      <w:pPr>
        <w:rPr>
          <w:rFonts w:ascii="Helvetica" w:hAnsi="Helvetica" w:cs="Helvetica"/>
          <w:sz w:val="24"/>
          <w:szCs w:val="24"/>
        </w:rPr>
      </w:pPr>
    </w:p>
    <w:p w14:paraId="60F72487" w14:textId="425A7CF1" w:rsidR="00090D48" w:rsidRPr="00220C73" w:rsidRDefault="00090D48" w:rsidP="00E14C56">
      <w:pPr>
        <w:rPr>
          <w:rFonts w:ascii="Helvetica" w:hAnsi="Helvetica" w:cs="Helvetica"/>
          <w:sz w:val="24"/>
          <w:szCs w:val="24"/>
        </w:rPr>
      </w:pPr>
    </w:p>
    <w:p w14:paraId="24780CFC" w14:textId="77777777" w:rsidR="0043646C" w:rsidRPr="00220C73" w:rsidRDefault="0043646C" w:rsidP="00E14C56">
      <w:pPr>
        <w:rPr>
          <w:rFonts w:ascii="Helvetica" w:hAnsi="Helvetica" w:cs="Helvetica"/>
          <w:sz w:val="24"/>
          <w:szCs w:val="24"/>
        </w:rPr>
      </w:pPr>
    </w:p>
    <w:p w14:paraId="154282FA" w14:textId="4AD81190" w:rsidR="00E14C56" w:rsidRPr="00220C73" w:rsidRDefault="00E14C56" w:rsidP="00E14C56">
      <w:pPr>
        <w:pStyle w:val="Heading1"/>
        <w:rPr>
          <w:rFonts w:ascii="Helvetica" w:hAnsi="Helvetica" w:cs="Helvetica"/>
          <w:sz w:val="24"/>
          <w:szCs w:val="24"/>
        </w:rPr>
      </w:pPr>
      <w:bookmarkStart w:id="4" w:name="_Toc131406622"/>
      <w:r w:rsidRPr="00220C73">
        <w:rPr>
          <w:rFonts w:ascii="Helvetica" w:hAnsi="Helvetica" w:cs="Helvetica"/>
          <w:sz w:val="24"/>
          <w:szCs w:val="24"/>
        </w:rPr>
        <w:lastRenderedPageBreak/>
        <w:t>Abstract</w:t>
      </w:r>
      <w:bookmarkEnd w:id="4"/>
    </w:p>
    <w:p w14:paraId="5E269382" w14:textId="5600062E" w:rsidR="00E14C56" w:rsidRPr="00220C73" w:rsidRDefault="00E14C56" w:rsidP="00E14C56">
      <w:pPr>
        <w:rPr>
          <w:rFonts w:ascii="Helvetica" w:hAnsi="Helvetica" w:cs="Helvetica"/>
          <w:sz w:val="24"/>
          <w:szCs w:val="24"/>
        </w:rPr>
      </w:pPr>
      <w:r w:rsidRPr="00220C73">
        <w:rPr>
          <w:rFonts w:ascii="Helvetica" w:hAnsi="Helvetica" w:cs="Helvetica"/>
          <w:sz w:val="24"/>
          <w:szCs w:val="24"/>
        </w:rPr>
        <w:t>The primary aim of this thesis is to best understand the nature of inequality in aspects of young people’s transitions into adulthood</w:t>
      </w:r>
      <w:r w:rsidR="00265B8A" w:rsidRPr="00220C73">
        <w:rPr>
          <w:rFonts w:ascii="Helvetica" w:hAnsi="Helvetica" w:cs="Helvetica"/>
          <w:sz w:val="24"/>
          <w:szCs w:val="24"/>
        </w:rPr>
        <w:t>.</w:t>
      </w:r>
      <w:r w:rsidRPr="00220C73">
        <w:rPr>
          <w:rFonts w:ascii="Helvetica" w:hAnsi="Helvetica" w:cs="Helvetica"/>
          <w:sz w:val="24"/>
          <w:szCs w:val="24"/>
        </w:rPr>
        <w:t xml:space="preserve"> </w:t>
      </w:r>
      <w:r w:rsidR="00265B8A" w:rsidRPr="00220C73">
        <w:rPr>
          <w:rFonts w:ascii="Helvetica" w:hAnsi="Helvetica" w:cs="Helvetica"/>
          <w:sz w:val="24"/>
          <w:szCs w:val="24"/>
        </w:rPr>
        <w:t>T</w:t>
      </w:r>
      <w:r w:rsidRPr="00220C73">
        <w:rPr>
          <w:rFonts w:ascii="Helvetica" w:hAnsi="Helvetica" w:cs="Helvetica"/>
          <w:sz w:val="24"/>
          <w:szCs w:val="24"/>
        </w:rPr>
        <w:t xml:space="preserve">hrough school, the labour market, and future development within the given timeframes of the selected datasets. The thesis contributes to </w:t>
      </w:r>
      <w:r w:rsidR="00265B8A" w:rsidRPr="00220C73">
        <w:rPr>
          <w:rFonts w:ascii="Helvetica" w:hAnsi="Helvetica" w:cs="Helvetica"/>
          <w:sz w:val="24"/>
          <w:szCs w:val="24"/>
        </w:rPr>
        <w:t>s</w:t>
      </w:r>
      <w:r w:rsidRPr="00220C73">
        <w:rPr>
          <w:rFonts w:ascii="Helvetica" w:hAnsi="Helvetica" w:cs="Helvetica"/>
          <w:sz w:val="24"/>
          <w:szCs w:val="24"/>
        </w:rPr>
        <w:t>ociology in three ways. First, it develops a historical account of youth transitions from the mid-20</w:t>
      </w:r>
      <w:r w:rsidRPr="00220C73">
        <w:rPr>
          <w:rFonts w:ascii="Helvetica" w:hAnsi="Helvetica" w:cs="Helvetica"/>
          <w:sz w:val="24"/>
          <w:szCs w:val="24"/>
          <w:vertAlign w:val="superscript"/>
        </w:rPr>
        <w:t>th</w:t>
      </w:r>
      <w:r w:rsidRPr="00220C73">
        <w:rPr>
          <w:rFonts w:ascii="Helvetica" w:hAnsi="Helvetica" w:cs="Helvetica"/>
          <w:sz w:val="24"/>
          <w:szCs w:val="24"/>
        </w:rPr>
        <w:t xml:space="preserve"> century to the early 2000s. Second, it presents new empirical findings regarding the ‘missing’ generation by creating synthetic cohorts from the early 1980s-2000s. Thirdly, it provides a rigorous implementation of advanced quantitative methods, dealing with a variety of models, replication, missing data, and sensitivity analysis. </w:t>
      </w:r>
    </w:p>
    <w:p w14:paraId="461BE10B" w14:textId="35AF9330" w:rsidR="00E14C56" w:rsidRPr="00220C73" w:rsidRDefault="00E14C56" w:rsidP="00E14C56">
      <w:pPr>
        <w:rPr>
          <w:rFonts w:ascii="Helvetica" w:hAnsi="Helvetica" w:cs="Helvetica"/>
          <w:sz w:val="24"/>
          <w:szCs w:val="24"/>
        </w:rPr>
      </w:pPr>
      <w:r w:rsidRPr="00220C73">
        <w:rPr>
          <w:rFonts w:ascii="Helvetica" w:hAnsi="Helvetica" w:cs="Helvetica"/>
          <w:sz w:val="24"/>
          <w:szCs w:val="24"/>
        </w:rPr>
        <w:t xml:space="preserve">The thesis is structured into three parts. Part </w:t>
      </w:r>
      <w:r w:rsidR="00265B8A" w:rsidRPr="00220C73">
        <w:rPr>
          <w:rFonts w:ascii="Helvetica" w:hAnsi="Helvetica" w:cs="Helvetica"/>
          <w:sz w:val="24"/>
          <w:szCs w:val="24"/>
        </w:rPr>
        <w:t>one</w:t>
      </w:r>
      <w:r w:rsidRPr="00220C73">
        <w:rPr>
          <w:rFonts w:ascii="Helvetica" w:hAnsi="Helvetica" w:cs="Helvetica"/>
          <w:sz w:val="24"/>
          <w:szCs w:val="24"/>
        </w:rPr>
        <w:t xml:space="preserve"> explores the historical relationship of youth transitions starting from 1956 using the National Childhood Development Study (NCDS). This analysis is primarily a historical exercise, providing the ability to conduct sensitivity analyses around measures of social class and stratification.</w:t>
      </w:r>
      <w:r w:rsidR="00265B8A" w:rsidRPr="00220C73">
        <w:rPr>
          <w:rFonts w:ascii="Helvetica" w:hAnsi="Helvetica" w:cs="Helvetica"/>
          <w:sz w:val="24"/>
          <w:szCs w:val="24"/>
        </w:rPr>
        <w:t xml:space="preserve"> P</w:t>
      </w:r>
      <w:r w:rsidR="00433AB1" w:rsidRPr="00220C73">
        <w:rPr>
          <w:rFonts w:ascii="Helvetica" w:hAnsi="Helvetica" w:cs="Helvetica"/>
          <w:sz w:val="24"/>
          <w:szCs w:val="24"/>
        </w:rPr>
        <w:t xml:space="preserve">articular attention is paid to missing data, with multiple imputation employed and assessed to see if there is any impact upon the findings of the models. Part </w:t>
      </w:r>
      <w:r w:rsidR="009564E2" w:rsidRPr="00220C73">
        <w:rPr>
          <w:rFonts w:ascii="Helvetica" w:hAnsi="Helvetica" w:cs="Helvetica"/>
          <w:sz w:val="24"/>
          <w:szCs w:val="24"/>
        </w:rPr>
        <w:t>two</w:t>
      </w:r>
      <w:r w:rsidR="00433AB1" w:rsidRPr="00220C73">
        <w:rPr>
          <w:rFonts w:ascii="Helvetica" w:hAnsi="Helvetica" w:cs="Helvetica"/>
          <w:sz w:val="24"/>
          <w:szCs w:val="24"/>
        </w:rPr>
        <w:t xml:space="preserve"> replicates using the British Cohort Study (BCS) providing an important historical timeline from the NCDS to BCS cohorts. Results where possible will be compared to provide a between-cohort assessment of the changing nature of youth transitions. Part </w:t>
      </w:r>
      <w:r w:rsidR="009564E2" w:rsidRPr="00220C73">
        <w:rPr>
          <w:rFonts w:ascii="Helvetica" w:hAnsi="Helvetica" w:cs="Helvetica"/>
          <w:sz w:val="24"/>
          <w:szCs w:val="24"/>
        </w:rPr>
        <w:t>three</w:t>
      </w:r>
      <w:r w:rsidR="00433AB1" w:rsidRPr="00220C73">
        <w:rPr>
          <w:rFonts w:ascii="Helvetica" w:hAnsi="Helvetica" w:cs="Helvetica"/>
          <w:sz w:val="24"/>
          <w:szCs w:val="24"/>
        </w:rPr>
        <w:t xml:space="preserve"> sees the construction of synthetic cohorts using the</w:t>
      </w:r>
      <w:r w:rsidR="0056130B" w:rsidRPr="00220C73">
        <w:rPr>
          <w:rFonts w:ascii="Helvetica" w:hAnsi="Helvetica" w:cs="Helvetica"/>
          <w:sz w:val="24"/>
          <w:szCs w:val="24"/>
        </w:rPr>
        <w:t xml:space="preserve"> British Household Panel Survey (BHPS) and</w:t>
      </w:r>
      <w:r w:rsidR="00433AB1" w:rsidRPr="00220C73">
        <w:rPr>
          <w:rFonts w:ascii="Helvetica" w:hAnsi="Helvetica" w:cs="Helvetica"/>
          <w:sz w:val="24"/>
          <w:szCs w:val="24"/>
        </w:rPr>
        <w:t xml:space="preserve"> UK Household Longitudinal Study (UKHLS also known as Understanding Society). Replicating the models from previous datasets, part </w:t>
      </w:r>
      <w:r w:rsidR="009564E2" w:rsidRPr="00220C73">
        <w:rPr>
          <w:rFonts w:ascii="Helvetica" w:hAnsi="Helvetica" w:cs="Helvetica"/>
          <w:sz w:val="24"/>
          <w:szCs w:val="24"/>
        </w:rPr>
        <w:t>three</w:t>
      </w:r>
      <w:r w:rsidR="00433AB1" w:rsidRPr="00220C73">
        <w:rPr>
          <w:rFonts w:ascii="Helvetica" w:hAnsi="Helvetica" w:cs="Helvetica"/>
          <w:sz w:val="24"/>
          <w:szCs w:val="24"/>
        </w:rPr>
        <w:t xml:space="preserve"> provides a contemporary understanding of youth transitions that has hitherto been </w:t>
      </w:r>
      <w:r w:rsidR="009564E2" w:rsidRPr="00220C73">
        <w:rPr>
          <w:rFonts w:ascii="Helvetica" w:hAnsi="Helvetica" w:cs="Helvetica"/>
          <w:sz w:val="24"/>
          <w:szCs w:val="24"/>
        </w:rPr>
        <w:t>obstructed</w:t>
      </w:r>
      <w:r w:rsidR="00433AB1" w:rsidRPr="00220C73">
        <w:rPr>
          <w:rFonts w:ascii="Helvetica" w:hAnsi="Helvetica" w:cs="Helvetica"/>
          <w:sz w:val="24"/>
          <w:szCs w:val="24"/>
        </w:rPr>
        <w:t xml:space="preserve"> by a lack of available birth cohort data. Parts </w:t>
      </w:r>
      <w:r w:rsidR="009564E2" w:rsidRPr="00220C73">
        <w:rPr>
          <w:rFonts w:ascii="Helvetica" w:hAnsi="Helvetica" w:cs="Helvetica"/>
          <w:sz w:val="24"/>
          <w:szCs w:val="24"/>
        </w:rPr>
        <w:t>one-three</w:t>
      </w:r>
      <w:r w:rsidR="00433AB1" w:rsidRPr="00220C73">
        <w:rPr>
          <w:rFonts w:ascii="Helvetica" w:hAnsi="Helvetica" w:cs="Helvetica"/>
          <w:sz w:val="24"/>
          <w:szCs w:val="24"/>
        </w:rPr>
        <w:t xml:space="preserve"> provide a reflection </w:t>
      </w:r>
      <w:r w:rsidR="009564E2" w:rsidRPr="00220C73">
        <w:rPr>
          <w:rFonts w:ascii="Helvetica" w:hAnsi="Helvetica" w:cs="Helvetica"/>
          <w:sz w:val="24"/>
          <w:szCs w:val="24"/>
        </w:rPr>
        <w:t>about</w:t>
      </w:r>
      <w:r w:rsidR="00433AB1" w:rsidRPr="00220C73">
        <w:rPr>
          <w:rFonts w:ascii="Helvetica" w:hAnsi="Helvetica" w:cs="Helvetica"/>
          <w:sz w:val="24"/>
          <w:szCs w:val="24"/>
        </w:rPr>
        <w:t xml:space="preserve"> youth transitions within their given timeframes as well as an understanding of how those transitions have changed and been shaped by a variety of factors that have influenced the temporal context that individuals find themselves placed in. </w:t>
      </w:r>
    </w:p>
    <w:p w14:paraId="57818175" w14:textId="6E1AF42E" w:rsidR="00090D48" w:rsidRPr="00220C73" w:rsidRDefault="00090D48" w:rsidP="00E14C56">
      <w:pPr>
        <w:rPr>
          <w:rFonts w:ascii="Helvetica" w:hAnsi="Helvetica" w:cs="Helvetica"/>
          <w:sz w:val="24"/>
          <w:szCs w:val="24"/>
        </w:rPr>
      </w:pPr>
    </w:p>
    <w:p w14:paraId="1B168AF0" w14:textId="7F0C016C" w:rsidR="00090D48" w:rsidRPr="00220C73" w:rsidRDefault="00090D48" w:rsidP="00E14C56">
      <w:pPr>
        <w:rPr>
          <w:rFonts w:ascii="Helvetica" w:hAnsi="Helvetica" w:cs="Helvetica"/>
          <w:sz w:val="24"/>
          <w:szCs w:val="24"/>
        </w:rPr>
      </w:pPr>
    </w:p>
    <w:p w14:paraId="0A9F931C" w14:textId="56DA5BD5" w:rsidR="00090D48" w:rsidRPr="00220C73" w:rsidRDefault="00090D48" w:rsidP="00E14C56">
      <w:pPr>
        <w:rPr>
          <w:rFonts w:ascii="Helvetica" w:hAnsi="Helvetica" w:cs="Helvetica"/>
          <w:sz w:val="24"/>
          <w:szCs w:val="24"/>
        </w:rPr>
      </w:pPr>
    </w:p>
    <w:p w14:paraId="1201E5FB" w14:textId="5CD35171" w:rsidR="00090D48" w:rsidRPr="00220C73" w:rsidRDefault="00090D48" w:rsidP="00E14C56">
      <w:pPr>
        <w:rPr>
          <w:rFonts w:ascii="Helvetica" w:hAnsi="Helvetica" w:cs="Helvetica"/>
          <w:sz w:val="24"/>
          <w:szCs w:val="24"/>
        </w:rPr>
      </w:pPr>
    </w:p>
    <w:p w14:paraId="31E832D2" w14:textId="4D8390BD" w:rsidR="009564E2" w:rsidRPr="00220C73" w:rsidRDefault="009564E2" w:rsidP="00E14C56">
      <w:pPr>
        <w:rPr>
          <w:rFonts w:ascii="Helvetica" w:hAnsi="Helvetica" w:cs="Helvetica"/>
          <w:sz w:val="24"/>
          <w:szCs w:val="24"/>
        </w:rPr>
      </w:pPr>
    </w:p>
    <w:p w14:paraId="4B548BC9" w14:textId="058371CB" w:rsidR="009564E2" w:rsidRPr="00220C73" w:rsidRDefault="009564E2" w:rsidP="00E14C56">
      <w:pPr>
        <w:rPr>
          <w:rFonts w:ascii="Helvetica" w:hAnsi="Helvetica" w:cs="Helvetica"/>
          <w:sz w:val="24"/>
          <w:szCs w:val="24"/>
        </w:rPr>
      </w:pPr>
    </w:p>
    <w:p w14:paraId="1EB12F12" w14:textId="77777777" w:rsidR="009564E2" w:rsidRPr="00220C73" w:rsidRDefault="009564E2" w:rsidP="00E14C56">
      <w:pPr>
        <w:rPr>
          <w:rFonts w:ascii="Helvetica" w:hAnsi="Helvetica" w:cs="Helvetica"/>
          <w:sz w:val="24"/>
          <w:szCs w:val="24"/>
        </w:rPr>
      </w:pPr>
    </w:p>
    <w:p w14:paraId="16223A9D" w14:textId="0358A384" w:rsidR="00090D48" w:rsidRPr="00220C73" w:rsidRDefault="00090D48" w:rsidP="00E14C56">
      <w:pPr>
        <w:rPr>
          <w:rFonts w:ascii="Helvetica" w:hAnsi="Helvetica" w:cs="Helvetica"/>
          <w:sz w:val="24"/>
          <w:szCs w:val="24"/>
        </w:rPr>
      </w:pPr>
    </w:p>
    <w:p w14:paraId="7A85BF8A" w14:textId="28075B2E" w:rsidR="00090D48" w:rsidRPr="00220C73" w:rsidRDefault="00090D48" w:rsidP="00E14C56">
      <w:pPr>
        <w:rPr>
          <w:rFonts w:ascii="Helvetica" w:hAnsi="Helvetica" w:cs="Helvetica"/>
          <w:sz w:val="24"/>
          <w:szCs w:val="24"/>
        </w:rPr>
      </w:pPr>
    </w:p>
    <w:p w14:paraId="3D41BFD7" w14:textId="77777777" w:rsidR="00090D48" w:rsidRPr="00220C73" w:rsidRDefault="00090D48" w:rsidP="00E14C56">
      <w:pPr>
        <w:rPr>
          <w:rFonts w:ascii="Helvetica" w:hAnsi="Helvetica" w:cs="Helvetica"/>
          <w:sz w:val="24"/>
          <w:szCs w:val="24"/>
        </w:rPr>
      </w:pPr>
    </w:p>
    <w:p w14:paraId="145608AD" w14:textId="0DA22D4F" w:rsidR="00433AB1" w:rsidRPr="00220C73" w:rsidRDefault="00433AB1" w:rsidP="00433AB1">
      <w:pPr>
        <w:pStyle w:val="Heading1"/>
        <w:rPr>
          <w:rFonts w:ascii="Helvetica" w:hAnsi="Helvetica" w:cs="Helvetica"/>
          <w:sz w:val="24"/>
          <w:szCs w:val="24"/>
        </w:rPr>
      </w:pPr>
      <w:bookmarkStart w:id="5" w:name="_Toc131406623"/>
      <w:r w:rsidRPr="00220C73">
        <w:rPr>
          <w:rFonts w:ascii="Helvetica" w:hAnsi="Helvetica" w:cs="Helvetica"/>
          <w:sz w:val="24"/>
          <w:szCs w:val="24"/>
        </w:rPr>
        <w:lastRenderedPageBreak/>
        <w:t>Acknowledgements</w:t>
      </w:r>
      <w:bookmarkEnd w:id="5"/>
    </w:p>
    <w:p w14:paraId="21B0D7A3" w14:textId="7A3F4BB2" w:rsidR="00433AB1" w:rsidRPr="00220C73" w:rsidRDefault="00433AB1" w:rsidP="00433AB1">
      <w:pPr>
        <w:rPr>
          <w:rFonts w:ascii="Helvetica" w:hAnsi="Helvetica" w:cs="Helvetica"/>
          <w:sz w:val="24"/>
          <w:szCs w:val="24"/>
        </w:rPr>
      </w:pPr>
      <w:r w:rsidRPr="00220C73">
        <w:rPr>
          <w:rFonts w:ascii="Helvetica" w:hAnsi="Helvetica" w:cs="Helvetica"/>
          <w:sz w:val="24"/>
          <w:szCs w:val="24"/>
        </w:rPr>
        <w:t xml:space="preserve">This PhD research was supported by an ESRC Advanced Quantitative Methods studentship. </w:t>
      </w:r>
    </w:p>
    <w:p w14:paraId="3CD78E0D" w14:textId="0E679378" w:rsidR="00090D48" w:rsidRPr="00220C73" w:rsidRDefault="00433AB1" w:rsidP="00433AB1">
      <w:pPr>
        <w:rPr>
          <w:rFonts w:ascii="Helvetica" w:hAnsi="Helvetica" w:cs="Helvetica"/>
          <w:sz w:val="24"/>
          <w:szCs w:val="24"/>
        </w:rPr>
      </w:pPr>
      <w:r w:rsidRPr="00220C73">
        <w:rPr>
          <w:rFonts w:ascii="Helvetica" w:hAnsi="Helvetica" w:cs="Helvetica"/>
          <w:sz w:val="24"/>
          <w:szCs w:val="24"/>
        </w:rPr>
        <w:t>(Finish acknowledgements when thesis is completed (</w:t>
      </w:r>
      <w:r w:rsidR="00BC7955" w:rsidRPr="00220C73">
        <w:rPr>
          <w:rFonts w:ascii="Helvetica" w:hAnsi="Helvetica" w:cs="Helvetica"/>
          <w:sz w:val="24"/>
          <w:szCs w:val="24"/>
        </w:rPr>
        <w:t>and when my sanity has returned</w:t>
      </w:r>
      <w:r w:rsidRPr="00220C73">
        <w:rPr>
          <w:rFonts w:ascii="Helvetica" w:hAnsi="Helvetica" w:cs="Helvetica"/>
          <w:sz w:val="24"/>
          <w:szCs w:val="24"/>
        </w:rPr>
        <w:t>))</w:t>
      </w:r>
    </w:p>
    <w:p w14:paraId="36911279" w14:textId="767E886A" w:rsidR="009564E2" w:rsidRPr="00220C73" w:rsidRDefault="009564E2" w:rsidP="00433AB1">
      <w:pPr>
        <w:rPr>
          <w:rFonts w:ascii="Helvetica" w:hAnsi="Helvetica" w:cs="Helvetica"/>
          <w:sz w:val="24"/>
          <w:szCs w:val="24"/>
        </w:rPr>
      </w:pPr>
    </w:p>
    <w:p w14:paraId="6F445041" w14:textId="5B3B59EB" w:rsidR="009564E2" w:rsidRPr="00220C73" w:rsidRDefault="009564E2" w:rsidP="00433AB1">
      <w:pPr>
        <w:rPr>
          <w:rFonts w:ascii="Helvetica" w:hAnsi="Helvetica" w:cs="Helvetica"/>
          <w:sz w:val="24"/>
          <w:szCs w:val="24"/>
        </w:rPr>
      </w:pPr>
    </w:p>
    <w:p w14:paraId="0EF582B0" w14:textId="049B77C9" w:rsidR="009564E2" w:rsidRPr="00220C73" w:rsidRDefault="009564E2" w:rsidP="00433AB1">
      <w:pPr>
        <w:rPr>
          <w:rFonts w:ascii="Helvetica" w:hAnsi="Helvetica" w:cs="Helvetica"/>
          <w:sz w:val="24"/>
          <w:szCs w:val="24"/>
        </w:rPr>
      </w:pPr>
    </w:p>
    <w:p w14:paraId="5B4F0ADF" w14:textId="0181BFFE" w:rsidR="009564E2" w:rsidRPr="00220C73" w:rsidRDefault="009564E2" w:rsidP="00433AB1">
      <w:pPr>
        <w:rPr>
          <w:rFonts w:ascii="Helvetica" w:hAnsi="Helvetica" w:cs="Helvetica"/>
          <w:sz w:val="24"/>
          <w:szCs w:val="24"/>
        </w:rPr>
      </w:pPr>
    </w:p>
    <w:p w14:paraId="69AF1178" w14:textId="062DD022" w:rsidR="009564E2" w:rsidRPr="00220C73" w:rsidRDefault="009564E2" w:rsidP="00433AB1">
      <w:pPr>
        <w:rPr>
          <w:rFonts w:ascii="Helvetica" w:hAnsi="Helvetica" w:cs="Helvetica"/>
          <w:sz w:val="24"/>
          <w:szCs w:val="24"/>
        </w:rPr>
      </w:pPr>
    </w:p>
    <w:p w14:paraId="26964DBE" w14:textId="428BC0B2" w:rsidR="009564E2" w:rsidRPr="00220C73" w:rsidRDefault="009564E2" w:rsidP="00433AB1">
      <w:pPr>
        <w:rPr>
          <w:rFonts w:ascii="Helvetica" w:hAnsi="Helvetica" w:cs="Helvetica"/>
          <w:sz w:val="24"/>
          <w:szCs w:val="24"/>
        </w:rPr>
      </w:pPr>
    </w:p>
    <w:p w14:paraId="066C4947" w14:textId="2FB9FBA0" w:rsidR="009564E2" w:rsidRPr="00220C73" w:rsidRDefault="009564E2" w:rsidP="00433AB1">
      <w:pPr>
        <w:rPr>
          <w:rFonts w:ascii="Helvetica" w:hAnsi="Helvetica" w:cs="Helvetica"/>
          <w:sz w:val="24"/>
          <w:szCs w:val="24"/>
        </w:rPr>
      </w:pPr>
    </w:p>
    <w:p w14:paraId="0CF6FCAC" w14:textId="01DBF179" w:rsidR="009564E2" w:rsidRPr="00220C73" w:rsidRDefault="009564E2" w:rsidP="00433AB1">
      <w:pPr>
        <w:rPr>
          <w:rFonts w:ascii="Helvetica" w:hAnsi="Helvetica" w:cs="Helvetica"/>
          <w:sz w:val="24"/>
          <w:szCs w:val="24"/>
        </w:rPr>
      </w:pPr>
    </w:p>
    <w:p w14:paraId="6DCB5039" w14:textId="178C36CC" w:rsidR="009564E2" w:rsidRPr="00220C73" w:rsidRDefault="009564E2" w:rsidP="00433AB1">
      <w:pPr>
        <w:rPr>
          <w:rFonts w:ascii="Helvetica" w:hAnsi="Helvetica" w:cs="Helvetica"/>
          <w:sz w:val="24"/>
          <w:szCs w:val="24"/>
        </w:rPr>
      </w:pPr>
    </w:p>
    <w:p w14:paraId="791EE215" w14:textId="30465938" w:rsidR="009564E2" w:rsidRPr="00220C73" w:rsidRDefault="009564E2" w:rsidP="00433AB1">
      <w:pPr>
        <w:rPr>
          <w:rFonts w:ascii="Helvetica" w:hAnsi="Helvetica" w:cs="Helvetica"/>
          <w:sz w:val="24"/>
          <w:szCs w:val="24"/>
        </w:rPr>
      </w:pPr>
    </w:p>
    <w:p w14:paraId="15D97690" w14:textId="5647260F" w:rsidR="009564E2" w:rsidRPr="00220C73" w:rsidRDefault="009564E2" w:rsidP="00433AB1">
      <w:pPr>
        <w:rPr>
          <w:rFonts w:ascii="Helvetica" w:hAnsi="Helvetica" w:cs="Helvetica"/>
          <w:sz w:val="24"/>
          <w:szCs w:val="24"/>
        </w:rPr>
      </w:pPr>
    </w:p>
    <w:p w14:paraId="028C021E" w14:textId="6650CFA3" w:rsidR="009564E2" w:rsidRPr="00220C73" w:rsidRDefault="009564E2" w:rsidP="00433AB1">
      <w:pPr>
        <w:rPr>
          <w:rFonts w:ascii="Helvetica" w:hAnsi="Helvetica" w:cs="Helvetica"/>
          <w:sz w:val="24"/>
          <w:szCs w:val="24"/>
        </w:rPr>
      </w:pPr>
    </w:p>
    <w:p w14:paraId="453A8E82" w14:textId="25981561" w:rsidR="009564E2" w:rsidRPr="00220C73" w:rsidRDefault="009564E2" w:rsidP="00433AB1">
      <w:pPr>
        <w:rPr>
          <w:rFonts w:ascii="Helvetica" w:hAnsi="Helvetica" w:cs="Helvetica"/>
          <w:sz w:val="24"/>
          <w:szCs w:val="24"/>
        </w:rPr>
      </w:pPr>
    </w:p>
    <w:p w14:paraId="5679019B" w14:textId="715F994C" w:rsidR="009564E2" w:rsidRPr="00220C73" w:rsidRDefault="009564E2" w:rsidP="00433AB1">
      <w:pPr>
        <w:rPr>
          <w:rFonts w:ascii="Helvetica" w:hAnsi="Helvetica" w:cs="Helvetica"/>
          <w:sz w:val="24"/>
          <w:szCs w:val="24"/>
        </w:rPr>
      </w:pPr>
    </w:p>
    <w:p w14:paraId="7B88EBD9" w14:textId="37AA183D" w:rsidR="009564E2" w:rsidRPr="00220C73" w:rsidRDefault="009564E2" w:rsidP="00433AB1">
      <w:pPr>
        <w:rPr>
          <w:rFonts w:ascii="Helvetica" w:hAnsi="Helvetica" w:cs="Helvetica"/>
          <w:sz w:val="24"/>
          <w:szCs w:val="24"/>
        </w:rPr>
      </w:pPr>
    </w:p>
    <w:p w14:paraId="13709FF9" w14:textId="7DECADFC" w:rsidR="009564E2" w:rsidRPr="00220C73" w:rsidRDefault="009564E2" w:rsidP="00433AB1">
      <w:pPr>
        <w:rPr>
          <w:rFonts w:ascii="Helvetica" w:hAnsi="Helvetica" w:cs="Helvetica"/>
          <w:sz w:val="24"/>
          <w:szCs w:val="24"/>
        </w:rPr>
      </w:pPr>
    </w:p>
    <w:p w14:paraId="7BDB8E5C" w14:textId="7B3A6E2D" w:rsidR="009564E2" w:rsidRPr="00220C73" w:rsidRDefault="009564E2" w:rsidP="00433AB1">
      <w:pPr>
        <w:rPr>
          <w:rFonts w:ascii="Helvetica" w:hAnsi="Helvetica" w:cs="Helvetica"/>
          <w:sz w:val="24"/>
          <w:szCs w:val="24"/>
        </w:rPr>
      </w:pPr>
    </w:p>
    <w:p w14:paraId="0BA1BAB3" w14:textId="4E5304DF" w:rsidR="009564E2" w:rsidRPr="00220C73" w:rsidRDefault="009564E2" w:rsidP="00433AB1">
      <w:pPr>
        <w:rPr>
          <w:rFonts w:ascii="Helvetica" w:hAnsi="Helvetica" w:cs="Helvetica"/>
          <w:sz w:val="24"/>
          <w:szCs w:val="24"/>
        </w:rPr>
      </w:pPr>
    </w:p>
    <w:p w14:paraId="61EEBD45" w14:textId="1685A3D3" w:rsidR="009564E2" w:rsidRPr="00220C73" w:rsidRDefault="009564E2" w:rsidP="00433AB1">
      <w:pPr>
        <w:rPr>
          <w:rFonts w:ascii="Helvetica" w:hAnsi="Helvetica" w:cs="Helvetica"/>
          <w:sz w:val="24"/>
          <w:szCs w:val="24"/>
        </w:rPr>
      </w:pPr>
    </w:p>
    <w:p w14:paraId="1FEA9173" w14:textId="312D77C1" w:rsidR="009564E2" w:rsidRPr="00220C73" w:rsidRDefault="009564E2" w:rsidP="00433AB1">
      <w:pPr>
        <w:rPr>
          <w:rFonts w:ascii="Helvetica" w:hAnsi="Helvetica" w:cs="Helvetica"/>
          <w:sz w:val="24"/>
          <w:szCs w:val="24"/>
        </w:rPr>
      </w:pPr>
    </w:p>
    <w:p w14:paraId="3857EB99" w14:textId="3DCA9694" w:rsidR="009564E2" w:rsidRPr="00220C73" w:rsidRDefault="009564E2" w:rsidP="00433AB1">
      <w:pPr>
        <w:rPr>
          <w:rFonts w:ascii="Helvetica" w:hAnsi="Helvetica" w:cs="Helvetica"/>
          <w:sz w:val="24"/>
          <w:szCs w:val="24"/>
        </w:rPr>
      </w:pPr>
    </w:p>
    <w:p w14:paraId="1FFF7DBD" w14:textId="1F000A57" w:rsidR="009564E2" w:rsidRPr="00220C73" w:rsidRDefault="009564E2" w:rsidP="00433AB1">
      <w:pPr>
        <w:rPr>
          <w:rFonts w:ascii="Helvetica" w:hAnsi="Helvetica" w:cs="Helvetica"/>
          <w:sz w:val="24"/>
          <w:szCs w:val="24"/>
        </w:rPr>
      </w:pPr>
    </w:p>
    <w:p w14:paraId="5F99697F" w14:textId="2B330B32" w:rsidR="009564E2" w:rsidRPr="00220C73" w:rsidRDefault="009564E2" w:rsidP="00433AB1">
      <w:pPr>
        <w:rPr>
          <w:rFonts w:ascii="Helvetica" w:hAnsi="Helvetica" w:cs="Helvetica"/>
          <w:sz w:val="24"/>
          <w:szCs w:val="24"/>
        </w:rPr>
      </w:pPr>
    </w:p>
    <w:p w14:paraId="60415222" w14:textId="2EDF5971" w:rsidR="009564E2" w:rsidRPr="00220C73" w:rsidRDefault="009564E2" w:rsidP="00433AB1">
      <w:pPr>
        <w:rPr>
          <w:rFonts w:ascii="Helvetica" w:hAnsi="Helvetica" w:cs="Helvetica"/>
          <w:sz w:val="24"/>
          <w:szCs w:val="24"/>
        </w:rPr>
      </w:pPr>
    </w:p>
    <w:p w14:paraId="52B95FE4" w14:textId="0B68EAC3" w:rsidR="009564E2" w:rsidRPr="00220C73" w:rsidRDefault="009564E2" w:rsidP="00433AB1">
      <w:pPr>
        <w:rPr>
          <w:rFonts w:ascii="Helvetica" w:hAnsi="Helvetica" w:cs="Helvetica"/>
          <w:sz w:val="24"/>
          <w:szCs w:val="24"/>
        </w:rPr>
      </w:pPr>
    </w:p>
    <w:p w14:paraId="5302E818" w14:textId="77777777" w:rsidR="009564E2" w:rsidRPr="00220C73" w:rsidRDefault="009564E2" w:rsidP="00433AB1">
      <w:pPr>
        <w:rPr>
          <w:rFonts w:ascii="Helvetica" w:hAnsi="Helvetica" w:cs="Helvetica"/>
          <w:sz w:val="24"/>
          <w:szCs w:val="24"/>
        </w:rPr>
      </w:pPr>
    </w:p>
    <w:p w14:paraId="53210FBD" w14:textId="41A22FAF" w:rsidR="00433AB1" w:rsidRPr="00220C73" w:rsidRDefault="00433AB1" w:rsidP="00433AB1">
      <w:pPr>
        <w:pStyle w:val="Heading1"/>
        <w:rPr>
          <w:rFonts w:ascii="Helvetica" w:hAnsi="Helvetica" w:cs="Helvetica"/>
          <w:sz w:val="24"/>
          <w:szCs w:val="24"/>
        </w:rPr>
      </w:pPr>
      <w:bookmarkStart w:id="6" w:name="_Toc131406624"/>
      <w:commentRangeStart w:id="7"/>
      <w:r w:rsidRPr="00220C73">
        <w:rPr>
          <w:rFonts w:ascii="Helvetica" w:hAnsi="Helvetica" w:cs="Helvetica"/>
          <w:sz w:val="24"/>
          <w:szCs w:val="24"/>
        </w:rPr>
        <w:lastRenderedPageBreak/>
        <w:t>Introduction</w:t>
      </w:r>
      <w:bookmarkEnd w:id="6"/>
    </w:p>
    <w:p w14:paraId="70C77DD8" w14:textId="77777777" w:rsidR="009564E2" w:rsidRPr="00220C73" w:rsidRDefault="00433AB1" w:rsidP="00433AB1">
      <w:pPr>
        <w:rPr>
          <w:rFonts w:ascii="Helvetica" w:hAnsi="Helvetica" w:cs="Helvetica"/>
          <w:sz w:val="24"/>
          <w:szCs w:val="24"/>
        </w:rPr>
      </w:pPr>
      <w:r w:rsidRPr="00220C73">
        <w:rPr>
          <w:rFonts w:ascii="Helvetica" w:hAnsi="Helvetica" w:cs="Helvetica"/>
          <w:sz w:val="24"/>
          <w:szCs w:val="24"/>
        </w:rPr>
        <w:t xml:space="preserve">This thesis will make use of existing large-scale nationally representative longitudinal datasets </w:t>
      </w:r>
      <w:r w:rsidR="00464CA3" w:rsidRPr="00220C73">
        <w:rPr>
          <w:rFonts w:ascii="Helvetica" w:hAnsi="Helvetica" w:cs="Helvetica"/>
          <w:sz w:val="24"/>
          <w:szCs w:val="24"/>
        </w:rPr>
        <w:t>to</w:t>
      </w:r>
      <w:r w:rsidRPr="00220C73">
        <w:rPr>
          <w:rFonts w:ascii="Helvetica" w:hAnsi="Helvetica" w:cs="Helvetica"/>
          <w:sz w:val="24"/>
          <w:szCs w:val="24"/>
        </w:rPr>
        <w:t xml:space="preserve"> produce </w:t>
      </w:r>
      <w:commentRangeEnd w:id="7"/>
      <w:r w:rsidR="00A4695B" w:rsidRPr="00220C73">
        <w:rPr>
          <w:rStyle w:val="CommentReference"/>
          <w:rFonts w:ascii="Helvetica" w:hAnsi="Helvetica" w:cs="Helvetica"/>
          <w:sz w:val="24"/>
          <w:szCs w:val="24"/>
        </w:rPr>
        <w:commentReference w:id="7"/>
      </w:r>
      <w:r w:rsidRPr="00220C73">
        <w:rPr>
          <w:rFonts w:ascii="Helvetica" w:hAnsi="Helvetica" w:cs="Helvetica"/>
          <w:sz w:val="24"/>
          <w:szCs w:val="24"/>
        </w:rPr>
        <w:t xml:space="preserve">multivariate statistical analyses of youth transitions. The study of youth transitions has been a central element within the sociology of youth </w:t>
      </w:r>
      <w:r w:rsidR="00CD39F3" w:rsidRPr="00220C73">
        <w:rPr>
          <w:rFonts w:ascii="Helvetica" w:hAnsi="Helvetica" w:cs="Helvetica"/>
          <w:sz w:val="24"/>
          <w:szCs w:val="24"/>
        </w:rPr>
        <w:fldChar w:fldCharType="begin"/>
      </w:r>
      <w:r w:rsidR="00CD39F3" w:rsidRPr="00220C73">
        <w:rPr>
          <w:rFonts w:ascii="Helvetica" w:hAnsi="Helvetica" w:cs="Helvetica"/>
          <w:sz w:val="24"/>
          <w:szCs w:val="24"/>
        </w:rPr>
        <w:instrText xml:space="preserve"> ADDIN ZOTERO_ITEM CSL_CITATION {"citationID":"PMyw6RVT","properties":{"formattedCitation":"(Clarke, 1978)","plainCitation":"(Clarke, 1978)","noteIndex":0},"citationItems":[{"id":10708,"uris":["http://zotero.org/users/8741181/items/JS5RGF3G"],"itemData":{"id":10708,"type":"article-journal","container-title":"Report","title":"The Transition for School to Work: A critical review of literature","volume":"48","author":[{"family":"Clarke","given":"L"}],"issued":{"date-parts":[["1978"]]}}}],"schema":"https://github.com/citation-style-language/schema/raw/master/csl-citation.json"} </w:instrText>
      </w:r>
      <w:r w:rsidR="00CD39F3" w:rsidRPr="00220C73">
        <w:rPr>
          <w:rFonts w:ascii="Helvetica" w:hAnsi="Helvetica" w:cs="Helvetica"/>
          <w:sz w:val="24"/>
          <w:szCs w:val="24"/>
        </w:rPr>
        <w:fldChar w:fldCharType="separate"/>
      </w:r>
      <w:r w:rsidR="00CD39F3" w:rsidRPr="00220C73">
        <w:rPr>
          <w:rFonts w:ascii="Helvetica" w:hAnsi="Helvetica" w:cs="Helvetica"/>
          <w:sz w:val="24"/>
          <w:szCs w:val="24"/>
        </w:rPr>
        <w:t>(Clarke, 1978)</w:t>
      </w:r>
      <w:r w:rsidR="00CD39F3" w:rsidRPr="00220C73">
        <w:rPr>
          <w:rFonts w:ascii="Helvetica" w:hAnsi="Helvetica" w:cs="Helvetica"/>
          <w:sz w:val="24"/>
          <w:szCs w:val="24"/>
        </w:rPr>
        <w:fldChar w:fldCharType="end"/>
      </w:r>
      <w:r w:rsidRPr="00220C73">
        <w:rPr>
          <w:rFonts w:ascii="Helvetica" w:hAnsi="Helvetica" w:cs="Helvetica"/>
          <w:sz w:val="24"/>
          <w:szCs w:val="24"/>
        </w:rPr>
        <w:t xml:space="preserve">. </w:t>
      </w:r>
      <w:r w:rsidR="009564E2" w:rsidRPr="00220C73">
        <w:rPr>
          <w:rFonts w:ascii="Helvetica" w:hAnsi="Helvetica" w:cs="Helvetica"/>
          <w:sz w:val="24"/>
          <w:szCs w:val="24"/>
        </w:rPr>
        <w:t>T</w:t>
      </w:r>
      <w:r w:rsidRPr="00220C73">
        <w:rPr>
          <w:rFonts w:ascii="Helvetica" w:hAnsi="Helvetica" w:cs="Helvetica"/>
          <w:sz w:val="24"/>
          <w:szCs w:val="24"/>
        </w:rPr>
        <w:t xml:space="preserve">he transition - has emerged as a major research paradigm </w:t>
      </w:r>
      <w:r w:rsidR="00CD39F3"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ymfIknI","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CD39F3" w:rsidRPr="00220C73">
        <w:rPr>
          <w:rFonts w:ascii="Helvetica" w:hAnsi="Helvetica" w:cs="Helvetica"/>
          <w:sz w:val="24"/>
          <w:szCs w:val="24"/>
        </w:rPr>
        <w:fldChar w:fldCharType="separate"/>
      </w:r>
      <w:r w:rsidR="00CD39F3" w:rsidRPr="00220C73">
        <w:rPr>
          <w:rFonts w:ascii="Helvetica" w:hAnsi="Helvetica" w:cs="Helvetica"/>
          <w:sz w:val="24"/>
          <w:szCs w:val="24"/>
        </w:rPr>
        <w:t>(Elder, 1994: 4)</w:t>
      </w:r>
      <w:r w:rsidR="00CD39F3" w:rsidRPr="00220C73">
        <w:rPr>
          <w:rFonts w:ascii="Helvetica" w:hAnsi="Helvetica" w:cs="Helvetica"/>
          <w:sz w:val="24"/>
          <w:szCs w:val="24"/>
        </w:rPr>
        <w:fldChar w:fldCharType="end"/>
      </w:r>
      <w:r w:rsidRPr="00220C73">
        <w:rPr>
          <w:rFonts w:ascii="Helvetica" w:hAnsi="Helvetica" w:cs="Helvetica"/>
          <w:sz w:val="24"/>
          <w:szCs w:val="24"/>
        </w:rPr>
        <w:t xml:space="preserve">. </w:t>
      </w:r>
      <w:r w:rsidR="009564E2" w:rsidRPr="00220C73">
        <w:rPr>
          <w:rFonts w:ascii="Helvetica" w:hAnsi="Helvetica" w:cs="Helvetica"/>
          <w:sz w:val="24"/>
          <w:szCs w:val="24"/>
        </w:rPr>
        <w:t>S</w:t>
      </w:r>
      <w:r w:rsidRPr="00220C73">
        <w:rPr>
          <w:rFonts w:ascii="Helvetica" w:hAnsi="Helvetica" w:cs="Helvetica"/>
          <w:sz w:val="24"/>
          <w:szCs w:val="24"/>
        </w:rPr>
        <w:t xml:space="preserve">ocial scientists engage in areas of human agency, the relation between individuals and changing society, as well as linked and interdependent lives (ibid). </w:t>
      </w:r>
    </w:p>
    <w:p w14:paraId="31B9A784" w14:textId="20FB2332" w:rsidR="00433AB1" w:rsidRPr="00220C73" w:rsidRDefault="00433AB1" w:rsidP="00433AB1">
      <w:pPr>
        <w:rPr>
          <w:rFonts w:ascii="Helvetica" w:hAnsi="Helvetica" w:cs="Helvetica"/>
          <w:sz w:val="24"/>
          <w:szCs w:val="24"/>
        </w:rPr>
      </w:pPr>
      <w:r w:rsidRPr="00220C73">
        <w:rPr>
          <w:rFonts w:ascii="Helvetica" w:hAnsi="Helvetica" w:cs="Helvetica"/>
          <w:sz w:val="24"/>
          <w:szCs w:val="24"/>
        </w:rPr>
        <w:t xml:space="preserve">Young people grow up in changing social and economic circumstances </w:t>
      </w:r>
      <w:r w:rsidR="00CD39F3" w:rsidRPr="00220C73">
        <w:rPr>
          <w:rFonts w:ascii="Helvetica" w:hAnsi="Helvetica" w:cs="Helvetica"/>
          <w:sz w:val="24"/>
          <w:szCs w:val="24"/>
        </w:rPr>
        <w:fldChar w:fldCharType="begin"/>
      </w:r>
      <w:r w:rsidR="00CD39F3" w:rsidRPr="00220C73">
        <w:rPr>
          <w:rFonts w:ascii="Helvetica" w:hAnsi="Helvetica" w:cs="Helvetica"/>
          <w:sz w:val="24"/>
          <w:szCs w:val="24"/>
        </w:rPr>
        <w:instrText xml:space="preserve"> ADDIN ZOTERO_ITEM CSL_CITATION {"citationID":"Qqi5FVYP","properties":{"formattedCitation":"(Furlong and Cartmel, 1997)","plainCitation":"(Furlong and Cartmel, 1997)","noteIndex":0},"citationItems":[{"id":1839,"uris":["http://zotero.org/users/8741181/items/EW56EK7D"],"itemData":{"id":1839,"type":"article-journal","container-title":"YOUNG","DOI":"10.1177/110330889700500102","ISSN":"1103-3088, 1741-3222","issue":"1","journalAbbreviation":"YOUNG","language":"en","page":"3-20","source":"DOI.org (Crossref)","title":"Risk and uncertainty in the youth transition","volume":"5","author":[{"family":"Furlong","given":"Andy"},{"family":"Cartmel","given":"Fred"}],"issued":{"date-parts":[["1997",2]]}}}],"schema":"https://github.com/citation-style-language/schema/raw/master/csl-citation.json"} </w:instrText>
      </w:r>
      <w:r w:rsidR="00CD39F3" w:rsidRPr="00220C73">
        <w:rPr>
          <w:rFonts w:ascii="Helvetica" w:hAnsi="Helvetica" w:cs="Helvetica"/>
          <w:sz w:val="24"/>
          <w:szCs w:val="24"/>
        </w:rPr>
        <w:fldChar w:fldCharType="separate"/>
      </w:r>
      <w:r w:rsidR="00CD39F3" w:rsidRPr="00220C73">
        <w:rPr>
          <w:rFonts w:ascii="Helvetica" w:hAnsi="Helvetica" w:cs="Helvetica"/>
          <w:sz w:val="24"/>
          <w:szCs w:val="24"/>
        </w:rPr>
        <w:t>(Furlong and Cartmel, 1997)</w:t>
      </w:r>
      <w:r w:rsidR="00CD39F3" w:rsidRPr="00220C73">
        <w:rPr>
          <w:rFonts w:ascii="Helvetica" w:hAnsi="Helvetica" w:cs="Helvetica"/>
          <w:sz w:val="24"/>
          <w:szCs w:val="24"/>
        </w:rPr>
        <w:fldChar w:fldCharType="end"/>
      </w:r>
      <w:r w:rsidRPr="00220C73">
        <w:rPr>
          <w:rFonts w:ascii="Helvetica" w:hAnsi="Helvetica" w:cs="Helvetica"/>
          <w:sz w:val="24"/>
          <w:szCs w:val="24"/>
        </w:rPr>
        <w:t xml:space="preserve">. Transitions from education to employment, along with housing and domestic transitions, traditionally were inter-related </w:t>
      </w:r>
      <w:r w:rsidR="00CD39F3" w:rsidRPr="00220C73">
        <w:rPr>
          <w:rFonts w:ascii="Helvetica" w:hAnsi="Helvetica" w:cs="Helvetica"/>
          <w:sz w:val="24"/>
          <w:szCs w:val="24"/>
        </w:rPr>
        <w:fldChar w:fldCharType="begin"/>
      </w:r>
      <w:r w:rsidR="00CD39F3" w:rsidRPr="00220C73">
        <w:rPr>
          <w:rFonts w:ascii="Helvetica" w:hAnsi="Helvetica" w:cs="Helvetica"/>
          <w:sz w:val="24"/>
          <w:szCs w:val="24"/>
        </w:rPr>
        <w:instrText xml:space="preserve"> ADDIN ZOTERO_ITEM CSL_CITATION {"citationID":"EBCxZz2v","properties":{"formattedCitation":"(Coles, 2005)","plainCitation":"(Coles, 2005)","noteIndex":0},"citationItems":[{"id":10709,"uris":["http://zotero.org/users/8741181/items/JNVDESMP"],"itemData":{"id":10709,"type":"book","publisher":"Routledge","title":"Youth and social policy: Youth citizenship and young careers","author":[{"family":"Coles","given":"B"}],"issued":{"date-parts":[["2005"]]}}}],"schema":"https://github.com/citation-style-language/schema/raw/master/csl-citation.json"} </w:instrText>
      </w:r>
      <w:r w:rsidR="00CD39F3" w:rsidRPr="00220C73">
        <w:rPr>
          <w:rFonts w:ascii="Helvetica" w:hAnsi="Helvetica" w:cs="Helvetica"/>
          <w:sz w:val="24"/>
          <w:szCs w:val="24"/>
        </w:rPr>
        <w:fldChar w:fldCharType="separate"/>
      </w:r>
      <w:r w:rsidR="00CD39F3" w:rsidRPr="00220C73">
        <w:rPr>
          <w:rFonts w:ascii="Helvetica" w:hAnsi="Helvetica" w:cs="Helvetica"/>
          <w:sz w:val="24"/>
          <w:szCs w:val="24"/>
        </w:rPr>
        <w:t>(Coles, 2005)</w:t>
      </w:r>
      <w:r w:rsidR="00CD39F3" w:rsidRPr="00220C73">
        <w:rPr>
          <w:rFonts w:ascii="Helvetica" w:hAnsi="Helvetica" w:cs="Helvetica"/>
          <w:sz w:val="24"/>
          <w:szCs w:val="24"/>
        </w:rPr>
        <w:fldChar w:fldCharType="end"/>
      </w:r>
      <w:r w:rsidRPr="00220C73">
        <w:rPr>
          <w:rFonts w:ascii="Helvetica" w:hAnsi="Helvetica" w:cs="Helvetica"/>
          <w:sz w:val="24"/>
          <w:szCs w:val="24"/>
        </w:rPr>
        <w:t xml:space="preserve">. From what we know thus far, increasing numbers of young people remain in education for longer periods </w:t>
      </w:r>
      <w:r w:rsidR="00CD39F3" w:rsidRPr="00220C73">
        <w:rPr>
          <w:rFonts w:ascii="Helvetica" w:hAnsi="Helvetica" w:cs="Helvetica"/>
          <w:sz w:val="24"/>
          <w:szCs w:val="24"/>
        </w:rPr>
        <w:fldChar w:fldCharType="begin"/>
      </w:r>
      <w:r w:rsidR="00CD39F3" w:rsidRPr="00220C73">
        <w:rPr>
          <w:rFonts w:ascii="Helvetica" w:hAnsi="Helvetica" w:cs="Helvetica"/>
          <w:sz w:val="24"/>
          <w:szCs w:val="24"/>
        </w:rPr>
        <w:instrText xml:space="preserve"> ADDIN ZOTERO_ITEM CSL_CITATION {"citationID":"D7Yzd2co","properties":{"formattedCitation":"(Furlong and Cartmel, 1997)","plainCitation":"(Furlong and Cartmel, 1997)","noteIndex":0},"citationItems":[{"id":1839,"uris":["http://zotero.org/users/8741181/items/EW56EK7D"],"itemData":{"id":1839,"type":"article-journal","container-title":"YOUNG","DOI":"10.1177/110330889700500102","ISSN":"1103-3088, 1741-3222","issue":"1","journalAbbreviation":"YOUNG","language":"en","page":"3-20","source":"DOI.org (Crossref)","title":"Risk and uncertainty in the youth transition","volume":"5","author":[{"family":"Furlong","given":"Andy"},{"family":"Cartmel","given":"Fred"}],"issued":{"date-parts":[["1997",2]]}}}],"schema":"https://github.com/citation-style-language/schema/raw/master/csl-citation.json"} </w:instrText>
      </w:r>
      <w:r w:rsidR="00CD39F3" w:rsidRPr="00220C73">
        <w:rPr>
          <w:rFonts w:ascii="Helvetica" w:hAnsi="Helvetica" w:cs="Helvetica"/>
          <w:sz w:val="24"/>
          <w:szCs w:val="24"/>
        </w:rPr>
        <w:fldChar w:fldCharType="separate"/>
      </w:r>
      <w:r w:rsidR="00CD39F3" w:rsidRPr="00220C73">
        <w:rPr>
          <w:rFonts w:ascii="Helvetica" w:hAnsi="Helvetica" w:cs="Helvetica"/>
          <w:sz w:val="24"/>
          <w:szCs w:val="24"/>
        </w:rPr>
        <w:t>(Furlong and Cartmel, 1997)</w:t>
      </w:r>
      <w:r w:rsidR="00CD39F3" w:rsidRPr="00220C73">
        <w:rPr>
          <w:rFonts w:ascii="Helvetica" w:hAnsi="Helvetica" w:cs="Helvetica"/>
          <w:sz w:val="24"/>
          <w:szCs w:val="24"/>
        </w:rPr>
        <w:fldChar w:fldCharType="end"/>
      </w:r>
      <w:r w:rsidRPr="00220C73">
        <w:rPr>
          <w:rFonts w:ascii="Helvetica" w:hAnsi="Helvetica" w:cs="Helvetica"/>
          <w:sz w:val="24"/>
          <w:szCs w:val="24"/>
        </w:rPr>
        <w:t xml:space="preserve">. Living away from the parental home, and cohabitation outside of marriage are increasingly common </w:t>
      </w:r>
      <w:r w:rsidR="0056130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gSiBXSdq","properties":{"formattedCitation":"(Murphy, 2000; Seltzer, 2004; Holdsworth and Morgan, 2005; Mulder, 2009)","plainCitation":"(Murphy, 2000; Seltzer, 2004; Holdsworth and Morgan, 2005; Mulder, 2009)","dontUpdate":true,"noteIndex":0},"citationItems":[{"id":10712,"uris":["http://zotero.org/users/8741181/items/DLGEEE6R"],"itemData":{"id":10712,"type":"article-journal","container-title":"Journal of the Royal Statistical Society. Series A (Statistics in Society)","issue":"2","title":"Cohabitation in Britain","volume":"163","author":[{"family":"Murphy","given":"M"}],"issued":{"date-parts":[["2000"]]}}},{"id":1843,"uris":["http://zotero.org/users/8741181/items/RFD9WL85"],"itemData":{"id":1843,"type":"article-journal","container-title":"Journal of Marriage and Family","DOI":"10.1111/j.0022-2445.2004.00062.x","ISSN":"0022-2445, 1741-3737","issue":"4","journalAbbreviation":"J Marriage and Family","language":"en","page":"921-928","source":"DOI.org (Crossref)","title":"Cohabitation in the United States and Britain: Demography, kinship, and the future","title-short":"Cohabitation in the United States and Britain","volume":"66","author":[{"family":"Seltzer","given":"Judith A."}],"issued":{"date-parts":[["2004",11]]}}},{"id":10713,"uris":["http://zotero.org/users/8741181/items/V8Y2ZHT4"],"itemData":{"id":10713,"type":"book","publisher":"McGraw-Hill Education","title":"Transitions in context: Leaving home, independence and adulthood: leaving home, independence and adulthood.","author":[{"family":"Holdsworth","given":"C"},{"family":"Morgan","given":"D"}],"issued":{"date-parts":[["2005"]]}}},{"id":10711,"uris":["http://zotero.org/users/8741181/items/N5BY25AI"],"itemData":{"id":10711,"type":"chapter","container-title":"Handbook of youth and young adulthood","publisher":"Routledge","title":"Leaving the parental home in young adulthood","author":[{"family":"Mulder","given":"C.H"}],"issued":{"date-parts":[["2009"]]}}}],"schema":"https://github.com/citation-style-language/schema/raw/master/csl-citation.json"} </w:instrText>
      </w:r>
      <w:r w:rsidR="0056130B" w:rsidRPr="00220C73">
        <w:rPr>
          <w:rFonts w:ascii="Helvetica" w:hAnsi="Helvetica" w:cs="Helvetica"/>
          <w:sz w:val="24"/>
          <w:szCs w:val="24"/>
        </w:rPr>
        <w:fldChar w:fldCharType="separate"/>
      </w:r>
      <w:r w:rsidR="0056130B" w:rsidRPr="00220C73">
        <w:rPr>
          <w:rFonts w:ascii="Helvetica" w:hAnsi="Helvetica" w:cs="Helvetica"/>
          <w:sz w:val="24"/>
          <w:szCs w:val="24"/>
        </w:rPr>
        <w:t>(Murphy, 2000: 52; Seltzer, 2004: 926; Holdsworth and Morgan, 2005; Mulder, 2009)</w:t>
      </w:r>
      <w:r w:rsidR="0056130B" w:rsidRPr="00220C73">
        <w:rPr>
          <w:rFonts w:ascii="Helvetica" w:hAnsi="Helvetica" w:cs="Helvetica"/>
          <w:sz w:val="24"/>
          <w:szCs w:val="24"/>
        </w:rPr>
        <w:fldChar w:fldCharType="end"/>
      </w:r>
      <w:r w:rsidR="0056130B" w:rsidRPr="00220C73">
        <w:rPr>
          <w:rFonts w:ascii="Helvetica" w:hAnsi="Helvetica" w:cs="Helvetica"/>
          <w:sz w:val="24"/>
          <w:szCs w:val="24"/>
        </w:rPr>
        <w:t xml:space="preserve">. </w:t>
      </w:r>
      <w:r w:rsidRPr="00220C73">
        <w:rPr>
          <w:rFonts w:ascii="Helvetica" w:hAnsi="Helvetica" w:cs="Helvetica"/>
          <w:sz w:val="24"/>
          <w:szCs w:val="24"/>
        </w:rPr>
        <w:t xml:space="preserve">Young People now marry later, are more likely to have a first birth later, and have fewer children than in previous generations </w:t>
      </w:r>
      <w:r w:rsidR="0056130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9iBsic2","properties":{"formattedCitation":"(Ermisch and Francesconi, 2000; Aassve, Mazzuco and Mencarini, 2005)","plainCitation":"(Ermisch and Francesconi, 2000; Aassve, Mazzuco and Mencarini, 2005)","dontUpdate":true,"noteIndex":0},"citationItems":[{"id":1836,"uris":["http://zotero.org/users/8741181/items/G8MWCJ5E"],"itemData":{"id":1836,"type":"article-journal","abstract":"This paper uses a new source of data to study the dramatic increase in cohabiting unions in Great Britain. It analyses, in turn, entry into ®rst partnership, the stability of cohabiting unions and repartnering after dissolution of cohabitation. In excess of 70% of ®rst partnerships are now cohabitations, and these last a relatively short time before being either turned into marriage or dissolved. The shift to cohabitation as the dominant mode of ®rst partnership plays an important role in the delay of ®rst marriage and motherhood. The paper also investigates the factors that are associated with the outcome of cohabitations.","container-title":"Journal of the Royal Statistical Society: Series A (Statistics in Society)","DOI":"10.1111/1467-985X.00163","ISSN":"0964-1998, 1467-985X","issue":"2","journalAbbreviation":"J Royal Statistical Soc A","language":"en","page":"153-171","source":"DOI.org (Crossref)","title":"Cohabitation in Great Britain: not for long, but here to stay","title-short":"Cohabitation in Great Britain","volume":"163","author":[{"family":"Ermisch","given":"John"},{"family":"Francesconi","given":"Marco"}],"issued":{"date-parts":[["2000",6]]}}},{"id":1841,"uris":["http://zotero.org/users/8741181/items/MIZFALDS"],"itemData":{"id":1841,"type":"article-journal","abstract":"Fertility rates in contemporary Europe have reached dramatically low levels. In light of this we are interested in the extent to which childbearing events may worsen individuals’ material well-being. Using a sample of women drawn from the European Community Household Panel Survey, we make a comparison of the impact of childbearing on wellbeing using a welfare-regime classification. Recognizing that poverty status is a poor proxy for well-being, we also derive several measures of well-being that are multidimensional in nature. These measures are referred to as deprivation indices and avoid the poor/non-poor dichotomy. We provide descriptive statistics of poverty status and deprivations indices, as well as an analysis of a more causal nature, the latter consisting of a Difference-in-Differences estimator combined with Propensity Score Matching techniques (DD-PSM). We find that independently of how well-being is defined, childbearing events never have a positive impact on individuals’ material well-being. But our estimates are largely consistent with welfare-regime theory: women in the socialdemocratic welfare states suffer the least as a result of childbearing, whereas women in conservative and Mediterranean states suffer significantly more. For the liberal welfare regime the results are more mixed, and depend on the definition of well-being.","container-title":"Journal of European Social Policy","DOI":"10.1177/0958928705057262","ISSN":"0958-9287, 1461-7269","issue":"4","journalAbbreviation":"Journal of European Social Policy","language":"en","page":"283-299","source":"DOI.org (Crossref)","title":"Childbearing and well-being: a comparative analysis of European welfare regimes","title-short":"Childbearing and well-being","volume":"15","author":[{"family":"Aassve","given":"Arnstein"},{"family":"Mazzuco","given":"Stefano"},{"family":"Mencarini","given":"Letizia"}],"issued":{"date-parts":[["2005",11]]}}}],"schema":"https://github.com/citation-style-language/schema/raw/master/csl-citation.json"} </w:instrText>
      </w:r>
      <w:r w:rsidR="0056130B" w:rsidRPr="00220C73">
        <w:rPr>
          <w:rFonts w:ascii="Helvetica" w:hAnsi="Helvetica" w:cs="Helvetica"/>
          <w:sz w:val="24"/>
          <w:szCs w:val="24"/>
        </w:rPr>
        <w:fldChar w:fldCharType="separate"/>
      </w:r>
      <w:r w:rsidR="0056130B" w:rsidRPr="00220C73">
        <w:rPr>
          <w:rFonts w:ascii="Helvetica" w:hAnsi="Helvetica" w:cs="Helvetica"/>
          <w:sz w:val="24"/>
          <w:szCs w:val="24"/>
        </w:rPr>
        <w:t>(Ermisch and Francesconi, 2000; Aassve et al, 2005: 283)</w:t>
      </w:r>
      <w:r w:rsidR="0056130B" w:rsidRPr="00220C73">
        <w:rPr>
          <w:rFonts w:ascii="Helvetica" w:hAnsi="Helvetica" w:cs="Helvetica"/>
          <w:sz w:val="24"/>
          <w:szCs w:val="24"/>
        </w:rPr>
        <w:fldChar w:fldCharType="end"/>
      </w:r>
      <w:r w:rsidRPr="00220C73">
        <w:rPr>
          <w:rFonts w:ascii="Helvetica" w:hAnsi="Helvetica" w:cs="Helvetica"/>
          <w:sz w:val="24"/>
          <w:szCs w:val="24"/>
        </w:rPr>
        <w:t>.</w:t>
      </w:r>
    </w:p>
    <w:p w14:paraId="026DD440" w14:textId="33B6FFAD" w:rsidR="00433AB1" w:rsidRPr="00220C73" w:rsidRDefault="00433AB1" w:rsidP="00433AB1">
      <w:pPr>
        <w:rPr>
          <w:rFonts w:ascii="Helvetica" w:hAnsi="Helvetica" w:cs="Helvetica"/>
          <w:sz w:val="24"/>
          <w:szCs w:val="24"/>
        </w:rPr>
      </w:pPr>
      <w:r w:rsidRPr="00220C73">
        <w:rPr>
          <w:rFonts w:ascii="Helvetica" w:hAnsi="Helvetica" w:cs="Helvetica"/>
          <w:sz w:val="24"/>
          <w:szCs w:val="24"/>
        </w:rPr>
        <w:t xml:space="preserve">There is a large gap in the youth data portfolio between 1970 and the commencement of the Millennium Cohort Study (2002-2) </w:t>
      </w:r>
      <w:r w:rsidR="0056130B" w:rsidRPr="00220C73">
        <w:rPr>
          <w:rFonts w:ascii="Helvetica" w:hAnsi="Helvetica" w:cs="Helvetica"/>
          <w:sz w:val="24"/>
          <w:szCs w:val="24"/>
        </w:rPr>
        <w:fldChar w:fldCharType="begin"/>
      </w:r>
      <w:r w:rsidR="0056130B" w:rsidRPr="00220C73">
        <w:rPr>
          <w:rFonts w:ascii="Helvetica" w:hAnsi="Helvetica" w:cs="Helvetica"/>
          <w:sz w:val="24"/>
          <w:szCs w:val="24"/>
        </w:rPr>
        <w:instrText xml:space="preserve"> ADDIN ZOTERO_ITEM CSL_CITATION {"citationID":"Ntcm27jg","properties":{"formattedCitation":"(Gayle, 2005)","plainCitation":"(Gayle, 2005)","noteIndex":0},"citationItems":[{"id":10715,"uris":["http://zotero.org/users/8741181/items/298MURZU"],"itemData":{"id":10715,"type":"article-journal","container-title":"Policy Press","title":"Youth transitions. In Changing Scotland","author":[{"family":"Gayle","given":"V"}],"issued":{"date-parts":[["2005"]]}}}],"schema":"https://github.com/citation-style-language/schema/raw/master/csl-citation.json"} </w:instrText>
      </w:r>
      <w:r w:rsidR="0056130B" w:rsidRPr="00220C73">
        <w:rPr>
          <w:rFonts w:ascii="Helvetica" w:hAnsi="Helvetica" w:cs="Helvetica"/>
          <w:sz w:val="24"/>
          <w:szCs w:val="24"/>
        </w:rPr>
        <w:fldChar w:fldCharType="separate"/>
      </w:r>
      <w:r w:rsidR="0056130B" w:rsidRPr="00220C73">
        <w:rPr>
          <w:rFonts w:ascii="Helvetica" w:hAnsi="Helvetica" w:cs="Helvetica"/>
          <w:sz w:val="24"/>
          <w:szCs w:val="24"/>
        </w:rPr>
        <w:t>(Gayle, 2005)</w:t>
      </w:r>
      <w:r w:rsidR="0056130B" w:rsidRPr="00220C73">
        <w:rPr>
          <w:rFonts w:ascii="Helvetica" w:hAnsi="Helvetica" w:cs="Helvetica"/>
          <w:sz w:val="24"/>
          <w:szCs w:val="24"/>
        </w:rPr>
        <w:fldChar w:fldCharType="end"/>
      </w:r>
      <w:r w:rsidRPr="00220C73">
        <w:rPr>
          <w:rFonts w:ascii="Helvetica" w:hAnsi="Helvetica" w:cs="Helvetica"/>
          <w:sz w:val="24"/>
          <w:szCs w:val="24"/>
        </w:rPr>
        <w:t xml:space="preserve">. This </w:t>
      </w:r>
      <w:r w:rsidR="009564E2" w:rsidRPr="00220C73">
        <w:rPr>
          <w:rFonts w:ascii="Helvetica" w:hAnsi="Helvetica" w:cs="Helvetica"/>
          <w:sz w:val="24"/>
          <w:szCs w:val="24"/>
        </w:rPr>
        <w:t>PhD</w:t>
      </w:r>
      <w:r w:rsidRPr="00220C73">
        <w:rPr>
          <w:rFonts w:ascii="Helvetica" w:hAnsi="Helvetica" w:cs="Helvetica"/>
          <w:sz w:val="24"/>
          <w:szCs w:val="24"/>
        </w:rPr>
        <w:t xml:space="preserve"> addresses this data related challenge. It will use data from the British Household Panel Survey (1991-2009) and Understanding Society(the UK Household Longitudinal Study) (2009-) to construct synthetic cohorts of youth data. Data from the older birth cohorts and data from these synthetic cohorts will be used to study the youth transitions in a historical as well as life course context.</w:t>
      </w:r>
    </w:p>
    <w:p w14:paraId="4A7442E3" w14:textId="59096B2E" w:rsidR="00433AB1" w:rsidRPr="00220C73" w:rsidRDefault="00433AB1" w:rsidP="00433AB1">
      <w:pPr>
        <w:rPr>
          <w:rFonts w:ascii="Helvetica" w:hAnsi="Helvetica" w:cs="Helvetica"/>
          <w:sz w:val="24"/>
          <w:szCs w:val="24"/>
        </w:rPr>
      </w:pPr>
      <w:r w:rsidRPr="00220C73">
        <w:rPr>
          <w:rFonts w:ascii="Helvetica" w:hAnsi="Helvetica" w:cs="Helvetica"/>
          <w:sz w:val="24"/>
          <w:szCs w:val="24"/>
        </w:rPr>
        <w:t xml:space="preserve">This </w:t>
      </w:r>
      <w:r w:rsidR="009564E2" w:rsidRPr="00220C73">
        <w:rPr>
          <w:rFonts w:ascii="Helvetica" w:hAnsi="Helvetica" w:cs="Helvetica"/>
          <w:sz w:val="24"/>
          <w:szCs w:val="24"/>
        </w:rPr>
        <w:t>PhD</w:t>
      </w:r>
      <w:r w:rsidRPr="00220C73">
        <w:rPr>
          <w:rFonts w:ascii="Helvetica" w:hAnsi="Helvetica" w:cs="Helvetica"/>
          <w:sz w:val="24"/>
          <w:szCs w:val="24"/>
        </w:rPr>
        <w:t xml:space="preserve"> will focus on school-to-work transitions producing analyses of the various constituent parts that make up the youth transition whole: school level educational attainment, destinations after the mandatory school leaving age, and job market stability. By focusing particularly upon school-to-work transitions, detailed analysis into the historical and comparative contexts that make up the transition from education to the world of work will be undertaken. </w:t>
      </w:r>
    </w:p>
    <w:p w14:paraId="59619801" w14:textId="0B917162" w:rsidR="006B2753" w:rsidRPr="00220C73" w:rsidRDefault="006B2753" w:rsidP="006B2753">
      <w:pPr>
        <w:pStyle w:val="Heading1"/>
        <w:rPr>
          <w:rFonts w:ascii="Helvetica" w:hAnsi="Helvetica" w:cs="Helvetica"/>
          <w:sz w:val="24"/>
          <w:szCs w:val="24"/>
        </w:rPr>
      </w:pPr>
      <w:bookmarkStart w:id="8" w:name="_Toc131406625"/>
      <w:r w:rsidRPr="00220C73">
        <w:rPr>
          <w:rFonts w:ascii="Helvetica" w:hAnsi="Helvetica" w:cs="Helvetica"/>
          <w:sz w:val="24"/>
          <w:szCs w:val="24"/>
        </w:rPr>
        <w:t>Literature Review:</w:t>
      </w:r>
      <w:bookmarkEnd w:id="8"/>
    </w:p>
    <w:p w14:paraId="65B76C1B" w14:textId="4FBC6111" w:rsidR="006B2753" w:rsidRPr="00220C73" w:rsidRDefault="006B2753" w:rsidP="006B2753">
      <w:pPr>
        <w:pStyle w:val="Heading2"/>
        <w:rPr>
          <w:rFonts w:ascii="Helvetica" w:hAnsi="Helvetica" w:cs="Helvetica"/>
          <w:sz w:val="24"/>
          <w:szCs w:val="24"/>
        </w:rPr>
      </w:pPr>
      <w:bookmarkStart w:id="9" w:name="_Toc131406626"/>
      <w:r w:rsidRPr="00220C73">
        <w:rPr>
          <w:rFonts w:ascii="Helvetica" w:hAnsi="Helvetica" w:cs="Helvetica"/>
          <w:sz w:val="24"/>
          <w:szCs w:val="24"/>
        </w:rPr>
        <w:t>Theoretical Orientation:</w:t>
      </w:r>
      <w:bookmarkEnd w:id="9"/>
    </w:p>
    <w:p w14:paraId="5DF6D8DA" w14:textId="0356010B" w:rsidR="00551B01" w:rsidRPr="00220C73" w:rsidRDefault="007F0032" w:rsidP="006B2753">
      <w:pPr>
        <w:pStyle w:val="Heading3"/>
        <w:rPr>
          <w:rFonts w:ascii="Helvetica" w:hAnsi="Helvetica" w:cs="Helvetica"/>
        </w:rPr>
      </w:pPr>
      <w:bookmarkStart w:id="10" w:name="_Toc131406627"/>
      <w:commentRangeStart w:id="11"/>
      <w:r w:rsidRPr="00220C73">
        <w:rPr>
          <w:rFonts w:ascii="Helvetica" w:hAnsi="Helvetica" w:cs="Helvetica"/>
        </w:rPr>
        <w:t>Youth Transitions: Life course, Structuration/Individualisation, and Late Modernity</w:t>
      </w:r>
      <w:bookmarkEnd w:id="10"/>
    </w:p>
    <w:p w14:paraId="5B5D09AC" w14:textId="7AC379DE" w:rsidR="00551B01" w:rsidRPr="00220C73" w:rsidRDefault="009564E2" w:rsidP="00551B01">
      <w:pPr>
        <w:rPr>
          <w:rFonts w:ascii="Helvetica" w:hAnsi="Helvetica" w:cs="Helvetica"/>
          <w:sz w:val="24"/>
          <w:szCs w:val="24"/>
        </w:rPr>
      </w:pPr>
      <w:r w:rsidRPr="00220C73">
        <w:rPr>
          <w:rFonts w:ascii="Helvetica" w:hAnsi="Helvetica" w:cs="Helvetica"/>
          <w:sz w:val="24"/>
          <w:szCs w:val="24"/>
        </w:rPr>
        <w:t>There are three major social theory concepts in youth transition research</w:t>
      </w:r>
      <w:r w:rsidR="008D4603" w:rsidRPr="00220C73">
        <w:rPr>
          <w:rFonts w:ascii="Helvetica" w:hAnsi="Helvetica" w:cs="Helvetica"/>
          <w:sz w:val="24"/>
          <w:szCs w:val="24"/>
        </w:rPr>
        <w:t>. The first is the concept known as the life course. A term that seeks to do away with static ‘snapshot’ notions of sociology</w:t>
      </w:r>
      <w:r w:rsidRPr="00220C73">
        <w:rPr>
          <w:rFonts w:ascii="Helvetica" w:hAnsi="Helvetica" w:cs="Helvetica"/>
          <w:sz w:val="24"/>
          <w:szCs w:val="24"/>
        </w:rPr>
        <w:t>. I</w:t>
      </w:r>
      <w:r w:rsidR="008D4603" w:rsidRPr="00220C73">
        <w:rPr>
          <w:rFonts w:ascii="Helvetica" w:hAnsi="Helvetica" w:cs="Helvetica"/>
          <w:sz w:val="24"/>
          <w:szCs w:val="24"/>
        </w:rPr>
        <w:t xml:space="preserve">nstead views the individual in a constant web of changing temporal </w:t>
      </w:r>
      <w:commentRangeEnd w:id="11"/>
      <w:r w:rsidR="00A4695B" w:rsidRPr="00220C73">
        <w:rPr>
          <w:rStyle w:val="CommentReference"/>
          <w:rFonts w:ascii="Helvetica" w:hAnsi="Helvetica" w:cs="Helvetica"/>
          <w:sz w:val="24"/>
          <w:szCs w:val="24"/>
        </w:rPr>
        <w:commentReference w:id="11"/>
      </w:r>
      <w:r w:rsidR="008D4603" w:rsidRPr="00220C73">
        <w:rPr>
          <w:rFonts w:ascii="Helvetica" w:hAnsi="Helvetica" w:cs="Helvetica"/>
          <w:sz w:val="24"/>
          <w:szCs w:val="24"/>
        </w:rPr>
        <w:t xml:space="preserve">context that is influencing the agent. </w:t>
      </w:r>
    </w:p>
    <w:p w14:paraId="6A1FF697" w14:textId="77777777" w:rsidR="009564E2"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life course approach has established itself as a substantively significant research paradigm within the last few decades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FcnW5y6p","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Elder, 1994: 4)</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9sX3kUfx","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Elder, 1994: 5)</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These ‘structured pathways’ are interwoven with what Elder argued were ‘age-graded trajectories’ </w:t>
      </w:r>
      <w:r w:rsidRPr="00220C73">
        <w:rPr>
          <w:rFonts w:ascii="Helvetica" w:hAnsi="Helvetica" w:cs="Helvetica"/>
          <w:sz w:val="24"/>
          <w:szCs w:val="24"/>
        </w:rPr>
        <w:lastRenderedPageBreak/>
        <w:t>(</w:t>
      </w:r>
      <w:r w:rsidR="00521CA9" w:rsidRPr="00220C73">
        <w:rPr>
          <w:rFonts w:ascii="Helvetica" w:hAnsi="Helvetica" w:cs="Helvetica"/>
          <w:sz w:val="24"/>
          <w:szCs w:val="24"/>
        </w:rPr>
        <w:t>ibid</w:t>
      </w:r>
      <w:r w:rsidRPr="00220C73">
        <w:rPr>
          <w:rFonts w:ascii="Helvetica" w:hAnsi="Helvetica" w:cs="Helvetica"/>
          <w:sz w:val="24"/>
          <w:szCs w:val="24"/>
        </w:rPr>
        <w:t xml:space="preserve">). These trajectories took the form of work, family, and housing transitions. Such transitions are always historically and temporally located, </w:t>
      </w:r>
      <w:r w:rsidR="009564E2" w:rsidRPr="00220C73">
        <w:rPr>
          <w:rFonts w:ascii="Helvetica" w:hAnsi="Helvetica" w:cs="Helvetica"/>
          <w:sz w:val="24"/>
          <w:szCs w:val="24"/>
        </w:rPr>
        <w:t>giving</w:t>
      </w:r>
      <w:r w:rsidRPr="00220C73">
        <w:rPr>
          <w:rFonts w:ascii="Helvetica" w:hAnsi="Helvetica" w:cs="Helvetica"/>
          <w:sz w:val="24"/>
          <w:szCs w:val="24"/>
        </w:rPr>
        <w:t xml:space="preserve"> them specific form, and meaning (ibid). The structured pathways that are interwoven within the life course support an analysis that focuses upon inequalities in relation to race, class, gender, and other structural aspects of social life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X0NtRemN","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Bernardi et al, 2019: 1)</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720442B2" w14:textId="341D7BB7"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definition that Elder gives of the principle of agency: ‘’ </w:t>
      </w:r>
      <w:r w:rsidRPr="00220C73">
        <w:rPr>
          <w:rStyle w:val="highlight"/>
          <w:rFonts w:ascii="Helvetica" w:hAnsi="Helvetica" w:cs="Helvetica"/>
          <w:sz w:val="24"/>
          <w:szCs w:val="24"/>
        </w:rPr>
        <w:t xml:space="preserve">individuals construct their own life course through the choices and actions they take within the opportunities and constraints of history and social circumstances’’ </w:t>
      </w:r>
      <w:r w:rsidR="00521CA9" w:rsidRPr="00220C73">
        <w:rPr>
          <w:rStyle w:val="highlight"/>
          <w:rFonts w:ascii="Helvetica" w:hAnsi="Helvetica" w:cs="Helvetica"/>
          <w:sz w:val="24"/>
          <w:szCs w:val="24"/>
        </w:rPr>
        <w:fldChar w:fldCharType="begin"/>
      </w:r>
      <w:r w:rsidR="00012DBD" w:rsidRPr="00220C73">
        <w:rPr>
          <w:rStyle w:val="highlight"/>
          <w:rFonts w:ascii="Helvetica" w:hAnsi="Helvetica" w:cs="Helvetica"/>
          <w:sz w:val="24"/>
          <w:szCs w:val="24"/>
        </w:rPr>
        <w:instrText xml:space="preserve"> ADDIN ZOTERO_ITEM CSL_CITATION {"citationID":"gGH2kfWt","properties":{"formattedCitation":"(Elder, Johnson and Crosnoe, 2003)","plainCitation":"(Elder, Johnson and Crosnoe, 2003)","dontUpdate":true,"noteIndex":0},"citationItems":[{"id":4918,"uris":["http://zotero.org/users/8741181/items/926NM29L"],"itemData":{"id":4918,"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00521CA9" w:rsidRPr="00220C73">
        <w:rPr>
          <w:rStyle w:val="highlight"/>
          <w:rFonts w:ascii="Helvetica" w:hAnsi="Helvetica" w:cs="Helvetica"/>
          <w:sz w:val="24"/>
          <w:szCs w:val="24"/>
        </w:rPr>
        <w:fldChar w:fldCharType="separate"/>
      </w:r>
      <w:r w:rsidR="00521CA9" w:rsidRPr="00220C73">
        <w:rPr>
          <w:rFonts w:ascii="Helvetica" w:hAnsi="Helvetica" w:cs="Helvetica"/>
          <w:sz w:val="24"/>
          <w:szCs w:val="24"/>
        </w:rPr>
        <w:t>(Elder, 2003)</w:t>
      </w:r>
      <w:r w:rsidR="00521CA9" w:rsidRPr="00220C73">
        <w:rPr>
          <w:rStyle w:val="highlight"/>
          <w:rFonts w:ascii="Helvetica" w:hAnsi="Helvetica" w:cs="Helvetica"/>
          <w:sz w:val="24"/>
          <w:szCs w:val="24"/>
        </w:rPr>
        <w:fldChar w:fldCharType="end"/>
      </w:r>
      <w:r w:rsidR="00521CA9" w:rsidRPr="00220C73">
        <w:rPr>
          <w:rStyle w:val="highlight"/>
          <w:rFonts w:ascii="Helvetica" w:hAnsi="Helvetica" w:cs="Helvetica"/>
          <w:sz w:val="24"/>
          <w:szCs w:val="24"/>
        </w:rPr>
        <w:t xml:space="preserve"> </w:t>
      </w:r>
      <w:r w:rsidRPr="00220C73">
        <w:rPr>
          <w:rStyle w:val="highlight"/>
          <w:rFonts w:ascii="Helvetica" w:hAnsi="Helvetica" w:cs="Helvetica"/>
          <w:sz w:val="24"/>
          <w:szCs w:val="24"/>
        </w:rPr>
        <w:t xml:space="preserve">also known as ‘’bounded agency’’ </w:t>
      </w:r>
      <w:r w:rsidR="00521CA9" w:rsidRPr="00220C73">
        <w:rPr>
          <w:rStyle w:val="highlight"/>
          <w:rFonts w:ascii="Helvetica" w:hAnsi="Helvetica" w:cs="Helvetica"/>
          <w:sz w:val="24"/>
          <w:szCs w:val="24"/>
        </w:rPr>
        <w:fldChar w:fldCharType="begin"/>
      </w:r>
      <w:r w:rsidR="00521CA9" w:rsidRPr="00220C73">
        <w:rPr>
          <w:rStyle w:val="highlight"/>
          <w:rFonts w:ascii="Helvetica" w:hAnsi="Helvetica" w:cs="Helvetica"/>
          <w:sz w:val="24"/>
          <w:szCs w:val="24"/>
        </w:rPr>
        <w:instrText xml:space="preserve"> ADDIN ZOTERO_ITEM CSL_CITATION {"citationID":"otLHjOQq","properties":{"formattedCitation":"(Evans, 2007)","plainCitation":"(Evans, 2007)","noteIndex":0},"citationItems":[{"id":4917,"uris":["http://zotero.org/users/8741181/items/V2HXHCYP"],"itemData":{"id":4917,"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00521CA9" w:rsidRPr="00220C73">
        <w:rPr>
          <w:rStyle w:val="highlight"/>
          <w:rFonts w:ascii="Helvetica" w:hAnsi="Helvetica" w:cs="Helvetica"/>
          <w:sz w:val="24"/>
          <w:szCs w:val="24"/>
        </w:rPr>
        <w:fldChar w:fldCharType="separate"/>
      </w:r>
      <w:r w:rsidR="00521CA9" w:rsidRPr="00220C73">
        <w:rPr>
          <w:rFonts w:ascii="Helvetica" w:hAnsi="Helvetica" w:cs="Helvetica"/>
          <w:sz w:val="24"/>
          <w:szCs w:val="24"/>
        </w:rPr>
        <w:t>(Evans, 2007)</w:t>
      </w:r>
      <w:r w:rsidR="00521CA9" w:rsidRPr="00220C73">
        <w:rPr>
          <w:rStyle w:val="highlight"/>
          <w:rFonts w:ascii="Helvetica" w:hAnsi="Helvetica" w:cs="Helvetica"/>
          <w:sz w:val="24"/>
          <w:szCs w:val="24"/>
        </w:rPr>
        <w:fldChar w:fldCharType="end"/>
      </w:r>
      <w:r w:rsidRPr="00220C73">
        <w:rPr>
          <w:rStyle w:val="highlight"/>
          <w:rFonts w:ascii="Helvetica" w:hAnsi="Helvetica" w:cs="Helvetica"/>
          <w:sz w:val="24"/>
          <w:szCs w:val="24"/>
        </w:rPr>
        <w:t xml:space="preserve"> is a concept that argues that agency of the individual is situational, and bounded to the circumstances of place and time </w:t>
      </w:r>
      <w:r w:rsidR="00521CA9" w:rsidRPr="00220C73">
        <w:rPr>
          <w:rStyle w:val="highlight"/>
          <w:rFonts w:ascii="Helvetica" w:hAnsi="Helvetica" w:cs="Helvetica"/>
          <w:sz w:val="24"/>
          <w:szCs w:val="24"/>
        </w:rPr>
        <w:fldChar w:fldCharType="begin"/>
      </w:r>
      <w:r w:rsidR="00012DBD" w:rsidRPr="00220C73">
        <w:rPr>
          <w:rStyle w:val="highlight"/>
          <w:rFonts w:ascii="Helvetica" w:hAnsi="Helvetica" w:cs="Helvetica"/>
          <w:sz w:val="24"/>
          <w:szCs w:val="24"/>
        </w:rPr>
        <w:instrText xml:space="preserve"> ADDIN ZOTERO_ITEM CSL_CITATION {"citationID":"bS8uQcQl","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00521CA9" w:rsidRPr="00220C73">
        <w:rPr>
          <w:rStyle w:val="highlight"/>
          <w:rFonts w:ascii="Helvetica" w:hAnsi="Helvetica" w:cs="Helvetica"/>
          <w:sz w:val="24"/>
          <w:szCs w:val="24"/>
        </w:rPr>
        <w:fldChar w:fldCharType="separate"/>
      </w:r>
      <w:r w:rsidR="00521CA9" w:rsidRPr="00220C73">
        <w:rPr>
          <w:rFonts w:ascii="Helvetica" w:hAnsi="Helvetica" w:cs="Helvetica"/>
          <w:sz w:val="24"/>
          <w:szCs w:val="24"/>
        </w:rPr>
        <w:t>(Bernardi et al 2019: 3)</w:t>
      </w:r>
      <w:r w:rsidR="00521CA9" w:rsidRPr="00220C73">
        <w:rPr>
          <w:rStyle w:val="highlight"/>
          <w:rFonts w:ascii="Helvetica" w:hAnsi="Helvetica" w:cs="Helvetica"/>
          <w:sz w:val="24"/>
          <w:szCs w:val="24"/>
        </w:rPr>
        <w:fldChar w:fldCharType="end"/>
      </w:r>
      <w:r w:rsidRPr="00220C73">
        <w:rPr>
          <w:rStyle w:val="highlight"/>
          <w:rFonts w:ascii="Helvetica" w:hAnsi="Helvetica" w:cs="Helvetica"/>
          <w:sz w:val="24"/>
          <w:szCs w:val="24"/>
        </w:rPr>
        <w:t xml:space="preserve">. </w:t>
      </w:r>
    </w:p>
    <w:p w14:paraId="287FA452" w14:textId="690CA835" w:rsidR="008D4603" w:rsidRPr="00220C73" w:rsidRDefault="008D4603" w:rsidP="008D4603">
      <w:pPr>
        <w:rPr>
          <w:rFonts w:ascii="Helvetica" w:hAnsi="Helvetica" w:cs="Helvetica"/>
          <w:sz w:val="24"/>
          <w:szCs w:val="24"/>
        </w:rPr>
      </w:pPr>
      <w:r w:rsidRPr="00220C73">
        <w:rPr>
          <w:rFonts w:ascii="Helvetica" w:hAnsi="Helvetica" w:cs="Helvetica"/>
          <w:sz w:val="24"/>
          <w:szCs w:val="24"/>
        </w:rPr>
        <w:t>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w:t>
      </w:r>
      <w:r w:rsidR="00521CA9" w:rsidRPr="00220C73">
        <w:rPr>
          <w:rFonts w:ascii="Helvetica" w:hAnsi="Helvetica" w:cs="Helvetica"/>
          <w:sz w:val="24"/>
          <w:szCs w:val="24"/>
        </w:rPr>
        <w:t xml:space="preserve"> (ibid)</w:t>
      </w:r>
      <w:r w:rsidRPr="00220C73">
        <w:rPr>
          <w:rFonts w:ascii="Helvetica" w:hAnsi="Helvetica" w:cs="Helvetica"/>
          <w:sz w:val="24"/>
          <w:szCs w:val="24"/>
        </w:rPr>
        <w:t xml:space="preserve">. This means that outcomes within one domain (say school) are interrelated with the outcomes and behaviours of other domains (say work). Finally, a life course perspective allows for insightful comparison across cohorts to study how such cohorts have responded differently to the consequences of their early transitions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4ET80rh3","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Elder, 1994: 5)</w:t>
      </w:r>
      <w:r w:rsidR="00521CA9" w:rsidRPr="00220C73">
        <w:rPr>
          <w:rFonts w:ascii="Helvetica" w:hAnsi="Helvetica" w:cs="Helvetica"/>
          <w:sz w:val="24"/>
          <w:szCs w:val="24"/>
        </w:rPr>
        <w:fldChar w:fldCharType="end"/>
      </w:r>
      <w:r w:rsidRPr="00220C73">
        <w:rPr>
          <w:rFonts w:ascii="Helvetica" w:hAnsi="Helvetica" w:cs="Helvetica"/>
          <w:sz w:val="24"/>
          <w:szCs w:val="24"/>
        </w:rPr>
        <w:t>.</w:t>
      </w:r>
    </w:p>
    <w:p w14:paraId="43CFA8CB" w14:textId="6743FA43" w:rsidR="008D4603" w:rsidRPr="00220C73" w:rsidRDefault="008D4603" w:rsidP="008D4603">
      <w:pPr>
        <w:rPr>
          <w:rFonts w:ascii="Helvetica" w:hAnsi="Helvetica" w:cs="Helvetica"/>
          <w:sz w:val="24"/>
          <w:szCs w:val="24"/>
        </w:rPr>
      </w:pPr>
      <w:r w:rsidRPr="00220C73">
        <w:rPr>
          <w:rFonts w:ascii="Helvetica" w:hAnsi="Helvetica" w:cs="Helvetica"/>
          <w:sz w:val="24"/>
          <w:szCs w:val="24"/>
        </w:rPr>
        <w:t>Within the given time frame of this PhD research – studying youth transitions over an extended period of time (1960s onwards)  - has the potential to be one of the longest detailed analyses of school-to-work transitions of its kind and offer significant differences in birth cohort exposure to different historical worlds (</w:t>
      </w:r>
      <w:r w:rsidR="00521CA9" w:rsidRPr="00220C73">
        <w:rPr>
          <w:rFonts w:ascii="Helvetica" w:hAnsi="Helvetica" w:cs="Helvetica"/>
          <w:sz w:val="24"/>
          <w:szCs w:val="24"/>
        </w:rPr>
        <w:t>ibid)</w:t>
      </w:r>
      <w:r w:rsidRPr="00220C73">
        <w:rPr>
          <w:rFonts w:ascii="Helvetica" w:hAnsi="Helvetica" w:cs="Helvetica"/>
          <w:sz w:val="24"/>
          <w:szCs w:val="24"/>
        </w:rPr>
        <w:t>. By integrating a life course perspective with the methodology of birth cohorts this PhD research is actively, exploring the age-graded patterns embedded in cultures, institutions, and social structures enabling a comparison across over 50 years of British society.</w:t>
      </w:r>
    </w:p>
    <w:p w14:paraId="108B46C5" w14:textId="4E66D23F"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Within the literature the life course is often used as an umbrella term to cover a variety of concepts that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Je1SmgLu","properties":{"formattedCitation":"(Br\\uc0\\u252{}ckner and Mayer, 2005)","plainCitation":"(Brückner and Mayer, 2005)","dontUpdate":true,"noteIndex":0},"citationItems":[{"id":6689,"uris":["http://zotero.org/users/8741181/items/K7BZTM68"],"itemData":{"id":66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rückner and Mayer, 2005: 31)</w:t>
      </w:r>
      <w:r w:rsidRPr="00220C73">
        <w:rPr>
          <w:rFonts w:ascii="Helvetica" w:hAnsi="Helvetica" w:cs="Helvetica"/>
          <w:sz w:val="24"/>
          <w:szCs w:val="24"/>
        </w:rPr>
        <w:fldChar w:fldCharType="end"/>
      </w:r>
      <w:r w:rsidRPr="00220C73">
        <w:rPr>
          <w:rFonts w:ascii="Helvetica" w:hAnsi="Helvetica" w:cs="Helvetica"/>
          <w:sz w:val="24"/>
          <w:szCs w:val="24"/>
        </w:rPr>
        <w:t xml:space="preserve"> argue are salient to the socio-historical elements of an individual from birth until death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IefrhhBD","properties":{"formattedCitation":"(Mayer, 2004)","plainCitation":"(Mayer, 2004)","noteIndex":0},"citationItems":[{"id":6661,"uris":["http://zotero.org/users/8741181/items/KS48N4WI"],"itemData":{"id":6661,"type":"article-journal","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ayer, 2004)</w:t>
      </w:r>
      <w:r w:rsidRPr="00220C73">
        <w:rPr>
          <w:rFonts w:ascii="Helvetica" w:hAnsi="Helvetica" w:cs="Helvetica"/>
          <w:sz w:val="24"/>
          <w:szCs w:val="24"/>
        </w:rPr>
        <w:fldChar w:fldCharType="end"/>
      </w:r>
      <w:r w:rsidRPr="00220C73">
        <w:rPr>
          <w:rFonts w:ascii="Helvetica" w:hAnsi="Helvetica" w:cs="Helvetica"/>
          <w:sz w:val="24"/>
          <w:szCs w:val="24"/>
        </w:rPr>
        <w:t xml:space="preserve">. There were five concept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3eEbqHUp","properties":{"formattedCitation":"(Br\\uc0\\u252{}ckner and Mayer, 2005)","plainCitation":"(Brückner and Mayer, 2005)","noteIndex":0},"citationItems":[{"id":6689,"uris":["http://zotero.org/users/8741181/items/K7BZTM68"],"itemData":{"id":66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rückner and Mayer, 2005)</w:t>
      </w:r>
      <w:r w:rsidRPr="00220C73">
        <w:rPr>
          <w:rFonts w:ascii="Helvetica" w:hAnsi="Helvetica" w:cs="Helvetica"/>
          <w:sz w:val="24"/>
          <w:szCs w:val="24"/>
        </w:rPr>
        <w:fldChar w:fldCharType="end"/>
      </w:r>
      <w:r w:rsidRPr="00220C73">
        <w:rPr>
          <w:rFonts w:ascii="Helvetica" w:hAnsi="Helvetica" w:cs="Helvetica"/>
          <w:sz w:val="24"/>
          <w:szCs w:val="24"/>
        </w:rPr>
        <w:t xml:space="preserve"> developed</w:t>
      </w:r>
      <w:r w:rsidR="009564E2" w:rsidRPr="00220C73">
        <w:rPr>
          <w:rFonts w:ascii="Helvetica" w:hAnsi="Helvetica" w:cs="Helvetica"/>
          <w:sz w:val="24"/>
          <w:szCs w:val="24"/>
        </w:rPr>
        <w:t xml:space="preserve"> in relation to the life course</w:t>
      </w:r>
      <w:r w:rsidR="009564E2" w:rsidRPr="00220C73">
        <w:rPr>
          <w:rStyle w:val="FootnoteReference"/>
          <w:rFonts w:ascii="Helvetica" w:hAnsi="Helvetica" w:cs="Helvetica"/>
          <w:sz w:val="24"/>
          <w:szCs w:val="24"/>
        </w:rPr>
        <w:footnoteReference w:id="1"/>
      </w:r>
      <w:r w:rsidR="009564E2" w:rsidRPr="00220C73">
        <w:rPr>
          <w:rFonts w:ascii="Helvetica" w:hAnsi="Helvetica" w:cs="Helvetica"/>
          <w:sz w:val="24"/>
          <w:szCs w:val="24"/>
        </w:rPr>
        <w:t xml:space="preserve">. </w:t>
      </w:r>
    </w:p>
    <w:p w14:paraId="4A26B0EF" w14:textId="056DBD43" w:rsidR="008D4603" w:rsidRPr="00220C73" w:rsidRDefault="008D4603" w:rsidP="008D4603">
      <w:pPr>
        <w:rPr>
          <w:rFonts w:ascii="Helvetica" w:hAnsi="Helvetica" w:cs="Helvetica"/>
          <w:sz w:val="24"/>
          <w:szCs w:val="24"/>
        </w:rPr>
      </w:pPr>
      <w:r w:rsidRPr="00220C73">
        <w:rPr>
          <w:rFonts w:ascii="Helvetica" w:hAnsi="Helvetica" w:cs="Helvetica"/>
          <w:sz w:val="24"/>
          <w:szCs w:val="24"/>
        </w:rPr>
        <w:lastRenderedPageBreak/>
        <w:t>The study of the life course of those individuals living within the latter half of the 20</w:t>
      </w:r>
      <w:r w:rsidRPr="00220C73">
        <w:rPr>
          <w:rFonts w:ascii="Helvetica" w:hAnsi="Helvetica" w:cs="Helvetica"/>
          <w:sz w:val="24"/>
          <w:szCs w:val="24"/>
          <w:vertAlign w:val="superscript"/>
        </w:rPr>
        <w:t>th</w:t>
      </w:r>
      <w:r w:rsidRPr="00220C73">
        <w:rPr>
          <w:rFonts w:ascii="Helvetica" w:hAnsi="Helvetica" w:cs="Helvetica"/>
          <w:sz w:val="24"/>
          <w:szCs w:val="24"/>
        </w:rPr>
        <w:t xml:space="preserve"> century has identified three common developments that have impacted their life course trajectories: educational expansion, value changes, and the emancipation of women’s movements</w:t>
      </w:r>
      <w:r w:rsidR="009564E2" w:rsidRPr="00220C73">
        <w:rPr>
          <w:rStyle w:val="FootnoteReference"/>
          <w:rFonts w:ascii="Helvetica" w:hAnsi="Helvetica" w:cs="Helvetica"/>
          <w:sz w:val="24"/>
          <w:szCs w:val="24"/>
        </w:rPr>
        <w:footnoteReference w:id="2"/>
      </w:r>
      <w:r w:rsidRPr="00220C73">
        <w:rPr>
          <w:rFonts w:ascii="Helvetica" w:hAnsi="Helvetica" w:cs="Helvetica"/>
          <w:sz w:val="24"/>
          <w:szCs w:val="24"/>
        </w:rPr>
        <w:t xml:space="preserve">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X9eEdshi","properties":{"formattedCitation":"(Br\\uc0\\u252{}ckner and Mayer, 2005)","plainCitation":"(Brückner and Mayer, 2005)","dontUpdate":true,"noteIndex":0},"citationItems":[{"id":6689,"uris":["http://zotero.org/users/8741181/items/K7BZTM68"],"itemData":{"id":66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rückner and Mayer, 2005: 49)</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495E9199" w14:textId="5F0F5E02"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structure/agency dichotomy is replaced in a life course approach with an agency within structure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exv8mbD0","properties":{"formattedCitation":"(Diewald and Mayer, 2008)","plainCitation":"(Diewald and Mayer, 2008)","dontUpdate":true,"noteIndex":0},"citationItems":[{"id":6667,"uris":["http://zotero.org/users/8741181/items/XRNKJLAW"],"itemData":{"id":666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iewald and Mayer, 2008: 7)</w:t>
      </w:r>
      <w:r w:rsidRPr="00220C73">
        <w:rPr>
          <w:rFonts w:ascii="Helvetica" w:hAnsi="Helvetica" w:cs="Helvetica"/>
          <w:sz w:val="24"/>
          <w:szCs w:val="24"/>
        </w:rPr>
        <w:fldChar w:fldCharType="end"/>
      </w:r>
      <w:r w:rsidRPr="00220C73">
        <w:rPr>
          <w:rFonts w:ascii="Helvetica" w:hAnsi="Helvetica" w:cs="Helvetica"/>
          <w:sz w:val="24"/>
          <w:szCs w:val="24"/>
        </w:rPr>
        <w:t xml:space="preserve"> theoretical modelling. The life course is </w:t>
      </w:r>
      <w:r w:rsidR="00815D80" w:rsidRPr="00220C73">
        <w:rPr>
          <w:rFonts w:ascii="Helvetica" w:hAnsi="Helvetica" w:cs="Helvetica"/>
          <w:sz w:val="24"/>
          <w:szCs w:val="24"/>
        </w:rPr>
        <w:t>embedded in</w:t>
      </w:r>
      <w:r w:rsidRPr="00220C73">
        <w:rPr>
          <w:rFonts w:ascii="Helvetica" w:hAnsi="Helvetica" w:cs="Helvetica"/>
          <w:sz w:val="24"/>
          <w:szCs w:val="24"/>
        </w:rPr>
        <w:t xml:space="preserve"> the individual within social structures in a way that presents mutually interdependent sub-structures that act as mechanisms that steer individuals,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w:t>
      </w:r>
    </w:p>
    <w:p w14:paraId="4C046D14" w14:textId="6B96636B"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concept of agency is impacted based on different temporal foci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YR7RMVYX","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itlin and Elder, 2007: 170)</w:t>
      </w:r>
      <w:r w:rsidRPr="00220C73">
        <w:rPr>
          <w:rFonts w:ascii="Helvetica" w:hAnsi="Helvetica" w:cs="Helvetica"/>
          <w:sz w:val="24"/>
          <w:szCs w:val="24"/>
        </w:rPr>
        <w:fldChar w:fldCharType="end"/>
      </w:r>
      <w:r w:rsidRPr="00220C73">
        <w:rPr>
          <w:rFonts w:ascii="Helvetica" w:hAnsi="Helvetica" w:cs="Helvetica"/>
          <w:sz w:val="24"/>
          <w:szCs w:val="24"/>
        </w:rPr>
        <w:t xml:space="preserve">. Understanding the life course requires a multidimensional notion of agency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B6ZJ0drS","properties":{"formattedCitation":"(Hitlin and Kirkpatrick Johnson, 2015)","plainCitation":"(Hitlin and Kirkpatrick Johnson, 2015)","dontUpdate":true,"noteIndex":0},"citationItems":[{"id":7797,"uris":["http://zotero.org/users/8741181/items/W7PXQ7MX"],"itemData":{"id":7797,"type":"article-journal","container-title":"American Journal of Sociology","DOI":"10.1086/681216","ISSN":"0002-9602, 1537-5390","issue":"5","journalAbbreviation":"American Journal of Sociology","language":"en","page":"1429-1472","source":"DOI.org (Crossref)","title":"Reconceptualizing Agency within the Life Course: The Power of Looking Ahead","title-short":"Reconceptualizing Agency within the Life Course","volume":"120","author":[{"family":"Hitlin","given":"Steven"},{"family":"Kirkpatrick Johnson","given":"Monica"}],"issued":{"date-parts":[["2015",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itlin and Kirkpatrick Johnson, 2015: 1431)</w:t>
      </w:r>
      <w:r w:rsidRPr="00220C73">
        <w:rPr>
          <w:rFonts w:ascii="Helvetica" w:hAnsi="Helvetica" w:cs="Helvetica"/>
          <w:sz w:val="24"/>
          <w:szCs w:val="24"/>
        </w:rPr>
        <w:fldChar w:fldCharType="end"/>
      </w:r>
      <w:r w:rsidRPr="00220C73">
        <w:rPr>
          <w:rFonts w:ascii="Helvetica" w:hAnsi="Helvetica" w:cs="Helvetica"/>
          <w:sz w:val="24"/>
          <w:szCs w:val="24"/>
        </w:rPr>
        <w:t xml:space="preserve">, as such Hitlin and Elder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3ncXZgG8","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2007: 171)</w:t>
      </w:r>
      <w:r w:rsidRPr="00220C73">
        <w:rPr>
          <w:rFonts w:ascii="Helvetica" w:hAnsi="Helvetica" w:cs="Helvetica"/>
          <w:sz w:val="24"/>
          <w:szCs w:val="24"/>
        </w:rPr>
        <w:fldChar w:fldCharType="end"/>
      </w:r>
      <w:r w:rsidRPr="00220C73">
        <w:rPr>
          <w:rFonts w:ascii="Helvetica" w:hAnsi="Helvetica" w:cs="Helvetica"/>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NPb4X9Sd","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itlin and Elder, 2007: 177)</w:t>
      </w:r>
      <w:r w:rsidRPr="00220C73">
        <w:rPr>
          <w:rFonts w:ascii="Helvetica" w:hAnsi="Helvetica" w:cs="Helvetica"/>
          <w:sz w:val="24"/>
          <w:szCs w:val="24"/>
        </w:rPr>
        <w:fldChar w:fldCharType="end"/>
      </w:r>
      <w:r w:rsidRPr="00220C73">
        <w:rPr>
          <w:rFonts w:ascii="Helvetica" w:hAnsi="Helvetica" w:cs="Helvetica"/>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fno8fH0J","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itlin and Elder, 2007: 182)</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60D97194" w14:textId="640CB731"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concept of life course and agency intersect. </w:t>
      </w:r>
      <w:r w:rsidR="00815D80" w:rsidRPr="00220C73">
        <w:rPr>
          <w:rFonts w:ascii="Helvetica" w:hAnsi="Helvetica" w:cs="Helvetica"/>
          <w:sz w:val="24"/>
          <w:szCs w:val="24"/>
        </w:rPr>
        <w:t>I</w:t>
      </w:r>
      <w:r w:rsidRPr="00220C73">
        <w:rPr>
          <w:rFonts w:ascii="Helvetica" w:hAnsi="Helvetica" w:cs="Helvetica"/>
          <w:sz w:val="24"/>
          <w:szCs w:val="24"/>
        </w:rPr>
        <w:t>t highlight</w:t>
      </w:r>
      <w:r w:rsidR="00815D80" w:rsidRPr="00220C73">
        <w:rPr>
          <w:rFonts w:ascii="Helvetica" w:hAnsi="Helvetica" w:cs="Helvetica"/>
          <w:sz w:val="24"/>
          <w:szCs w:val="24"/>
        </w:rPr>
        <w:t>s</w:t>
      </w:r>
      <w:r w:rsidRPr="00220C73">
        <w:rPr>
          <w:rFonts w:ascii="Helvetica" w:hAnsi="Helvetica" w:cs="Helvetica"/>
          <w:sz w:val="24"/>
          <w:szCs w:val="24"/>
        </w:rPr>
        <w:t xml:space="preserve"> the socio-historical temporal constraints that are placed upon individual decision making for the future </w:t>
      </w:r>
      <w:r w:rsidR="00815D80" w:rsidRPr="00220C73">
        <w:rPr>
          <w:rFonts w:ascii="Helvetica" w:hAnsi="Helvetica" w:cs="Helvetica"/>
          <w:sz w:val="24"/>
          <w:szCs w:val="24"/>
        </w:rPr>
        <w:t>and</w:t>
      </w:r>
      <w:r w:rsidRPr="00220C73">
        <w:rPr>
          <w:rFonts w:ascii="Helvetica" w:hAnsi="Helvetica" w:cs="Helvetica"/>
          <w:sz w:val="24"/>
          <w:szCs w:val="24"/>
        </w:rPr>
        <w:t xml:space="preserve"> also prompts a core methodological desire to investigate the aspirations, motivations, and desires that individuals hold in youth and to discover how that impacts later life decisions and results. These decisions are better yet described as ‘transitions’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J0PrnB2r","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itlin and Elder, 2007: 182)</w:t>
      </w:r>
      <w:r w:rsidRPr="00220C73">
        <w:rPr>
          <w:rFonts w:ascii="Helvetica" w:hAnsi="Helvetica" w:cs="Helvetica"/>
          <w:sz w:val="24"/>
          <w:szCs w:val="24"/>
        </w:rPr>
        <w:fldChar w:fldCharType="end"/>
      </w:r>
      <w:r w:rsidRPr="00220C73">
        <w:rPr>
          <w:rFonts w:ascii="Helvetica" w:hAnsi="Helvetica" w:cs="Helvetica"/>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58zEne36","properties":{"formattedCitation":"(Hitlin and Kirkpatrick Johnson, 2015; Schmitt, 2021)","plainCitation":"(Hitlin and Kirkpatrick Johnson, 2015; Schmitt, 2021)","noteIndex":0},"citationItems":[{"id":7797,"uris":["http://zotero.org/users/8741181/items/W7PXQ7MX"],"itemData":{"id":7797,"type":"article-journal","container-title":"American Journal of Sociology","DOI":"10.1086/681216","ISSN":"0002-9602, 1537-5390","issue":"5","journalAbbreviation":"American Journal of Sociology","language":"en","page":"1429-1472","source":"DOI.org (Crossref)","title":"Reconceptualizing Agency within the Life Course: The Power of Looking Ahead","title-short":"Reconceptualizing Agency within the Life Course","volume":"120","author":[{"family":"Hitlin","given":"Steven"},{"family":"Kirkpatrick Johnson","given":"Monica"}],"issued":{"date-parts":[["2015",3]]}}},{"id":1352,"uris":["http://zotero.org/users/8741181/items/XUUFEZD2"],"itemData":{"id":1352,"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Hitlin and Kirkpatrick Johnson, </w:t>
      </w:r>
      <w:r w:rsidRPr="00220C73">
        <w:rPr>
          <w:rFonts w:ascii="Helvetica" w:hAnsi="Helvetica" w:cs="Helvetica"/>
          <w:sz w:val="24"/>
          <w:szCs w:val="24"/>
        </w:rPr>
        <w:lastRenderedPageBreak/>
        <w:t>2015; Schmitt, 2021)</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815D80" w:rsidRPr="00220C73">
        <w:rPr>
          <w:rFonts w:ascii="Helvetica" w:hAnsi="Helvetica" w:cs="Helvetica"/>
          <w:sz w:val="24"/>
          <w:szCs w:val="24"/>
        </w:rPr>
        <w:t>also</w:t>
      </w:r>
      <w:r w:rsidRPr="00220C73">
        <w:rPr>
          <w:rFonts w:ascii="Helvetica" w:hAnsi="Helvetica" w:cs="Helvetica"/>
          <w:sz w:val="24"/>
          <w:szCs w:val="24"/>
        </w:rPr>
        <w:t xml:space="preserve"> highlights a significant contribution to an individual’s later life outcomes. </w:t>
      </w:r>
    </w:p>
    <w:p w14:paraId="10E72864" w14:textId="07388E61"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he life course lends itself to longitudinal survey-based research. There are four points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VOBjdocG","properties":{"formattedCitation":"(Diewald and Mayer, 2008)","plainCitation":"(Diewald and Mayer, 2008)","dontUpdate":true,"noteIndex":0},"citationItems":[{"id":6667,"uris":["http://zotero.org/users/8741181/items/XRNKJLAW"],"itemData":{"id":666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iewald and Mayer, 2008: 20)</w:t>
      </w:r>
      <w:r w:rsidRPr="00220C73">
        <w:rPr>
          <w:rFonts w:ascii="Helvetica" w:hAnsi="Helvetica" w:cs="Helvetica"/>
          <w:sz w:val="24"/>
          <w:szCs w:val="24"/>
        </w:rPr>
        <w:fldChar w:fldCharType="end"/>
      </w:r>
      <w:r w:rsidRPr="00220C73">
        <w:rPr>
          <w:rFonts w:ascii="Helvetica" w:hAnsi="Helvetica" w:cs="Helvetica"/>
          <w:sz w:val="24"/>
          <w:szCs w:val="24"/>
        </w:rPr>
        <w:t xml:space="preserve"> that argue for the best match of life course with predictive modelling, they are: to start as early as possible in the lifetime to exploit the endogeneity of individual development, to establish genetically sensitive sample designs, to exploit and use multi-level models to gather neighbourhood social contexts, and finally international replications to distinguish between universal and national phenomena. </w:t>
      </w:r>
      <w:r w:rsidR="00815D80" w:rsidRPr="00220C73">
        <w:rPr>
          <w:rFonts w:ascii="Helvetica" w:hAnsi="Helvetica" w:cs="Helvetica"/>
          <w:sz w:val="24"/>
          <w:szCs w:val="24"/>
        </w:rPr>
        <w:t>This</w:t>
      </w:r>
      <w:r w:rsidRPr="00220C73">
        <w:rPr>
          <w:rFonts w:ascii="Helvetica" w:hAnsi="Helvetica" w:cs="Helvetica"/>
          <w:sz w:val="24"/>
          <w:szCs w:val="24"/>
        </w:rPr>
        <w:t xml:space="preserve"> PhD begin</w:t>
      </w:r>
      <w:r w:rsidR="00815D80" w:rsidRPr="00220C73">
        <w:rPr>
          <w:rFonts w:ascii="Helvetica" w:hAnsi="Helvetica" w:cs="Helvetica"/>
          <w:sz w:val="24"/>
          <w:szCs w:val="24"/>
        </w:rPr>
        <w:t>s</w:t>
      </w:r>
      <w:r w:rsidRPr="00220C73">
        <w:rPr>
          <w:rFonts w:ascii="Helvetica" w:hAnsi="Helvetica" w:cs="Helvetica"/>
          <w:sz w:val="24"/>
          <w:szCs w:val="24"/>
        </w:rPr>
        <w:t xml:space="preserve"> at the start of the youth phase to capture said endogeneity (due to the focus on youth transitions it is not feasible to study from birth lik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djXYEbpU","properties":{"formattedCitation":"(Diewald and Mayer, 2008)","plainCitation":"(Diewald and Mayer, 2008)","noteIndex":0},"citationItems":[{"id":6667,"uris":["http://zotero.org/users/8741181/items/XRNKJLAW"],"itemData":{"id":666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iewald and Mayer, 2008)</w:t>
      </w:r>
      <w:r w:rsidRPr="00220C73">
        <w:rPr>
          <w:rFonts w:ascii="Helvetica" w:hAnsi="Helvetica" w:cs="Helvetica"/>
          <w:sz w:val="24"/>
          <w:szCs w:val="24"/>
        </w:rPr>
        <w:fldChar w:fldCharType="end"/>
      </w:r>
      <w:r w:rsidRPr="00220C73">
        <w:rPr>
          <w:rFonts w:ascii="Helvetica" w:hAnsi="Helvetica" w:cs="Helvetica"/>
          <w:sz w:val="24"/>
          <w:szCs w:val="24"/>
        </w:rPr>
        <w:t xml:space="preserve"> is suggested so a ‘linked liv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p2NiAmhw","properties":{"formattedCitation":"(Huinink and Feldhaus, 2009)","plainCitation":"(Huinink and Feldhaus, 2009)","noteIndex":0},"citationItems":[{"id":8832,"uris":["http://zotero.org/users/8741181/items/W4ZBC7FP"],"itemData":{"id":8832,"type":"article-journal","abstract":"This article presents an argument for overcoming some of the limits of current family research. To start, some major research questions concerning the future challenges of demographic change and its implications for modern welfare states are addressed. The authors propose an agenda for making progress in this field via two interrelated steps. First, they propose an integration of theoretical approaches explaining family dynamics and design a conceptual framework to model couples’ and family dynamics as a process of purposeful individual action and decision-making over the life course. Second, methodological requirements of family research from this theoretical perspective are identified. Conclusions are drawn with regard to longitudinal data collection covering all dimensions of couples’ and family dynamics and not just the structural dimensions.","container-title":"International Sociology","DOI":"10.1177/0268580909102910","ISSN":"0268-5809, 1461-7242","issue":"3","journalAbbreviation":"International Sociology","language":"en","page":"299-324","source":"DOI.org (Crossref)","title":"Family Research from the Life Course Perspective","volume":"24","author":[{"family":"Huinink","given":"Johannes"},{"family":"Feldhaus","given":"Michael"}],"issued":{"date-parts":[["2009",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uinink and Feldhaus, 2009)</w:t>
      </w:r>
      <w:r w:rsidRPr="00220C73">
        <w:rPr>
          <w:rFonts w:ascii="Helvetica" w:hAnsi="Helvetica" w:cs="Helvetica"/>
          <w:sz w:val="24"/>
          <w:szCs w:val="24"/>
        </w:rPr>
        <w:fldChar w:fldCharType="end"/>
      </w:r>
      <w:r w:rsidRPr="00220C73">
        <w:rPr>
          <w:rFonts w:ascii="Helvetica" w:hAnsi="Helvetica" w:cs="Helvetica"/>
          <w:sz w:val="24"/>
          <w:szCs w:val="24"/>
        </w:rPr>
        <w:t xml:space="preserve"> objective cannot be achieved), with the addition of genetic markers in certain models in the form of reading and math assessments as well as the inclusion of multilevel models in the form of school/individual levels to emphasise that individual behaviour is embedded in a range of institutions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EYVydb80","properties":{"formattedCitation":"(Huinink and Feldhaus, 2009)","plainCitation":"(Huinink and Feldhaus, 2009)","dontUpdate":true,"noteIndex":0},"citationItems":[{"id":8832,"uris":["http://zotero.org/users/8741181/items/W4ZBC7FP"],"itemData":{"id":8832,"type":"article-journal","abstract":"This article presents an argument for overcoming some of the limits of current family research. To start, some major research questions concerning the future challenges of demographic change and its implications for modern welfare states are addressed. The authors propose an agenda for making progress in this field via two interrelated steps. First, they propose an integration of theoretical approaches explaining family dynamics and design a conceptual framework to model couples’ and family dynamics as a process of purposeful individual action and decision-making over the life course. Second, methodological requirements of family research from this theoretical perspective are identified. Conclusions are drawn with regard to longitudinal data collection covering all dimensions of couples’ and family dynamics and not just the structural dimensions.","container-title":"International Sociology","DOI":"10.1177/0268580909102910","ISSN":"0268-5809, 1461-7242","issue":"3","journalAbbreviation":"International Sociology","language":"en","page":"299-324","source":"DOI.org (Crossref)","title":"Family Research from the Life Course Perspective","volume":"24","author":[{"family":"Huinink","given":"Johannes"},{"family":"Feldhaus","given":"Michael"}],"issued":{"date-parts":[["2009",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uinink and Feldhaus, 2009: 305)</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0F052DD7" w14:textId="743AC110" w:rsidR="008D4603" w:rsidRPr="00220C73" w:rsidRDefault="00815D80" w:rsidP="008D4603">
      <w:pPr>
        <w:rPr>
          <w:rFonts w:ascii="Helvetica" w:hAnsi="Helvetica" w:cs="Helvetica"/>
          <w:sz w:val="24"/>
          <w:szCs w:val="24"/>
        </w:rPr>
      </w:pPr>
      <w:r w:rsidRPr="00220C73">
        <w:rPr>
          <w:rFonts w:ascii="Helvetica" w:hAnsi="Helvetica" w:cs="Helvetica"/>
          <w:sz w:val="24"/>
          <w:szCs w:val="24"/>
        </w:rPr>
        <w:t>T</w:t>
      </w:r>
      <w:r w:rsidR="008D4603" w:rsidRPr="00220C73">
        <w:rPr>
          <w:rFonts w:ascii="Helvetica" w:hAnsi="Helvetica" w:cs="Helvetica"/>
          <w:sz w:val="24"/>
          <w:szCs w:val="24"/>
        </w:rPr>
        <w:t xml:space="preserve">he literature </w:t>
      </w:r>
      <w:r w:rsidR="008D4603"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tkf6AGNz","properties":{"formattedCitation":"(Huinink and Feldhaus, 2009)","plainCitation":"(Huinink and Feldhaus, 2009)","dontUpdate":true,"noteIndex":0},"citationItems":[{"id":8832,"uris":["http://zotero.org/users/8741181/items/W4ZBC7FP"],"itemData":{"id":8832,"type":"article-journal","abstract":"This article presents an argument for overcoming some of the limits of current family research. To start, some major research questions concerning the future challenges of demographic change and its implications for modern welfare states are addressed. The authors propose an agenda for making progress in this field via two interrelated steps. First, they propose an integration of theoretical approaches explaining family dynamics and design a conceptual framework to model couples’ and family dynamics as a process of purposeful individual action and decision-making over the life course. Second, methodological requirements of family research from this theoretical perspective are identified. Conclusions are drawn with regard to longitudinal data collection covering all dimensions of couples’ and family dynamics and not just the structural dimensions.","container-title":"International Sociology","DOI":"10.1177/0268580909102910","ISSN":"0268-5809, 1461-7242","issue":"3","journalAbbreviation":"International Sociology","language":"en","page":"299-324","source":"DOI.org (Crossref)","title":"Family Research from the Life Course Perspective","volume":"24","author":[{"family":"Huinink","given":"Johannes"},{"family":"Feldhaus","given":"Michael"}],"issued":{"date-parts":[["2009",5]]}}}],"schema":"https://github.com/citation-style-language/schema/raw/master/csl-citation.json"} </w:instrText>
      </w:r>
      <w:r w:rsidR="008D4603" w:rsidRPr="00220C73">
        <w:rPr>
          <w:rFonts w:ascii="Helvetica" w:hAnsi="Helvetica" w:cs="Helvetica"/>
          <w:sz w:val="24"/>
          <w:szCs w:val="24"/>
        </w:rPr>
        <w:fldChar w:fldCharType="separate"/>
      </w:r>
      <w:r w:rsidR="008D4603" w:rsidRPr="00220C73">
        <w:rPr>
          <w:rFonts w:ascii="Helvetica" w:hAnsi="Helvetica" w:cs="Helvetica"/>
          <w:sz w:val="24"/>
          <w:szCs w:val="24"/>
        </w:rPr>
        <w:t>(Huinink and Feldhaus, 2009: 304)</w:t>
      </w:r>
      <w:r w:rsidR="008D4603" w:rsidRPr="00220C73">
        <w:rPr>
          <w:rFonts w:ascii="Helvetica" w:hAnsi="Helvetica" w:cs="Helvetica"/>
          <w:sz w:val="24"/>
          <w:szCs w:val="24"/>
        </w:rPr>
        <w:fldChar w:fldCharType="end"/>
      </w:r>
      <w:r w:rsidR="008D4603" w:rsidRPr="00220C73">
        <w:rPr>
          <w:rFonts w:ascii="Helvetica" w:hAnsi="Helvetica" w:cs="Helvetica"/>
          <w:sz w:val="24"/>
          <w:szCs w:val="24"/>
        </w:rPr>
        <w:t xml:space="preserve"> also suggests that a comprehensive model must also focus upon the parents’ life course also – for example the timing of parenthood, if there is a breakdown in marriage etc. Parents’ life course has been shown to impact youth transitions as it refers to educational, occupational, and socioeconomic attainment </w:t>
      </w:r>
      <w:r w:rsidR="008D4603"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v9Viy05z","properties":{"formattedCitation":"(Huinink and Feldhaus, 2009)","plainCitation":"(Huinink and Feldhaus, 2009)","dontUpdate":true,"noteIndex":0},"citationItems":[{"id":8832,"uris":["http://zotero.org/users/8741181/items/W4ZBC7FP"],"itemData":{"id":8832,"type":"article-journal","abstract":"This article presents an argument for overcoming some of the limits of current family research. To start, some major research questions concerning the future challenges of demographic change and its implications for modern welfare states are addressed. The authors propose an agenda for making progress in this field via two interrelated steps. First, they propose an integration of theoretical approaches explaining family dynamics and design a conceptual framework to model couples’ and family dynamics as a process of purposeful individual action and decision-making over the life course. Second, methodological requirements of family research from this theoretical perspective are identified. Conclusions are drawn with regard to longitudinal data collection covering all dimensions of couples’ and family dynamics and not just the structural dimensions.","container-title":"International Sociology","DOI":"10.1177/0268580909102910","ISSN":"0268-5809, 1461-7242","issue":"3","journalAbbreviation":"International Sociology","language":"en","page":"299-324","source":"DOI.org (Crossref)","title":"Family Research from the Life Course Perspective","volume":"24","author":[{"family":"Huinink","given":"Johannes"},{"family":"Feldhaus","given":"Michael"}],"issued":{"date-parts":[["2009",5]]}}}],"schema":"https://github.com/citation-style-language/schema/raw/master/csl-citation.json"} </w:instrText>
      </w:r>
      <w:r w:rsidR="008D4603" w:rsidRPr="00220C73">
        <w:rPr>
          <w:rFonts w:ascii="Helvetica" w:hAnsi="Helvetica" w:cs="Helvetica"/>
          <w:sz w:val="24"/>
          <w:szCs w:val="24"/>
        </w:rPr>
        <w:fldChar w:fldCharType="separate"/>
      </w:r>
      <w:r w:rsidR="008D4603" w:rsidRPr="00220C73">
        <w:rPr>
          <w:rFonts w:ascii="Helvetica" w:hAnsi="Helvetica" w:cs="Helvetica"/>
          <w:sz w:val="24"/>
          <w:szCs w:val="24"/>
        </w:rPr>
        <w:t>(ibid)</w:t>
      </w:r>
      <w:r w:rsidR="008D4603" w:rsidRPr="00220C73">
        <w:rPr>
          <w:rFonts w:ascii="Helvetica" w:hAnsi="Helvetica" w:cs="Helvetica"/>
          <w:sz w:val="24"/>
          <w:szCs w:val="24"/>
        </w:rPr>
        <w:fldChar w:fldCharType="end"/>
      </w:r>
      <w:r w:rsidR="008D4603" w:rsidRPr="00220C73">
        <w:rPr>
          <w:rFonts w:ascii="Helvetica" w:hAnsi="Helvetica" w:cs="Helvetica"/>
          <w:sz w:val="24"/>
          <w:szCs w:val="24"/>
        </w:rPr>
        <w:t xml:space="preserve">. Extending this point further, life courses are not only subject to the historical circumstances of the time of the individual but also to the cumulative or even delayed effects of earlier historical times </w:t>
      </w:r>
      <w:r w:rsidR="008D4603" w:rsidRPr="00220C73">
        <w:rPr>
          <w:rFonts w:ascii="Helvetica" w:hAnsi="Helvetica" w:cs="Helvetica"/>
          <w:sz w:val="24"/>
          <w:szCs w:val="24"/>
        </w:rPr>
        <w:fldChar w:fldCharType="begin"/>
      </w:r>
      <w:r w:rsidR="008D4603" w:rsidRPr="00220C73">
        <w:rPr>
          <w:rFonts w:ascii="Helvetica" w:hAnsi="Helvetica" w:cs="Helvetica"/>
          <w:sz w:val="24"/>
          <w:szCs w:val="24"/>
        </w:rPr>
        <w:instrText xml:space="preserve"> ADDIN ZOTERO_ITEM CSL_CITATION {"citationID":"42lcRMXC","properties":{"formattedCitation":"(Mayer, 2004)","plainCitation":"(Mayer, 2004)","noteIndex":0},"citationItems":[{"id":6661,"uris":["http://zotero.org/users/8741181/items/KS48N4WI"],"itemData":{"id":6661,"type":"article-journal","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8D4603" w:rsidRPr="00220C73">
        <w:rPr>
          <w:rFonts w:ascii="Helvetica" w:hAnsi="Helvetica" w:cs="Helvetica"/>
          <w:sz w:val="24"/>
          <w:szCs w:val="24"/>
        </w:rPr>
        <w:fldChar w:fldCharType="separate"/>
      </w:r>
      <w:r w:rsidR="008D4603" w:rsidRPr="00220C73">
        <w:rPr>
          <w:rFonts w:ascii="Helvetica" w:hAnsi="Helvetica" w:cs="Helvetica"/>
          <w:sz w:val="24"/>
          <w:szCs w:val="24"/>
        </w:rPr>
        <w:t>(Mayer, 2004)</w:t>
      </w:r>
      <w:r w:rsidR="008D4603" w:rsidRPr="00220C73">
        <w:rPr>
          <w:rFonts w:ascii="Helvetica" w:hAnsi="Helvetica" w:cs="Helvetica"/>
          <w:sz w:val="24"/>
          <w:szCs w:val="24"/>
        </w:rPr>
        <w:fldChar w:fldCharType="end"/>
      </w:r>
      <w:r w:rsidR="008D4603" w:rsidRPr="00220C73">
        <w:rPr>
          <w:rFonts w:ascii="Helvetica" w:hAnsi="Helvetica" w:cs="Helvetica"/>
          <w:sz w:val="24"/>
          <w:szCs w:val="24"/>
        </w:rPr>
        <w:t xml:space="preserve"> that in some instances manifest in parenthood.</w:t>
      </w:r>
    </w:p>
    <w:p w14:paraId="54BC5CB5" w14:textId="464CCD22"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To apply the life course more directly to the study of youth transitions, it is appropriate to breakdown how systems of education, occupation, and labour markets constitute and influence and individuals’ life course and in their expression of life course agency. Education as a system regulates the individual by implementing age-graded barriers and hierarchical and time-related credentials. The labour market through its regulatory function determines who is gainfully employed and who is unemployed which influences employment trajectories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aTRDYSWb","properties":{"formattedCitation":"(Mayer, 2004)","plainCitation":"(Mayer, 2004)","dontUpdate":true,"noteIndex":0},"citationItems":[{"id":6661,"uris":["http://zotero.org/users/8741181/items/KS48N4WI"],"itemData":{"id":6661,"type":"article-journal","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ayer, 2004: 164)</w:t>
      </w:r>
      <w:r w:rsidRPr="00220C73">
        <w:rPr>
          <w:rFonts w:ascii="Helvetica" w:hAnsi="Helvetica" w:cs="Helvetica"/>
          <w:sz w:val="24"/>
          <w:szCs w:val="24"/>
        </w:rPr>
        <w:fldChar w:fldCharType="end"/>
      </w:r>
      <w:r w:rsidRPr="00220C73">
        <w:rPr>
          <w:rFonts w:ascii="Helvetica" w:hAnsi="Helvetica" w:cs="Helvetica"/>
          <w:sz w:val="24"/>
          <w:szCs w:val="24"/>
        </w:rPr>
        <w:t xml:space="preserve">. The structure and hierarchy of occupations determines social position via segmentation and segregation which is in part determined by previous systems of employment and education. Functionally, the study of youth transitions is the study of the life course and systems of education, occupation, and labour markets constitute life domains onto which the life course manifest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zMzk9mtl","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ayer, 2009)</w:t>
      </w:r>
      <w:r w:rsidRPr="00220C73">
        <w:rPr>
          <w:rFonts w:ascii="Helvetica" w:hAnsi="Helvetica" w:cs="Helvetica"/>
          <w:sz w:val="24"/>
          <w:szCs w:val="24"/>
        </w:rPr>
        <w:fldChar w:fldCharType="end"/>
      </w:r>
      <w:r w:rsidRPr="00220C73">
        <w:rPr>
          <w:rFonts w:ascii="Helvetica" w:hAnsi="Helvetica" w:cs="Helvetica"/>
          <w:sz w:val="24"/>
          <w:szCs w:val="24"/>
        </w:rPr>
        <w:t xml:space="preserve">. Mayer argues that these life domains are organised around three major life stages: the phase of education and preparation to work, the phase of active employment, and the phase of postretirement years </w:t>
      </w:r>
      <w:r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OjBkuJDa","properties":{"formattedCitation":"(Mayer and Schoepflin, 2022)","plainCitation":"(Mayer and Schoepflin, 2022)","dontUpdate":true,"noteIndex":0},"citationItems":[{"id":6665,"uris":["http://zotero.org/users/8741181/items/MCQN65DT"],"itemData":{"id":6665,"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ayer and Schoepflin, 2022: 196)</w:t>
      </w:r>
      <w:r w:rsidRPr="00220C73">
        <w:rPr>
          <w:rFonts w:ascii="Helvetica" w:hAnsi="Helvetica" w:cs="Helvetica"/>
          <w:sz w:val="24"/>
          <w:szCs w:val="24"/>
        </w:rPr>
        <w:fldChar w:fldCharType="end"/>
      </w:r>
      <w:r w:rsidRPr="00220C73">
        <w:rPr>
          <w:rFonts w:ascii="Helvetica" w:hAnsi="Helvetica" w:cs="Helvetica"/>
          <w:sz w:val="24"/>
          <w:szCs w:val="24"/>
        </w:rPr>
        <w:t xml:space="preserve">. These life stages vary in timing and sequencing depending on socio-historical contex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cbXZ1u0K","properties":{"formattedCitation":"(Shanahan, 2000)","plainCitation":"(Shanahan, 2000)","noteIndex":0},"citationItems":[{"id":6713,"uris":["http://zotero.org/users/8741181/items/5MJH396H"],"itemData":{"id":6713,"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hanahan, 2000)</w:t>
      </w:r>
      <w:r w:rsidRPr="00220C73">
        <w:rPr>
          <w:rFonts w:ascii="Helvetica" w:hAnsi="Helvetica" w:cs="Helvetica"/>
          <w:sz w:val="24"/>
          <w:szCs w:val="24"/>
        </w:rPr>
        <w:fldChar w:fldCharType="end"/>
      </w:r>
      <w:r w:rsidRPr="00220C73">
        <w:rPr>
          <w:rFonts w:ascii="Helvetica" w:hAnsi="Helvetica" w:cs="Helvetica"/>
          <w:sz w:val="24"/>
          <w:szCs w:val="24"/>
        </w:rPr>
        <w:t xml:space="preserve"> which needs to be acknowledge for adequate sociological inquiry. </w:t>
      </w:r>
    </w:p>
    <w:p w14:paraId="1AF2DC90" w14:textId="1CD29CFA" w:rsidR="008D4603" w:rsidRPr="00220C73" w:rsidRDefault="008D4603" w:rsidP="00551B01">
      <w:pPr>
        <w:rPr>
          <w:rFonts w:ascii="Helvetica" w:hAnsi="Helvetica" w:cs="Helvetica"/>
          <w:sz w:val="24"/>
          <w:szCs w:val="24"/>
        </w:rPr>
      </w:pPr>
      <w:r w:rsidRPr="00220C73">
        <w:rPr>
          <w:rFonts w:ascii="Helvetica" w:hAnsi="Helvetica" w:cs="Helvetica"/>
          <w:sz w:val="24"/>
          <w:szCs w:val="24"/>
        </w:rPr>
        <w:t>The second concept within youth transition literature is the</w:t>
      </w:r>
      <w:r w:rsidR="007F0032" w:rsidRPr="00220C73">
        <w:rPr>
          <w:rFonts w:ascii="Helvetica" w:hAnsi="Helvetica" w:cs="Helvetica"/>
          <w:sz w:val="24"/>
          <w:szCs w:val="24"/>
        </w:rPr>
        <w:t xml:space="preserve"> </w:t>
      </w:r>
      <w:r w:rsidR="00FB2CFC" w:rsidRPr="00220C73">
        <w:rPr>
          <w:rFonts w:ascii="Helvetica" w:hAnsi="Helvetica" w:cs="Helvetica"/>
          <w:sz w:val="24"/>
          <w:szCs w:val="24"/>
        </w:rPr>
        <w:t>s</w:t>
      </w:r>
      <w:r w:rsidRPr="00220C73">
        <w:rPr>
          <w:rFonts w:ascii="Helvetica" w:hAnsi="Helvetica" w:cs="Helvetica"/>
          <w:sz w:val="24"/>
          <w:szCs w:val="24"/>
        </w:rPr>
        <w:t>tructuration/</w:t>
      </w:r>
      <w:r w:rsidR="00FB2CFC" w:rsidRPr="00220C73">
        <w:rPr>
          <w:rFonts w:ascii="Helvetica" w:hAnsi="Helvetica" w:cs="Helvetica"/>
          <w:sz w:val="24"/>
          <w:szCs w:val="24"/>
        </w:rPr>
        <w:t>i</w:t>
      </w:r>
      <w:r w:rsidRPr="00220C73">
        <w:rPr>
          <w:rFonts w:ascii="Helvetica" w:hAnsi="Helvetica" w:cs="Helvetica"/>
          <w:sz w:val="24"/>
          <w:szCs w:val="24"/>
        </w:rPr>
        <w:t xml:space="preserve">ndividualisation thesis. Two competing </w:t>
      </w:r>
      <w:r w:rsidR="00FB2CFC" w:rsidRPr="00220C73">
        <w:rPr>
          <w:rFonts w:ascii="Helvetica" w:hAnsi="Helvetica" w:cs="Helvetica"/>
          <w:sz w:val="24"/>
          <w:szCs w:val="24"/>
        </w:rPr>
        <w:t>theories</w:t>
      </w:r>
      <w:r w:rsidRPr="00220C73">
        <w:rPr>
          <w:rFonts w:ascii="Helvetica" w:hAnsi="Helvetica" w:cs="Helvetica"/>
          <w:sz w:val="24"/>
          <w:szCs w:val="24"/>
        </w:rPr>
        <w:t xml:space="preserve"> that argue over the </w:t>
      </w:r>
      <w:r w:rsidRPr="00220C73">
        <w:rPr>
          <w:rFonts w:ascii="Helvetica" w:hAnsi="Helvetica" w:cs="Helvetica"/>
          <w:sz w:val="24"/>
          <w:szCs w:val="24"/>
        </w:rPr>
        <w:lastRenderedPageBreak/>
        <w:t xml:space="preserve">influence of social structures on decision making and agency. These two theories </w:t>
      </w:r>
      <w:r w:rsidR="00FB2CFC" w:rsidRPr="00220C73">
        <w:rPr>
          <w:rFonts w:ascii="Helvetica" w:hAnsi="Helvetica" w:cs="Helvetica"/>
          <w:sz w:val="24"/>
          <w:szCs w:val="24"/>
        </w:rPr>
        <w:t>are related to the</w:t>
      </w:r>
      <w:r w:rsidRPr="00220C73">
        <w:rPr>
          <w:rFonts w:ascii="Helvetica" w:hAnsi="Helvetica" w:cs="Helvetica"/>
          <w:sz w:val="24"/>
          <w:szCs w:val="24"/>
        </w:rPr>
        <w:t xml:space="preserve"> ‘life course’. </w:t>
      </w:r>
    </w:p>
    <w:p w14:paraId="152075D9" w14:textId="4F3C9ACE" w:rsidR="008D4603" w:rsidRPr="00220C73" w:rsidRDefault="008D4603" w:rsidP="008D4603">
      <w:pPr>
        <w:rPr>
          <w:rFonts w:ascii="Helvetica" w:hAnsi="Helvetica" w:cs="Helvetica"/>
          <w:sz w:val="24"/>
          <w:szCs w:val="24"/>
        </w:rPr>
      </w:pPr>
      <w:r w:rsidRPr="00220C73">
        <w:rPr>
          <w:rFonts w:ascii="Helvetica" w:hAnsi="Helvetica" w:cs="Helvetica"/>
          <w:sz w:val="24"/>
          <w:szCs w:val="24"/>
        </w:rPr>
        <w:t>Structuration argues that structural factors like social class, gender, ethnicity</w:t>
      </w:r>
      <w:r w:rsidR="00FB2CFC" w:rsidRPr="00220C73">
        <w:rPr>
          <w:rFonts w:ascii="Helvetica" w:hAnsi="Helvetica" w:cs="Helvetica"/>
          <w:sz w:val="24"/>
          <w:szCs w:val="24"/>
        </w:rPr>
        <w:t xml:space="preserve"> </w:t>
      </w:r>
      <w:r w:rsidRPr="00220C73">
        <w:rPr>
          <w:rFonts w:ascii="Helvetica" w:hAnsi="Helvetica" w:cs="Helvetica"/>
          <w:sz w:val="24"/>
          <w:szCs w:val="24"/>
        </w:rPr>
        <w:t>still play an important role</w:t>
      </w:r>
      <w:r w:rsidR="00FB2CFC" w:rsidRPr="00220C73">
        <w:rPr>
          <w:rFonts w:ascii="Helvetica" w:hAnsi="Helvetica" w:cs="Helvetica"/>
          <w:sz w:val="24"/>
          <w:szCs w:val="24"/>
        </w:rPr>
        <w:t xml:space="preserve"> in shaping the lives of individuals</w:t>
      </w:r>
      <w:r w:rsidRPr="00220C73">
        <w:rPr>
          <w:rFonts w:ascii="Helvetica" w:hAnsi="Helvetica" w:cs="Helvetica"/>
          <w:sz w:val="24"/>
          <w:szCs w:val="24"/>
        </w:rPr>
        <w:t xml:space="preserve"> and are indeed determinants for the individual who is pursuing the ‘imperative of living a life of one’s own’</w:t>
      </w:r>
      <w:r w:rsidR="00521CA9" w:rsidRPr="00220C73">
        <w:rPr>
          <w:rFonts w:ascii="Helvetica" w:hAnsi="Helvetica" w:cs="Helvetica"/>
          <w:sz w:val="24"/>
          <w:szCs w:val="24"/>
        </w:rPr>
        <w:t xml:space="preserve"> </w:t>
      </w:r>
      <w:r w:rsidR="00521CA9" w:rsidRPr="00220C73">
        <w:rPr>
          <w:rFonts w:ascii="Helvetica" w:hAnsi="Helvetica" w:cs="Helvetica"/>
          <w:sz w:val="24"/>
          <w:szCs w:val="24"/>
        </w:rPr>
        <w:fldChar w:fldCharType="begin"/>
      </w:r>
      <w:r w:rsidR="00521CA9" w:rsidRPr="00220C73">
        <w:rPr>
          <w:rFonts w:ascii="Helvetica" w:hAnsi="Helvetica" w:cs="Helvetica"/>
          <w:sz w:val="24"/>
          <w:szCs w:val="24"/>
        </w:rPr>
        <w:instrText xml:space="preserve"> ADDIN ZOTERO_ITEM CSL_CITATION {"citationID":"JxfgErp7","properties":{"formattedCitation":"(Beck, 2002)","plainCitation":"(Beck, 2002)","noteIndex":0},"citationItems":[{"id":4915,"uris":["http://zotero.org/users/8741181/items/YFZGHJNE"],"itemData":{"id":4915,"type":"book","publisher":"SAGE Publications","title":"Individualisation: Institutionalized Individualism and its Social and Political Consequences","volume":"13","author":[{"family":"Beck","given":"U"}],"issued":{"date-parts":[["2002"]]}}}],"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Beck, 2002)</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Individualisation argues that in place of these ‘collective guides’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tlxArYAA","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521CA9" w:rsidRPr="00220C73">
        <w:rPr>
          <w:rFonts w:ascii="Helvetica" w:hAnsi="Helvetica" w:cs="Helvetica"/>
          <w:sz w:val="24"/>
          <w:szCs w:val="24"/>
        </w:rPr>
        <w:fldChar w:fldCharType="separate"/>
      </w:r>
      <w:r w:rsidR="00521CA9" w:rsidRPr="00220C73">
        <w:rPr>
          <w:rFonts w:ascii="Helvetica" w:hAnsi="Helvetica" w:cs="Helvetica"/>
          <w:sz w:val="24"/>
          <w:szCs w:val="24"/>
        </w:rPr>
        <w:t>(Gayle et al, 2009: 4)</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individualised identities that have greater scope beyond the mere structures</w:t>
      </w:r>
      <w:r w:rsidR="00521CA9" w:rsidRPr="00220C73">
        <w:rPr>
          <w:rFonts w:ascii="Helvetica" w:hAnsi="Helvetica" w:cs="Helvetica"/>
          <w:sz w:val="24"/>
          <w:szCs w:val="24"/>
        </w:rPr>
        <w:t xml:space="preserve"> </w:t>
      </w:r>
      <w:r w:rsidR="00521C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A2f4I66a","properties":{"formattedCitation":"(Murray, 2011)","plainCitation":"(Murray, 2011)","dontUpdate":true,"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521CA9" w:rsidRPr="00220C73">
        <w:rPr>
          <w:rFonts w:ascii="Helvetica" w:hAnsi="Helvetica" w:cs="Helvetica"/>
          <w:sz w:val="24"/>
          <w:szCs w:val="24"/>
        </w:rPr>
        <w:fldChar w:fldCharType="separate"/>
      </w:r>
      <w:r w:rsidR="008047EA" w:rsidRPr="00220C73">
        <w:rPr>
          <w:rFonts w:ascii="Helvetica" w:hAnsi="Helvetica" w:cs="Helvetica"/>
          <w:sz w:val="24"/>
          <w:szCs w:val="24"/>
        </w:rPr>
        <w:t>(Murray, 2011: 26)</w:t>
      </w:r>
      <w:r w:rsidR="00521CA9" w:rsidRPr="00220C73">
        <w:rPr>
          <w:rFonts w:ascii="Helvetica" w:hAnsi="Helvetica" w:cs="Helvetica"/>
          <w:sz w:val="24"/>
          <w:szCs w:val="24"/>
        </w:rPr>
        <w:fldChar w:fldCharType="end"/>
      </w:r>
      <w:r w:rsidRPr="00220C73">
        <w:rPr>
          <w:rFonts w:ascii="Helvetica" w:hAnsi="Helvetica" w:cs="Helvetica"/>
          <w:sz w:val="24"/>
          <w:szCs w:val="24"/>
        </w:rPr>
        <w:t xml:space="preserve"> they inhabit are able to create complex and subjective lifestyles that deviate from the much more rigid structures detailed above</w:t>
      </w:r>
      <w:r w:rsidR="008047EA" w:rsidRPr="00220C73">
        <w:rPr>
          <w:rFonts w:ascii="Helvetica" w:hAnsi="Helvetica" w:cs="Helvetica"/>
          <w:sz w:val="24"/>
          <w:szCs w:val="24"/>
        </w:rPr>
        <w:t xml:space="preserve">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DIKXnPo7","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Gayle et al, 2009: 5)</w:t>
      </w:r>
      <w:r w:rsidR="008047EA"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1955C406" w14:textId="4CE0E077"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If the individualisation thesis were to be correct it would demonstrate itself empirically and repeatably. However, as Gayle et al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rgkW5Qdq","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2009)</w:t>
      </w:r>
      <w:r w:rsidR="008047EA" w:rsidRPr="00220C73">
        <w:rPr>
          <w:rFonts w:ascii="Helvetica" w:hAnsi="Helvetica" w:cs="Helvetica"/>
          <w:sz w:val="24"/>
          <w:szCs w:val="24"/>
        </w:rPr>
        <w:fldChar w:fldCharType="end"/>
      </w:r>
      <w:r w:rsidRPr="00220C73">
        <w:rPr>
          <w:rFonts w:ascii="Helvetica" w:hAnsi="Helvetica" w:cs="Helvetica"/>
          <w:sz w:val="24"/>
          <w:szCs w:val="24"/>
        </w:rPr>
        <w:t xml:space="preserve"> found) the thesis’ strong claim against structures is not to be born out within the data. Pathways toward transition may have certainly altered, and even in some cases become more complex, but that does not mean there is support for ‘detraditionalisation’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rD6Nd7dy","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Gayle et al 2009)</w:t>
      </w:r>
      <w:r w:rsidR="008047EA" w:rsidRPr="00220C73">
        <w:rPr>
          <w:rFonts w:ascii="Helvetica" w:hAnsi="Helvetica" w:cs="Helvetica"/>
          <w:sz w:val="24"/>
          <w:szCs w:val="24"/>
        </w:rPr>
        <w:fldChar w:fldCharType="end"/>
      </w:r>
      <w:r w:rsidRPr="00220C73">
        <w:rPr>
          <w:rFonts w:ascii="Helvetica" w:hAnsi="Helvetica" w:cs="Helvetica"/>
          <w:sz w:val="24"/>
          <w:szCs w:val="24"/>
        </w:rPr>
        <w:t>. There has always been an element of navigation and choice within youth transitions</w:t>
      </w:r>
      <w:r w:rsidR="00FB2CFC" w:rsidRPr="00220C73">
        <w:rPr>
          <w:rFonts w:ascii="Helvetica" w:hAnsi="Helvetica" w:cs="Helvetica"/>
          <w:sz w:val="24"/>
          <w:szCs w:val="24"/>
        </w:rPr>
        <w:t>.</w:t>
      </w:r>
      <w:r w:rsidRPr="00220C73">
        <w:rPr>
          <w:rFonts w:ascii="Helvetica" w:hAnsi="Helvetica" w:cs="Helvetica"/>
          <w:sz w:val="24"/>
          <w:szCs w:val="24"/>
        </w:rPr>
        <w:t xml:space="preserve"> </w:t>
      </w:r>
      <w:r w:rsidR="00FB2CFC" w:rsidRPr="00220C73">
        <w:rPr>
          <w:rFonts w:ascii="Helvetica" w:hAnsi="Helvetica" w:cs="Helvetica"/>
          <w:sz w:val="24"/>
          <w:szCs w:val="24"/>
        </w:rPr>
        <w:t>T</w:t>
      </w:r>
      <w:r w:rsidRPr="00220C73">
        <w:rPr>
          <w:rFonts w:ascii="Helvetica" w:hAnsi="Helvetica" w:cs="Helvetica"/>
          <w:sz w:val="24"/>
          <w:szCs w:val="24"/>
        </w:rPr>
        <w:t xml:space="preserve">hough in the past the range of choice may have been narrower thus owing to a more homogenised pathway for those in past contexts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f30rSOFh","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Goodwin and O’Connor, 2005: 4)</w:t>
      </w:r>
      <w:r w:rsidR="008047EA" w:rsidRPr="00220C73">
        <w:rPr>
          <w:rFonts w:ascii="Helvetica" w:hAnsi="Helvetica" w:cs="Helvetica"/>
          <w:sz w:val="24"/>
          <w:szCs w:val="24"/>
        </w:rPr>
        <w:fldChar w:fldCharType="end"/>
      </w:r>
      <w:r w:rsidRPr="00220C73">
        <w:rPr>
          <w:rFonts w:ascii="Helvetica" w:hAnsi="Helvetica" w:cs="Helvetica"/>
          <w:sz w:val="24"/>
          <w:szCs w:val="24"/>
        </w:rPr>
        <w:t>. Simply put, an increase in the complexity from getting from A to B does not in any way necessitate the declining importance of structural factors upon an individual’s negotiation of that journey. In other words, individualisation fails to account for the still apparently strong influence of structural elements on a person</w:t>
      </w:r>
      <w:r w:rsidR="00FB2CFC" w:rsidRPr="00220C73">
        <w:rPr>
          <w:rFonts w:ascii="Helvetica" w:hAnsi="Helvetica" w:cs="Helvetica"/>
          <w:sz w:val="24"/>
          <w:szCs w:val="24"/>
        </w:rPr>
        <w:t>.</w:t>
      </w:r>
      <w:r w:rsidRPr="00220C73">
        <w:rPr>
          <w:rFonts w:ascii="Helvetica" w:hAnsi="Helvetica" w:cs="Helvetica"/>
          <w:sz w:val="24"/>
          <w:szCs w:val="24"/>
        </w:rPr>
        <w:t xml:space="preserve"> </w:t>
      </w:r>
      <w:r w:rsidR="00FB2CFC" w:rsidRPr="00220C73">
        <w:rPr>
          <w:rFonts w:ascii="Helvetica" w:hAnsi="Helvetica" w:cs="Helvetica"/>
          <w:sz w:val="24"/>
          <w:szCs w:val="24"/>
        </w:rPr>
        <w:t>S</w:t>
      </w:r>
      <w:r w:rsidRPr="00220C73">
        <w:rPr>
          <w:rFonts w:ascii="Helvetica" w:hAnsi="Helvetica" w:cs="Helvetica"/>
          <w:sz w:val="24"/>
          <w:szCs w:val="24"/>
        </w:rPr>
        <w:t>tructuration appears to not appreciate the increasing levels of complexity that are placed upon such persons. In this then, it is best to call for a structured individualism thesis</w:t>
      </w:r>
      <w:r w:rsidR="00FB2CFC" w:rsidRPr="00220C73">
        <w:rPr>
          <w:rFonts w:ascii="Helvetica" w:hAnsi="Helvetica" w:cs="Helvetica"/>
          <w:sz w:val="24"/>
          <w:szCs w:val="24"/>
        </w:rPr>
        <w:t>. One</w:t>
      </w:r>
      <w:r w:rsidRPr="00220C73">
        <w:rPr>
          <w:rFonts w:ascii="Helvetica" w:hAnsi="Helvetica" w:cs="Helvetica"/>
          <w:sz w:val="24"/>
          <w:szCs w:val="24"/>
        </w:rPr>
        <w:t xml:space="preserve"> that recognises in a risk society, that whilst pathways are different</w:t>
      </w:r>
      <w:r w:rsidR="00FB2CFC" w:rsidRPr="00220C73">
        <w:rPr>
          <w:rFonts w:ascii="Helvetica" w:hAnsi="Helvetica" w:cs="Helvetica"/>
          <w:sz w:val="24"/>
          <w:szCs w:val="24"/>
        </w:rPr>
        <w:t xml:space="preserve"> and</w:t>
      </w:r>
      <w:r w:rsidRPr="00220C73">
        <w:rPr>
          <w:rFonts w:ascii="Helvetica" w:hAnsi="Helvetica" w:cs="Helvetica"/>
          <w:sz w:val="24"/>
          <w:szCs w:val="24"/>
        </w:rPr>
        <w:t xml:space="preserve"> numerous, as empirical data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X3h6El9","properties":{"formattedCitation":"(Roberts, 2003)","plainCitation":"(Roberts, 2003)","dontUpdate":true,"noteIndex":0},"citationItems":[{"id":661,"uris":["http://zotero.org/users/8741181/items/JQQT54HU"],"itemData":{"id":661,"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Roberts, 2003: 484)</w:t>
      </w:r>
      <w:r w:rsidR="008047EA" w:rsidRPr="00220C73">
        <w:rPr>
          <w:rFonts w:ascii="Helvetica" w:hAnsi="Helvetica" w:cs="Helvetica"/>
          <w:sz w:val="24"/>
          <w:szCs w:val="24"/>
        </w:rPr>
        <w:fldChar w:fldCharType="end"/>
      </w:r>
      <w:r w:rsidRPr="00220C73">
        <w:rPr>
          <w:rFonts w:ascii="Helvetica" w:hAnsi="Helvetica" w:cs="Helvetica"/>
          <w:sz w:val="24"/>
          <w:szCs w:val="24"/>
        </w:rPr>
        <w:t xml:space="preserve"> demonstrates </w:t>
      </w:r>
      <w:r w:rsidR="00FB2CFC" w:rsidRPr="00220C73">
        <w:rPr>
          <w:rFonts w:ascii="Helvetica" w:hAnsi="Helvetica" w:cs="Helvetica"/>
          <w:sz w:val="24"/>
          <w:szCs w:val="24"/>
        </w:rPr>
        <w:t xml:space="preserve">they are </w:t>
      </w:r>
      <w:r w:rsidRPr="00220C73">
        <w:rPr>
          <w:rFonts w:ascii="Helvetica" w:hAnsi="Helvetica" w:cs="Helvetica"/>
          <w:sz w:val="24"/>
          <w:szCs w:val="24"/>
        </w:rPr>
        <w:t>still heavily influenced by the structures of society</w:t>
      </w:r>
      <w:r w:rsidR="008047EA" w:rsidRPr="00220C73">
        <w:rPr>
          <w:rFonts w:ascii="Helvetica" w:hAnsi="Helvetica" w:cs="Helvetica"/>
          <w:sz w:val="24"/>
          <w:szCs w:val="24"/>
        </w:rPr>
        <w:t xml:space="preserve">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qc6wMCNp","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Gayle et al, 2009: 26)</w:t>
      </w:r>
      <w:r w:rsidR="008047EA" w:rsidRPr="00220C73">
        <w:rPr>
          <w:rFonts w:ascii="Helvetica" w:hAnsi="Helvetica" w:cs="Helvetica"/>
          <w:sz w:val="24"/>
          <w:szCs w:val="24"/>
        </w:rPr>
        <w:fldChar w:fldCharType="end"/>
      </w:r>
      <w:r w:rsidR="008047EA" w:rsidRPr="00220C73">
        <w:rPr>
          <w:rFonts w:ascii="Helvetica" w:hAnsi="Helvetica" w:cs="Helvetica"/>
          <w:sz w:val="24"/>
          <w:szCs w:val="24"/>
        </w:rPr>
        <w:t>.</w:t>
      </w:r>
      <w:r w:rsidRPr="00220C73">
        <w:rPr>
          <w:rFonts w:ascii="Helvetica" w:hAnsi="Helvetica" w:cs="Helvetica"/>
          <w:sz w:val="24"/>
          <w:szCs w:val="24"/>
        </w:rPr>
        <w:t xml:space="preserve">Overall, the literature stresses the relevance of contextual factors that also highlights the important of individual agency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BIP1pyM","properties":{"formattedCitation":"(Steiner, Hirschi and Akkermans, 2021)","plainCitation":"(Steiner, Hirschi and Akkermans, 2021)","dontUpdate":true,"noteIndex":0},"citationItems":[{"id":1247,"uris":["http://zotero.org/users/8741181/items/RZX8ZVU6"],"itemData":{"id":1247,"type":"article-journal","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Steiner et al, 2021: 8)</w:t>
      </w:r>
      <w:r w:rsidR="008047EA" w:rsidRPr="00220C73">
        <w:rPr>
          <w:rFonts w:ascii="Helvetica" w:hAnsi="Helvetica" w:cs="Helvetica"/>
          <w:sz w:val="24"/>
          <w:szCs w:val="24"/>
        </w:rPr>
        <w:fldChar w:fldCharType="end"/>
      </w:r>
      <w:r w:rsidR="008047EA" w:rsidRPr="00220C73">
        <w:rPr>
          <w:rFonts w:ascii="Helvetica" w:hAnsi="Helvetica" w:cs="Helvetica"/>
          <w:sz w:val="24"/>
          <w:szCs w:val="24"/>
        </w:rPr>
        <w:t>.</w:t>
      </w:r>
      <w:r w:rsidRPr="00220C73">
        <w:rPr>
          <w:rFonts w:ascii="Helvetica" w:hAnsi="Helvetica" w:cs="Helvetica"/>
          <w:sz w:val="24"/>
          <w:szCs w:val="24"/>
        </w:rPr>
        <w:t xml:space="preserve"> </w:t>
      </w:r>
    </w:p>
    <w:p w14:paraId="55388574" w14:textId="6CE94E83" w:rsidR="008D4603" w:rsidRPr="00220C73" w:rsidRDefault="008D4603" w:rsidP="00551B01">
      <w:pPr>
        <w:rPr>
          <w:rFonts w:ascii="Helvetica" w:hAnsi="Helvetica" w:cs="Helvetica"/>
          <w:sz w:val="24"/>
          <w:szCs w:val="24"/>
        </w:rPr>
      </w:pPr>
      <w:r w:rsidRPr="00220C73">
        <w:rPr>
          <w:rFonts w:ascii="Helvetica" w:hAnsi="Helvetica" w:cs="Helvetica"/>
          <w:sz w:val="24"/>
          <w:szCs w:val="24"/>
        </w:rPr>
        <w:t xml:space="preserve">The final concept is ‘late modernity’ entailing notions of risk and uncertainty in a society that provides individuals with more and more choice which </w:t>
      </w:r>
      <w:r w:rsidR="008047EA" w:rsidRPr="00220C73">
        <w:rPr>
          <w:rFonts w:ascii="Helvetica" w:hAnsi="Helvetica" w:cs="Helvetica"/>
          <w:sz w:val="24"/>
          <w:szCs w:val="24"/>
        </w:rPr>
        <w:t>promotes</w:t>
      </w:r>
      <w:r w:rsidRPr="00220C73">
        <w:rPr>
          <w:rFonts w:ascii="Helvetica" w:hAnsi="Helvetica" w:cs="Helvetica"/>
          <w:sz w:val="24"/>
          <w:szCs w:val="24"/>
        </w:rPr>
        <w:t xml:space="preserve"> more and more risk. </w:t>
      </w:r>
    </w:p>
    <w:p w14:paraId="10A828E7" w14:textId="4596F03B" w:rsidR="008D4603" w:rsidRPr="00220C73" w:rsidRDefault="008D4603" w:rsidP="008D4603">
      <w:pPr>
        <w:rPr>
          <w:rFonts w:ascii="Helvetica" w:hAnsi="Helvetica" w:cs="Helvetica"/>
          <w:sz w:val="24"/>
          <w:szCs w:val="24"/>
        </w:rPr>
      </w:pPr>
      <w:r w:rsidRPr="00220C73">
        <w:rPr>
          <w:rFonts w:ascii="Helvetica" w:hAnsi="Helvetica" w:cs="Helvetica"/>
          <w:sz w:val="24"/>
          <w:szCs w:val="24"/>
        </w:rPr>
        <w:t xml:space="preserve">Giddens coined the term ‘Late Modernity’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K8bYJd80","properties":{"formattedCitation":"(Giddens {\\i{}et al.}, 1991; Beck, Giddens and Lash, 1994)","plainCitation":"(Giddens et al., 1991; Beck, Giddens and Lash, 1994)","dontUpdate":true,"noteIndex":0},"citationItems":[{"id":10717,"uris":["http://zotero.org/users/8741181/items/7WDL9NXM"],"itemData":{"id":10717,"type":"book","publisher":"New York: Norton","title":"Introduction to Sociology","author":[{"family":"Giddens","given":"A"},{"family":"Duneier","given":"M"},{"family":"Appelbaum","given":"R.P"},{"family":"Carr","given":"D.S"}],"issued":{"date-parts":[["1991"]]}}},{"id":10718,"uris":["http://zotero.org/users/8741181/items/KP6AAHZI"],"itemData":{"id":10718,"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8047EA" w:rsidRPr="00220C73">
        <w:rPr>
          <w:rFonts w:ascii="Helvetica" w:hAnsi="Helvetica" w:cs="Helvetica"/>
          <w:sz w:val="24"/>
          <w:szCs w:val="24"/>
        </w:rPr>
        <w:fldChar w:fldCharType="separate"/>
      </w:r>
      <w:r w:rsidR="008047EA" w:rsidRPr="00220C73">
        <w:rPr>
          <w:rFonts w:ascii="Helvetica" w:hAnsi="Helvetica" w:cs="Helvetica"/>
          <w:sz w:val="24"/>
          <w:szCs w:val="24"/>
        </w:rPr>
        <w:t xml:space="preserve">(Giddens </w:t>
      </w:r>
      <w:r w:rsidR="008047EA" w:rsidRPr="00220C73">
        <w:rPr>
          <w:rFonts w:ascii="Helvetica" w:hAnsi="Helvetica" w:cs="Helvetica"/>
          <w:i/>
          <w:iCs/>
          <w:sz w:val="24"/>
          <w:szCs w:val="24"/>
        </w:rPr>
        <w:t>et al.</w:t>
      </w:r>
      <w:r w:rsidR="008047EA" w:rsidRPr="00220C73">
        <w:rPr>
          <w:rFonts w:ascii="Helvetica" w:hAnsi="Helvetica" w:cs="Helvetica"/>
          <w:sz w:val="24"/>
          <w:szCs w:val="24"/>
        </w:rPr>
        <w:t>, 1991; Beck et al 1994)</w:t>
      </w:r>
      <w:r w:rsidR="008047EA" w:rsidRPr="00220C73">
        <w:rPr>
          <w:rFonts w:ascii="Helvetica" w:hAnsi="Helvetica" w:cs="Helvetica"/>
          <w:sz w:val="24"/>
          <w:szCs w:val="24"/>
        </w:rPr>
        <w:fldChar w:fldCharType="end"/>
      </w:r>
      <w:r w:rsidRPr="00220C73">
        <w:rPr>
          <w:rFonts w:ascii="Helvetica" w:hAnsi="Helvetica" w:cs="Helvetica"/>
          <w:sz w:val="24"/>
          <w:szCs w:val="24"/>
        </w:rPr>
        <w:t xml:space="preserve">. In the past more concrete certainties have given way to a more fluid and dynamic notion of adult identity and its development </w:t>
      </w:r>
      <w:r w:rsidR="008047EA"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mIu3vNb","properties":{"formattedCitation":"(Bynner, 1998)","plainCitation":"(Bynner, 1998)","dontUpdate":true,"noteIndex":0},"citationItems":[{"id":1840,"uris":["http://zotero.org/users/8741181/items/KVN95KVW"],"itemData":{"id":1840,"type":"article-journa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008047EA" w:rsidRPr="00220C73">
        <w:rPr>
          <w:rFonts w:ascii="Helvetica" w:hAnsi="Helvetica" w:cs="Helvetica"/>
          <w:sz w:val="24"/>
          <w:szCs w:val="24"/>
        </w:rPr>
        <w:fldChar w:fldCharType="separate"/>
      </w:r>
      <w:r w:rsidR="00216D9E" w:rsidRPr="00220C73">
        <w:rPr>
          <w:rFonts w:ascii="Helvetica" w:hAnsi="Helvetica" w:cs="Helvetica"/>
          <w:sz w:val="24"/>
          <w:szCs w:val="24"/>
        </w:rPr>
        <w:t>(Bynner, 1998: 31)</w:t>
      </w:r>
      <w:r w:rsidR="008047EA" w:rsidRPr="00220C73">
        <w:rPr>
          <w:rFonts w:ascii="Helvetica" w:hAnsi="Helvetica" w:cs="Helvetica"/>
          <w:sz w:val="24"/>
          <w:szCs w:val="24"/>
        </w:rPr>
        <w:fldChar w:fldCharType="end"/>
      </w:r>
      <w:r w:rsidRPr="00220C73">
        <w:rPr>
          <w:rFonts w:ascii="Helvetica" w:hAnsi="Helvetica" w:cs="Helvetica"/>
          <w:sz w:val="24"/>
          <w:szCs w:val="24"/>
        </w:rPr>
        <w:t>. These past certainties gave rise to stability; this current dynamicism gives rise to risk</w:t>
      </w:r>
      <w:r w:rsidR="00216D9E" w:rsidRPr="00220C73">
        <w:rPr>
          <w:rFonts w:ascii="Helvetica" w:hAnsi="Helvetica" w:cs="Helvetica"/>
          <w:sz w:val="24"/>
          <w:szCs w:val="24"/>
        </w:rPr>
        <w:t xml:space="preserve"> </w:t>
      </w:r>
      <w:r w:rsidR="00216D9E" w:rsidRPr="00220C73">
        <w:rPr>
          <w:rFonts w:ascii="Helvetica" w:hAnsi="Helvetica" w:cs="Helvetica"/>
          <w:sz w:val="24"/>
          <w:szCs w:val="24"/>
        </w:rPr>
        <w:fldChar w:fldCharType="begin"/>
      </w:r>
      <w:r w:rsidR="00216D9E" w:rsidRPr="00220C73">
        <w:rPr>
          <w:rFonts w:ascii="Helvetica" w:hAnsi="Helvetica" w:cs="Helvetica"/>
          <w:sz w:val="24"/>
          <w:szCs w:val="24"/>
        </w:rPr>
        <w:instrText xml:space="preserve"> ADDIN ZOTERO_ITEM CSL_CITATION {"citationID":"OPbZY6QF","properties":{"formattedCitation":"(Beck, 2014)","plainCitation":"(Beck, 2014)","noteIndex":0},"citationItems":[{"id":10719,"uris":["http://zotero.org/users/8741181/items/HUEEVRHV"],"itemData":{"id":10719,"type":"book","publisher":"John Wiley &amp; Sons.","title":"The brave new world of work","author":[{"family":"Beck","given":"U"}],"issued":{"date-parts":[["2014"]]}}}],"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Beck, 2014)</w:t>
      </w:r>
      <w:r w:rsidR="00216D9E" w:rsidRPr="00220C73">
        <w:rPr>
          <w:rFonts w:ascii="Helvetica" w:hAnsi="Helvetica" w:cs="Helvetica"/>
          <w:sz w:val="24"/>
          <w:szCs w:val="24"/>
        </w:rPr>
        <w:fldChar w:fldCharType="end"/>
      </w:r>
      <w:r w:rsidRPr="00220C73">
        <w:rPr>
          <w:rFonts w:ascii="Helvetica" w:hAnsi="Helvetica" w:cs="Helvetica"/>
          <w:sz w:val="24"/>
          <w:szCs w:val="24"/>
        </w:rPr>
        <w:t>. This late modernity is characterised primarily by drastic social and economic transitions that enhance the overall uncertainty of adolescents within their occupational positions</w:t>
      </w:r>
      <w:r w:rsidR="00216D9E" w:rsidRPr="00220C73">
        <w:rPr>
          <w:rFonts w:ascii="Helvetica" w:hAnsi="Helvetica" w:cs="Helvetica"/>
          <w:sz w:val="24"/>
          <w:szCs w:val="24"/>
        </w:rPr>
        <w:t xml:space="preserve"> </w:t>
      </w:r>
      <w:r w:rsidR="00216D9E"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KrRRvcIy","properties":{"formattedCitation":"(Blustein, 1997)","plainCitation":"(Blustein, 1997)","dontUpdate":true,"noteIndex":0},"citationItems":[{"id":2150,"uris":["http://zotero.org/users/8741181/items/CIYQ76FZ"],"itemData":{"id":2150,"type":"article-journal","container-title":"The Career Development Quarterly","DOI":"10.1002/j.2161-0045.1997.tb00541.x","ISSN":"08894019","issue":"4","language":"en","page":"381-389","source":"DOI.org (Crossref)","title":"The Role of Work in Adolescent Development","volume":"45","author":[{"family":"Blustein","given":"David L."}],"issued":{"date-parts":[["1997",6]]}}}],"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Blustein, 1997: 6)</w:t>
      </w:r>
      <w:r w:rsidR="00216D9E" w:rsidRPr="00220C73">
        <w:rPr>
          <w:rFonts w:ascii="Helvetica" w:hAnsi="Helvetica" w:cs="Helvetica"/>
          <w:sz w:val="24"/>
          <w:szCs w:val="24"/>
        </w:rPr>
        <w:fldChar w:fldCharType="end"/>
      </w:r>
      <w:r w:rsidRPr="00220C73">
        <w:rPr>
          <w:rFonts w:ascii="Helvetica" w:hAnsi="Helvetica" w:cs="Helvetica"/>
          <w:sz w:val="24"/>
          <w:szCs w:val="24"/>
        </w:rPr>
        <w:t>. There is debate over just how fluid certainty and choice has become, Gayle et al</w:t>
      </w:r>
      <w:r w:rsidR="00216D9E" w:rsidRPr="00220C73">
        <w:rPr>
          <w:rFonts w:ascii="Helvetica" w:hAnsi="Helvetica" w:cs="Helvetica"/>
          <w:sz w:val="24"/>
          <w:szCs w:val="24"/>
        </w:rPr>
        <w:t xml:space="preserve"> </w:t>
      </w:r>
      <w:r w:rsidR="00216D9E"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WrIDyp7F","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2009)</w:t>
      </w:r>
      <w:r w:rsidR="00216D9E" w:rsidRPr="00220C73">
        <w:rPr>
          <w:rFonts w:ascii="Helvetica" w:hAnsi="Helvetica" w:cs="Helvetica"/>
          <w:sz w:val="24"/>
          <w:szCs w:val="24"/>
        </w:rPr>
        <w:fldChar w:fldCharType="end"/>
      </w:r>
      <w:r w:rsidRPr="00220C73">
        <w:rPr>
          <w:rFonts w:ascii="Helvetica" w:hAnsi="Helvetica" w:cs="Helvetica"/>
          <w:sz w:val="24"/>
          <w:szCs w:val="24"/>
        </w:rPr>
        <w:t xml:space="preserve"> provide</w:t>
      </w:r>
      <w:r w:rsidR="00332AB9" w:rsidRPr="00220C73">
        <w:rPr>
          <w:rFonts w:ascii="Helvetica" w:hAnsi="Helvetica" w:cs="Helvetica"/>
          <w:sz w:val="24"/>
          <w:szCs w:val="24"/>
        </w:rPr>
        <w:t>s</w:t>
      </w:r>
      <w:r w:rsidRPr="00220C73">
        <w:rPr>
          <w:rFonts w:ascii="Helvetica" w:hAnsi="Helvetica" w:cs="Helvetica"/>
          <w:sz w:val="24"/>
          <w:szCs w:val="24"/>
        </w:rPr>
        <w:t xml:space="preserve"> a more updated version of events that appears to review the late modernity outlook. </w:t>
      </w:r>
    </w:p>
    <w:p w14:paraId="1E35F040" w14:textId="54CCC287" w:rsidR="008D4603" w:rsidRPr="00220C73" w:rsidRDefault="008D4603" w:rsidP="008D4603">
      <w:pPr>
        <w:rPr>
          <w:rFonts w:ascii="Helvetica" w:hAnsi="Helvetica" w:cs="Helvetica"/>
          <w:sz w:val="24"/>
          <w:szCs w:val="24"/>
        </w:rPr>
      </w:pPr>
      <w:r w:rsidRPr="00220C73">
        <w:rPr>
          <w:rFonts w:ascii="Helvetica" w:hAnsi="Helvetica" w:cs="Helvetica"/>
          <w:sz w:val="24"/>
          <w:szCs w:val="24"/>
        </w:rPr>
        <w:t>How individuals deal with risk and uncertainty is key to understanding the choices that they inevitably have to make</w:t>
      </w:r>
      <w:r w:rsidR="00332AB9" w:rsidRPr="00220C73">
        <w:rPr>
          <w:rFonts w:ascii="Helvetica" w:hAnsi="Helvetica" w:cs="Helvetica"/>
          <w:sz w:val="24"/>
          <w:szCs w:val="24"/>
        </w:rPr>
        <w:t>.</w:t>
      </w:r>
      <w:r w:rsidRPr="00220C73">
        <w:rPr>
          <w:rFonts w:ascii="Helvetica" w:hAnsi="Helvetica" w:cs="Helvetica"/>
          <w:sz w:val="24"/>
          <w:szCs w:val="24"/>
        </w:rPr>
        <w:t xml:space="preserve"> A key theory that is engaged with a great deal is a theory of rational action</w:t>
      </w:r>
      <w:r w:rsidR="00332AB9" w:rsidRPr="00220C73">
        <w:rPr>
          <w:rFonts w:ascii="Helvetica" w:hAnsi="Helvetica" w:cs="Helvetica"/>
          <w:sz w:val="24"/>
          <w:szCs w:val="24"/>
        </w:rPr>
        <w:t>.</w:t>
      </w:r>
      <w:r w:rsidRPr="00220C73">
        <w:rPr>
          <w:rFonts w:ascii="Helvetica" w:hAnsi="Helvetica" w:cs="Helvetica"/>
          <w:sz w:val="24"/>
          <w:szCs w:val="24"/>
        </w:rPr>
        <w:t xml:space="preserve"> </w:t>
      </w:r>
      <w:r w:rsidR="00332AB9" w:rsidRPr="00220C73">
        <w:rPr>
          <w:rFonts w:ascii="Helvetica" w:hAnsi="Helvetica" w:cs="Helvetica"/>
          <w:sz w:val="24"/>
          <w:szCs w:val="24"/>
        </w:rPr>
        <w:t>I</w:t>
      </w:r>
      <w:r w:rsidRPr="00220C73">
        <w:rPr>
          <w:rFonts w:ascii="Helvetica" w:hAnsi="Helvetica" w:cs="Helvetica"/>
          <w:sz w:val="24"/>
          <w:szCs w:val="24"/>
        </w:rPr>
        <w:t xml:space="preserve">n transition literature a sub-division of rational action is </w:t>
      </w:r>
      <w:r w:rsidRPr="00220C73">
        <w:rPr>
          <w:rFonts w:ascii="Helvetica" w:hAnsi="Helvetica" w:cs="Helvetica"/>
          <w:sz w:val="24"/>
          <w:szCs w:val="24"/>
        </w:rPr>
        <w:lastRenderedPageBreak/>
        <w:t xml:space="preserve">relative risk aversion theory </w:t>
      </w:r>
      <w:r w:rsidR="00216D9E"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b9cFxUSs","properties":{"formattedCitation":"(Holm and J\\uc0\\u230{}ger, 2008)","plainCitation":"(Holm and Jæger, 2008)","dontUpdate":true,"noteIndex":0},"citationItems":[{"id":2655,"uris":["http://zotero.org/users/8741181/items/WHSTLT8G"],"itemData":{"id":2655,"type":"article-journal","abstract":"The theory of Relative Risk Aversion (RRA) suggests that educational decision making is motivated by the individual’s desire to avoid downward social class mobility and, furthermore, that this desire is stronger than the desire to pursue upward mobility. This paper develops a Dynamic Decision Process (DDP) model which tests the two central behavioral assumptions in the RRA theory that (1) individuals maximize utility when making educational decisions and (2) the RRA mechanism comprises an important component in the educational decision-making process. Furthermore, our DDP model allows for class-speciﬁc cultural values regarding education. We analyze data from the Danish Youth Longitudinal Study and ﬁnd strong evidence that RRA affects educational decisions over and above traditional socioeconomic factors.","container-title":"Research in Social Stratification and Mobility","DOI":"10.1016/j.rssm.2008.05.004","ISSN":"02765624","issue":"3","journalAbbreviation":"Research in Social Stratification and Mobility","language":"en","page":"199-219","source":"DOI.org (Crossref)","title":"Does Relative Risk Aversion explain educational inequality? A dynamic choice approach","title-short":"Does Relative Risk Aversion explain educational inequality?","volume":"26","author":[{"family":"Holm","given":"Anders"},{"family":"Jæger","given":"Mads Meier"}],"issued":{"date-parts":[["2008",9]]}}}],"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Holm and Jæger, 2008: 199)</w:t>
      </w:r>
      <w:r w:rsidR="00216D9E" w:rsidRPr="00220C73">
        <w:rPr>
          <w:rFonts w:ascii="Helvetica" w:hAnsi="Helvetica" w:cs="Helvetica"/>
          <w:sz w:val="24"/>
          <w:szCs w:val="24"/>
        </w:rPr>
        <w:fldChar w:fldCharType="end"/>
      </w:r>
      <w:r w:rsidRPr="00220C73">
        <w:rPr>
          <w:rFonts w:ascii="Helvetica" w:hAnsi="Helvetica" w:cs="Helvetica"/>
          <w:sz w:val="24"/>
          <w:szCs w:val="24"/>
        </w:rPr>
        <w:t>. The theory of relative risk aversion (RRA) suggests that educational decision making is primarily motivated by an individual’s desire to be upwardly socially mobile but primarily to avoid downward social mobility</w:t>
      </w:r>
      <w:r w:rsidR="00216D9E" w:rsidRPr="00220C73">
        <w:rPr>
          <w:rFonts w:ascii="Helvetica" w:hAnsi="Helvetica" w:cs="Helvetica"/>
          <w:sz w:val="24"/>
          <w:szCs w:val="24"/>
        </w:rPr>
        <w:t xml:space="preserve"> </w:t>
      </w:r>
      <w:r w:rsidR="00216D9E"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6nIKi19w","properties":{"formattedCitation":"(Van de Werfhorst and Andersen, 2005; Holm and J\\uc0\\u230{}ger, 2008)","plainCitation":"(Van de Werfhorst and Andersen, 2005; Holm and Jæger, 2008)","dontUpdate":true,"noteIndex":0},"citationItems":[{"id":2643,"uris":["http://zotero.org/users/8741181/items/S9MGXHFP"],"itemData":{"id":2643,"type":"article-journal","abstract":"The primary goal of this article is to examine the impact of credential inﬂation on educational attainment in twentieth-century United States. To do so, we create a measure of ‘intergenerational credential inﬂation’ (intergeneration inﬂation factor) and include it in regression models predicting educational transitions. Using the General Social Surveys of 1972–2000, we ﬁnd that people are generally less likely to invest in schooling if its value is relatively low. An exception is the ﬁnal transition to a postgraduate degree, where we ﬁnd that when its value is low children of parents with postgraduate education are more likely to take it. This ﬁnding supports relative risk aversion theory, which assumes that the main goal of children is to avoid downward social class mobility. Perhaps most important, we ﬁnd that credential inﬂation is particularly inﬂuential on transition probabilities if parents had made the same transition. This pattern is consistent with the information differential thesis that children are more informed about the value of education if their parents acquired it.","container-title":"Acta Sociologica","DOI":"10.1177/0001699305059945","ISSN":"0001-6993, 1502-3869","issue":"4","journalAbbreviation":"Acta Sociologica","language":"en","page":"321-340","source":"DOI.org (Crossref)","title":"Social Background, Credential Inflation and Educational Strategies","volume":"48","author":[{"family":"Van de Werfhorst","given":"Herman G."},{"family":"Andersen","given":"Robert"}],"issued":{"date-parts":[["2005",12]]}}},{"id":2655,"uris":["http://zotero.org/users/8741181/items/WHSTLT8G"],"itemData":{"id":2655,"type":"article-journal","abstract":"The theory of Relative Risk Aversion (RRA) suggests that educational decision making is motivated by the individual’s desire to avoid downward social class mobility and, furthermore, that this desire is stronger than the desire to pursue upward mobility. This paper develops a Dynamic Decision Process (DDP) model which tests the two central behavioral assumptions in the RRA theory that (1) individuals maximize utility when making educational decisions and (2) the RRA mechanism comprises an important component in the educational decision-making process. Furthermore, our DDP model allows for class-speciﬁc cultural values regarding education. We analyze data from the Danish Youth Longitudinal Study and ﬁnd strong evidence that RRA affects educational decisions over and above traditional socioeconomic factors.","container-title":"Research in Social Stratification and Mobility","DOI":"10.1016/j.rssm.2008.05.004","ISSN":"02765624","issue":"3","journalAbbreviation":"Research in Social Stratification and Mobility","language":"en","page":"199-219","source":"DOI.org (Crossref)","title":"Does Relative Risk Aversion explain educational inequality? A dynamic choice approach","title-short":"Does Relative Risk Aversion explain educational inequality?","volume":"26","author":[{"family":"Holm","given":"Anders"},{"family":"Jæger","given":"Mads Meier"}],"issued":{"date-parts":[["2008",9]]}}}],"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Van de Werfhorst and Andersen, 2005: 321; Holm and Jæger, 2008: 199)</w:t>
      </w:r>
      <w:r w:rsidR="00216D9E" w:rsidRPr="00220C73">
        <w:rPr>
          <w:rFonts w:ascii="Helvetica" w:hAnsi="Helvetica" w:cs="Helvetica"/>
          <w:sz w:val="24"/>
          <w:szCs w:val="24"/>
        </w:rPr>
        <w:fldChar w:fldCharType="end"/>
      </w:r>
      <w:r w:rsidR="00216D9E" w:rsidRPr="00220C73">
        <w:rPr>
          <w:rFonts w:ascii="Helvetica" w:hAnsi="Helvetica" w:cs="Helvetica"/>
          <w:sz w:val="24"/>
          <w:szCs w:val="24"/>
        </w:rPr>
        <w:t xml:space="preserve">. </w:t>
      </w:r>
      <w:r w:rsidRPr="00220C73">
        <w:rPr>
          <w:rFonts w:ascii="Helvetica" w:hAnsi="Helvetica" w:cs="Helvetica"/>
          <w:sz w:val="24"/>
          <w:szCs w:val="24"/>
        </w:rPr>
        <w:t>The theory that individuals of the same cognitive ability but different social class backgrounds gain differing levels of utility from the same educational choice</w:t>
      </w:r>
      <w:r w:rsidR="00216D9E" w:rsidRPr="00220C73">
        <w:rPr>
          <w:rFonts w:ascii="Helvetica" w:hAnsi="Helvetica" w:cs="Helvetica"/>
          <w:sz w:val="24"/>
          <w:szCs w:val="24"/>
        </w:rPr>
        <w:t xml:space="preserve"> </w:t>
      </w:r>
      <w:r w:rsidR="00216D9E"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qhE52SYT","properties":{"formattedCitation":"(Holm and J\\uc0\\u230{}ger, 2008)","plainCitation":"(Holm and Jæger, 2008)","dontUpdate":true,"noteIndex":0},"citationItems":[{"id":2655,"uris":["http://zotero.org/users/8741181/items/WHSTLT8G"],"itemData":{"id":2655,"type":"article-journal","abstract":"The theory of Relative Risk Aversion (RRA) suggests that educational decision making is motivated by the individual’s desire to avoid downward social class mobility and, furthermore, that this desire is stronger than the desire to pursue upward mobility. This paper develops a Dynamic Decision Process (DDP) model which tests the two central behavioral assumptions in the RRA theory that (1) individuals maximize utility when making educational decisions and (2) the RRA mechanism comprises an important component in the educational decision-making process. Furthermore, our DDP model allows for class-speciﬁc cultural values regarding education. We analyze data from the Danish Youth Longitudinal Study and ﬁnd strong evidence that RRA affects educational decisions over and above traditional socioeconomic factors.","container-title":"Research in Social Stratification and Mobility","DOI":"10.1016/j.rssm.2008.05.004","ISSN":"02765624","issue":"3","journalAbbreviation":"Research in Social Stratification and Mobility","language":"en","page":"199-219","source":"DOI.org (Crossref)","title":"Does Relative Risk Aversion explain educational inequality? A dynamic choice approach","title-short":"Does Relative Risk Aversion explain educational inequality?","volume":"26","author":[{"family":"Holm","given":"Anders"},{"family":"Jæger","given":"Mads Meier"}],"issued":{"date-parts":[["2008",9]]}}}],"schema":"https://github.com/citation-style-language/schema/raw/master/csl-citation.json"} </w:instrText>
      </w:r>
      <w:r w:rsidR="00216D9E" w:rsidRPr="00220C73">
        <w:rPr>
          <w:rFonts w:ascii="Helvetica" w:hAnsi="Helvetica" w:cs="Helvetica"/>
          <w:sz w:val="24"/>
          <w:szCs w:val="24"/>
        </w:rPr>
        <w:fldChar w:fldCharType="separate"/>
      </w:r>
      <w:r w:rsidR="00216D9E" w:rsidRPr="00220C73">
        <w:rPr>
          <w:rFonts w:ascii="Helvetica" w:hAnsi="Helvetica" w:cs="Helvetica"/>
          <w:sz w:val="24"/>
          <w:szCs w:val="24"/>
        </w:rPr>
        <w:t>(Holm and Jæger, 2008: 201)</w:t>
      </w:r>
      <w:r w:rsidR="00216D9E" w:rsidRPr="00220C73">
        <w:rPr>
          <w:rFonts w:ascii="Helvetica" w:hAnsi="Helvetica" w:cs="Helvetica"/>
          <w:sz w:val="24"/>
          <w:szCs w:val="24"/>
        </w:rPr>
        <w:fldChar w:fldCharType="end"/>
      </w:r>
      <w:r w:rsidRPr="00220C73">
        <w:rPr>
          <w:rFonts w:ascii="Helvetica" w:hAnsi="Helvetica" w:cs="Helvetica"/>
          <w:sz w:val="24"/>
          <w:szCs w:val="24"/>
        </w:rPr>
        <w:t xml:space="preserve"> offers an explanation on the role of secondary effects (the persistence of social class on education over and above its influence upon cognitive ability). </w:t>
      </w:r>
    </w:p>
    <w:p w14:paraId="4E4FA01D" w14:textId="15B14B88" w:rsidR="006B2753" w:rsidRPr="00220C73" w:rsidRDefault="006B2753" w:rsidP="006B2753">
      <w:pPr>
        <w:pStyle w:val="Heading2"/>
        <w:rPr>
          <w:rFonts w:ascii="Helvetica" w:hAnsi="Helvetica" w:cs="Helvetica"/>
          <w:sz w:val="24"/>
          <w:szCs w:val="24"/>
        </w:rPr>
      </w:pPr>
      <w:bookmarkStart w:id="12" w:name="_Toc131406628"/>
      <w:r w:rsidRPr="00220C73">
        <w:rPr>
          <w:rFonts w:ascii="Helvetica" w:hAnsi="Helvetica" w:cs="Helvetica"/>
          <w:sz w:val="24"/>
          <w:szCs w:val="24"/>
        </w:rPr>
        <w:t>Historical Context</w:t>
      </w:r>
      <w:bookmarkEnd w:id="12"/>
    </w:p>
    <w:p w14:paraId="5EDA6287" w14:textId="770BE914" w:rsidR="007F0032" w:rsidRPr="00220C73" w:rsidRDefault="007F0032" w:rsidP="006B2753">
      <w:pPr>
        <w:pStyle w:val="Heading3"/>
        <w:rPr>
          <w:rFonts w:ascii="Helvetica" w:hAnsi="Helvetica" w:cs="Helvetica"/>
        </w:rPr>
      </w:pPr>
      <w:bookmarkStart w:id="13" w:name="_Toc131406629"/>
      <w:r w:rsidRPr="00220C73">
        <w:rPr>
          <w:rFonts w:ascii="Helvetica" w:hAnsi="Helvetica" w:cs="Helvetica"/>
        </w:rPr>
        <w:t>The UK Educational System in Context</w:t>
      </w:r>
      <w:bookmarkEnd w:id="13"/>
    </w:p>
    <w:p w14:paraId="1EF996C2" w14:textId="1793DADD" w:rsidR="007F0032" w:rsidRPr="00220C73" w:rsidRDefault="007F0032" w:rsidP="007F0032">
      <w:pPr>
        <w:rPr>
          <w:rFonts w:ascii="Helvetica" w:hAnsi="Helvetica" w:cs="Helvetica"/>
          <w:sz w:val="24"/>
          <w:szCs w:val="24"/>
        </w:rPr>
      </w:pPr>
      <w:r w:rsidRPr="00220C73">
        <w:rPr>
          <w:rFonts w:ascii="Helvetica" w:hAnsi="Helvetica" w:cs="Helvetica"/>
          <w:sz w:val="24"/>
          <w:szCs w:val="24"/>
        </w:rPr>
        <w:t xml:space="preserve">This thesis covers a time starting in 1956 until the 2000s. One of the core aspects of this thesis is an analysis on educational attainment and its subsequent influence on Labour market outcomes on young </w:t>
      </w:r>
      <w:r w:rsidR="00FB2CFC" w:rsidRPr="00220C73">
        <w:rPr>
          <w:rFonts w:ascii="Helvetica" w:hAnsi="Helvetica" w:cs="Helvetica"/>
          <w:sz w:val="24"/>
          <w:szCs w:val="24"/>
        </w:rPr>
        <w:t>people’s</w:t>
      </w:r>
      <w:r w:rsidRPr="00220C73">
        <w:rPr>
          <w:rFonts w:ascii="Helvetica" w:hAnsi="Helvetica" w:cs="Helvetica"/>
          <w:sz w:val="24"/>
          <w:szCs w:val="24"/>
        </w:rPr>
        <w:t xml:space="preserve"> transitions into adulthood. The </w:t>
      </w:r>
      <w:r w:rsidR="00332AB9" w:rsidRPr="00220C73">
        <w:rPr>
          <w:rFonts w:ascii="Helvetica" w:hAnsi="Helvetica" w:cs="Helvetica"/>
          <w:sz w:val="24"/>
          <w:szCs w:val="24"/>
        </w:rPr>
        <w:t>e</w:t>
      </w:r>
      <w:r w:rsidRPr="00220C73">
        <w:rPr>
          <w:rFonts w:ascii="Helvetica" w:hAnsi="Helvetica" w:cs="Helvetica"/>
          <w:sz w:val="24"/>
          <w:szCs w:val="24"/>
        </w:rPr>
        <w:t>ducation system of the UK has changed dramatically since 1956</w:t>
      </w:r>
      <w:r w:rsidR="00332AB9" w:rsidRPr="00220C73">
        <w:rPr>
          <w:rFonts w:ascii="Helvetica" w:hAnsi="Helvetica" w:cs="Helvetica"/>
          <w:sz w:val="24"/>
          <w:szCs w:val="24"/>
        </w:rPr>
        <w:t>;</w:t>
      </w:r>
      <w:r w:rsidRPr="00220C73">
        <w:rPr>
          <w:rFonts w:ascii="Helvetica" w:hAnsi="Helvetica" w:cs="Helvetica"/>
          <w:sz w:val="24"/>
          <w:szCs w:val="24"/>
        </w:rPr>
        <w:t xml:space="preserve"> mandatory schooling extended, the end of the tripartite system and the birth of comprehensivisation. The following gives context to these changes, and maps out how and who would be impacted by them. A child born in 1956 would have a very different interaction with the education system compared to one born in 1970. </w:t>
      </w:r>
    </w:p>
    <w:p w14:paraId="1A9A03A2" w14:textId="5658BC91" w:rsidR="00CE2122" w:rsidRPr="00220C73" w:rsidRDefault="00CE2122" w:rsidP="007F0032">
      <w:pPr>
        <w:rPr>
          <w:rFonts w:ascii="Helvetica" w:hAnsi="Helvetica" w:cs="Helvetica"/>
          <w:sz w:val="24"/>
          <w:szCs w:val="24"/>
        </w:rPr>
      </w:pPr>
      <w:r w:rsidRPr="00220C73">
        <w:rPr>
          <w:rFonts w:ascii="Helvetica" w:hAnsi="Helvetica" w:cs="Helvetica"/>
          <w:sz w:val="24"/>
          <w:szCs w:val="24"/>
        </w:rPr>
        <w:t xml:space="preserve">The largest widescale reform in relation to the UK Education system since the suggestion of the Hadow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MU1IyHcN","properties":{"formattedCitation":"({\\i{}Hadow Report}, 1929)","plainCitation":"(Hadow Report, 1929)","noteIndex":0},"citationItems":[{"id":7153,"uris":["http://zotero.org/users/8741181/items/6IUCP9YZ"],"itemData":{"id":7153,"type":"webpage","title":"Hadow Report","URL":"http://www.educationengland.org.uk/documents/hadow1926/hadow1926.html","accessed":{"date-parts":[["2022",11,10]]},"issued":{"date-parts":[["192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w:t>
      </w:r>
      <w:r w:rsidRPr="00220C73">
        <w:rPr>
          <w:rFonts w:ascii="Helvetica" w:hAnsi="Helvetica" w:cs="Helvetica"/>
          <w:i/>
          <w:iCs/>
          <w:sz w:val="24"/>
          <w:szCs w:val="24"/>
        </w:rPr>
        <w:t>Hadow Report</w:t>
      </w:r>
      <w:r w:rsidRPr="00220C73">
        <w:rPr>
          <w:rFonts w:ascii="Helvetica" w:hAnsi="Helvetica" w:cs="Helvetica"/>
          <w:sz w:val="24"/>
          <w:szCs w:val="24"/>
        </w:rPr>
        <w:t>, 1929)</w:t>
      </w:r>
      <w:r w:rsidRPr="00220C73">
        <w:rPr>
          <w:rFonts w:ascii="Helvetica" w:hAnsi="Helvetica" w:cs="Helvetica"/>
          <w:sz w:val="24"/>
          <w:szCs w:val="24"/>
        </w:rPr>
        <w:fldChar w:fldCharType="end"/>
      </w:r>
      <w:r w:rsidRPr="00220C73">
        <w:rPr>
          <w:rFonts w:ascii="Helvetica" w:hAnsi="Helvetica" w:cs="Helvetica"/>
          <w:sz w:val="24"/>
          <w:szCs w:val="24"/>
        </w:rPr>
        <w:t xml:space="preserve"> to raise the mandatory school leaving age to 15 was the 1944 Education Act</w:t>
      </w:r>
      <w:r w:rsidRPr="00220C73">
        <w:rPr>
          <w:rStyle w:val="FootnoteReference"/>
          <w:rFonts w:ascii="Helvetica" w:hAnsi="Helvetica" w:cs="Helvetica"/>
          <w:sz w:val="24"/>
          <w:szCs w:val="24"/>
        </w:rPr>
        <w:footnoteReference w:id="3"/>
      </w:r>
      <w:r w:rsidRPr="00220C73">
        <w:rPr>
          <w:rFonts w:ascii="Helvetica" w:hAnsi="Helvetica" w:cs="Helvetica"/>
          <w:sz w:val="24"/>
          <w:szCs w:val="24"/>
        </w:rPr>
        <w:t xml:space="preserve">. The 1944 Act saw sweeping reform to the UK Education system, pushing for comprehensive schooling and to raise the mandatory minimum school leaving age to 16. Prior to the 1944 Act and a turn towards comprehensivisation the UK was primarily focused upon a tripartite syste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gCbNBnoL","properties":{"formattedCitation":"({\\i{}Spens Report}, 1938)","plainCitation":"(Spens Report, 1938)","noteIndex":0},"citationItems":[{"id":7154,"uris":["http://zotero.org/users/8741181/items/ARLI2FZH"],"itemData":{"id":7154,"type":"webpage","title":"Spens Report","URL":"http://www.educationengland.org.uk/documents/spens/spens1938.html","accessed":{"date-parts":[["2022",11,10]]},"issued":{"date-parts":[["193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w:t>
      </w:r>
      <w:r w:rsidRPr="00220C73">
        <w:rPr>
          <w:rFonts w:ascii="Helvetica" w:hAnsi="Helvetica" w:cs="Helvetica"/>
          <w:i/>
          <w:iCs/>
          <w:sz w:val="24"/>
          <w:szCs w:val="24"/>
        </w:rPr>
        <w:t>Spens Report</w:t>
      </w:r>
      <w:r w:rsidRPr="00220C73">
        <w:rPr>
          <w:rFonts w:ascii="Helvetica" w:hAnsi="Helvetica" w:cs="Helvetica"/>
          <w:sz w:val="24"/>
          <w:szCs w:val="24"/>
        </w:rPr>
        <w:t>, 1938)</w:t>
      </w:r>
      <w:r w:rsidRPr="00220C73">
        <w:rPr>
          <w:rFonts w:ascii="Helvetica" w:hAnsi="Helvetica" w:cs="Helvetica"/>
          <w:sz w:val="24"/>
          <w:szCs w:val="24"/>
        </w:rPr>
        <w:fldChar w:fldCharType="end"/>
      </w:r>
      <w:r w:rsidRPr="00220C73">
        <w:rPr>
          <w:rFonts w:ascii="Helvetica" w:hAnsi="Helvetica" w:cs="Helvetica"/>
          <w:sz w:val="24"/>
          <w:szCs w:val="24"/>
        </w:rPr>
        <w:t xml:space="preserve"> of modern, grammar, and technical schools. </w:t>
      </w:r>
      <w:r w:rsidR="00396A37" w:rsidRPr="00220C73">
        <w:rPr>
          <w:rFonts w:ascii="Helvetica" w:hAnsi="Helvetica" w:cs="Helvetica"/>
          <w:sz w:val="24"/>
          <w:szCs w:val="24"/>
        </w:rPr>
        <w:t xml:space="preserve">Whilst there was some pushback towards further </w:t>
      </w:r>
      <w:r w:rsidR="00D816FA" w:rsidRPr="00220C73">
        <w:rPr>
          <w:rFonts w:ascii="Helvetica" w:hAnsi="Helvetica" w:cs="Helvetica"/>
          <w:sz w:val="24"/>
          <w:szCs w:val="24"/>
        </w:rPr>
        <w:t>egalitarian</w:t>
      </w:r>
      <w:r w:rsidR="00332AB9" w:rsidRPr="00220C73">
        <w:rPr>
          <w:rFonts w:ascii="Helvetica" w:hAnsi="Helvetica" w:cs="Helvetica"/>
          <w:sz w:val="24"/>
          <w:szCs w:val="24"/>
        </w:rPr>
        <w:t xml:space="preserve"> </w:t>
      </w:r>
      <w:r w:rsidR="00396A37" w:rsidRPr="00220C73">
        <w:rPr>
          <w:rFonts w:ascii="Helvetica" w:hAnsi="Helvetica" w:cs="Helvetica"/>
          <w:sz w:val="24"/>
          <w:szCs w:val="24"/>
        </w:rPr>
        <w:t xml:space="preserve">– most notably from the likes of T.S. Eliot ‘’In our headlong rush to educate everybody… we are lowering our standards, and more and more abandoning the study of those </w:t>
      </w:r>
      <w:r w:rsidR="00D816FA" w:rsidRPr="00220C73">
        <w:rPr>
          <w:rFonts w:ascii="Helvetica" w:hAnsi="Helvetica" w:cs="Helvetica"/>
          <w:sz w:val="24"/>
          <w:szCs w:val="24"/>
        </w:rPr>
        <w:t>subjects</w:t>
      </w:r>
      <w:r w:rsidR="00396A37" w:rsidRPr="00220C73">
        <w:rPr>
          <w:rFonts w:ascii="Helvetica" w:hAnsi="Helvetica" w:cs="Helvetica"/>
          <w:sz w:val="24"/>
          <w:szCs w:val="24"/>
        </w:rPr>
        <w:t xml:space="preserve"> by </w:t>
      </w:r>
      <w:r w:rsidR="00D816FA" w:rsidRPr="00220C73">
        <w:rPr>
          <w:rFonts w:ascii="Helvetica" w:hAnsi="Helvetica" w:cs="Helvetica"/>
          <w:sz w:val="24"/>
          <w:szCs w:val="24"/>
        </w:rPr>
        <w:t>which</w:t>
      </w:r>
      <w:r w:rsidR="00396A37" w:rsidRPr="00220C73">
        <w:rPr>
          <w:rFonts w:ascii="Helvetica" w:hAnsi="Helvetica" w:cs="Helvetica"/>
          <w:sz w:val="24"/>
          <w:szCs w:val="24"/>
        </w:rPr>
        <w:t xml:space="preserve"> the essentials of our culture… are transmitted; destroying our ancient edifices to make ready the ground upon which the barbarian nomads of the future will encamp in the mechanised caravans’’ </w:t>
      </w:r>
      <w:r w:rsidR="00396A37" w:rsidRPr="00220C73">
        <w:rPr>
          <w:rFonts w:ascii="Helvetica" w:hAnsi="Helvetica" w:cs="Helvetica"/>
          <w:sz w:val="24"/>
          <w:szCs w:val="24"/>
        </w:rPr>
        <w:fldChar w:fldCharType="begin"/>
      </w:r>
      <w:r w:rsidR="00396A37" w:rsidRPr="00220C73">
        <w:rPr>
          <w:rFonts w:ascii="Helvetica" w:hAnsi="Helvetica" w:cs="Helvetica"/>
          <w:sz w:val="24"/>
          <w:szCs w:val="24"/>
        </w:rPr>
        <w:instrText xml:space="preserve"> ADDIN ZOTERO_ITEM CSL_CITATION {"citationID":"v1P8gyFs","properties":{"formattedCitation":"(Jones, 2016)","plainCitation":"(Jones, 2016)","noteIndex":0},"citationItems":[{"id":667,"uris":["http://zotero.org/users/8741181/items/2ME7TD56"],"itemData":{"id":667,"type":"book","number-of-pages":"201","publisher":"John Wiley &amp; Sons.","title":"Education in Britain: 1944 to the present.","author":[{"family":"Jones","given":"Ken"}],"issued":{"date-parts":[["2016"]]}}}],"schema":"https://github.com/citation-style-language/schema/raw/master/csl-citation.json"} </w:instrText>
      </w:r>
      <w:r w:rsidR="00396A37" w:rsidRPr="00220C73">
        <w:rPr>
          <w:rFonts w:ascii="Helvetica" w:hAnsi="Helvetica" w:cs="Helvetica"/>
          <w:sz w:val="24"/>
          <w:szCs w:val="24"/>
        </w:rPr>
        <w:fldChar w:fldCharType="separate"/>
      </w:r>
      <w:r w:rsidR="00396A37" w:rsidRPr="00220C73">
        <w:rPr>
          <w:rFonts w:ascii="Helvetica" w:hAnsi="Helvetica" w:cs="Helvetica"/>
          <w:sz w:val="24"/>
          <w:szCs w:val="24"/>
        </w:rPr>
        <w:t>(Jones, 2016)</w:t>
      </w:r>
      <w:r w:rsidR="00396A37" w:rsidRPr="00220C73">
        <w:rPr>
          <w:rFonts w:ascii="Helvetica" w:hAnsi="Helvetica" w:cs="Helvetica"/>
          <w:sz w:val="24"/>
          <w:szCs w:val="24"/>
        </w:rPr>
        <w:fldChar w:fldCharType="end"/>
      </w:r>
      <w:r w:rsidR="00396A37" w:rsidRPr="00220C73">
        <w:rPr>
          <w:rFonts w:ascii="Helvetica" w:hAnsi="Helvetica" w:cs="Helvetica"/>
          <w:sz w:val="24"/>
          <w:szCs w:val="24"/>
        </w:rPr>
        <w:t xml:space="preserve">. </w:t>
      </w:r>
    </w:p>
    <w:p w14:paraId="2AA08749" w14:textId="6F3C670E" w:rsidR="00D816FA" w:rsidRPr="00220C73" w:rsidRDefault="00D816FA" w:rsidP="007F0032">
      <w:pPr>
        <w:rPr>
          <w:rFonts w:ascii="Helvetica" w:hAnsi="Helvetica" w:cs="Helvetica"/>
          <w:sz w:val="24"/>
          <w:szCs w:val="24"/>
        </w:rPr>
      </w:pPr>
      <w:r w:rsidRPr="00220C73">
        <w:rPr>
          <w:rFonts w:ascii="Helvetica" w:hAnsi="Helvetica" w:cs="Helvetica"/>
          <w:sz w:val="24"/>
          <w:szCs w:val="24"/>
        </w:rPr>
        <w:t>Comprehensive schooling was not a system that was implemented simultaneously UK-wide. This is in part due to the decentralised philosophy that the English education system adopted in the mid-20</w:t>
      </w:r>
      <w:r w:rsidRPr="00220C73">
        <w:rPr>
          <w:rFonts w:ascii="Helvetica" w:hAnsi="Helvetica" w:cs="Helvetica"/>
          <w:sz w:val="24"/>
          <w:szCs w:val="24"/>
          <w:vertAlign w:val="superscript"/>
        </w:rPr>
        <w:t>th</w:t>
      </w:r>
      <w:r w:rsidRPr="00220C73">
        <w:rPr>
          <w:rFonts w:ascii="Helvetica" w:hAnsi="Helvetica" w:cs="Helvetica"/>
          <w:sz w:val="24"/>
          <w:szCs w:val="24"/>
        </w:rPr>
        <w:t xml:space="preserve"> century </w:t>
      </w:r>
      <w:r w:rsidR="00332AB9" w:rsidRPr="00220C73">
        <w:rPr>
          <w:rFonts w:ascii="Helvetica" w:hAnsi="Helvetica" w:cs="Helvetica"/>
          <w:sz w:val="24"/>
          <w:szCs w:val="24"/>
        </w:rPr>
        <w:fldChar w:fldCharType="begin"/>
      </w:r>
      <w:r w:rsidR="00714BE4" w:rsidRPr="00220C73">
        <w:rPr>
          <w:rFonts w:ascii="Helvetica" w:hAnsi="Helvetica" w:cs="Helvetica"/>
          <w:sz w:val="24"/>
          <w:szCs w:val="24"/>
        </w:rPr>
        <w:instrText xml:space="preserve"> ADDIN ZOTERO_ITEM CSL_CITATION {"citationID":"RQqxX4v3","properties":{"formattedCitation":"(Jones, 2016)","plainCitation":"(Jones, 2016)","dontUpdate":true,"noteIndex":0},"citationItems":[{"id":667,"uris":["http://zotero.org/users/8741181/items/2ME7TD56"],"itemData":{"id":667,"type":"book","number-of-pages":"201","publisher":"John Wiley &amp; Sons.","title":"Education in Britain: 1944 to the present.","author":[{"family":"Jones","given":"Ken"}],"issued":{"date-parts":[["2016"]]}}}],"schema":"https://github.com/citation-style-language/schema/raw/master/csl-citation.json"} </w:instrText>
      </w:r>
      <w:r w:rsidR="00332AB9" w:rsidRPr="00220C73">
        <w:rPr>
          <w:rFonts w:ascii="Helvetica" w:hAnsi="Helvetica" w:cs="Helvetica"/>
          <w:sz w:val="24"/>
          <w:szCs w:val="24"/>
        </w:rPr>
        <w:fldChar w:fldCharType="separate"/>
      </w:r>
      <w:r w:rsidR="00332AB9" w:rsidRPr="00220C73">
        <w:rPr>
          <w:rFonts w:ascii="Helvetica" w:hAnsi="Helvetica" w:cs="Helvetica"/>
          <w:sz w:val="24"/>
          <w:szCs w:val="24"/>
        </w:rPr>
        <w:t>(ibid.)</w:t>
      </w:r>
      <w:r w:rsidR="00332AB9" w:rsidRPr="00220C73">
        <w:rPr>
          <w:rFonts w:ascii="Helvetica" w:hAnsi="Helvetica" w:cs="Helvetica"/>
          <w:sz w:val="24"/>
          <w:szCs w:val="24"/>
        </w:rPr>
        <w:fldChar w:fldCharType="end"/>
      </w:r>
      <w:r w:rsidRPr="00220C73">
        <w:rPr>
          <w:rFonts w:ascii="Helvetica" w:hAnsi="Helvetica" w:cs="Helvetica"/>
          <w:sz w:val="24"/>
          <w:szCs w:val="24"/>
        </w:rPr>
        <w:t xml:space="preserve">, as well as the differing times of implementation within the devolved administrations of the UK. Those individuals within Local Education Authority control (LEA) constitute members of the tripartite system of Education implemented under the Education Acts. This state funded Education constitutes three types of schools: Technical, Grammars, and Secondary Moderns. Grammar schools were considered places for the most academically able and had sixth form colleges typically attached so education support ranged from 11-18 years of age. Secondary moderns and technical schools </w:t>
      </w:r>
      <w:r w:rsidRPr="00220C73">
        <w:rPr>
          <w:rFonts w:ascii="Helvetica" w:hAnsi="Helvetica" w:cs="Helvetica"/>
          <w:sz w:val="24"/>
          <w:szCs w:val="24"/>
        </w:rPr>
        <w:lastRenderedPageBreak/>
        <w:t xml:space="preserve">provided a less academically rigorous curriculum and were generally where students went when they did not pass their 11+ and go on to grammar school. An important distinction of Secondary moderns is that they only covered education for students to the mandatory minimum age of 15 up until 1973, then 16 afterwards. Because of these tripartite division, much of the student population was divided at age 11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EyWCSw9r","properties":{"formattedCitation":"(Galindo-Rueda and Vignoles, 2004)","plainCitation":"(Galindo-Rueda and Vignoles, 2004)","noteIndex":0},"citationItems":[{"id":7071,"uris":["http://zotero.org/users/8741181/items/S8FS78WR"],"itemData":{"id":7071,"type":"article-journal","container-title":"SSRN Electronic Journal","DOI":"10.2139/ssrn.575089","ISSN":"1556-5068","journalAbbreviation":"SSRN Journal","language":"en","source":"DOI.org (Crossref)","title":"The Heterogeneous Effect of Selection in Secondary Schools: Understanding the Changing Role of Ability","title-short":"The Heterogeneous Effect of Selection in Secondary Schools","URL":"https://www.ssrn.com/abstract=575089","author":[{"family":"Galindo-Rueda","given":"Fernando"},{"family":"Vignoles","given":"Anna F."}],"accessed":{"date-parts":[["2022",11,6]]},"issued":{"date-parts":[["2004"]]}}}],"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lindo-Rueda and Vignoles, 2004)</w:t>
      </w:r>
      <w:r w:rsidRPr="00220C73">
        <w:rPr>
          <w:rFonts w:ascii="Helvetica" w:hAnsi="Helvetica" w:cs="Helvetica"/>
          <w:sz w:val="24"/>
          <w:szCs w:val="24"/>
        </w:rPr>
        <w:fldChar w:fldCharType="end"/>
      </w:r>
      <w:r w:rsidRPr="00220C73">
        <w:rPr>
          <w:rFonts w:ascii="Helvetica" w:hAnsi="Helvetica" w:cs="Helvetica"/>
          <w:sz w:val="24"/>
          <w:szCs w:val="24"/>
        </w:rPr>
        <w:t xml:space="preserve"> which prompts deviations in educational attainment and further transitions down the life course</w:t>
      </w:r>
    </w:p>
    <w:p w14:paraId="5DC32280" w14:textId="257663E6" w:rsidR="00396A37" w:rsidRPr="00220C73" w:rsidRDefault="00396A37" w:rsidP="007F0032">
      <w:pPr>
        <w:rPr>
          <w:rFonts w:ascii="Helvetica" w:hAnsi="Helvetica" w:cs="Helvetica"/>
          <w:sz w:val="24"/>
          <w:szCs w:val="24"/>
        </w:rPr>
      </w:pPr>
      <w:r w:rsidRPr="00220C73">
        <w:rPr>
          <w:rFonts w:ascii="Helvetica" w:hAnsi="Helvetica" w:cs="Helvetica"/>
          <w:sz w:val="24"/>
          <w:szCs w:val="24"/>
        </w:rPr>
        <w:t>The 1950s according to Hobsbawn was ‘capitalisms golden age’ (ibid). The view that education was directly linked to the economic and social growth of society began to engrain itself within the social norms of British society – Prime Minister Callaghan’s Ruskin College speech is a demonstration of these values.</w:t>
      </w:r>
      <w:r w:rsidR="00040ECE" w:rsidRPr="00220C73">
        <w:rPr>
          <w:rFonts w:ascii="Helvetica" w:hAnsi="Helvetica" w:cs="Helvetica"/>
          <w:sz w:val="24"/>
          <w:szCs w:val="24"/>
        </w:rPr>
        <w:t xml:space="preserve"> It was under Callaghan that the notion of economising education became rooted within policy.</w:t>
      </w:r>
      <w:r w:rsidRPr="00220C73">
        <w:rPr>
          <w:rFonts w:ascii="Helvetica" w:hAnsi="Helvetica" w:cs="Helvetica"/>
          <w:sz w:val="24"/>
          <w:szCs w:val="24"/>
        </w:rPr>
        <w:t xml:space="preserve"> Between the years of 1951 to 1975 spending on education rose from 6.5 per cent to 12.5 per cent of public expenditure. In other </w:t>
      </w:r>
      <w:r w:rsidR="00D816FA" w:rsidRPr="00220C73">
        <w:rPr>
          <w:rFonts w:ascii="Helvetica" w:hAnsi="Helvetica" w:cs="Helvetica"/>
          <w:sz w:val="24"/>
          <w:szCs w:val="24"/>
        </w:rPr>
        <w:t>words,</w:t>
      </w:r>
      <w:r w:rsidRPr="00220C73">
        <w:rPr>
          <w:rFonts w:ascii="Helvetica" w:hAnsi="Helvetica" w:cs="Helvetica"/>
          <w:sz w:val="24"/>
          <w:szCs w:val="24"/>
        </w:rPr>
        <w:t xml:space="preserve"> 3 per cent to 6.2 per cent of GDP (ibid). </w:t>
      </w:r>
    </w:p>
    <w:p w14:paraId="282D8159" w14:textId="2EE741AB" w:rsidR="00396A37" w:rsidRPr="00220C73" w:rsidRDefault="00396A37" w:rsidP="007F0032">
      <w:pPr>
        <w:rPr>
          <w:rFonts w:ascii="Helvetica" w:hAnsi="Helvetica" w:cs="Helvetica"/>
          <w:sz w:val="24"/>
          <w:szCs w:val="24"/>
        </w:rPr>
      </w:pPr>
      <w:r w:rsidRPr="00220C73">
        <w:rPr>
          <w:rFonts w:ascii="Helvetica" w:hAnsi="Helvetica" w:cs="Helvetica"/>
          <w:sz w:val="24"/>
          <w:szCs w:val="24"/>
        </w:rPr>
        <w:t xml:space="preserve">Whilst education was becoming more open for all in Britain the outcomes for students was </w:t>
      </w:r>
      <w:r w:rsidR="00D816FA" w:rsidRPr="00220C73">
        <w:rPr>
          <w:rFonts w:ascii="Helvetica" w:hAnsi="Helvetica" w:cs="Helvetica"/>
          <w:sz w:val="24"/>
          <w:szCs w:val="24"/>
        </w:rPr>
        <w:t>remaining</w:t>
      </w:r>
      <w:r w:rsidRPr="00220C73">
        <w:rPr>
          <w:rFonts w:ascii="Helvetica" w:hAnsi="Helvetica" w:cs="Helvetica"/>
          <w:sz w:val="24"/>
          <w:szCs w:val="24"/>
        </w:rPr>
        <w:t xml:space="preserve"> unsatisfactory for a society with a changing occupational structure that demanded increased credentials for workers (ibid). In 1961 73 per cent of students from England and Wales left without ever having attempted a public examination – 90 per cent of Scottish students left education without any qualifications. </w:t>
      </w:r>
      <w:r w:rsidR="004B3325" w:rsidRPr="00220C73">
        <w:rPr>
          <w:rFonts w:ascii="Helvetica" w:hAnsi="Helvetica" w:cs="Helvetica"/>
          <w:sz w:val="24"/>
          <w:szCs w:val="24"/>
        </w:rPr>
        <w:t xml:space="preserve">This lack of outcomes caused some like A.J.P Taylor to take aim at secondar moderns in particular ‘’run away to sea rather than go to secondary modern’’ (ibid). </w:t>
      </w:r>
    </w:p>
    <w:p w14:paraId="68E28457" w14:textId="62422865" w:rsidR="00040ECE" w:rsidRPr="00220C73" w:rsidRDefault="004B3325" w:rsidP="007F0032">
      <w:pPr>
        <w:rPr>
          <w:rFonts w:ascii="Helvetica" w:hAnsi="Helvetica" w:cs="Helvetica"/>
          <w:sz w:val="24"/>
          <w:szCs w:val="24"/>
        </w:rPr>
      </w:pPr>
      <w:r w:rsidRPr="00220C73">
        <w:rPr>
          <w:rFonts w:ascii="Helvetica" w:hAnsi="Helvetica" w:cs="Helvetica"/>
          <w:sz w:val="24"/>
          <w:szCs w:val="24"/>
        </w:rPr>
        <w:t>The Labour promise in 1964 that they would provide a ‘’grammar school education for all’’ (ibid) presented a desire to keep existing educational structures in place – like the grammar school – and provide that level of education to a universal audience of school children. This promise for grammar education for all was</w:t>
      </w:r>
      <w:r w:rsidR="00DA41C9" w:rsidRPr="00220C73">
        <w:rPr>
          <w:rFonts w:ascii="Helvetica" w:hAnsi="Helvetica" w:cs="Helvetica"/>
          <w:sz w:val="24"/>
          <w:szCs w:val="24"/>
        </w:rPr>
        <w:t xml:space="preserve"> given in the same year that the Commonwealth Immigrant Advisory Council in 1964 stated that the proportion of migrant children at a school was not allowed to rise above 30 per cent – with an insistence that a national system cannot be expected to promote different values of different groups. The grammar education for all thus came with an asterix. This assimilationist practice was slowly coming to an end with the likes of </w:t>
      </w:r>
      <w:r w:rsidR="00040ECE" w:rsidRPr="00220C73">
        <w:rPr>
          <w:rFonts w:ascii="Helvetica" w:hAnsi="Helvetica" w:cs="Helvetica"/>
          <w:sz w:val="24"/>
          <w:szCs w:val="24"/>
        </w:rPr>
        <w:t xml:space="preserve">the 1966 Local Government Act however. This Act gave resources to schools with large ethnic </w:t>
      </w:r>
      <w:r w:rsidR="00332AB9" w:rsidRPr="00220C73">
        <w:rPr>
          <w:rFonts w:ascii="Helvetica" w:hAnsi="Helvetica" w:cs="Helvetica"/>
          <w:sz w:val="24"/>
          <w:szCs w:val="24"/>
        </w:rPr>
        <w:t>minority</w:t>
      </w:r>
      <w:r w:rsidR="00040ECE" w:rsidRPr="00220C73">
        <w:rPr>
          <w:rFonts w:ascii="Helvetica" w:hAnsi="Helvetica" w:cs="Helvetica"/>
          <w:sz w:val="24"/>
          <w:szCs w:val="24"/>
        </w:rPr>
        <w:t xml:space="preserve"> pupils. </w:t>
      </w:r>
      <w:r w:rsidR="00332AB9" w:rsidRPr="00220C73">
        <w:rPr>
          <w:rFonts w:ascii="Helvetica" w:hAnsi="Helvetica" w:cs="Helvetica"/>
          <w:sz w:val="24"/>
          <w:szCs w:val="24"/>
        </w:rPr>
        <w:t>The</w:t>
      </w:r>
      <w:r w:rsidR="00040ECE" w:rsidRPr="00220C73">
        <w:rPr>
          <w:rFonts w:ascii="Helvetica" w:hAnsi="Helvetica" w:cs="Helvetica"/>
          <w:sz w:val="24"/>
          <w:szCs w:val="24"/>
        </w:rPr>
        <w:t xml:space="preserve"> Swann Report </w:t>
      </w:r>
      <w:r w:rsidR="00040ECE" w:rsidRPr="00220C73">
        <w:rPr>
          <w:rFonts w:ascii="Helvetica" w:hAnsi="Helvetica" w:cs="Helvetica"/>
          <w:sz w:val="24"/>
          <w:szCs w:val="24"/>
        </w:rPr>
        <w:fldChar w:fldCharType="begin"/>
      </w:r>
      <w:r w:rsidR="00040ECE" w:rsidRPr="00220C73">
        <w:rPr>
          <w:rFonts w:ascii="Helvetica" w:hAnsi="Helvetica" w:cs="Helvetica"/>
          <w:sz w:val="24"/>
          <w:szCs w:val="24"/>
        </w:rPr>
        <w:instrText xml:space="preserve"> ADDIN ZOTERO_ITEM CSL_CITATION {"citationID":"fXLrdBvr","properties":{"formattedCitation":"({\\i{}Swann Report}, 1985)","plainCitation":"(Swann Report, 1985)","noteIndex":0},"citationItems":[{"id":10490,"uris":["http://zotero.org/users/8741181/items/C9H8RJHI"],"itemData":{"id":10490,"type":"webpage","title":"Swann Report","URL":"http://www.educationengland.org.uk/documents/swann/swann1985.html","accessed":{"date-parts":[["2022",11,28]]},"issued":{"date-parts":[["1985"]]}}}],"schema":"https://github.com/citation-style-language/schema/raw/master/csl-citation.json"} </w:instrText>
      </w:r>
      <w:r w:rsidR="00040ECE" w:rsidRPr="00220C73">
        <w:rPr>
          <w:rFonts w:ascii="Helvetica" w:hAnsi="Helvetica" w:cs="Helvetica"/>
          <w:sz w:val="24"/>
          <w:szCs w:val="24"/>
        </w:rPr>
        <w:fldChar w:fldCharType="separate"/>
      </w:r>
      <w:r w:rsidR="00040ECE" w:rsidRPr="00220C73">
        <w:rPr>
          <w:rFonts w:ascii="Helvetica" w:hAnsi="Helvetica" w:cs="Helvetica"/>
          <w:sz w:val="24"/>
          <w:szCs w:val="24"/>
        </w:rPr>
        <w:t>(</w:t>
      </w:r>
      <w:r w:rsidR="00040ECE" w:rsidRPr="00220C73">
        <w:rPr>
          <w:rFonts w:ascii="Helvetica" w:hAnsi="Helvetica" w:cs="Helvetica"/>
          <w:i/>
          <w:iCs/>
          <w:sz w:val="24"/>
          <w:szCs w:val="24"/>
        </w:rPr>
        <w:t>Swann Report</w:t>
      </w:r>
      <w:r w:rsidR="00040ECE" w:rsidRPr="00220C73">
        <w:rPr>
          <w:rFonts w:ascii="Helvetica" w:hAnsi="Helvetica" w:cs="Helvetica"/>
          <w:sz w:val="24"/>
          <w:szCs w:val="24"/>
        </w:rPr>
        <w:t>, 1985)</w:t>
      </w:r>
      <w:r w:rsidR="00040ECE" w:rsidRPr="00220C73">
        <w:rPr>
          <w:rFonts w:ascii="Helvetica" w:hAnsi="Helvetica" w:cs="Helvetica"/>
          <w:sz w:val="24"/>
          <w:szCs w:val="24"/>
        </w:rPr>
        <w:fldChar w:fldCharType="end"/>
      </w:r>
      <w:r w:rsidR="00040ECE" w:rsidRPr="00220C73">
        <w:rPr>
          <w:rFonts w:ascii="Helvetica" w:hAnsi="Helvetica" w:cs="Helvetica"/>
          <w:sz w:val="24"/>
          <w:szCs w:val="24"/>
        </w:rPr>
        <w:t xml:space="preserve"> abandoned assimilation in favour of integration (though vocal dissenters still existed such as Enoch Powell and his infamous 1968 speeches they were firmly a political minority). </w:t>
      </w:r>
    </w:p>
    <w:p w14:paraId="74CFDA95" w14:textId="67A4F0E2" w:rsidR="004B3325" w:rsidRPr="00220C73" w:rsidRDefault="00040ECE" w:rsidP="007F0032">
      <w:pPr>
        <w:rPr>
          <w:rFonts w:ascii="Helvetica" w:hAnsi="Helvetica" w:cs="Helvetica"/>
          <w:sz w:val="24"/>
          <w:szCs w:val="24"/>
        </w:rPr>
      </w:pPr>
      <w:r w:rsidRPr="00220C73">
        <w:rPr>
          <w:rFonts w:ascii="Helvetica" w:hAnsi="Helvetica" w:cs="Helvetica"/>
          <w:sz w:val="24"/>
          <w:szCs w:val="24"/>
        </w:rPr>
        <w:t xml:space="preserve">The push towards inclusive education continued along ethnic and gender lines with the establishment of the Sex Discrimination Act in 1975 and the Bullock Report of the same year that sought to protect the rights women and girls in education and protect the rights of those with minority languages and cultures in the education system.   </w:t>
      </w:r>
    </w:p>
    <w:p w14:paraId="777E6060" w14:textId="4271A7C6" w:rsidR="00DA41C9" w:rsidRPr="00220C73" w:rsidRDefault="00DA41C9" w:rsidP="007F0032">
      <w:pPr>
        <w:rPr>
          <w:rFonts w:ascii="Helvetica" w:hAnsi="Helvetica" w:cs="Helvetica"/>
          <w:sz w:val="24"/>
          <w:szCs w:val="24"/>
        </w:rPr>
      </w:pPr>
      <w:r w:rsidRPr="00220C73">
        <w:rPr>
          <w:rFonts w:ascii="Helvetica" w:hAnsi="Helvetica" w:cs="Helvetica"/>
          <w:sz w:val="24"/>
          <w:szCs w:val="24"/>
        </w:rPr>
        <w:t xml:space="preserve">With increasing levels of education spending – in 1975 education spending was three times higher than in 1948 (ibid) – the process of doing away with tripartite education and replacing it with comprehensive schooling was well under way. In 1965, 92 per cent of students were in schools along tripartite lines. In, 1976, </w:t>
      </w:r>
      <w:r w:rsidRPr="00220C73">
        <w:rPr>
          <w:rFonts w:ascii="Helvetica" w:hAnsi="Helvetica" w:cs="Helvetica"/>
          <w:sz w:val="24"/>
          <w:szCs w:val="24"/>
        </w:rPr>
        <w:lastRenderedPageBreak/>
        <w:t xml:space="preserve">comprehensive schools accounted for 76 per cent of the secondary school population. This boom in spending however was relatively short lived, the 1966 sterling crisis, the 1973 recession, and subsequent economic slump  saw a reduction of education spending – from 6.7 per cent in 1975 to 4.7 per cent in 1987. </w:t>
      </w:r>
    </w:p>
    <w:p w14:paraId="1D3E3305" w14:textId="2EEB7ED0" w:rsidR="00DA41C9" w:rsidRPr="00220C73" w:rsidRDefault="00DA41C9" w:rsidP="007F0032">
      <w:pPr>
        <w:rPr>
          <w:rFonts w:ascii="Helvetica" w:hAnsi="Helvetica" w:cs="Helvetica"/>
          <w:sz w:val="24"/>
          <w:szCs w:val="24"/>
        </w:rPr>
      </w:pPr>
      <w:r w:rsidRPr="00220C73">
        <w:rPr>
          <w:rFonts w:ascii="Helvetica" w:hAnsi="Helvetica" w:cs="Helvetica"/>
          <w:sz w:val="24"/>
          <w:szCs w:val="24"/>
        </w:rPr>
        <w:t xml:space="preserve">Educational reform in the </w:t>
      </w:r>
      <w:r w:rsidR="00D816FA" w:rsidRPr="00220C73">
        <w:rPr>
          <w:rFonts w:ascii="Helvetica" w:hAnsi="Helvetica" w:cs="Helvetica"/>
          <w:sz w:val="24"/>
          <w:szCs w:val="24"/>
        </w:rPr>
        <w:t>mid-1960s</w:t>
      </w:r>
      <w:r w:rsidRPr="00220C73">
        <w:rPr>
          <w:rFonts w:ascii="Helvetica" w:hAnsi="Helvetica" w:cs="Helvetica"/>
          <w:sz w:val="24"/>
          <w:szCs w:val="24"/>
        </w:rPr>
        <w:t xml:space="preserve"> came in part with the introduction of the Certificate of Secondary Education (CSE) – an examination below GCE level. This reform once again however, displayed the regionalism embroiled in UK education. Northern Ireland for example did not receive the CSE until 1973, eight years after England and Wales. </w:t>
      </w:r>
    </w:p>
    <w:p w14:paraId="0C1D5F4F" w14:textId="4BAC1D4F" w:rsidR="00040ECE" w:rsidRPr="00220C73" w:rsidRDefault="00040ECE" w:rsidP="007F0032">
      <w:pPr>
        <w:rPr>
          <w:rFonts w:ascii="Helvetica" w:hAnsi="Helvetica" w:cs="Helvetica"/>
          <w:sz w:val="24"/>
          <w:szCs w:val="24"/>
        </w:rPr>
      </w:pPr>
      <w:r w:rsidRPr="00220C73">
        <w:rPr>
          <w:rFonts w:ascii="Helvetica" w:hAnsi="Helvetica" w:cs="Helvetica"/>
          <w:sz w:val="24"/>
          <w:szCs w:val="24"/>
        </w:rPr>
        <w:t xml:space="preserve">The reign of Conservatism under Thatcher saw education spending never rise above 5.3 per cent of GDP during her tenure. During this time the OECD echoed much of Callaghan’s Ruskin speech by arguing that </w:t>
      </w:r>
      <w:r w:rsidR="00D816FA" w:rsidRPr="00220C73">
        <w:rPr>
          <w:rFonts w:ascii="Helvetica" w:hAnsi="Helvetica" w:cs="Helvetica"/>
          <w:sz w:val="24"/>
          <w:szCs w:val="24"/>
        </w:rPr>
        <w:t>education’s</w:t>
      </w:r>
      <w:r w:rsidRPr="00220C73">
        <w:rPr>
          <w:rFonts w:ascii="Helvetica" w:hAnsi="Helvetica" w:cs="Helvetica"/>
          <w:sz w:val="24"/>
          <w:szCs w:val="24"/>
        </w:rPr>
        <w:t xml:space="preserve"> major role should be on ‘’updating skills and </w:t>
      </w:r>
      <w:r w:rsidR="00D816FA" w:rsidRPr="00220C73">
        <w:rPr>
          <w:rFonts w:ascii="Helvetica" w:hAnsi="Helvetica" w:cs="Helvetica"/>
          <w:sz w:val="24"/>
          <w:szCs w:val="24"/>
        </w:rPr>
        <w:t>competencies</w:t>
      </w:r>
      <w:r w:rsidRPr="00220C73">
        <w:rPr>
          <w:rFonts w:ascii="Helvetica" w:hAnsi="Helvetica" w:cs="Helvetica"/>
          <w:sz w:val="24"/>
          <w:szCs w:val="24"/>
        </w:rPr>
        <w:t xml:space="preserve"> of individual workers’’ (ibid). In part due to the collapse of the manufacturing industry and the destruction of the youth labour market, more young people were turning to education </w:t>
      </w:r>
      <w:r w:rsidR="00332AB9" w:rsidRPr="00220C73">
        <w:rPr>
          <w:rFonts w:ascii="Helvetica" w:hAnsi="Helvetica" w:cs="Helvetica"/>
          <w:sz w:val="24"/>
          <w:szCs w:val="24"/>
        </w:rPr>
        <w:t>instead of</w:t>
      </w:r>
      <w:r w:rsidRPr="00220C73">
        <w:rPr>
          <w:rFonts w:ascii="Helvetica" w:hAnsi="Helvetica" w:cs="Helvetica"/>
          <w:sz w:val="24"/>
          <w:szCs w:val="24"/>
        </w:rPr>
        <w:t xml:space="preserve"> unemployment. The number of </w:t>
      </w:r>
      <w:r w:rsidR="00D816FA" w:rsidRPr="00220C73">
        <w:rPr>
          <w:rFonts w:ascii="Helvetica" w:hAnsi="Helvetica" w:cs="Helvetica"/>
          <w:sz w:val="24"/>
          <w:szCs w:val="24"/>
        </w:rPr>
        <w:t>17-year-olds</w:t>
      </w:r>
      <w:r w:rsidRPr="00220C73">
        <w:rPr>
          <w:rFonts w:ascii="Helvetica" w:hAnsi="Helvetica" w:cs="Helvetica"/>
          <w:sz w:val="24"/>
          <w:szCs w:val="24"/>
        </w:rPr>
        <w:t xml:space="preserve"> attending school full time was 24 per cent in 1979 but rose to 60 per cent in 1994 (ibid) and by the end of 1990 20 per cent of people were in higher education compared to 12 per cent in the 1970s (ibid). </w:t>
      </w:r>
    </w:p>
    <w:p w14:paraId="743FB106" w14:textId="77777777" w:rsidR="00D816FA" w:rsidRPr="00220C73" w:rsidRDefault="00040ECE" w:rsidP="007F0032">
      <w:pPr>
        <w:rPr>
          <w:rFonts w:ascii="Helvetica" w:hAnsi="Helvetica" w:cs="Helvetica"/>
          <w:sz w:val="24"/>
          <w:szCs w:val="24"/>
        </w:rPr>
      </w:pPr>
      <w:r w:rsidRPr="00220C73">
        <w:rPr>
          <w:rFonts w:ascii="Helvetica" w:hAnsi="Helvetica" w:cs="Helvetica"/>
          <w:sz w:val="24"/>
          <w:szCs w:val="24"/>
        </w:rPr>
        <w:t xml:space="preserve">1988 saw the largest widescale reform of education since 1944. The </w:t>
      </w:r>
      <w:r w:rsidR="00D816FA" w:rsidRPr="00220C73">
        <w:rPr>
          <w:rFonts w:ascii="Helvetica" w:hAnsi="Helvetica" w:cs="Helvetica"/>
          <w:sz w:val="24"/>
          <w:szCs w:val="24"/>
        </w:rPr>
        <w:t xml:space="preserve">Education Reform Act established the national curriculum and the establishment of the General Certificate of Secondary Education (GCSE) and removed the separate two-tier exam system at 16. </w:t>
      </w:r>
    </w:p>
    <w:p w14:paraId="75EB55D8" w14:textId="3310383B" w:rsidR="00040ECE" w:rsidRPr="00220C73" w:rsidRDefault="00D816FA" w:rsidP="007F0032">
      <w:pPr>
        <w:rPr>
          <w:rFonts w:ascii="Helvetica" w:hAnsi="Helvetica" w:cs="Helvetica"/>
          <w:sz w:val="24"/>
          <w:szCs w:val="24"/>
        </w:rPr>
      </w:pPr>
      <w:r w:rsidRPr="00220C73">
        <w:rPr>
          <w:rFonts w:ascii="Helvetica" w:hAnsi="Helvetica" w:cs="Helvetica"/>
          <w:sz w:val="24"/>
          <w:szCs w:val="24"/>
        </w:rPr>
        <w:t xml:space="preserve">Whilst the broadening of education greatly increased participation and achievement for women and girls. The proportion of women entrants in higher education rose from 30 per cent in 1970 to more than 50 per cent in 1998 (ibid) - others such as ethnic minority students were being failed by the syste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86vcURlU","properties":{"formattedCitation":"({\\i{}Rampton Report}, 1981)","plainCitation":"(Rampton Report, 1981)","noteIndex":0},"citationItems":[{"id":10492,"uris":["http://zotero.org/users/8741181/items/N7P3B2BN"],"itemData":{"id":10492,"type":"webpage","title":"Rampton Report","URL":"http://www.educationengland.org.uk/documents/rampton/rampton1981.html","accessed":{"date-parts":[["2022",11,28]]},"issued":{"date-parts":[["198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w:t>
      </w:r>
      <w:r w:rsidRPr="00220C73">
        <w:rPr>
          <w:rFonts w:ascii="Helvetica" w:hAnsi="Helvetica" w:cs="Helvetica"/>
          <w:i/>
          <w:iCs/>
          <w:sz w:val="24"/>
          <w:szCs w:val="24"/>
        </w:rPr>
        <w:t>Rampton Report</w:t>
      </w:r>
      <w:r w:rsidRPr="00220C73">
        <w:rPr>
          <w:rFonts w:ascii="Helvetica" w:hAnsi="Helvetica" w:cs="Helvetica"/>
          <w:sz w:val="24"/>
          <w:szCs w:val="24"/>
        </w:rPr>
        <w:t>, 1981)</w:t>
      </w:r>
      <w:r w:rsidRPr="00220C73">
        <w:rPr>
          <w:rFonts w:ascii="Helvetica" w:hAnsi="Helvetica" w:cs="Helvetica"/>
          <w:sz w:val="24"/>
          <w:szCs w:val="24"/>
        </w:rPr>
        <w:fldChar w:fldCharType="end"/>
      </w:r>
      <w:r w:rsidRPr="00220C73">
        <w:rPr>
          <w:rFonts w:ascii="Helvetica" w:hAnsi="Helvetica" w:cs="Helvetica"/>
          <w:sz w:val="24"/>
          <w:szCs w:val="24"/>
        </w:rPr>
        <w:t xml:space="preserve">, with other reports detailing ‘unintentional’ racism as being widespread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HvHbAGML","properties":{"formattedCitation":"({\\i{}Swann Report}, 1985)","plainCitation":"(Swann Report, 1985)","noteIndex":0},"citationItems":[{"id":10490,"uris":["http://zotero.org/users/8741181/items/C9H8RJHI"],"itemData":{"id":10490,"type":"webpage","title":"Swann Report","URL":"http://www.educationengland.org.uk/documents/swann/swann1985.html","accessed":{"date-parts":[["2022",11,28]]},"issued":{"date-parts":[["198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w:t>
      </w:r>
      <w:r w:rsidRPr="00220C73">
        <w:rPr>
          <w:rFonts w:ascii="Helvetica" w:hAnsi="Helvetica" w:cs="Helvetica"/>
          <w:i/>
          <w:iCs/>
          <w:sz w:val="24"/>
          <w:szCs w:val="24"/>
        </w:rPr>
        <w:t>Swann Report</w:t>
      </w:r>
      <w:r w:rsidRPr="00220C73">
        <w:rPr>
          <w:rFonts w:ascii="Helvetica" w:hAnsi="Helvetica" w:cs="Helvetica"/>
          <w:sz w:val="24"/>
          <w:szCs w:val="24"/>
        </w:rPr>
        <w:t>, 1985)</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104A0D52" w14:textId="12C9777A" w:rsidR="00D816FA" w:rsidRPr="00220C73" w:rsidRDefault="00D816FA" w:rsidP="007F0032">
      <w:pPr>
        <w:rPr>
          <w:rFonts w:ascii="Helvetica" w:hAnsi="Helvetica" w:cs="Helvetica"/>
          <w:sz w:val="24"/>
          <w:szCs w:val="24"/>
        </w:rPr>
      </w:pPr>
      <w:r w:rsidRPr="00220C73">
        <w:rPr>
          <w:rFonts w:ascii="Helvetica" w:hAnsi="Helvetica" w:cs="Helvetica"/>
          <w:sz w:val="24"/>
          <w:szCs w:val="24"/>
        </w:rPr>
        <w:t xml:space="preserve">The Education system in the UK has thus faced several reforms. These have important implications for any cohort being studied and compared over this time frame. The changing structure of schooling under tripartite and comprehensive lines as well as the influences on education spending and policies and acts to promote diversity and inclusion are important to remember when modelling the impacts of attainment on future outcomes. </w:t>
      </w:r>
    </w:p>
    <w:p w14:paraId="567B4D7A" w14:textId="77777777" w:rsidR="00F22F46" w:rsidRPr="00220C73" w:rsidRDefault="00F22F46" w:rsidP="00F22F46">
      <w:pPr>
        <w:pStyle w:val="Heading3"/>
        <w:rPr>
          <w:rFonts w:ascii="Helvetica" w:hAnsi="Helvetica" w:cs="Helvetica"/>
        </w:rPr>
      </w:pPr>
      <w:bookmarkStart w:id="14" w:name="_Toc131406630"/>
      <w:r w:rsidRPr="00220C73">
        <w:rPr>
          <w:rFonts w:ascii="Helvetica" w:hAnsi="Helvetica" w:cs="Helvetica"/>
        </w:rPr>
        <w:t>The UK Labour Market in Context</w:t>
      </w:r>
      <w:bookmarkEnd w:id="14"/>
    </w:p>
    <w:p w14:paraId="53581FE1" w14:textId="77777777" w:rsidR="00F22F46" w:rsidRPr="00220C73" w:rsidRDefault="00F22F46" w:rsidP="00F22F46">
      <w:pPr>
        <w:rPr>
          <w:rFonts w:ascii="Helvetica" w:hAnsi="Helvetica" w:cs="Helvetica"/>
          <w:sz w:val="24"/>
          <w:szCs w:val="24"/>
        </w:rPr>
      </w:pPr>
      <w:r w:rsidRPr="00220C73">
        <w:rPr>
          <w:rFonts w:ascii="Helvetica" w:hAnsi="Helvetica" w:cs="Helvetica"/>
          <w:sz w:val="24"/>
          <w:szCs w:val="24"/>
        </w:rPr>
        <w:t xml:space="preserve">The UK labour market went through a radical set of changes from the end of World War two to the present day. The decline of manufacturing, collapse of the youth labour market, and increasing levels of technological change and globalisation have all impacted youth transitions at different times and places. The following section seeks to detail important changes in the UK labour market and how that has impacted transitions to adulthood. </w:t>
      </w:r>
    </w:p>
    <w:p w14:paraId="76CBDD6A" w14:textId="5F295C8E" w:rsidR="00F22F46" w:rsidRPr="00220C73" w:rsidRDefault="00F22F46" w:rsidP="00F22F46">
      <w:pPr>
        <w:rPr>
          <w:rFonts w:ascii="Helvetica" w:hAnsi="Helvetica" w:cs="Helvetica"/>
          <w:sz w:val="24"/>
          <w:szCs w:val="24"/>
        </w:rPr>
      </w:pPr>
      <w:r w:rsidRPr="00220C73">
        <w:rPr>
          <w:rFonts w:ascii="Helvetica" w:hAnsi="Helvetica" w:cs="Helvetica"/>
          <w:sz w:val="24"/>
          <w:szCs w:val="24"/>
          <w:highlight w:val="yellow"/>
        </w:rPr>
        <w:lastRenderedPageBreak/>
        <w:t>(Detail major recessions, decline in industry and GDP, collapse of youth labour market etc (below this, I want to cover some relevant literature on the labour market from 1960s to present day to ‘set the scene’)</w:t>
      </w:r>
    </w:p>
    <w:p w14:paraId="55F9428F" w14:textId="6B28A490" w:rsidR="00F22F46" w:rsidRPr="00220C73" w:rsidRDefault="00F22F46" w:rsidP="002020E2">
      <w:pPr>
        <w:pStyle w:val="Heading3"/>
        <w:rPr>
          <w:rFonts w:ascii="Helvetica" w:hAnsi="Helvetica" w:cs="Helvetica"/>
        </w:rPr>
      </w:pPr>
      <w:bookmarkStart w:id="15" w:name="_Toc131406631"/>
      <w:r w:rsidRPr="00220C73">
        <w:rPr>
          <w:rFonts w:ascii="Helvetica" w:hAnsi="Helvetica" w:cs="Helvetica"/>
        </w:rPr>
        <w:t>Destinations after mandatory schooling in context</w:t>
      </w:r>
      <w:bookmarkEnd w:id="15"/>
      <w:r w:rsidRPr="00220C73">
        <w:rPr>
          <w:rFonts w:ascii="Helvetica" w:hAnsi="Helvetica" w:cs="Helvetica"/>
        </w:rPr>
        <w:t xml:space="preserve"> </w:t>
      </w:r>
    </w:p>
    <w:p w14:paraId="4996D067" w14:textId="50A54122" w:rsidR="00F22F46" w:rsidRPr="00220C73" w:rsidRDefault="00F22F46" w:rsidP="00F22F46">
      <w:pPr>
        <w:pStyle w:val="Heading2"/>
        <w:rPr>
          <w:rFonts w:ascii="Helvetica" w:hAnsi="Helvetica" w:cs="Helvetica"/>
          <w:sz w:val="24"/>
          <w:szCs w:val="24"/>
        </w:rPr>
      </w:pPr>
      <w:bookmarkStart w:id="16" w:name="_Toc131406632"/>
      <w:r w:rsidRPr="00220C73">
        <w:rPr>
          <w:rFonts w:ascii="Helvetica" w:hAnsi="Helvetica" w:cs="Helvetica"/>
          <w:sz w:val="24"/>
          <w:szCs w:val="24"/>
        </w:rPr>
        <w:t>Empirical Literature</w:t>
      </w:r>
      <w:bookmarkEnd w:id="16"/>
      <w:r w:rsidRPr="00220C73">
        <w:rPr>
          <w:rFonts w:ascii="Helvetica" w:hAnsi="Helvetica" w:cs="Helvetica"/>
          <w:sz w:val="24"/>
          <w:szCs w:val="24"/>
        </w:rPr>
        <w:t xml:space="preserve"> </w:t>
      </w:r>
    </w:p>
    <w:p w14:paraId="501E678C" w14:textId="12432391" w:rsidR="003040C6" w:rsidRPr="00220C73" w:rsidRDefault="003040C6" w:rsidP="00F22F46">
      <w:pPr>
        <w:pStyle w:val="Heading3"/>
        <w:rPr>
          <w:rFonts w:ascii="Helvetica" w:hAnsi="Helvetica" w:cs="Helvetica"/>
        </w:rPr>
      </w:pPr>
      <w:bookmarkStart w:id="17" w:name="_Toc131406633"/>
      <w:r w:rsidRPr="00220C73">
        <w:rPr>
          <w:rFonts w:ascii="Helvetica" w:hAnsi="Helvetica" w:cs="Helvetica"/>
        </w:rPr>
        <w:t>Current Literature on the UK Education System</w:t>
      </w:r>
      <w:bookmarkEnd w:id="17"/>
    </w:p>
    <w:p w14:paraId="59FD8F89" w14:textId="16684873" w:rsidR="003040C6" w:rsidRPr="00220C73" w:rsidRDefault="0005342F" w:rsidP="003040C6">
      <w:pPr>
        <w:rPr>
          <w:rFonts w:ascii="Helvetica" w:hAnsi="Helvetica" w:cs="Helvetica"/>
          <w:sz w:val="24"/>
          <w:szCs w:val="24"/>
        </w:rPr>
      </w:pPr>
      <w:r w:rsidRPr="00220C73">
        <w:rPr>
          <w:rFonts w:ascii="Helvetica" w:hAnsi="Helvetica" w:cs="Helvetica"/>
          <w:sz w:val="24"/>
          <w:szCs w:val="24"/>
        </w:rPr>
        <w:t>E</w:t>
      </w:r>
      <w:r w:rsidR="003040C6" w:rsidRPr="00220C73">
        <w:rPr>
          <w:rFonts w:ascii="Helvetica" w:hAnsi="Helvetica" w:cs="Helvetica"/>
          <w:sz w:val="24"/>
          <w:szCs w:val="24"/>
        </w:rPr>
        <w:t xml:space="preserve">ducational attainment and qualifications are a strong determinant of later life chances; income, occupation, and opportunities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GBChz7gB","properties":{"formattedCitation":"(Goodman, Washbrook and Gregg, 2011)","plainCitation":"(Goodman, Washbrook and Gregg, 2011)","dontUpdate":true,"noteIndex":0},"citationItems":[{"id":2722,"uris":["http://zotero.org/users/8741181/items/LIJBHY3K"],"itemData":{"id":2722,"type":"article-journal","container-title":"Longitudinal and Life Course Studies","ISSN":"1757-9597","issue":"1","language":"en","page":"18","source":"Zotero","title":"Children’s educational attainment and the aspirations, attitudes and behaviours of parents and children through childhood in the UK","volume":"2","author":[{"family":"Goodman","given":"Alissa"},{"family":"Washbrook","given":"Elizabeth"},{"family":"Gregg","given":"Paul"}],"issued":{"date-parts":[["2011"]]}}}],"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Goodman et al, 2011: 1)</w:t>
      </w:r>
      <w:r w:rsidR="00E612BB" w:rsidRPr="00220C73">
        <w:rPr>
          <w:rFonts w:ascii="Helvetica" w:hAnsi="Helvetica" w:cs="Helvetica"/>
          <w:sz w:val="24"/>
          <w:szCs w:val="24"/>
        </w:rPr>
        <w:fldChar w:fldCharType="end"/>
      </w:r>
      <w:r w:rsidR="003040C6" w:rsidRPr="00220C73">
        <w:rPr>
          <w:rFonts w:ascii="Helvetica" w:hAnsi="Helvetica" w:cs="Helvetica"/>
          <w:sz w:val="24"/>
          <w:szCs w:val="24"/>
        </w:rPr>
        <w:t xml:space="preserve">. For this reason, the study of educational attainment forms a key aspect of youth transitions and as demonstrated by Goodman et al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GC1AXz9c","properties":{"formattedCitation":"(Goodman, Washbrook and Gregg, 2011)","plainCitation":"(Goodman, Washbrook and Gregg, 2011)","dontUpdate":true,"noteIndex":0},"citationItems":[{"id":2722,"uris":["http://zotero.org/users/8741181/items/LIJBHY3K"],"itemData":{"id":2722,"type":"article-journal","container-title":"Longitudinal and Life Course Studies","ISSN":"1757-9597","issue":"1","language":"en","page":"18","source":"Zotero","title":"Children’s educational attainment and the aspirations, attitudes and behaviours of parents and children through childhood in the UK","volume":"2","author":[{"family":"Goodman","given":"Alissa"},{"family":"Washbrook","given":"Elizabeth"},{"family":"Gregg","given":"Paul"}],"issued":{"date-parts":[["2011"]]}}}],"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2011)</w:t>
      </w:r>
      <w:r w:rsidR="00E612BB" w:rsidRPr="00220C73">
        <w:rPr>
          <w:rFonts w:ascii="Helvetica" w:hAnsi="Helvetica" w:cs="Helvetica"/>
          <w:sz w:val="24"/>
          <w:szCs w:val="24"/>
        </w:rPr>
        <w:fldChar w:fldCharType="end"/>
      </w:r>
      <w:r w:rsidR="003040C6" w:rsidRPr="00220C73">
        <w:rPr>
          <w:rFonts w:ascii="Helvetica" w:hAnsi="Helvetica" w:cs="Helvetica"/>
          <w:sz w:val="24"/>
          <w:szCs w:val="24"/>
        </w:rPr>
        <w:t xml:space="preserve">, impacts life chances. The following section seeks to expand upon the literature of educational attainment. </w:t>
      </w:r>
    </w:p>
    <w:p w14:paraId="6F78532F" w14:textId="5EDCFCB8" w:rsidR="003040C6" w:rsidRPr="00220C73" w:rsidRDefault="003040C6" w:rsidP="003040C6">
      <w:pPr>
        <w:rPr>
          <w:rFonts w:ascii="Helvetica" w:hAnsi="Helvetica" w:cs="Helvetica"/>
          <w:sz w:val="24"/>
          <w:szCs w:val="24"/>
        </w:rPr>
      </w:pPr>
      <w:r w:rsidRPr="00220C73">
        <w:rPr>
          <w:rFonts w:ascii="Helvetica" w:hAnsi="Helvetica" w:cs="Helvetica"/>
          <w:sz w:val="24"/>
          <w:szCs w:val="24"/>
        </w:rPr>
        <w:t>The literature on educational attainment focuses primarily upon a social class dimension of a ‘wastage of talent’ for those from working class backgrounds not being able to fulfil their full potential due to their given social class even when controlling for cognitive ability</w:t>
      </w:r>
      <w:r w:rsidR="00E612BB" w:rsidRPr="00220C73">
        <w:rPr>
          <w:rFonts w:ascii="Helvetica" w:hAnsi="Helvetica" w:cs="Helvetica"/>
          <w:sz w:val="24"/>
          <w:szCs w:val="24"/>
        </w:rPr>
        <w:t xml:space="preserve">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ocz01hbE","properties":{"formattedCitation":"(Bukodi {\\i{}et al.}, 2014)","plainCitation":"(Bukodi et al., 2014)","dontUpdate":true,"noteIndex":0},"citationItems":[{"id":335,"uris":["http://zotero.org/users/8741181/items/CYQMRAUY"],"itemData":{"id":335,"type":"article-journal","abstract":"Social mobility is now a matter of greater political concern in Britain than at any time previously. However, the data available for the determination of mobility trends are less adequate today than two or three decades ago. It is widely believed in political and in media circles that social mobility is in decline. But the evidence so far available from sociological research, focused on intergenerational class mobility, is not supportive of this view. We present results based on a newlyconstructed dataset covering four birth cohorts that provides improved data for the study of trends in class mobility and that also allows analyses to move from the twentieth into the twenty-ﬁrst century.These results conﬁrm that there has been no decline in mobility, whether considered in absolute or relative terms. In the case of women, there is in fact evidence of mobility increasing. However, the better quality and extended range of our data enable us to identify other ‘mobility problems’ than the supposed decline. Among the members of successive cohorts, the experience of absolute upward mobility is becoming less common and that of absolute downward mobility more common; and class-linked inequalities in relative chances of mobility and immobility appear wider than previously thought.","container-title":"British Journal of Sociology","language":"en","page":"25","source":"Zotero","title":"The mobility problem in Britain: new findings from the analysis of birth cohort data","author":[{"family":"Bukodi","given":"Erzsébet"},{"family":"Goldthorpe","given":"John H"},{"family":"Waller","given":"Lorraine"},{"family":"Kuha","given":"Jouni"}],"issued":{"date-parts":[["2014"]]}}}],"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 xml:space="preserve">(Bukodi </w:t>
      </w:r>
      <w:r w:rsidR="00E612BB" w:rsidRPr="00220C73">
        <w:rPr>
          <w:rFonts w:ascii="Helvetica" w:hAnsi="Helvetica" w:cs="Helvetica"/>
          <w:i/>
          <w:iCs/>
          <w:sz w:val="24"/>
          <w:szCs w:val="24"/>
        </w:rPr>
        <w:t>et al.</w:t>
      </w:r>
      <w:r w:rsidR="00E612BB" w:rsidRPr="00220C73">
        <w:rPr>
          <w:rFonts w:ascii="Helvetica" w:hAnsi="Helvetica" w:cs="Helvetica"/>
          <w:sz w:val="24"/>
          <w:szCs w:val="24"/>
        </w:rPr>
        <w:t>, 2014: 34)</w:t>
      </w:r>
      <w:r w:rsidR="00E612BB" w:rsidRPr="00220C73">
        <w:rPr>
          <w:rFonts w:ascii="Helvetica" w:hAnsi="Helvetica" w:cs="Helvetica"/>
          <w:sz w:val="24"/>
          <w:szCs w:val="24"/>
        </w:rPr>
        <w:fldChar w:fldCharType="end"/>
      </w:r>
      <w:r w:rsidRPr="00220C73">
        <w:rPr>
          <w:rFonts w:ascii="Helvetica" w:hAnsi="Helvetica" w:cs="Helvetica"/>
          <w:sz w:val="24"/>
          <w:szCs w:val="24"/>
        </w:rPr>
        <w:t xml:space="preserve">. </w:t>
      </w:r>
      <w:r w:rsidR="0005342F" w:rsidRPr="00220C73">
        <w:rPr>
          <w:rFonts w:ascii="Helvetica" w:hAnsi="Helvetica" w:cs="Helvetica"/>
          <w:sz w:val="24"/>
          <w:szCs w:val="24"/>
        </w:rPr>
        <w:t>T</w:t>
      </w:r>
      <w:r w:rsidRPr="00220C73">
        <w:rPr>
          <w:rFonts w:ascii="Helvetica" w:hAnsi="Helvetica" w:cs="Helvetica"/>
          <w:sz w:val="24"/>
          <w:szCs w:val="24"/>
        </w:rPr>
        <w:t>he socio-economic gap in higher educational attainment is</w:t>
      </w:r>
      <w:r w:rsidR="0005342F" w:rsidRPr="00220C73">
        <w:rPr>
          <w:rFonts w:ascii="Helvetica" w:hAnsi="Helvetica" w:cs="Helvetica"/>
          <w:sz w:val="24"/>
          <w:szCs w:val="24"/>
        </w:rPr>
        <w:t xml:space="preserve"> in part</w:t>
      </w:r>
      <w:r w:rsidRPr="00220C73">
        <w:rPr>
          <w:rFonts w:ascii="Helvetica" w:hAnsi="Helvetica" w:cs="Helvetica"/>
          <w:sz w:val="24"/>
          <w:szCs w:val="24"/>
        </w:rPr>
        <w:t xml:space="preserve"> explained by previous attainment at 16</w:t>
      </w:r>
      <w:r w:rsidR="00E612BB" w:rsidRPr="00220C73">
        <w:rPr>
          <w:rFonts w:ascii="Helvetica" w:hAnsi="Helvetica" w:cs="Helvetica"/>
          <w:sz w:val="24"/>
          <w:szCs w:val="24"/>
        </w:rPr>
        <w:t xml:space="preserve">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4O4n73WS","properties":{"formattedCitation":"(Croll and Attwood, 2013)","plainCitation":"(Croll and Attwood, 2013)","dontUpdate":true,"noteIndex":0},"citationItems":[{"id":2691,"uris":["http://zotero.org/users/8741181/items/8NSJ7WMM"],"itemData":{"id":2691,"type":"article-journal","abstract":"The recent report of the Milburn Review into Social Mobility highlights the under-representation of young people from lower socio-economic groups in higher education and encourages universities and others to act to remedy this situation as a contribution to greater social mobility. The paper uses data from the Longitudinal Study of Young People in England to examine the relationship between social background, attainment and university participation. The results show that differences in school-level attainment associated with social background are by far the most important explanation for social background differences in university attendance. However, there remains a small proportion of the participation gap that is not accounted for by attainment. It is also the case that early intentions for higher education participation are highly predictive of actual participation. The results suggest that although there may be some scope for universities to act to improve participation by people from less advantaged backgrounds, a much more important focus of action is on improving the school-level achievement of these students.","container-title":"British Journal of Educational Studies","DOI":"10.1080/00071005.2013.787386","ISSN":"0007-1005, 1467-8527","issue":"2","journalAbbreviation":"British Journal of Educational Studies","language":"en","page":"187-202","source":"DOI.org (Crossref)","title":"Participation In Higher Education: Aspirations, Attainment And Social Background","title-short":"Participation In Higher Education","volume":"61","author":[{"family":"Croll","given":"Paul"},{"family":"Attwood","given":"Gaynor"}],"issued":{"date-parts":[["2013",6]]}}}],"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Croll and Attwood, 2013: 187)</w:t>
      </w:r>
      <w:r w:rsidR="00E612BB" w:rsidRPr="00220C73">
        <w:rPr>
          <w:rFonts w:ascii="Helvetica" w:hAnsi="Helvetica" w:cs="Helvetica"/>
          <w:sz w:val="24"/>
          <w:szCs w:val="24"/>
        </w:rPr>
        <w:fldChar w:fldCharType="end"/>
      </w:r>
      <w:r w:rsidRPr="00220C73">
        <w:rPr>
          <w:rFonts w:ascii="Helvetica" w:hAnsi="Helvetica" w:cs="Helvetica"/>
          <w:sz w:val="24"/>
          <w:szCs w:val="24"/>
        </w:rPr>
        <w:t xml:space="preserve">, the same is true for attainment at 11 explaining attainment at 16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t3QTag3N","properties":{"formattedCitation":"(Chowdry, Crawford and Goodman, 2010)","plainCitation":"(Chowdry, Crawford and Goodman, 2010)","dontUpdate":true,"noteIndex":0},"citationItems":[{"id":2940,"uris":["http://zotero.org/users/8741181/items/PU83AKV2"],"itemData":{"id":2940,"type":"article-journal","container-title":"Longitudinal and Lifecourse Studies","DOI":"http://dx.doi.org/10.14301/llcs.v2i1.141","issue":"1","page":"59-76","title":"The role of attitudes and behaviours in explaining socioeconomic differences in attainment at age 16","volume":"2","author":[{"family":"Chowdry","given":"Haroon"},{"family":"Crawford","given":"Claire"},{"family":"Goodman","given":"Alissa"}],"issued":{"date-parts":[["2010"]]}}}],"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Chowdry et al, 2010: 59)</w:t>
      </w:r>
      <w:r w:rsidR="00E612BB" w:rsidRPr="00220C73">
        <w:rPr>
          <w:rFonts w:ascii="Helvetica" w:hAnsi="Helvetica" w:cs="Helvetica"/>
          <w:sz w:val="24"/>
          <w:szCs w:val="24"/>
        </w:rPr>
        <w:fldChar w:fldCharType="end"/>
      </w:r>
      <w:r w:rsidRPr="00220C73">
        <w:rPr>
          <w:rFonts w:ascii="Helvetica" w:hAnsi="Helvetica" w:cs="Helvetica"/>
          <w:sz w:val="24"/>
          <w:szCs w:val="24"/>
        </w:rPr>
        <w:t xml:space="preserve">. </w:t>
      </w:r>
      <w:r w:rsidR="0005342F" w:rsidRPr="00220C73">
        <w:rPr>
          <w:rFonts w:ascii="Helvetica" w:hAnsi="Helvetica" w:cs="Helvetica"/>
          <w:sz w:val="24"/>
          <w:szCs w:val="24"/>
        </w:rPr>
        <w:t>L</w:t>
      </w:r>
      <w:r w:rsidRPr="00220C73">
        <w:rPr>
          <w:rFonts w:ascii="Helvetica" w:hAnsi="Helvetica" w:cs="Helvetica"/>
          <w:sz w:val="24"/>
          <w:szCs w:val="24"/>
        </w:rPr>
        <w:t>arge social class divisions in cognitive ability can be observed when children are still at primary school</w:t>
      </w:r>
      <w:r w:rsidR="00E612BB" w:rsidRPr="00220C73">
        <w:rPr>
          <w:rFonts w:ascii="Helvetica" w:hAnsi="Helvetica" w:cs="Helvetica"/>
          <w:sz w:val="24"/>
          <w:szCs w:val="24"/>
        </w:rPr>
        <w:t xml:space="preserve">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wt7i3AZS","properties":{"formattedCitation":"(Connelly and Gayle, 2019)","plainCitation":"(Connelly and Gayle, 2019)","dontUpdate":true,"noteIndex":0},"citationItems":[{"id":2938,"uris":["http://zotero.org/users/8741181/items/N5RULP93"],"itemData":{"id":2938,"type":"article-journal","container-title":"British Journal of Sociology","DOI":"https://doi.org/10.1111/1468-4446.12343","issue":"1","page":"90-108","title":"An investigation of social class inequalities in general cognitive ability in two British birth cohorts","volume":"70","author":[{"family":"Connelly","given":"Roxanne"},{"family":"Gayle","given":"Vernon"}],"issued":{"date-parts":[["2019"]]}}}],"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Connelly and Gayle, 2019: 1)</w:t>
      </w:r>
      <w:r w:rsidR="00E612BB" w:rsidRPr="00220C73">
        <w:rPr>
          <w:rFonts w:ascii="Helvetica" w:hAnsi="Helvetica" w:cs="Helvetica"/>
          <w:sz w:val="24"/>
          <w:szCs w:val="24"/>
        </w:rPr>
        <w:fldChar w:fldCharType="end"/>
      </w:r>
      <w:r w:rsidRPr="00220C73">
        <w:rPr>
          <w:rFonts w:ascii="Helvetica" w:hAnsi="Helvetica" w:cs="Helvetica"/>
          <w:sz w:val="24"/>
          <w:szCs w:val="24"/>
        </w:rPr>
        <w:t xml:space="preserve"> and ‘bottom sets’ in English classrooms are dominated by working class children compared to ‘upper sets’ dominated by the middle class </w:t>
      </w:r>
      <w:r w:rsidR="00E612BB"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0P3HgYFY","properties":{"formattedCitation":"(Goodman and Burton, 2012)","plainCitation":"(Goodman and Burton, 2012)","dontUpdate":true,"noteIndex":0},"citationItems":[{"id":2716,"uris":["http://zotero.org/users/8741181/items/IVLFAXVD"],"itemData":{"id":2716,"type":"article-journal","container-title":"Education 3-13","DOI":"10.1080/03004279.2010.550586","ISSN":"0300-4279, 1475-7575","issue":"5","journalAbbreviation":"Education 3-13","language":"en","page":"500-514","source":"DOI.org (Crossref)","title":"What is the nature of the achievement gap, why does it persist and are government goals sufficient to create social justice in the education system?","volume":"40","author":[{"family":"Goodman","given":"Ruth"},{"family":"Burton","given":"Diana"}],"issued":{"date-parts":[["2012",11]]}}}],"schema":"https://github.com/citation-style-language/schema/raw/master/csl-citation.json"} </w:instrText>
      </w:r>
      <w:r w:rsidR="00E612BB" w:rsidRPr="00220C73">
        <w:rPr>
          <w:rFonts w:ascii="Helvetica" w:hAnsi="Helvetica" w:cs="Helvetica"/>
          <w:sz w:val="24"/>
          <w:szCs w:val="24"/>
        </w:rPr>
        <w:fldChar w:fldCharType="separate"/>
      </w:r>
      <w:r w:rsidR="00E612BB" w:rsidRPr="00220C73">
        <w:rPr>
          <w:rFonts w:ascii="Helvetica" w:hAnsi="Helvetica" w:cs="Helvetica"/>
          <w:sz w:val="24"/>
          <w:szCs w:val="24"/>
        </w:rPr>
        <w:t>(Goodman and Burton, 2012: 502)</w:t>
      </w:r>
      <w:r w:rsidR="00E612BB" w:rsidRPr="00220C73">
        <w:rPr>
          <w:rFonts w:ascii="Helvetica" w:hAnsi="Helvetica" w:cs="Helvetica"/>
          <w:sz w:val="24"/>
          <w:szCs w:val="24"/>
        </w:rPr>
        <w:fldChar w:fldCharType="end"/>
      </w:r>
      <w:r w:rsidRPr="00220C73">
        <w:rPr>
          <w:rFonts w:ascii="Helvetica" w:hAnsi="Helvetica" w:cs="Helvetica"/>
          <w:sz w:val="24"/>
          <w:szCs w:val="24"/>
        </w:rPr>
        <w:t xml:space="preserve"> this pattern of attainment affecting attainment is not surprising. These social class divisions persist at all levels of educational attainment – whilst 62 per cent of students in Erikson et al’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wPBfKbgu","properties":{"formattedCitation":"(Erikson {\\i{}et al.}, 2005)","plainCitation":"(Erikson et al., 2005)","dontUpdate":true,"noteIndex":0},"citationItems":[{"id":2693,"uris":["http://zotero.org/users/8741181/items/S9YXFWPQ"],"itemData":{"id":2693,"type":"article-journal","abstract":"Social class differentials in educational attainment have been extensively studied in numerous countries. In this paper, we begin by examining class differentials in the progression to higher secondary education among 16-year-old children in England and Wales. As has been shown for other countries, the differentials result both from the primary effects of differing levels of academic performance of children of different class background and from the secondary effects of differences in the educational choices that these children make at given levels of performance. Through counterfactual analyses in which the performance distribution of one class is combined with the choice distribution of another, primary and secondary effects are decomposed and the former are shown to be roughly three times the size of the latter.","container-title":"Proceedings of the National Academy of Sciences","DOI":"10.1073/pnas.0502433102","ISSN":"0027-8424, 1091-6490","issue":"27","journalAbbreviation":"Proc. Natl. Acad. Sci. U.S.A.","language":"en","page":"9730-9733","source":"DOI.org (Crossref)","title":"On class differentials in educational attainment","volume":"102","author":[{"family":"Erikson","given":"Robert"},{"family":"Goldthorpe","given":"John H."},{"family":"Jackson","given":"Michelle"},{"family":"Yaish","given":"Meir"},{"family":"Cox","given":"D. R."}],"issued":{"date-parts":[["2005",7,5]]}}}],"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2005: 9731)</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study continue to A-level work, only 40 per cent of working-class students do so compared with 77 per cent of those from a salariat background (ibid).  </w:t>
      </w:r>
    </w:p>
    <w:p w14:paraId="761C18CC" w14:textId="5A6B5F34"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Contemporary evidence suggests that both social class and ethnicity exert a far greater influence on GCSE performance than gender doe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wiFHlrg3","properties":{"formattedCitation":"(Connolly, 2006; Sullivan, Heath and Rothon, 2011)","plainCitation":"(Connolly, 2006; Sullivan, Heath and Rothon, 2011)","dontUpdate":true,"noteIndex":0},"citationItems":[{"id":2647,"uris":["http://zotero.org/users/8741181/items/HP7WVKAT"],"itemData":{"id":2647,"type":"article-journal","container-title":"British Educational Research Journal","DOI":"10.1080/01411920500401963","ISSN":"0141-1926, 1469-3518","issue":"1","journalAbbreviation":"British Educational Research Journal","language":"en","page":"3-21","source":"DOI.org (Crossref)","title":"The effects of social class and ethnicity on gender differences in GCSE attainment: a secondary analysis of the Youth Cohort Study of England and Wales 1997–2001","title-short":"The effects of social class and ethnicity on gender differences in GCSE attainment","volume":"32","author":[{"family":"Connolly","given":"Paul"}],"issued":{"date-parts":[["2006",2]]}}},{"id":2661,"uris":["http://zotero.org/users/8741181/items/TMF3JW8P"],"itemData":{"id":2661,"type":"article-journal","container-title":"Oxford Review of Education","DOI":"10.1080/03054985.2011.559380","ISSN":"0305-4985, 1465-3915","issue":"2","journalAbbreviation":"Oxford Review of Education","language":"en","page":"215-240","source":"DOI.org (Crossref)","title":"Equalisation or inflation? Social class and gender differentials in England and Wales","title-short":"Equalisation or inflation?","volume":"37","author":[{"family":"Sullivan","given":"Alice"},{"family":"Heath","given":"Anthony"},{"family":"Rothon","given":"Catherine"}],"issued":{"date-parts":[["2011",4]]}}}],"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Connolly, 2006: 3; Sullivan, 2011: 234)</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To expand on this, whilst empirical research has found consistent levels of statistical significance of the impact that gender has upon educational attainment the substantive significance is normally fairly small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MPDJhPyf","properties":{"formattedCitation":"(Connolly, 2006)","plainCitation":"(Connolly, 2006)","dontUpdate":true,"noteIndex":0},"citationItems":[{"id":2647,"uris":["http://zotero.org/users/8741181/items/HP7WVKAT"],"itemData":{"id":2647,"type":"article-journal","container-title":"British Educational Research Journal","DOI":"10.1080/01411920500401963","ISSN":"0141-1926, 1469-3518","issue":"1","journalAbbreviation":"British Educational Research Journal","language":"en","page":"3-21","source":"DOI.org (Crossref)","title":"The effects of social class and ethnicity on gender differences in GCSE attainment: a secondary analysis of the Youth Cohort Study of England and Wales 1997–2001","title-short":"The effects of social class and ethnicity on gender differences in GCSE attainment","volume":"32","author":[{"family":"Connolly","given":"Paul"}],"issued":{"date-parts":[["2006",2]]}}}],"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Connolly, 2006: 14)</w:t>
      </w:r>
      <w:r w:rsidR="00241285" w:rsidRPr="00220C73">
        <w:rPr>
          <w:rFonts w:ascii="Helvetica" w:hAnsi="Helvetica" w:cs="Helvetica"/>
          <w:sz w:val="24"/>
          <w:szCs w:val="24"/>
        </w:rPr>
        <w:fldChar w:fldCharType="end"/>
      </w:r>
      <w:r w:rsidRPr="00220C73">
        <w:rPr>
          <w:rFonts w:ascii="Helvetica" w:hAnsi="Helvetica" w:cs="Helvetica"/>
          <w:sz w:val="24"/>
          <w:szCs w:val="24"/>
        </w:rPr>
        <w:t>, especially in comparison to the substantive effects of social class and ethnicity. Indeed, focusing upon ethnicity in particular, there are significant differences in attainment when comparing ethnic minorities and white British children even after for controlling for social class</w:t>
      </w:r>
      <w:r w:rsidR="00241285" w:rsidRPr="00220C73">
        <w:rPr>
          <w:rFonts w:ascii="Helvetica" w:hAnsi="Helvetica" w:cs="Helvetica"/>
          <w:sz w:val="24"/>
          <w:szCs w:val="24"/>
        </w:rPr>
        <w:t xml:space="preserv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AwFqrR1X","properties":{"formattedCitation":"(Sutherland {\\i{}et al.}, 2015)","plainCitation":"(Sutherland et al., 2015)","dontUpdate":true,"noteIndex":0},"citationItems":[{"id":2662,"uris":["http://zotero.org/users/8741181/items/YTU6CVBJ"],"itemData":{"id":2662,"type":"article-journal","container-title":"Department for Education","language":"en","page":"70","source":"Zotero","title":"Factors associated with achievement: key stage 4","author":[{"family":"Sutherland","given":"Alex"},{"family":"Ilie","given":"Sonia"},{"family":"Vignoles","given":"Anna"},{"family":"Europe","given":"RAND"}],"issued":{"date-parts":[["2015"]]}}}],"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 xml:space="preserve">(Sutherland </w:t>
      </w:r>
      <w:r w:rsidR="00241285" w:rsidRPr="00220C73">
        <w:rPr>
          <w:rFonts w:ascii="Helvetica" w:hAnsi="Helvetica" w:cs="Helvetica"/>
          <w:i/>
          <w:iCs/>
          <w:sz w:val="24"/>
          <w:szCs w:val="24"/>
        </w:rPr>
        <w:t>et al.</w:t>
      </w:r>
      <w:r w:rsidR="00241285" w:rsidRPr="00220C73">
        <w:rPr>
          <w:rFonts w:ascii="Helvetica" w:hAnsi="Helvetica" w:cs="Helvetica"/>
          <w:sz w:val="24"/>
          <w:szCs w:val="24"/>
        </w:rPr>
        <w:t>, 2015: 9)</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the Joseph Rowntree Foundation for example has found that white British students make up more than three-quarters of low achievers and do worse than children from similar economic backgrounds that happen to be ethnic minoritie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2mIl7OLe","properties":{"formattedCitation":"(Stones, 2016)","plainCitation":"(Stones, 2016)","dontUpdate":true,"noteIndex":0},"citationItems":[{"id":2942,"uris":["http://zotero.org/users/8741181/items/QNH5GXHI"],"itemData":{"id":2942,"type":"article-journal","container-title":"STeP Journal","issue":"1","page":"173-181","title":"An exploratory study: raising the attainment of underachieving white working-class boys","volume":"3","author":[{"family":"Stones","given":"Samuel"}],"issued":{"date-parts":[["2016"]]}}}],"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Stones, 2016: 173)</w:t>
      </w:r>
      <w:r w:rsidR="00241285" w:rsidRPr="00220C73">
        <w:rPr>
          <w:rFonts w:ascii="Helvetica" w:hAnsi="Helvetica" w:cs="Helvetica"/>
          <w:sz w:val="24"/>
          <w:szCs w:val="24"/>
        </w:rPr>
        <w:fldChar w:fldCharType="end"/>
      </w:r>
      <w:r w:rsidRPr="00220C73">
        <w:rPr>
          <w:rFonts w:ascii="Helvetica" w:hAnsi="Helvetica" w:cs="Helvetica"/>
          <w:sz w:val="24"/>
          <w:szCs w:val="24"/>
        </w:rPr>
        <w:t>.</w:t>
      </w:r>
    </w:p>
    <w:p w14:paraId="2EF04B83" w14:textId="06AC44C9"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 majority of literature surrounding educational attainment uses GCSE attainment data – whilst GCSE results are not a formal basis for offers of higher education places, they have been proven to be an important predictor of further attainment and inform the higher education proces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6sRdpV0g","properties":{"formattedCitation":"(Croll and Attwood, 2013)","plainCitation":"(Croll and Attwood, 2013)","dontUpdate":true,"noteIndex":0},"citationItems":[{"id":2691,"uris":["http://zotero.org/users/8741181/items/8NSJ7WMM"],"itemData":{"id":2691,"type":"article-journal","abstract":"The recent report of the Milburn Review into Social Mobility highlights the under-representation of young people from lower socio-economic groups in higher education and encourages universities and others to act to remedy this situation as a contribution to greater social mobility. The paper uses data from the Longitudinal Study of Young People in England to examine the relationship between social background, attainment and university participation. The results show that differences in school-level attainment associated with social background are by far the most important explanation for social background differences in university attendance. However, there remains a small proportion of the participation gap that is not accounted for by attainment. It is also the case that early intentions for higher education participation are highly predictive of actual participation. The results suggest that although there may be some scope for universities to act to improve participation by people from less advantaged backgrounds, a much more important focus of action is on improving the school-level achievement of these students.","container-title":"British Journal of Educational Studies","DOI":"10.1080/00071005.2013.787386","ISSN":"0007-1005, 1467-8527","issue":"2","journalAbbreviation":"British Journal of Educational Studies","language":"en","page":"187-202","source":"DOI.org (Crossref)","title":"Participation In Higher Education: Aspirations, Attainment And Social Background","title-short":"Participation In Higher Education","volume":"61","author":[{"family":"Croll","given":"Paul"},{"family":"Attwood","given":"Gaynor"}],"issued":{"date-parts":[["2013",6]]}}}],"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Croll and Attwood, 2013: 196)</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538DAEBD" w14:textId="59BC5828" w:rsidR="003040C6" w:rsidRPr="00220C73" w:rsidRDefault="003040C6" w:rsidP="003040C6">
      <w:pPr>
        <w:rPr>
          <w:rFonts w:ascii="Helvetica" w:hAnsi="Helvetica" w:cs="Helvetica"/>
          <w:sz w:val="24"/>
          <w:szCs w:val="24"/>
        </w:rPr>
      </w:pPr>
      <w:r w:rsidRPr="00220C73">
        <w:rPr>
          <w:rFonts w:ascii="Helvetica" w:hAnsi="Helvetica" w:cs="Helvetica"/>
          <w:sz w:val="24"/>
          <w:szCs w:val="24"/>
        </w:rPr>
        <w:lastRenderedPageBreak/>
        <w:t xml:space="preserve">Noden and West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UG4JdXYz","properties":{"formattedCitation":"(Noden and West, 2009)","plainCitation":"(Noden and West, 2009)","dontUpdate":true,"noteIndex":0},"citationItems":[{"id":4911,"uris":["http://zotero.org/users/8741181/items/8ABHSI5C"],"itemData":{"id":4911,"type":"article-journal","container-title":"The Sutton Trust","title":"Attainment gaps between the most deprived and advantaged schools","author":[{"family":"Noden","given":"P"},{"family":"West","given":"A"}],"issued":{"date-parts":[["2009"]]}}}],"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2009)</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have stated that attending a ‘deprived’ school can impair educational attainment. A comparison of the least deprived 10 per cent and most deprived 10 per cent of schools find that high achieving children performed better at GCSE at the former compared to the latter by half a grad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xDDHZHZV","properties":{"formattedCitation":"(Goodman and Burton, 2012)","plainCitation":"(Goodman and Burton, 2012)","dontUpdate":true,"noteIndex":0},"citationItems":[{"id":2716,"uris":["http://zotero.org/users/8741181/items/IVLFAXVD"],"itemData":{"id":2716,"type":"article-journal","container-title":"Education 3-13","DOI":"10.1080/03004279.2010.550586","ISSN":"0300-4279, 1475-7575","issue":"5","journalAbbreviation":"Education 3-13","language":"en","page":"500-514","source":"DOI.org (Crossref)","title":"What is the nature of the achievement gap, why does it persist and are government goals sufficient to create social justice in the education system?","volume":"40","author":[{"family":"Goodman","given":"Ruth"},{"family":"Burton","given":"Diana"}],"issued":{"date-parts":[["2012",11]]}}}],"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Goodman and Burton, 2012: 510)</w:t>
      </w:r>
      <w:r w:rsidR="00241285" w:rsidRPr="00220C73">
        <w:rPr>
          <w:rFonts w:ascii="Helvetica" w:hAnsi="Helvetica" w:cs="Helvetica"/>
          <w:sz w:val="24"/>
          <w:szCs w:val="24"/>
        </w:rPr>
        <w:fldChar w:fldCharType="end"/>
      </w:r>
      <w:r w:rsidR="00241285" w:rsidRPr="00220C73">
        <w:rPr>
          <w:rFonts w:ascii="Helvetica" w:hAnsi="Helvetica" w:cs="Helvetica"/>
          <w:sz w:val="24"/>
          <w:szCs w:val="24"/>
        </w:rPr>
        <w:t>.</w:t>
      </w:r>
      <w:r w:rsidRPr="00220C73">
        <w:rPr>
          <w:rFonts w:ascii="Helvetica" w:hAnsi="Helvetica" w:cs="Helvetica"/>
          <w:sz w:val="24"/>
          <w:szCs w:val="24"/>
        </w:rPr>
        <w:t xml:space="preserve"> The concept of ‘deprived’ schools is made worse by allocation of places of pupils into schools. There exists a ‘clustering of poverty’ within particular school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lKXVGmp7","properties":{"formattedCitation":"(Gorard and Siddiqui, 2019)","plainCitation":"(Gorard and Siddiqui, 2019)","dontUpdate":true,"noteIndex":0},"citationItems":[{"id":2641,"uris":["http://zotero.org/users/8741181/items/UN82QMFF"],"itemData":{"id":2641,"type":"article-journal","abstract":"This article illustrates the links between different ways of assessing disadvantage at school and subsequent qualification outcomes at age 16 in England. Our previous work has compared variables that represent current or recent snapshots of disadvantage (such as eligibility for free school meals [FSM]) with long-term summary variables and found the latter to improve measures of both social segregation between schools and explanations of raw-score differences in attainment. This new work takes an even more detailed longitudinal approach, modeling the course of one age cohort of 550,000 pupils from the National Pupil Database through their entire schooling to the age of 16 in 29 distinct analytical steps, using “effect” sizes, correlations, and a regression model. The steps represent stages such as what is known about each pupil when they were born, who they attended school with at age 10, and where they lived at age 14. The model also includes variables representing where data are missing for any pupil in any year. Using capped Key Stage 4 points as an outcome measure, these stages can predict the outcome with R = .90. This is considerably higher than for models using either snapshots or summaries of disadvantage. Key predictors are poverty and special educational needs at age 5, and throughout schooling, coupled with prior attainment at ages 6, 10, and 13. With predictors fed into the model in life order, there is little evidence of differential progress for different language and ethnic minority groups and no evidence of regional differences or a type of school effect. The article concludes with the implications of these results for assessing disadvantage when considering school contexts and for policy makers. Given the small but apparently consistent negative school composition “effects” in every year, one clear implication is that school intakes should be as mixed as possible both socially and academically.","container-title":"SAGE Open","DOI":"10.1177/2158244018825171","ISSN":"2158-2440, 2158-2440","issue":"1","journalAbbreviation":"SAGE Open","language":"en","page":"215824401882517","source":"DOI.org (Crossref)","title":"How Trajectories of Disadvantage Help Explain School Attainment","volume":"9","author":[{"family":"Gorard","given":"Stephen"},{"family":"Siddiqui","given":"Nadia"}],"issued":{"date-parts":[["2019",1]]}}}],"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Gorard and Siddiqui, 2019: 2)</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This segregation by social class is harmful to students and promotes worse opportunities for the most disadvantaged and has a knock-on effect of lowered aspirations and lower participation rates in later education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d6I6SUEA","properties":{"formattedCitation":"(Hamnett, Ramsden and Butler, 2007; Gorard and Siddiqui, 2019)","plainCitation":"(Hamnett, Ramsden and Butler, 2007; Gorard and Siddiqui, 2019)","dontUpdate":true,"noteIndex":0},"citationItems":[{"id":2674,"uris":["http://zotero.org/users/8741181/items/P3ZW7PPD"],"itemData":{"id":2674,"type":"article-journal","abstract":"This paper discusses the effect of social background and ethnicity on educational performance in an area with traditionally poor levels of attainment. It begins by examining the variation in school performance for London and speciﬁcally east London. It shows how the disadvantaged nature of the area, as measured by such variables as Mosaic group and ethnic heritage, helps to explain the poor results at GCSE. The paper then changes the focus to schools within a seven-borough area of east London. Using the Pupil Level Annual School Census (PLASC) linked to the geodemographic Mosaic codes based on pupils’ home postcode, the authors demonstrate that, although ethnicity accounts for some of the variation in performance, this is considerably less than that accounted for by pupil social background. In addition, they show that it is not simply the social background of the individual pupil that affects school performance at GCSE. The proportion of pupils from a given social background plays some role in boosting or diminishing the overall school performance and will inﬂuence the performance of individual pupils whatever their background. It is argued that these social background effects together with the school composition effects have a considerable impact on school performance.","container-title":"Urban Studies","DOI":"10.1080/00420980701302395","ISSN":"0042-0980, 1360-063X","issue":"7","journalAbbreviation":"Urban Studies","language":"en","page":"1255-1280","source":"DOI.org (Crossref)","title":"Social Background, Ethnicity, School Composition and Educational Attainment in East London","volume":"44","author":[{"family":"Hamnett","given":"Chris"},{"family":"Ramsden","given":"Mark"},{"family":"Butler","given":"Tim"}],"issued":{"date-parts":[["2007",6]]}}},{"id":2641,"uris":["http://zotero.org/users/8741181/items/UN82QMFF"],"itemData":{"id":2641,"type":"article-journal","abstract":"This article illustrates the links between different ways of assessing disadvantage at school and subsequent qualification outcomes at age 16 in England. Our previous work has compared variables that represent current or recent snapshots of disadvantage (such as eligibility for free school meals [FSM]) with long-term summary variables and found the latter to improve measures of both social segregation between schools and explanations of raw-score differences in attainment. This new work takes an even more detailed longitudinal approach, modeling the course of one age cohort of 550,000 pupils from the National Pupil Database through their entire schooling to the age of 16 in 29 distinct analytical steps, using “effect” sizes, correlations, and a regression model. The steps represent stages such as what is known about each pupil when they were born, who they attended school with at age 10, and where they lived at age 14. The model also includes variables representing where data are missing for any pupil in any year. Using capped Key Stage 4 points as an outcome measure, these stages can predict the outcome with R = .90. This is considerably higher than for models using either snapshots or summaries of disadvantage. Key predictors are poverty and special educational needs at age 5, and throughout schooling, coupled with prior attainment at ages 6, 10, and 13. With predictors fed into the model in life order, there is little evidence of differential progress for different language and ethnic minority groups and no evidence of regional differences or a type of school effect. The article concludes with the implications of these results for assessing disadvantage when considering school contexts and for policy makers. Given the small but apparently consistent negative school composition “effects” in every year, one clear implication is that school intakes should be as mixed as possible both socially and academically.","container-title":"SAGE Open","DOI":"10.1177/2158244018825171","ISSN":"2158-2440, 2158-2440","issue":"1","journalAbbreviation":"SAGE Open","language":"en","page":"215824401882517","source":"DOI.org (Crossref)","title":"How Trajectories of Disadvantage Help Explain School Attainment","volume":"9","author":[{"family":"Gorard","given":"Stephen"},{"family":"Siddiqui","given":"Nadia"}],"issued":{"date-parts":[["2019",1]]}}}],"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Hamnett et al, 2007: 1278; Gorard and Siddiqui, 2019: 2)</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w:t>
      </w:r>
      <w:r w:rsidR="0005342F" w:rsidRPr="00220C73">
        <w:rPr>
          <w:rFonts w:ascii="Helvetica" w:hAnsi="Helvetica" w:cs="Helvetica"/>
          <w:sz w:val="24"/>
          <w:szCs w:val="24"/>
        </w:rPr>
        <w:t>S</w:t>
      </w:r>
      <w:r w:rsidRPr="00220C73">
        <w:rPr>
          <w:rFonts w:ascii="Helvetica" w:hAnsi="Helvetica" w:cs="Helvetica"/>
          <w:sz w:val="24"/>
          <w:szCs w:val="24"/>
        </w:rPr>
        <w:t xml:space="preserve">olely focusing upon the social background will not appropriately explain matters of educational attainment – school compositional effects have a considerable impact on school performanc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cfZgFviv","properties":{"formattedCitation":"(Hamnett, Ramsden and Butler, 2007)","plainCitation":"(Hamnett, Ramsden and Butler, 2007)","dontUpdate":true,"noteIndex":0},"citationItems":[{"id":2674,"uris":["http://zotero.org/users/8741181/items/P3ZW7PPD"],"itemData":{"id":2674,"type":"article-journal","abstract":"This paper discusses the effect of social background and ethnicity on educational performance in an area with traditionally poor levels of attainment. It begins by examining the variation in school performance for London and speciﬁcally east London. It shows how the disadvantaged nature of the area, as measured by such variables as Mosaic group and ethnic heritage, helps to explain the poor results at GCSE. The paper then changes the focus to schools within a seven-borough area of east London. Using the Pupil Level Annual School Census (PLASC) linked to the geodemographic Mosaic codes based on pupils’ home postcode, the authors demonstrate that, although ethnicity accounts for some of the variation in performance, this is considerably less than that accounted for by pupil social background. In addition, they show that it is not simply the social background of the individual pupil that affects school performance at GCSE. The proportion of pupils from a given social background plays some role in boosting or diminishing the overall school performance and will inﬂuence the performance of individual pupils whatever their background. It is argued that these social background effects together with the school composition effects have a considerable impact on school performance.","container-title":"Urban Studies","DOI":"10.1080/00420980701302395","ISSN":"0042-0980, 1360-063X","issue":"7","journalAbbreviation":"Urban Studies","language":"en","page":"1255-1280","source":"DOI.org (Crossref)","title":"Social Background, Ethnicity, School Composition and Educational Attainment in East London","volume":"44","author":[{"family":"Hamnett","given":"Chris"},{"family":"Ramsden","given":"Mark"},{"family":"Butler","given":"Tim"}],"issued":{"date-parts":[["2007",6]]}}}],"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Hamnett, Ramsden and Butler, 2007: 1255)</w:t>
      </w:r>
      <w:r w:rsidR="00241285" w:rsidRPr="00220C73">
        <w:rPr>
          <w:rFonts w:ascii="Helvetica" w:hAnsi="Helvetica" w:cs="Helvetica"/>
          <w:sz w:val="24"/>
          <w:szCs w:val="24"/>
        </w:rPr>
        <w:fldChar w:fldCharType="end"/>
      </w:r>
      <w:r w:rsidRPr="00220C73">
        <w:rPr>
          <w:rFonts w:ascii="Helvetica" w:hAnsi="Helvetica" w:cs="Helvetica"/>
          <w:sz w:val="24"/>
          <w:szCs w:val="24"/>
        </w:rPr>
        <w:t>. Whilst individual level factors such as parental socioeconomic position</w:t>
      </w:r>
      <w:r w:rsidR="00241285" w:rsidRPr="00220C73">
        <w:rPr>
          <w:rFonts w:ascii="Helvetica" w:hAnsi="Helvetica" w:cs="Helvetica"/>
          <w:sz w:val="24"/>
          <w:szCs w:val="24"/>
        </w:rPr>
        <w:t xml:space="preserv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wMY6xbM","properties":{"formattedCitation":"(Playford and Gayle, 2016)","plainCitation":"(Playford and Gayle, 2016)","dontUpdate":true,"noteIndex":0},"citationItems":[{"id":2949,"uris":["http://zotero.org/users/8741181/items/RM75M8NZ"],"itemData":{"id":2949,"type":"article-journal","container-title":"Journal of Youth Studies","DOI":"https://doi.org/10.1080/13676261.2015.1052049","page":"149-168","title":"The concealed middle? An exploration of ordinary young people and school GCSE subject area attainment","volume":"19","author":[{"family":"Playford","given":"Christopher"},{"family":"Gayle","given":"Vernon"}],"issued":{"date-parts":[["2016"]]}}}],"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Playford and Gayle, 2016: 22)</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and aspirations are important in understanding school GCSE attainment, school compositional factors also need to be considered. </w:t>
      </w:r>
    </w:p>
    <w:p w14:paraId="7D7573CE" w14:textId="7AC583B8"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 UK Higher Education system has expanded from student numbers of 400,000 in the 1960s to 2,000,000 in the year 2000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LqBtPoVY","properties":{"formattedCitation":"(Blanden and Machin, 2004)","plainCitation":"(Blanden and Machin, 2004)","dontUpdate":true,"noteIndex":0},"citationItems":[{"id":2720,"uris":["http://zotero.org/users/8741181/items/ZXLNDB3L"],"itemData":{"id":2720,"type":"article-journal","abstract":"In this paper we explore changes over time in higher education (HE) participation and attainment between people from richer and poorer family backgrounds during a time period when the UK higher education system expanded at a rapid rate. We use longitudinal data from three time periods to study temporal shifts in HE participation and attainment across parental income groups for children going to university in the 1970s, 1980s and 1990s. The key finding is a highly policy relevant one, namely that HE expansion has not been equally distributed across people from richer and poorer backgrounds. Rather, it has disproportionately benefited children from relatively rich families. Despite the fact that many more children from higher income backgrounds participated in HE before the recent expansion of the system, the expansion acted to widen participation gaps between rich and poor children. This finding is robust to different measures of education participation and inequality. It also emerges from nonparametric estimations and from a more detailed econometric model allowing for the sequential nature of education choices with potentially different income associations at different stages of the education sequence.","container-title":"Scottish Journal of Political Economy","DOI":"10.1111/j.0036-9292.2004.00304.x","ISSN":"0036-9292, 1467-9485","issue":"2","journalAbbreviation":"Scottish J Political Economy","language":"en","page":"230-249","source":"DOI.org (Crossref)","title":"Educational Inequality and the Expansion of UK Higher Education","volume":"51","author":[{"family":"Blanden","given":"Jo"},{"family":"Machin","given":"Stephen"}],"issued":{"date-parts":[["2004",5]]}}}],"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Blanden and Machin, 2004: 1)</w:t>
      </w:r>
      <w:r w:rsidR="00241285" w:rsidRPr="00220C73">
        <w:rPr>
          <w:rFonts w:ascii="Helvetica" w:hAnsi="Helvetica" w:cs="Helvetica"/>
          <w:sz w:val="24"/>
          <w:szCs w:val="24"/>
        </w:rPr>
        <w:fldChar w:fldCharType="end"/>
      </w:r>
      <w:r w:rsidRPr="00220C73">
        <w:rPr>
          <w:rFonts w:ascii="Helvetica" w:hAnsi="Helvetica" w:cs="Helvetica"/>
          <w:sz w:val="24"/>
          <w:szCs w:val="24"/>
        </w:rPr>
        <w:t>. This expansion has not been equally distributed across social classes and attainment at higher education institutions has a socioeconomic gradient</w:t>
      </w:r>
      <w:r w:rsidR="0005342F" w:rsidRPr="00220C73">
        <w:rPr>
          <w:rFonts w:ascii="Helvetica" w:hAnsi="Helvetica" w:cs="Helvetica"/>
          <w:sz w:val="24"/>
          <w:szCs w:val="24"/>
        </w:rPr>
        <w:t>. T</w:t>
      </w:r>
      <w:r w:rsidRPr="00220C73">
        <w:rPr>
          <w:rFonts w:ascii="Helvetica" w:hAnsi="Helvetica" w:cs="Helvetica"/>
          <w:sz w:val="24"/>
          <w:szCs w:val="24"/>
        </w:rPr>
        <w:t xml:space="preserve">hough this is more pronounced in contemporary cohorts compared to those in the 1960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x012FbQ","properties":{"formattedCitation":"(Blanden and Machin, 2004)","plainCitation":"(Blanden and Machin, 2004)","dontUpdate":true,"noteIndex":0},"citationItems":[{"id":2720,"uris":["http://zotero.org/users/8741181/items/ZXLNDB3L"],"itemData":{"id":2720,"type":"article-journal","abstract":"In this paper we explore changes over time in higher education (HE) participation and attainment between people from richer and poorer family backgrounds during a time period when the UK higher education system expanded at a rapid rate. We use longitudinal data from three time periods to study temporal shifts in HE participation and attainment across parental income groups for children going to university in the 1970s, 1980s and 1990s. The key finding is a highly policy relevant one, namely that HE expansion has not been equally distributed across people from richer and poorer backgrounds. Rather, it has disproportionately benefited children from relatively rich families. Despite the fact that many more children from higher income backgrounds participated in HE before the recent expansion of the system, the expansion acted to widen participation gaps between rich and poor children. This finding is robust to different measures of education participation and inequality. It also emerges from nonparametric estimations and from a more detailed econometric model allowing for the sequential nature of education choices with potentially different income associations at different stages of the education sequence.","container-title":"Scottish Journal of Political Economy","DOI":"10.1111/j.0036-9292.2004.00304.x","ISSN":"0036-9292, 1467-9485","issue":"2","journalAbbreviation":"Scottish J Political Economy","language":"en","page":"230-249","source":"DOI.org (Crossref)","title":"Educational Inequality and the Expansion of UK Higher Education","volume":"51","author":[{"family":"Blanden","given":"Jo"},{"family":"Machin","given":"Stephen"}],"issued":{"date-parts":[["2004",5]]}}}],"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Blanden and Machin, 2004: 2)</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4B2F5DCB" w14:textId="710ACC1C" w:rsidR="003040C6" w:rsidRPr="00220C73" w:rsidRDefault="0005342F" w:rsidP="003040C6">
      <w:pPr>
        <w:rPr>
          <w:rFonts w:ascii="Helvetica" w:hAnsi="Helvetica" w:cs="Helvetica"/>
          <w:sz w:val="24"/>
          <w:szCs w:val="24"/>
        </w:rPr>
      </w:pPr>
      <w:r w:rsidRPr="00220C73">
        <w:rPr>
          <w:rFonts w:ascii="Helvetica" w:hAnsi="Helvetica" w:cs="Helvetica"/>
          <w:sz w:val="24"/>
          <w:szCs w:val="24"/>
        </w:rPr>
        <w:t>Women</w:t>
      </w:r>
      <w:r w:rsidR="003040C6" w:rsidRPr="00220C73">
        <w:rPr>
          <w:rFonts w:ascii="Helvetica" w:hAnsi="Helvetica" w:cs="Helvetica"/>
          <w:sz w:val="24"/>
          <w:szCs w:val="24"/>
        </w:rPr>
        <w:t xml:space="preserve"> have historically been under-represented in Higher-Education, though in 1992 the participation rates in England had caught up with those of men</w:t>
      </w:r>
      <w:r w:rsidR="00241285" w:rsidRPr="00220C73">
        <w:rPr>
          <w:rFonts w:ascii="Helvetica" w:hAnsi="Helvetica" w:cs="Helvetica"/>
          <w:sz w:val="24"/>
          <w:szCs w:val="24"/>
        </w:rPr>
        <w:t xml:space="preserv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3Ox1TRi0","properties":{"formattedCitation":"(Broecke and Hamed, 2008)","plainCitation":"(Broecke and Hamed, 2008)","dontUpdate":true,"noteIndex":0},"citationItems":[{"id":2932,"uris":["http://zotero.org/users/8741181/items/GBEU9CUE"],"itemData":{"id":2932,"type":"article-journal","container-title":"Department for Innovation, Universities and Skills","title":"Gender gaps in higher education participation: An analysis of the relationship between prior attainment and young participation by gender, socio-economic class and ethnicity","author":[{"family":"Broecke","given":"Stijn"},{"family":"Hamed","given":"Joseph"}],"issued":{"date-parts":[["2008"]]}}}],"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Broecke and Hamed, 2008: 1)</w:t>
      </w:r>
      <w:r w:rsidR="00241285" w:rsidRPr="00220C73">
        <w:rPr>
          <w:rFonts w:ascii="Helvetica" w:hAnsi="Helvetica" w:cs="Helvetica"/>
          <w:sz w:val="24"/>
          <w:szCs w:val="24"/>
        </w:rPr>
        <w:fldChar w:fldCharType="end"/>
      </w:r>
      <w:r w:rsidR="003040C6" w:rsidRPr="00220C73">
        <w:rPr>
          <w:rFonts w:ascii="Helvetica" w:hAnsi="Helvetica" w:cs="Helvetica"/>
          <w:sz w:val="24"/>
          <w:szCs w:val="24"/>
        </w:rPr>
        <w:t xml:space="preserve">. </w:t>
      </w:r>
      <w:r w:rsidRPr="00220C73">
        <w:rPr>
          <w:rFonts w:ascii="Helvetica" w:hAnsi="Helvetica" w:cs="Helvetica"/>
          <w:sz w:val="24"/>
          <w:szCs w:val="24"/>
        </w:rPr>
        <w:t>I</w:t>
      </w:r>
      <w:r w:rsidR="003040C6" w:rsidRPr="00220C73">
        <w:rPr>
          <w:rFonts w:ascii="Helvetica" w:hAnsi="Helvetica" w:cs="Helvetica"/>
          <w:sz w:val="24"/>
          <w:szCs w:val="24"/>
        </w:rPr>
        <w:t xml:space="preserve">n a contemporary context, girls are more likely to be entered for A-levels, pass them, and do better than boys </w:t>
      </w:r>
      <w:r w:rsidRPr="00220C73">
        <w:rPr>
          <w:rFonts w:ascii="Helvetica" w:hAnsi="Helvetica" w:cs="Helvetica"/>
          <w:sz w:val="24"/>
          <w:szCs w:val="24"/>
        </w:rPr>
        <w:t xml:space="preserve">though </w:t>
      </w:r>
      <w:r w:rsidR="003040C6" w:rsidRPr="00220C73">
        <w:rPr>
          <w:rFonts w:ascii="Helvetica" w:hAnsi="Helvetica" w:cs="Helvetica"/>
          <w:sz w:val="24"/>
          <w:szCs w:val="24"/>
        </w:rPr>
        <w:t xml:space="preserve">this has not always been the case (ibid). The historical early transitions to domestic work that women faced set these individuals onto trajectories with little to no educational qualifications or vocational training which set them onto paths of lower socioeconomic attainment and a reliance upon marriage </w:t>
      </w:r>
      <w:r w:rsidR="00241285" w:rsidRPr="00220C73">
        <w:rPr>
          <w:rFonts w:ascii="Helvetica" w:hAnsi="Helvetica" w:cs="Helvetica"/>
          <w:sz w:val="24"/>
          <w:szCs w:val="24"/>
        </w:rPr>
        <w:fldChar w:fldCharType="begin"/>
      </w:r>
      <w:r w:rsidR="00241285" w:rsidRPr="00220C73">
        <w:rPr>
          <w:rFonts w:ascii="Helvetica" w:hAnsi="Helvetica" w:cs="Helvetica"/>
          <w:sz w:val="24"/>
          <w:szCs w:val="24"/>
        </w:rPr>
        <w:instrText xml:space="preserve"> ADDIN ZOTERO_ITEM CSL_CITATION {"citationID":"No0p7kKc","properties":{"formattedCitation":"(Xue {\\i{}et al.}, 2020)","plainCitation":"(Xue et al., 2020)","noteIndex":0},"citationItems":[{"id":1350,"uris":["http://zotero.org/users/8741181/items/FIJVND67"],"itemData":{"id":1350,"type":"article-journal","abstract":"Transitions to adulthood represent a sensitive period for setting young people into particular life course trajectories, and the nature of these transitions have varied more for girls, historically, than for boys. We aim to investigate the long-term significance of different transitions out of full-time education for socioeconomic attainment in later life amongst postwar young women in England. Our data are from the English Longitudinal Study of Ageing for girls born during World War II and the post-war period (1939–1952, n = 1798). Using sequence analysis, we identified six types of transition out of full-time education between ages 14 and 26: EarlyWork, Mid-Work, Late-Work, Early-Domestic, Late-Domestic, and Part-time Mixed. We used linear and multinomial regression models to examine associations between transition types and socioeconomic attainment outcomes from age 50, including individual income, household income and wealth, and occupational class. Our study found that later transitions into employment (Mid-Work and Late-Work) were associated with higher socioeconomic attainment after age 50 compared with women who made early transitions from education to employment (Early-Work); much of the advantage of making later transitions to employment was due to higher educational attainment. We also found that early transitions to domestic work (Early-Domestic) set young women onto trajectories of lower socioeconomic attainment than compared with those who made early transitions to employment, suggesting the nature of the transition from full-time education is as important as the timing, perhaps uniquely for women. A pathway of cumulative advantage/disadvantage is also evident in our study; results suggest a partial mediating role for educational attainment in associations between childhood social class and later life socioeconomic attainment.","container-title":"Advances in Life Course Research","DOI":"10.1016/j.alcr.2020.100352","ISSN":"10402608","journalAbbreviation":"Advances in Life Course Research","language":"en","page":"100352","source":"DOI.org (Crossref)","title":"Girls’ transition to adulthood and their later life socioeconomic attainment: Findings from the English longitudinal study of ageing","title-short":"Girls’ transition to adulthood and their later life socioeconomic attainment","volume":"46","author":[{"family":"Xue","given":"Baowen"},{"family":"Tinkler","given":"Penny"},{"family":"Zaninotto","given":"Paola"},{"family":"McMunn","given":"Anne"}],"issued":{"date-parts":[["2020",12]]}}}],"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 xml:space="preserve">(Xue </w:t>
      </w:r>
      <w:r w:rsidR="00241285" w:rsidRPr="00220C73">
        <w:rPr>
          <w:rFonts w:ascii="Helvetica" w:hAnsi="Helvetica" w:cs="Helvetica"/>
          <w:i/>
          <w:iCs/>
          <w:sz w:val="24"/>
          <w:szCs w:val="24"/>
        </w:rPr>
        <w:t>et al.</w:t>
      </w:r>
      <w:r w:rsidR="00241285" w:rsidRPr="00220C73">
        <w:rPr>
          <w:rFonts w:ascii="Helvetica" w:hAnsi="Helvetica" w:cs="Helvetica"/>
          <w:sz w:val="24"/>
          <w:szCs w:val="24"/>
        </w:rPr>
        <w:t>, 2020)</w:t>
      </w:r>
      <w:r w:rsidR="00241285" w:rsidRPr="00220C73">
        <w:rPr>
          <w:rFonts w:ascii="Helvetica" w:hAnsi="Helvetica" w:cs="Helvetica"/>
          <w:sz w:val="24"/>
          <w:szCs w:val="24"/>
        </w:rPr>
        <w:fldChar w:fldCharType="end"/>
      </w:r>
      <w:r w:rsidR="003040C6" w:rsidRPr="00220C73">
        <w:rPr>
          <w:rFonts w:ascii="Helvetica" w:hAnsi="Helvetica" w:cs="Helvetica"/>
          <w:sz w:val="24"/>
          <w:szCs w:val="24"/>
        </w:rPr>
        <w:t xml:space="preserve">. </w:t>
      </w:r>
    </w:p>
    <w:p w14:paraId="21E4BBFC" w14:textId="2AECB0FB" w:rsidR="003040C6" w:rsidRPr="00220C73" w:rsidRDefault="0005342F" w:rsidP="003040C6">
      <w:pPr>
        <w:rPr>
          <w:rFonts w:ascii="Helvetica" w:hAnsi="Helvetica" w:cs="Helvetica"/>
          <w:sz w:val="24"/>
          <w:szCs w:val="24"/>
        </w:rPr>
      </w:pPr>
      <w:r w:rsidRPr="00220C73">
        <w:rPr>
          <w:rFonts w:ascii="Helvetica" w:hAnsi="Helvetica" w:cs="Helvetica"/>
          <w:sz w:val="24"/>
          <w:szCs w:val="24"/>
        </w:rPr>
        <w:t>T</w:t>
      </w:r>
      <w:r w:rsidR="003040C6" w:rsidRPr="00220C73">
        <w:rPr>
          <w:rFonts w:ascii="Helvetica" w:hAnsi="Helvetica" w:cs="Helvetica"/>
          <w:sz w:val="24"/>
          <w:szCs w:val="24"/>
        </w:rPr>
        <w:t xml:space="preserve">hose students with high aspirations and expectations have higher school achievement than those with low aspirations and expectations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93Y3MLd3","properties":{"formattedCitation":"(Baker {\\i{}et al.}, 2014; Khattab, 2015)","plainCitation":"(Baker et al., 2014; Khattab, 2015)","dontUpdate":true,"noteIndex":0},"citationItems":[{"id":2644,"uris":["http://zotero.org/users/8741181/items/W6ZFSFBE"],"itemData":{"id":2644,"type":"article-journal","container-title":"Oxford Review of Education","DOI":"10.1080/03054985.2014.953921","ISSN":"0305-4985, 1465-3915","issue":"5","journalAbbreviation":"Oxford Review of Education","language":"en","page":"525-542","source":"DOI.org (Crossref)","title":"Aspirations, education and inequality in England: insights from the Effective Provision of Pre-school, Primary and Secondary Education Project","title-short":"Aspirations, education and inequality in England","volume":"40","author":[{"family":"Baker","given":"Will"},{"family":"Sammons","given":"Pam"},{"family":"Siraj-Blatchford","given":"Iram"},{"family":"Sylva","given":"Kathy"},{"family":"Melhuish","given":"Edward C."},{"family":"Taggart","given":"Brenda"}],"issued":{"date-parts":[["2014",9,3]]}}},{"id":2649,"uris":["http://zotero.org/users/8741181/items/HAWT2FH5"],"itemData":{"id":2649,"type":"article-journal","container-title":"British Educational Research Journal","DOI":"10.1002/berj.3171","ISSN":"0141-1926, 1469-3518","issue":"5","journalAbbreviation":"Br Educ Res J","language":"en","page":"731-748","source":"DOI.org (Crossref)","title":"Students’ aspirations, expectations and school achievement: what really matters?","title-short":"Students’ aspirations, expectations and school achievement","volume":"41","author":[{"family":"Khattab","given":"Nabil"}],"issued":{"date-parts":[["2015",10]]}}}],"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 xml:space="preserve">(Baker </w:t>
      </w:r>
      <w:r w:rsidR="00241285" w:rsidRPr="00220C73">
        <w:rPr>
          <w:rFonts w:ascii="Helvetica" w:hAnsi="Helvetica" w:cs="Helvetica"/>
          <w:i/>
          <w:iCs/>
          <w:sz w:val="24"/>
          <w:szCs w:val="24"/>
        </w:rPr>
        <w:t>et al.</w:t>
      </w:r>
      <w:r w:rsidR="00241285" w:rsidRPr="00220C73">
        <w:rPr>
          <w:rFonts w:ascii="Helvetica" w:hAnsi="Helvetica" w:cs="Helvetica"/>
          <w:sz w:val="24"/>
          <w:szCs w:val="24"/>
        </w:rPr>
        <w:t>, 2014: 527; Khattab, 2015: 731)</w:t>
      </w:r>
      <w:r w:rsidR="00241285" w:rsidRPr="00220C73">
        <w:rPr>
          <w:rFonts w:ascii="Helvetica" w:hAnsi="Helvetica" w:cs="Helvetica"/>
          <w:sz w:val="24"/>
          <w:szCs w:val="24"/>
        </w:rPr>
        <w:fldChar w:fldCharType="end"/>
      </w:r>
      <w:r w:rsidR="003040C6" w:rsidRPr="00220C73">
        <w:rPr>
          <w:rFonts w:ascii="Helvetica" w:hAnsi="Helvetica" w:cs="Helvetica"/>
          <w:sz w:val="24"/>
          <w:szCs w:val="24"/>
        </w:rPr>
        <w:t xml:space="preserve">. However, this is not the full picture, those from working class backgrounds may hold higher aspirations than what the labour market can support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GFrbqtf6","properties":{"formattedCitation":"(St. Clair, Kintrea and Houston, 2013)","plainCitation":"(St. Clair, Kintrea and Houston, 2013)","dontUpdate":true,"noteIndex":0},"citationItems":[{"id":4912,"uris":["http://zotero.org/users/8741181/items/Y3WYD8ZN"],"itemData":{"id":4912,"type":"article-journal","container-title":"Oxford Review of Education","DOI":"10.1080/03054985.2013.854201","ISSN":"0305-4985, 1465-3915","issue":"6","journalAbbreviation":"Oxford Review of Education","language":"en","page":"719-738","source":"DOI.org (Crossref)","title":"Silver bullet or red herring? New evidence on the place of aspirations in education","title-short":"Silver bullet or red herring?","volume":"39","author":[{"family":"St. Clair","given":"Ralf"},{"family":"Kintrea","given":"Keith"},{"family":"Houston","given":"Muir"}],"issued":{"date-parts":[["2013",12]]}}}],"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St. Clair et al, 2013)</w:t>
      </w:r>
      <w:r w:rsidR="00241285" w:rsidRPr="00220C73">
        <w:rPr>
          <w:rFonts w:ascii="Helvetica" w:hAnsi="Helvetica" w:cs="Helvetica"/>
          <w:sz w:val="24"/>
          <w:szCs w:val="24"/>
        </w:rPr>
        <w:fldChar w:fldCharType="end"/>
      </w:r>
      <w:r w:rsidR="003040C6" w:rsidRPr="00220C73">
        <w:rPr>
          <w:rFonts w:ascii="Helvetica" w:hAnsi="Helvetica" w:cs="Helvetica"/>
          <w:sz w:val="24"/>
          <w:szCs w:val="24"/>
        </w:rPr>
        <w:t>. Those children that have parents with higher aspirations for their children will typically have better outcomes</w:t>
      </w:r>
      <w:r w:rsidR="00241285" w:rsidRPr="00220C73">
        <w:rPr>
          <w:rFonts w:ascii="Helvetica" w:hAnsi="Helvetica" w:cs="Helvetica"/>
          <w:sz w:val="24"/>
          <w:szCs w:val="24"/>
        </w:rPr>
        <w:t xml:space="preserve">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1ksd0EFO","properties":{"formattedCitation":"(Gutman, Akerman and Centre for Research on the Wider Benefits of Learning (London, 2008)","plainCitation":"(Gutman, Akerman and Centre for Research on the Wider Benefits of Learning (London, 2008)","dontUpdate":true,"noteIndex":0},"citationItems":[{"id":2673,"uris":["http://zotero.org/users/8741181/items/V4JXHJ3A"],"itemData":{"id":2673,"type":"book","event-place":"London","ISBN":"978-0-9552810-7-5","language":"en","note":"OCLC: 240226849","publisher":"Centre for Research on the Wider Benefits of Learning","publisher-place":"London","source":"Open WorldCat","title":"Determinants of aspirations","URL":"http://www.learningbenefits.net/Publications/ResReps/ResRep27.pdf","author":[{"family":"Gutman","given":"Leslie Morrison"},{"family":"Akerman","given":"Rodie"},{"family":"Centre for Research on the Wider Benefits of Learning (London","given":"England)"}],"accessed":{"date-parts":[["2022",6,5]]},"issued":{"date-parts":[["2008"]]}}}],"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Gutman et al 2008: 6)</w:t>
      </w:r>
      <w:r w:rsidR="00241285" w:rsidRPr="00220C73">
        <w:rPr>
          <w:rFonts w:ascii="Helvetica" w:hAnsi="Helvetica" w:cs="Helvetica"/>
          <w:sz w:val="24"/>
          <w:szCs w:val="24"/>
        </w:rPr>
        <w:fldChar w:fldCharType="end"/>
      </w:r>
      <w:r w:rsidR="003040C6" w:rsidRPr="00220C73">
        <w:rPr>
          <w:rFonts w:ascii="Helvetica" w:hAnsi="Helvetica" w:cs="Helvetica"/>
          <w:sz w:val="24"/>
          <w:szCs w:val="24"/>
        </w:rPr>
        <w:t>. On top of this, girls in comparison to boys, and ethnic minorities in comparison to white individuals will typically have higher aspirations (</w:t>
      </w:r>
      <w:r w:rsidR="00241285" w:rsidRPr="00220C73">
        <w:rPr>
          <w:rFonts w:ascii="Helvetica" w:hAnsi="Helvetica" w:cs="Helvetica"/>
          <w:sz w:val="24"/>
          <w:szCs w:val="24"/>
        </w:rPr>
        <w:t>ibid</w:t>
      </w:r>
      <w:r w:rsidR="003040C6" w:rsidRPr="00220C73">
        <w:rPr>
          <w:rFonts w:ascii="Helvetica" w:hAnsi="Helvetica" w:cs="Helvetica"/>
          <w:sz w:val="24"/>
          <w:szCs w:val="24"/>
        </w:rPr>
        <w:t xml:space="preserve">). </w:t>
      </w:r>
    </w:p>
    <w:p w14:paraId="5F0C772E" w14:textId="5A6A64FD"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Aspirations, and especially raising such aspirations cannot be the only aspect of education to look at when reflecting on how to enhance educational attainment and mobility. Indeed, this goes against the view of the 2010 White Paper on the importance of teaching that states ‘in far too many communities there is a deeply embedded culture of low aspiration that is strongly tied to long-term unemployment’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DgdJVgOX","properties":{"formattedCitation":"(Baker {\\i{}et al.}, 2014)","plainCitation":"(Baker et al., 2014)","dontUpdate":true,"noteIndex":0},"citationItems":[{"id":2644,"uris":["http://zotero.org/users/8741181/items/W6ZFSFBE"],"itemData":{"id":2644,"type":"article-journal","container-title":"Oxford Review of Education","DOI":"10.1080/03054985.2014.953921","ISSN":"0305-4985, 1465-3915","issue":"5","journalAbbreviation":"Oxford Review of Education","language":"en","page":"525-542","source":"DOI.org (Crossref)","title":"Aspirations, education and inequality in England: insights from the Effective Provision of Pre-school, Primary and Secondary Education Project","title-short":"Aspirations, education and inequality in England","volume":"40","author":[{"family":"Baker","given":"Will"},{"family":"Sammons","given":"Pam"},{"family":"Siraj-Blatchford","given":"Iram"},{"family":"Sylva","given":"Kathy"},{"family":"Melhuish","given":"Edward C."},{"family":"Taggart","given":"Brenda"}],"issued":{"date-parts":[["2014",9,3]]}}}],"schema":"https://github.com/citation-style-language/schema/raw/master/csl-citation.json"} </w:instrText>
      </w:r>
      <w:r w:rsidR="00241285" w:rsidRPr="00220C73">
        <w:rPr>
          <w:rFonts w:ascii="Helvetica" w:hAnsi="Helvetica" w:cs="Helvetica"/>
          <w:sz w:val="24"/>
          <w:szCs w:val="24"/>
        </w:rPr>
        <w:fldChar w:fldCharType="separate"/>
      </w:r>
      <w:r w:rsidR="00241285" w:rsidRPr="00220C73">
        <w:rPr>
          <w:rFonts w:ascii="Helvetica" w:hAnsi="Helvetica" w:cs="Helvetica"/>
          <w:sz w:val="24"/>
          <w:szCs w:val="24"/>
        </w:rPr>
        <w:t xml:space="preserve">(Baker </w:t>
      </w:r>
      <w:r w:rsidR="00241285" w:rsidRPr="00220C73">
        <w:rPr>
          <w:rFonts w:ascii="Helvetica" w:hAnsi="Helvetica" w:cs="Helvetica"/>
          <w:i/>
          <w:iCs/>
          <w:sz w:val="24"/>
          <w:szCs w:val="24"/>
        </w:rPr>
        <w:t>et al.</w:t>
      </w:r>
      <w:r w:rsidR="00241285" w:rsidRPr="00220C73">
        <w:rPr>
          <w:rFonts w:ascii="Helvetica" w:hAnsi="Helvetica" w:cs="Helvetica"/>
          <w:sz w:val="24"/>
          <w:szCs w:val="24"/>
        </w:rPr>
        <w:t>, 2014: 526)</w:t>
      </w:r>
      <w:r w:rsidR="00241285" w:rsidRPr="00220C73">
        <w:rPr>
          <w:rFonts w:ascii="Helvetica" w:hAnsi="Helvetica" w:cs="Helvetica"/>
          <w:sz w:val="24"/>
          <w:szCs w:val="24"/>
        </w:rPr>
        <w:fldChar w:fldCharType="end"/>
      </w:r>
      <w:r w:rsidRPr="00220C73">
        <w:rPr>
          <w:rFonts w:ascii="Helvetica" w:hAnsi="Helvetica" w:cs="Helvetica"/>
          <w:sz w:val="24"/>
          <w:szCs w:val="24"/>
        </w:rPr>
        <w:t xml:space="preserve">. Whilst aspirations are an important part in understanding </w:t>
      </w:r>
      <w:r w:rsidRPr="00220C73">
        <w:rPr>
          <w:rFonts w:ascii="Helvetica" w:hAnsi="Helvetica" w:cs="Helvetica"/>
          <w:sz w:val="24"/>
          <w:szCs w:val="24"/>
        </w:rPr>
        <w:lastRenderedPageBreak/>
        <w:t xml:space="preserve">educational attainment as a motivational resource, the systems of disadvantage that in part produce themselves in educational resources is highly stratified, as such, systems of inequality such as a privileged family social position must be taken into account alongside discussions of aspiration and family motivatio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PIM5Pry","properties":{"formattedCitation":"(McCulloch, 2017)","plainCitation":"(McCulloch, 2017)","noteIndex":0},"citationItems":[{"id":2660,"uris":["http://zotero.org/users/8741181/items/QXY26AJ8"],"itemData":{"id":2660,"type":"article-journal","abstract":"This study used latent class analysis to examine the trajectories followed by young people’s educational aspirations in England over the age range from 13 to 16 years and their relationship to educational achievement. The results suggested that young people’s aspirations followed six trajectories. Four trajectories showed overall patterns of aspirations which did not vary over time, while in the two remaining trajectories, aspirations either moved upwards or downwards. The trajectories were stratified according to young people’s family background and individual characteristics with those trajectories with high aspirations having higher proportions of young people from better-off family backgrounds and a higher proportion of girls and respondents from ethnic minority backgrounds. Respondents with high aspirations made more progress in achievement and had a higher likelihood of admission to university than those with low aspirations. Differences in aspirations did not completely explain differences in educational achievement by family background, however.","container-title":"British Journal of Educational Studies","DOI":"10.1080/00071005.2016.1197883","ISSN":"0007-1005, 1467-8527","issue":"1","journalAbbreviation":"British Journal of Educational Studies","language":"en","page":"69-85","source":"DOI.org (Crossref)","title":"EDUCATIONAL ASPIRATIONS TRAJECTORIES IN ENGLAND","volume":"65","author":[{"family":"McCulloch","given":"Andrew"}],"issued":{"date-parts":[["2017",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cCulloch, 2017)</w:t>
      </w:r>
      <w:r w:rsidRPr="00220C73">
        <w:rPr>
          <w:rFonts w:ascii="Helvetica" w:hAnsi="Helvetica" w:cs="Helvetica"/>
          <w:sz w:val="24"/>
          <w:szCs w:val="24"/>
        </w:rPr>
        <w:fldChar w:fldCharType="end"/>
      </w:r>
      <w:r w:rsidRPr="00220C73">
        <w:rPr>
          <w:rFonts w:ascii="Helvetica" w:hAnsi="Helvetica" w:cs="Helvetica"/>
          <w:sz w:val="24"/>
          <w:szCs w:val="24"/>
        </w:rPr>
        <w:t>.</w:t>
      </w:r>
      <w:r w:rsidR="0005342F" w:rsidRPr="00220C73">
        <w:rPr>
          <w:rFonts w:ascii="Helvetica" w:hAnsi="Helvetica" w:cs="Helvetica"/>
          <w:sz w:val="24"/>
          <w:szCs w:val="24"/>
        </w:rPr>
        <w:t xml:space="preserve"> A</w:t>
      </w:r>
      <w:r w:rsidRPr="00220C73">
        <w:rPr>
          <w:rFonts w:ascii="Helvetica" w:hAnsi="Helvetica" w:cs="Helvetica"/>
          <w:sz w:val="24"/>
          <w:szCs w:val="24"/>
        </w:rPr>
        <w:t xml:space="preserve">spirations are important to consider when examining school performance and educational attainment </w:t>
      </w:r>
      <w:r w:rsidR="00241285"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7ArLkfhz","properties":{"formattedCitation":"(Khattab, 2015)","plainCitation":"(Khattab, 2015)","dontUpdate":true,"noteIndex":0},"citationItems":[{"id":2649,"uris":["http://zotero.org/users/8741181/items/HAWT2FH5"],"itemData":{"id":2649,"type":"article-journal","container-title":"British Educational Research Journal","DOI":"10.1002/berj.3171","ISSN":"0141-1926, 1469-3518","issue":"5","journalAbbreviation":"Br Educ Res J","language":"en","page":"731-748","source":"DOI.org (Crossref)","title":"Students’ aspirations, expectations and school achievement: what really matters?","title-short":"Students’ aspirations, expectations and school achievement","volume":"41","author":[{"family":"Khattab","given":"Nabil"}],"issued":{"date-parts":[["2015",10]]}}}],"schema":"https://github.com/citation-style-language/schema/raw/master/csl-citation.json"} </w:instrText>
      </w:r>
      <w:r w:rsidR="00241285" w:rsidRPr="00220C73">
        <w:rPr>
          <w:rFonts w:ascii="Helvetica" w:hAnsi="Helvetica" w:cs="Helvetica"/>
          <w:sz w:val="24"/>
          <w:szCs w:val="24"/>
        </w:rPr>
        <w:fldChar w:fldCharType="separate"/>
      </w:r>
      <w:r w:rsidR="002643A9" w:rsidRPr="00220C73">
        <w:rPr>
          <w:rFonts w:ascii="Helvetica" w:hAnsi="Helvetica" w:cs="Helvetica"/>
          <w:sz w:val="24"/>
          <w:szCs w:val="24"/>
        </w:rPr>
        <w:t>(Khattab, 2015: 745)</w:t>
      </w:r>
      <w:r w:rsidR="00241285" w:rsidRPr="00220C73">
        <w:rPr>
          <w:rFonts w:ascii="Helvetica" w:hAnsi="Helvetica" w:cs="Helvetica"/>
          <w:sz w:val="24"/>
          <w:szCs w:val="24"/>
        </w:rPr>
        <w:fldChar w:fldCharType="end"/>
      </w:r>
      <w:r w:rsidRPr="00220C73">
        <w:rPr>
          <w:rFonts w:ascii="Helvetica" w:hAnsi="Helvetica" w:cs="Helvetica"/>
          <w:sz w:val="24"/>
          <w:szCs w:val="24"/>
        </w:rPr>
        <w:t>, though the causal ordering is not concretely defined</w:t>
      </w:r>
      <w:r w:rsidR="002643A9" w:rsidRPr="00220C73">
        <w:rPr>
          <w:rFonts w:ascii="Helvetica" w:hAnsi="Helvetica" w:cs="Helvetica"/>
          <w:sz w:val="24"/>
          <w:szCs w:val="24"/>
        </w:rPr>
        <w:t xml:space="preserve">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428vLlGb","properties":{"formattedCitation":"(Berrington, Roberts and Tammes, 2016)","plainCitation":"(Berrington, Roberts and Tammes, 2016)","dontUpdate":true,"noteIndex":0},"citationItems":[{"id":2650,"uris":["http://zotero.org/users/8741181/items/3267EHD4"],"itemData":{"id":2650,"type":"article-journal","container-title":"British Educational Research Journal","DOI":"10.1002/berj.3235","ISSN":"01411926","issue":"5","journalAbbreviation":"Br Educ Res J","language":"en","page":"729-755","source":"DOI.org (Crossref)","title":"Educational aspirations among UK Young Teenagers: Exploring the role of gender, class and ethnicity","title-short":"Educational aspirations among UK Young Teenagers","volume":"42","author":[{"family":"Berrington","given":"Ann"},{"family":"Roberts","given":"Steven"},{"family":"Tammes","given":"Peter"}],"issued":{"date-parts":[["2016",10]]}}}],"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Berrington et al, 2016: 731)</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aspirations can be a predictor of educational achievement or an outcome of it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QPAgqGav","properties":{"formattedCitation":"(Baker {\\i{}et al.}, 2014)","plainCitation":"(Baker et al., 2014)","dontUpdate":true,"noteIndex":0},"citationItems":[{"id":2644,"uris":["http://zotero.org/users/8741181/items/W6ZFSFBE"],"itemData":{"id":2644,"type":"article-journal","container-title":"Oxford Review of Education","DOI":"10.1080/03054985.2014.953921","ISSN":"0305-4985, 1465-3915","issue":"5","journalAbbreviation":"Oxford Review of Education","language":"en","page":"525-542","source":"DOI.org (Crossref)","title":"Aspirations, education and inequality in England: insights from the Effective Provision of Pre-school, Primary and Secondary Education Project","title-short":"Aspirations, education and inequality in England","volume":"40","author":[{"family":"Baker","given":"Will"},{"family":"Sammons","given":"Pam"},{"family":"Siraj-Blatchford","given":"Iram"},{"family":"Sylva","given":"Kathy"},{"family":"Melhuish","given":"Edward C."},{"family":"Taggart","given":"Brenda"}],"issued":{"date-parts":[["2014",9,3]]}}}],"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 xml:space="preserve">(Baker </w:t>
      </w:r>
      <w:r w:rsidR="002643A9" w:rsidRPr="00220C73">
        <w:rPr>
          <w:rFonts w:ascii="Helvetica" w:hAnsi="Helvetica" w:cs="Helvetica"/>
          <w:i/>
          <w:iCs/>
          <w:sz w:val="24"/>
          <w:szCs w:val="24"/>
        </w:rPr>
        <w:t>et al.</w:t>
      </w:r>
      <w:r w:rsidR="002643A9" w:rsidRPr="00220C73">
        <w:rPr>
          <w:rFonts w:ascii="Helvetica" w:hAnsi="Helvetica" w:cs="Helvetica"/>
          <w:sz w:val="24"/>
          <w:szCs w:val="24"/>
        </w:rPr>
        <w:t>, 2014: 527)</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7C45083C" w14:textId="0A3A5FE2"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Social class </w:t>
      </w:r>
      <w:r w:rsidR="0005342F" w:rsidRPr="00220C73">
        <w:rPr>
          <w:rFonts w:ascii="Helvetica" w:hAnsi="Helvetica" w:cs="Helvetica"/>
          <w:sz w:val="24"/>
          <w:szCs w:val="24"/>
        </w:rPr>
        <w:t>is</w:t>
      </w:r>
      <w:r w:rsidRPr="00220C73">
        <w:rPr>
          <w:rFonts w:ascii="Helvetica" w:hAnsi="Helvetica" w:cs="Helvetica"/>
          <w:sz w:val="24"/>
          <w:szCs w:val="24"/>
        </w:rPr>
        <w:t xml:space="preserve"> significantly linked to occupational aspirations via educational attainment </w:t>
      </w:r>
      <w:r w:rsidRPr="00220C73">
        <w:rPr>
          <w:rFonts w:ascii="Helvetica" w:hAnsi="Helvetica" w:cs="Helvetica"/>
          <w:sz w:val="24"/>
          <w:szCs w:val="24"/>
        </w:rPr>
        <w:fldChar w:fldCharType="begin"/>
      </w:r>
      <w:r w:rsidR="00E612BB" w:rsidRPr="00220C73">
        <w:rPr>
          <w:rFonts w:ascii="Helvetica" w:hAnsi="Helvetica" w:cs="Helvetica"/>
          <w:sz w:val="24"/>
          <w:szCs w:val="24"/>
        </w:rPr>
        <w:instrText xml:space="preserve"> ADDIN ZOTERO_ITEM CSL_CITATION {"citationID":"1Cw2uXPw","properties":{"formattedCitation":"(Furlong and Biggart, 1999; Winterton and Irwin, 2012)","plainCitation":"(Furlong and Biggart, 1999; Winterton and Irwin, 2012)","dontUpdate":true,"noteIndex":0},"citationItems":[{"id":2668,"uris":["http://zotero.org/users/8741181/items/54PSEAXF"],"itemData":{"id":2668,"type":"article-journal","abstract":"The 'framing' of occupational aspirations and expectations are examined through a longitudinal study of 13- to 16-year-olds. The relative impact of gender, social class and area on the development of occupational aspirations and expectations is assessed, together with an examination of levels of stability between the ages of 13 and 16. While males and females tend to aspire to very gender-specific occupations, ideas about the suitability of occupations areformed at a relatively early age and overall levels of change are quite small. Bivariate analysis highlights the impact of gender, area, social class and academic attainment on occupational aspirations. Multiple regression is used to assess the relative impact of factors associated with variation in status levels of occupational aspirations: after controlling for expected academic attainments, other factors were found not to have a significant impact on occupational aspirations. These findings suggest that the impact of area and social class operate via depressed academic attainments and that efforts to broaden the occupational horizons of young people need to begin prior to entry into the secondary school.","container-title":"Journal of Education and Work","DOI":"10.1080/1363908990120102","ISSN":"1363-9080, 1469-9435","issue":"1","journalAbbreviation":"Journal of Education and Work","language":"en","page":"21-35","source":"DOI.org (Crossref)","title":"Framing ‘Choices’: a longitudinal study of occupational aspirations among 13</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 xml:space="preserve"> to 16</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year</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 xml:space="preserve">olds","title-short":"Framing ‘Choices’","volume":"12","author":[{"family":"Furlong","given":"Andy"},{"family":"Biggart","given":"Andy"}],"issued":{"date-parts":[["1999",3]]}}},{"id":2656,"uris":["http://zotero.org/users/8741181/items/X55JP43K"],"itemData":{"id":2656,"type":"article-journal","container-title":"Journal of Youth Studies","DOI":"10.1080/13676261.2012.683407","ISSN":"1367-6261, 1469-9680","issue":"7","journalAbbreviation":"Journal of Youth Studies","language":"en","page":"858-874","source":"DOI.org (Crossref)","title":"Teenage expectations of going to university: the ebb and flow of influences from 14 to 18","title-short":"Teenage expectations of going to university","volume":"15","author":[{"family":"Winterton","given":"Mandy Teresa"},{"family":"Irwin","given":"Sarah"}],"issued":{"date-parts":[["2012",1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Furlong and Biggart, 1999: 22; Winterton and Irwin, 2012: 858)</w:t>
      </w:r>
      <w:r w:rsidRPr="00220C73">
        <w:rPr>
          <w:rFonts w:ascii="Helvetica" w:hAnsi="Helvetica" w:cs="Helvetica"/>
          <w:sz w:val="24"/>
          <w:szCs w:val="24"/>
        </w:rPr>
        <w:fldChar w:fldCharType="end"/>
      </w:r>
      <w:r w:rsidRPr="00220C73">
        <w:rPr>
          <w:rFonts w:ascii="Helvetica" w:hAnsi="Helvetica" w:cs="Helvetica"/>
          <w:sz w:val="24"/>
          <w:szCs w:val="24"/>
        </w:rPr>
        <w:t xml:space="preserve">. The aspirations that certain individuals possess are stratified by gender </w:t>
      </w:r>
      <w:r w:rsidRPr="00220C73">
        <w:rPr>
          <w:rFonts w:ascii="Helvetica" w:hAnsi="Helvetica" w:cs="Helvetica"/>
          <w:sz w:val="24"/>
          <w:szCs w:val="24"/>
        </w:rPr>
        <w:fldChar w:fldCharType="begin"/>
      </w:r>
      <w:r w:rsidR="00E612BB" w:rsidRPr="00220C73">
        <w:rPr>
          <w:rFonts w:ascii="Helvetica" w:hAnsi="Helvetica" w:cs="Helvetica"/>
          <w:sz w:val="24"/>
          <w:szCs w:val="24"/>
        </w:rPr>
        <w:instrText xml:space="preserve"> ADDIN ZOTERO_ITEM CSL_CITATION {"citationID":"Pl4tQPs8","properties":{"formattedCitation":"(Furlong and Biggart, 1999)","plainCitation":"(Furlong and Biggart, 1999)","dontUpdate":true,"noteIndex":0},"citationItems":[{"id":2668,"uris":["http://zotero.org/users/8741181/items/54PSEAXF"],"itemData":{"id":2668,"type":"article-journal","abstract":"The 'framing' of occupational aspirations and expectations are examined through a longitudinal study of 13- to 16-year-olds. The relative impact of gender, social class and area on the development of occupational aspirations and expectations is assessed, together with an examination of levels of stability between the ages of 13 and 16. While males and females tend to aspire to very gender-specific occupations, ideas about the suitability of occupations areformed at a relatively early age and overall levels of change are quite small. Bivariate analysis highlights the impact of gender, area, social class and academic attainment on occupational aspirations. Multiple regression is used to assess the relative impact of factors associated with variation in status levels of occupational aspirations: after controlling for expected academic attainments, other factors were found not to have a significant impact on occupational aspirations. These findings suggest that the impact of area and social class operate via depressed academic attainments and that efforts to broaden the occupational horizons of young people need to begin prior to entry into the secondary school.","container-title":"Journal of Education and Work","DOI":"10.1080/1363908990120102","ISSN":"1363-9080, 1469-9435","issue":"1","journalAbbreviation":"Journal of Education and Work","language":"en","page":"21-35","source":"DOI.org (Crossref)","title":"Framing ‘Choices’: a longitudinal study of occupational aspirations among 13</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 xml:space="preserve"> to 16</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year</w:instrText>
      </w:r>
      <w:r w:rsidR="00E612BB" w:rsidRPr="00220C73">
        <w:rPr>
          <w:rFonts w:ascii="Cambria Math" w:hAnsi="Cambria Math" w:cs="Cambria Math"/>
          <w:sz w:val="24"/>
          <w:szCs w:val="24"/>
        </w:rPr>
        <w:instrText>‐</w:instrText>
      </w:r>
      <w:r w:rsidR="00E612BB" w:rsidRPr="00220C73">
        <w:rPr>
          <w:rFonts w:ascii="Helvetica" w:hAnsi="Helvetica" w:cs="Helvetica"/>
          <w:sz w:val="24"/>
          <w:szCs w:val="24"/>
        </w:rPr>
        <w:instrText xml:space="preserve">olds","title-short":"Framing ‘Choices’","volume":"12","author":[{"family":"Furlong","given":"Andy"},{"family":"Biggart","given":"Andy"}],"issued":{"date-parts":[["1999",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Furlong and Biggart, 1999: 15)</w:t>
      </w:r>
      <w:r w:rsidRPr="00220C73">
        <w:rPr>
          <w:rFonts w:ascii="Helvetica" w:hAnsi="Helvetica" w:cs="Helvetica"/>
          <w:sz w:val="24"/>
          <w:szCs w:val="24"/>
        </w:rPr>
        <w:fldChar w:fldCharType="end"/>
      </w:r>
      <w:r w:rsidRPr="00220C73">
        <w:rPr>
          <w:rFonts w:ascii="Helvetica" w:hAnsi="Helvetica" w:cs="Helvetica"/>
          <w:sz w:val="24"/>
          <w:szCs w:val="24"/>
        </w:rPr>
        <w:t>, these ideas concerning the suitability of occupations is formed at the early life stage –</w:t>
      </w:r>
      <w:r w:rsidR="0005342F" w:rsidRPr="00220C73">
        <w:rPr>
          <w:rFonts w:ascii="Helvetica" w:hAnsi="Helvetica" w:cs="Helvetica"/>
          <w:sz w:val="24"/>
          <w:szCs w:val="24"/>
        </w:rPr>
        <w:t xml:space="preserve"> </w:t>
      </w:r>
      <w:r w:rsidRPr="00220C73">
        <w:rPr>
          <w:rFonts w:ascii="Helvetica" w:hAnsi="Helvetica" w:cs="Helvetica"/>
          <w:sz w:val="24"/>
          <w:szCs w:val="24"/>
        </w:rPr>
        <w:t xml:space="preserve">emphasising the importance of life course based approaches.  </w:t>
      </w:r>
    </w:p>
    <w:p w14:paraId="7F59CE8B" w14:textId="7C7D207D"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Aspirations of the parental guardians also impacts individual attainment, with a review finding evidence of an association between child’s aspirations and attainment as well as parental aspirations and child attainment </w:t>
      </w:r>
      <w:r w:rsidRPr="00220C73">
        <w:rPr>
          <w:rFonts w:ascii="Helvetica" w:hAnsi="Helvetica" w:cs="Helvetica"/>
          <w:sz w:val="24"/>
          <w:szCs w:val="24"/>
        </w:rPr>
        <w:fldChar w:fldCharType="begin"/>
      </w:r>
      <w:r w:rsidR="00E612BB" w:rsidRPr="00220C73">
        <w:rPr>
          <w:rFonts w:ascii="Helvetica" w:hAnsi="Helvetica" w:cs="Helvetica"/>
          <w:sz w:val="24"/>
          <w:szCs w:val="24"/>
        </w:rPr>
        <w:instrText xml:space="preserve"> ADDIN ZOTERO_ITEM CSL_CITATION {"citationID":"sBiFPzkz","properties":{"formattedCitation":"(Gorard, See and Davies, 2012)","plainCitation":"(Gorard, See and Davies, 2012)","dontUpdate":true,"noteIndex":0},"citationItems":[{"id":2712,"uris":["http://zotero.org/users/8741181/items/GQMUDPWY"],"itemData":{"id":2712,"type":"article-journal","language":"en","page":"104","source":"Zotero","title":"The impact of attitudes and aspirations on educational attainment and participation","author":[{"family":"Gorard","given":"Stephen"},{"family":"See","given":"Beng Huat"},{"family":"Davies","given":"Peter"}],"issued":{"date-parts":[["20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orard, 2012: 7)</w:t>
      </w:r>
      <w:r w:rsidRPr="00220C73">
        <w:rPr>
          <w:rFonts w:ascii="Helvetica" w:hAnsi="Helvetica" w:cs="Helvetica"/>
          <w:sz w:val="24"/>
          <w:szCs w:val="24"/>
        </w:rPr>
        <w:fldChar w:fldCharType="end"/>
      </w:r>
      <w:r w:rsidRPr="00220C73">
        <w:rPr>
          <w:rFonts w:ascii="Helvetica" w:hAnsi="Helvetica" w:cs="Helvetica"/>
          <w:sz w:val="24"/>
          <w:szCs w:val="24"/>
        </w:rPr>
        <w:t xml:space="preserve">. Other literature concurs </w:t>
      </w:r>
      <w:r w:rsidRPr="00220C73">
        <w:rPr>
          <w:rFonts w:ascii="Helvetica" w:hAnsi="Helvetica" w:cs="Helvetica"/>
          <w:sz w:val="24"/>
          <w:szCs w:val="24"/>
        </w:rPr>
        <w:fldChar w:fldCharType="begin"/>
      </w:r>
      <w:r w:rsidR="00E612BB" w:rsidRPr="00220C73">
        <w:rPr>
          <w:rFonts w:ascii="Helvetica" w:hAnsi="Helvetica" w:cs="Helvetica"/>
          <w:sz w:val="24"/>
          <w:szCs w:val="24"/>
        </w:rPr>
        <w:instrText xml:space="preserve"> ADDIN ZOTERO_ITEM CSL_CITATION {"citationID":"ZmoLgVev","properties":{"formattedCitation":"(Hoskins and Barker, 2017)","plainCitation":"(Hoskins and Barker, 2017)","dontUpdate":true,"noteIndex":0},"citationItems":[{"id":2645,"uris":["http://zotero.org/users/8741181/items/NG5IVHVA"],"itemData":{"id":2645,"type":"article-journal","abstract":"The United Kingdom’s Coalition government has introduced education policy that is focused on increasing the opportunities to promote and advance social mobility for all children within state education. Raising young people’s aspirations through school-based initiatives is a prominent theme within recent policy texts, which are focused on improving educational outcomes and thus advancing social mobility. This article draws on qualitative data from paired interviews with 32 students in two academies to first investigate if our participants’ aspirations indicate a desire for intragenerational social mobility and second, to explore our participants’ perceptions of the influences of their family background on their aspirations for the future. Analysis of our data highlights the mismatch between our participants’ aspirations for the future and the government’s constructions of what they should aspire to, as articulated in policy texts. By investigating aspirations, as part of a wider project to understand social mobility qualitatively, our data shows the important role of family in shaping our participants’ varied and diverse aspirations that are frequently at variance with government policy.","container-title":"British Journal of Educational Studies","DOI":"10.1080/00071005.2016.1182616","ISSN":"0007-1005, 1467-8527","issue":"1","journalAbbreviation":"British Journal of Educational Studies","language":"en","page":"45-67","source":"DOI.org (Crossref)","title":"ASPIRATIONS AND YOUNG PEOPLE’S CONSTRUCTIONS OF THEIR FUTURES: INVESTIGATING SOCIAL MOBILITY AND SOCIAL REPRODUCTION","title-short":"ASPIRATIONS AND YOUNG PEOPLE’S CONSTRUCTIONS OF THEIR FUTURES","volume":"65","author":[{"family":"Hoskins","given":"Kate"},{"family":"Barker","given":"Bernard"}],"issued":{"date-parts":[["2017",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oskins and Barker, 2017: 2)</w:t>
      </w:r>
      <w:r w:rsidRPr="00220C73">
        <w:rPr>
          <w:rFonts w:ascii="Helvetica" w:hAnsi="Helvetica" w:cs="Helvetica"/>
          <w:sz w:val="24"/>
          <w:szCs w:val="24"/>
        </w:rPr>
        <w:fldChar w:fldCharType="end"/>
      </w:r>
      <w:r w:rsidRPr="00220C73">
        <w:rPr>
          <w:rFonts w:ascii="Helvetica" w:hAnsi="Helvetica" w:cs="Helvetica"/>
          <w:sz w:val="24"/>
          <w:szCs w:val="24"/>
        </w:rPr>
        <w:t xml:space="preserve"> but also emphasises the role that the state has in the potential mismatch of individual aspiration and eventual realisation of those aspirations. The government may desire individuals to aspire towards certain labour market or occupational roles that those individuals due to their own aspirations or influences from family units may not wish to enter – hence a mismatch (ibid). </w:t>
      </w:r>
    </w:p>
    <w:p w14:paraId="34B838B5" w14:textId="7CF59D1D"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raditional social theory in this area is dominated by Bourdieu’s assessment that ‘the laws of the academic market-place determine aspirations by determining the extent to which they can be satisfied’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jpumJS6w","properties":{"formattedCitation":"(Baker {\\i{}et al.}, 2014)","plainCitation":"(Baker et al., 2014)","dontUpdate":true,"noteIndex":0},"citationItems":[{"id":2644,"uris":["http://zotero.org/users/8741181/items/W6ZFSFBE"],"itemData":{"id":2644,"type":"article-journal","container-title":"Oxford Review of Education","DOI":"10.1080/03054985.2014.953921","ISSN":"0305-4985, 1465-3915","issue":"5","journalAbbreviation":"Oxford Review of Education","language":"en","page":"525-542","source":"DOI.org (Crossref)","title":"Aspirations, education and inequality in England: insights from the Effective Provision of Pre-school, Primary and Secondary Education Project","title-short":"Aspirations, education and inequality in England","volume":"40","author":[{"family":"Baker","given":"Will"},{"family":"Sammons","given":"Pam"},{"family":"Siraj-Blatchford","given":"Iram"},{"family":"Sylva","given":"Kathy"},{"family":"Melhuish","given":"Edward C."},{"family":"Taggart","given":"Brenda"}],"issued":{"date-parts":[["2014",9,3]]}}}],"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 xml:space="preserve">(Baker </w:t>
      </w:r>
      <w:r w:rsidR="002643A9" w:rsidRPr="00220C73">
        <w:rPr>
          <w:rFonts w:ascii="Helvetica" w:hAnsi="Helvetica" w:cs="Helvetica"/>
          <w:i/>
          <w:iCs/>
          <w:sz w:val="24"/>
          <w:szCs w:val="24"/>
        </w:rPr>
        <w:t>et al.</w:t>
      </w:r>
      <w:r w:rsidR="002643A9" w:rsidRPr="00220C73">
        <w:rPr>
          <w:rFonts w:ascii="Helvetica" w:hAnsi="Helvetica" w:cs="Helvetica"/>
          <w:sz w:val="24"/>
          <w:szCs w:val="24"/>
        </w:rPr>
        <w:t>, 2014: 528)</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The notion that there is a strong connection between aspirations and social background is embedded in a </w:t>
      </w:r>
      <w:r w:rsidR="0005342F" w:rsidRPr="00220C73">
        <w:rPr>
          <w:rFonts w:ascii="Helvetica" w:hAnsi="Helvetica" w:cs="Helvetica"/>
          <w:sz w:val="24"/>
          <w:szCs w:val="24"/>
        </w:rPr>
        <w:t>Bourdieusian</w:t>
      </w:r>
      <w:r w:rsidRPr="00220C73">
        <w:rPr>
          <w:rFonts w:ascii="Helvetica" w:hAnsi="Helvetica" w:cs="Helvetica"/>
          <w:sz w:val="24"/>
          <w:szCs w:val="24"/>
        </w:rPr>
        <w:t xml:space="preserve">analysis of education. Rational choice inspired theories (like RRA theory) instead argue that aspirations are tied to rational assessments of current circumstances, whilst this does have some support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zJt6cAvo","properties":{"formattedCitation":"(Biggart and Furlong, 1996)","plainCitation":"(Biggart and Furlong, 1996)","dontUpdate":true,"noteIndex":0},"citationItems":[{"id":2146,"uris":["http://zotero.org/users/8741181/items/KXYQVTQ7"],"itemData":{"id":2146,"type":"article-journal","container-title":"British Journal of Sociology of Education","DOI":"10.1080/0142569960170301","ISSN":"0142-5692, 1465-3346","issue":"3","journalAbbreviation":"British Journal of Sociology of Education","language":"en","page":"253-266","source":"DOI.org (Crossref)","title":"Educating ‘Discouraged Workers’: cultural diversity in the upper secondary school","title-short":"Educating ‘Discouraged Workers’","volume":"17","author":[{"family":"Biggart","given":"Andy"},{"family":"Furlong","given":"Andy"}],"issued":{"date-parts":[["1996",9]]}}}],"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Biggart and Furlong, 1996: 253)</w:t>
      </w:r>
      <w:r w:rsidR="002643A9" w:rsidRPr="00220C73">
        <w:rPr>
          <w:rFonts w:ascii="Helvetica" w:hAnsi="Helvetica" w:cs="Helvetica"/>
          <w:sz w:val="24"/>
          <w:szCs w:val="24"/>
        </w:rPr>
        <w:fldChar w:fldCharType="end"/>
      </w:r>
      <w:r w:rsidRPr="00220C73">
        <w:rPr>
          <w:rFonts w:ascii="Helvetica" w:hAnsi="Helvetica" w:cs="Helvetica"/>
          <w:sz w:val="24"/>
          <w:szCs w:val="24"/>
        </w:rPr>
        <w:t>, there is data to suggest that aspirations regularly run ahead of the chances of them being realised</w:t>
      </w:r>
      <w:r w:rsidR="002643A9" w:rsidRPr="00220C73">
        <w:rPr>
          <w:rFonts w:ascii="Helvetica" w:hAnsi="Helvetica" w:cs="Helvetica"/>
          <w:sz w:val="24"/>
          <w:szCs w:val="24"/>
        </w:rPr>
        <w:t xml:space="preserve">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2UlWE9y","properties":{"formattedCitation":"(St. Clair, Kintrea and Houston, 2013; Baker {\\i{}et al.}, 2014; Macleod, 2018)","plainCitation":"(St. Clair, Kintrea and Houston, 2013; Baker et al., 2014; Macleod, 2018)","dontUpdate":true,"noteIndex":0},"citationItems":[{"id":4912,"uris":["http://zotero.org/users/8741181/items/Y3WYD8ZN"],"itemData":{"id":4912,"type":"article-journal","container-title":"Oxford Review of Education","DOI":"10.1080/03054985.2013.854201","ISSN":"0305-4985, 1465-3915","issue":"6","journalAbbreviation":"Oxford Review of Education","language":"en","page":"719-738","source":"DOI.org (Crossref)","title":"Silver bullet or red herring? New evidence on the place of aspirations in education","title-short":"Silver bullet or red herring?","volume":"39","author":[{"family":"St. Clair","given":"Ralf"},{"family":"Kintrea","given":"Keith"},{"family":"Houston","given":"Muir"}],"issued":{"date-parts":[["2013",12]]}}},{"id":2644,"uris":["http://zotero.org/users/8741181/items/W6ZFSFBE"],"itemData":{"id":2644,"type":"article-journal","container-title":"Oxford Review of Education","DOI":"10.1080/03054985.2014.953921","ISSN":"0305-4985, 1465-3915","issue":"5","journalAbbreviation":"Oxford Review of Education","language":"en","page":"525-542","source":"DOI.org (Crossref)","title":"Aspirations, education and inequality in England: insights from the Effective Provision of Pre-school, Primary and Secondary Education Project","title-short":"Aspirations, education and inequality in England","volume":"40","author":[{"family":"Baker","given":"Will"},{"family":"Sammons","given":"Pam"},{"family":"Siraj-Blatchford","given":"Iram"},{"family":"Sylva","given":"Kathy"},{"family":"Melhuish","given":"Edward C."},{"family":"Taggart","given":"Brenda"}],"issued":{"date-parts":[["2014",9,3]]}}},{"id":2133,"uris":["http://zotero.org/users/8741181/items/JGMRE3T8"],"itemData":{"id":2133,"type":"book","publisher":"Routledge","title":"Ain't no makin'it: Aspirations &amp; attainment in a low-income neighborhood","author":[{"family":"Macleod","given":"Jay"}],"issued":{"date-parts":[["2018"]]}}}],"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 xml:space="preserve">(St. Clair et al, 2013; Baker </w:t>
      </w:r>
      <w:r w:rsidR="002643A9" w:rsidRPr="00220C73">
        <w:rPr>
          <w:rFonts w:ascii="Helvetica" w:hAnsi="Helvetica" w:cs="Helvetica"/>
          <w:i/>
          <w:iCs/>
          <w:sz w:val="24"/>
          <w:szCs w:val="24"/>
        </w:rPr>
        <w:t>et al.</w:t>
      </w:r>
      <w:r w:rsidR="002643A9" w:rsidRPr="00220C73">
        <w:rPr>
          <w:rFonts w:ascii="Helvetica" w:hAnsi="Helvetica" w:cs="Helvetica"/>
          <w:sz w:val="24"/>
          <w:szCs w:val="24"/>
        </w:rPr>
        <w:t>, 2014: 528; Macleod, 2018)</w:t>
      </w:r>
      <w:r w:rsidR="002643A9" w:rsidRPr="00220C73">
        <w:rPr>
          <w:rFonts w:ascii="Helvetica" w:hAnsi="Helvetica" w:cs="Helvetica"/>
          <w:sz w:val="24"/>
          <w:szCs w:val="24"/>
        </w:rPr>
        <w:fldChar w:fldCharType="end"/>
      </w:r>
      <w:r w:rsidR="002643A9" w:rsidRPr="00220C73">
        <w:rPr>
          <w:rFonts w:ascii="Helvetica" w:hAnsi="Helvetica" w:cs="Helvetica"/>
          <w:sz w:val="24"/>
          <w:szCs w:val="24"/>
        </w:rPr>
        <w:t>.</w:t>
      </w:r>
      <w:r w:rsidRPr="00220C73">
        <w:rPr>
          <w:rFonts w:ascii="Helvetica" w:hAnsi="Helvetica" w:cs="Helvetica"/>
          <w:sz w:val="24"/>
          <w:szCs w:val="24"/>
        </w:rPr>
        <w:t xml:space="preserve"> </w:t>
      </w:r>
    </w:p>
    <w:p w14:paraId="5B9BF2E5" w14:textId="405A4203" w:rsidR="003040C6" w:rsidRPr="00220C73" w:rsidRDefault="003040C6" w:rsidP="00F22F46">
      <w:pPr>
        <w:pStyle w:val="Heading3"/>
        <w:rPr>
          <w:rFonts w:ascii="Helvetica" w:hAnsi="Helvetica" w:cs="Helvetica"/>
        </w:rPr>
      </w:pPr>
      <w:bookmarkStart w:id="18" w:name="_Toc131406634"/>
      <w:r w:rsidRPr="00220C73">
        <w:rPr>
          <w:rFonts w:ascii="Helvetica" w:hAnsi="Helvetica" w:cs="Helvetica"/>
        </w:rPr>
        <w:t>Current Literature on the UK Labour Market</w:t>
      </w:r>
      <w:bookmarkEnd w:id="18"/>
    </w:p>
    <w:p w14:paraId="4EEB22A5" w14:textId="66B2A393"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Young people entering the labour market for the first time no longer share common transition experiences with their peers </w:t>
      </w:r>
      <w:r w:rsidR="002643A9" w:rsidRPr="00220C73">
        <w:rPr>
          <w:rFonts w:ascii="Helvetica" w:hAnsi="Helvetica" w:cs="Helvetica"/>
          <w:sz w:val="24"/>
          <w:szCs w:val="24"/>
        </w:rPr>
        <w:fldChar w:fldCharType="begin"/>
      </w:r>
      <w:r w:rsidR="002643A9" w:rsidRPr="00220C73">
        <w:rPr>
          <w:rFonts w:ascii="Helvetica" w:hAnsi="Helvetica" w:cs="Helvetica"/>
          <w:sz w:val="24"/>
          <w:szCs w:val="24"/>
        </w:rPr>
        <w:instrText xml:space="preserve"> ADDIN ZOTERO_ITEM CSL_CITATION {"citationID":"Ak3vBK1X","properties":{"formattedCitation":"(Goodwin and O\\uc0\\u8217{}Connor, 2005)","plainCitation":"(Goodwin and O’Connor, 2005)","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Goodwin and O’Connor, 2005)</w:t>
      </w:r>
      <w:r w:rsidR="002643A9" w:rsidRPr="00220C73">
        <w:rPr>
          <w:rFonts w:ascii="Helvetica" w:hAnsi="Helvetica" w:cs="Helvetica"/>
          <w:sz w:val="24"/>
          <w:szCs w:val="24"/>
        </w:rPr>
        <w:fldChar w:fldCharType="end"/>
      </w:r>
      <w:r w:rsidRPr="00220C73">
        <w:rPr>
          <w:rFonts w:ascii="Helvetica" w:hAnsi="Helvetica" w:cs="Helvetica"/>
          <w:sz w:val="24"/>
          <w:szCs w:val="24"/>
        </w:rPr>
        <w:t>. Changes within the transition processes are normally cited via labour market transformations, changes in youth unemployment</w:t>
      </w:r>
      <w:r w:rsidR="0005342F" w:rsidRPr="00220C73">
        <w:rPr>
          <w:rFonts w:ascii="Helvetica" w:hAnsi="Helvetica" w:cs="Helvetica"/>
          <w:sz w:val="24"/>
          <w:szCs w:val="24"/>
        </w:rPr>
        <w:t>, and</w:t>
      </w:r>
      <w:r w:rsidRPr="00220C73">
        <w:rPr>
          <w:rFonts w:ascii="Helvetica" w:hAnsi="Helvetica" w:cs="Helvetica"/>
          <w:sz w:val="24"/>
          <w:szCs w:val="24"/>
        </w:rPr>
        <w:t xml:space="preserve"> the emergence of government schemes such as the youth training schemes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udsxPtok","properties":{"formattedCitation":"(Goodwin and O\\uc0\\u8217{}Connor, 2005; Winterton and Irwin, 2012)","plainCitation":"(Goodwin and O’Connor, 2005; Winterton and Irwin, 2012)","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id":2656,"uris":["http://zotero.org/users/8741181/items/X55JP43K"],"itemData":{"id":2656,"type":"article-journal","container-title":"Journal of Youth Studies","DOI":"10.1080/13676261.2012.683407","ISSN":"1367-6261, 1469-9680","issue":"7","journalAbbreviation":"Journal of Youth Studies","language":"en","page":"858-874","source":"DOI.org (Crossref)","title":"Teenage expectations of going to university: the ebb and flow of influences from 14 to 18","title-short":"Teenage expectations of going to university","volume":"15","author":[{"family":"Winterton","given":"Mandy Teresa"},{"family":"Irwin","given":"Sarah"}],"issued":{"date-parts":[["2012",11]]}}}],"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Goodwin and O’Connor, 2005; Winterton and Irwin, 2012: 859)</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2D9CFB92" w14:textId="0557035F"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 earlier transitions of the 1950s and 1960s have in comparison to contemporary transitions been described by Vickerstaff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JyX08TMG","properties":{"formattedCitation":"(Vickerstaff, 2003)","plainCitation":"(Vickerstaff, 2003)","dontUpdate":true,"noteIndex":0},"citationItems":[{"id":630,"uris":["http://zotero.org/users/8741181/items/SQJR66W9"],"itemData":{"id":630,"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2003)</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as ‘single step’ transitions. A single step transition from school to the world of work was made possible due to the argued buoyancy of the labour market at that time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z94w5F2","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Goodwin and O’Connor, 2005: 14)</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The fact that following the second world war the vast majority of young people in the UK left education as soon as possible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aZSJVmRG","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Gayle et al, 2009)</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meant that so long as the </w:t>
      </w:r>
      <w:r w:rsidRPr="00220C73">
        <w:rPr>
          <w:rFonts w:ascii="Helvetica" w:hAnsi="Helvetica" w:cs="Helvetica"/>
          <w:sz w:val="24"/>
          <w:szCs w:val="24"/>
        </w:rPr>
        <w:lastRenderedPageBreak/>
        <w:t>labour market could support such transitions then young people would be certain to find work in a ‘single step’ fashion. The virtual collapse of the youth labour market in the early 1980s (</w:t>
      </w:r>
      <w:r w:rsidR="002643A9" w:rsidRPr="00220C73">
        <w:rPr>
          <w:rFonts w:ascii="Helvetica" w:hAnsi="Helvetica" w:cs="Helvetica"/>
          <w:sz w:val="24"/>
          <w:szCs w:val="24"/>
        </w:rPr>
        <w:t>ibid</w:t>
      </w:r>
      <w:r w:rsidRPr="00220C73">
        <w:rPr>
          <w:rFonts w:ascii="Helvetica" w:hAnsi="Helvetica" w:cs="Helvetica"/>
          <w:sz w:val="24"/>
          <w:szCs w:val="24"/>
        </w:rPr>
        <w:t xml:space="preserve">) changed the nature of the labour market, and thus changed the nature of the ‘single step’ transition. Indeed, support for this claim can be found in Lindley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1S0Ip6Fz","properties":{"formattedCitation":"(Lindley, 1996)","plainCitation":"(Lindley, 1996)","dontUpdate":true,"noteIndex":0},"citationItems":[{"id":665,"uris":["http://zotero.org/users/8741181/items/P3RPTAXC"],"itemData":{"id":665,"type":"article-journal","container-title":"International Labour Review","language":"en","page":"23","source":"Zotero","title":"The school-to-work transition in the United Kingdom","author":[{"family":"Lindley","given":"Robert M"}],"issued":{"date-parts":[["1996"]]}}}],"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1996: 24)</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whereby the high youth unemployment and underemployment in the 1980s is attributed less to school preparation and more on economic factors such as the labour market and the economic environment. </w:t>
      </w:r>
    </w:p>
    <w:p w14:paraId="7A6BCB87" w14:textId="0F374A87" w:rsidR="003040C6" w:rsidRPr="00220C73" w:rsidRDefault="003040C6" w:rsidP="003040C6">
      <w:pPr>
        <w:rPr>
          <w:rFonts w:ascii="Helvetica" w:hAnsi="Helvetica" w:cs="Helvetica"/>
          <w:sz w:val="24"/>
          <w:szCs w:val="24"/>
        </w:rPr>
      </w:pPr>
      <w:r w:rsidRPr="00220C73">
        <w:rPr>
          <w:rFonts w:ascii="Helvetica" w:hAnsi="Helvetica" w:cs="Helvetica"/>
          <w:sz w:val="24"/>
          <w:szCs w:val="24"/>
        </w:rPr>
        <w:t>The 1990s whilst experiencing economic recession, had less of a catastrophic effect upon the youth labour market than what was experienced in the 1980s</w:t>
      </w:r>
      <w:r w:rsidR="0005342F" w:rsidRPr="00220C73">
        <w:rPr>
          <w:rFonts w:ascii="Helvetica" w:hAnsi="Helvetica" w:cs="Helvetica"/>
          <w:sz w:val="24"/>
          <w:szCs w:val="24"/>
        </w:rPr>
        <w:t>. I</w:t>
      </w:r>
      <w:r w:rsidRPr="00220C73">
        <w:rPr>
          <w:rFonts w:ascii="Helvetica" w:hAnsi="Helvetica" w:cs="Helvetica"/>
          <w:sz w:val="24"/>
          <w:szCs w:val="24"/>
        </w:rPr>
        <w:t xml:space="preserve">n 1988 the Education Reform Act is oft held as one of the most important pieces of post-war education legislation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ovaWlHiB","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Gayle et al, 2009: 2)</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the structural and economic conditions that transformed and heavily impacted the 1980s environment were softened somewhat in the 1990s. Arguably new strains are now placed upon the labour market post 1988 due to the </w:t>
      </w:r>
      <w:r w:rsidR="0005342F" w:rsidRPr="00220C73">
        <w:rPr>
          <w:rFonts w:ascii="Helvetica" w:hAnsi="Helvetica" w:cs="Helvetica"/>
          <w:sz w:val="24"/>
          <w:szCs w:val="24"/>
        </w:rPr>
        <w:t>elongation</w:t>
      </w:r>
      <w:r w:rsidRPr="00220C73">
        <w:rPr>
          <w:rFonts w:ascii="Helvetica" w:hAnsi="Helvetica" w:cs="Helvetica"/>
          <w:sz w:val="24"/>
          <w:szCs w:val="24"/>
        </w:rPr>
        <w:t xml:space="preserve"> of mandatory schooling and the school-to-work transitions, these new strains will be reflected upon and compared to past decades of youth transitions within the doctoral thesis. Important to point out however, is that whilst the labour market has indeed differentiated and faced major transformations, empirical evidence suggests that at least between the period of the 1970s to 1990s, there has been a considerable level of continuity in the pathways in which young people enter the labour market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9xqPkcXA","properties":{"formattedCitation":"(Schoon {\\i{}et al.}, 2001)","plainCitation":"(Schoon et al., 2001)","dontUpdate":true,"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 xml:space="preserve">(Schoon </w:t>
      </w:r>
      <w:r w:rsidR="002643A9" w:rsidRPr="00220C73">
        <w:rPr>
          <w:rFonts w:ascii="Helvetica" w:hAnsi="Helvetica" w:cs="Helvetica"/>
          <w:i/>
          <w:iCs/>
          <w:sz w:val="24"/>
          <w:szCs w:val="24"/>
        </w:rPr>
        <w:t>et al.</w:t>
      </w:r>
      <w:r w:rsidR="002643A9" w:rsidRPr="00220C73">
        <w:rPr>
          <w:rFonts w:ascii="Helvetica" w:hAnsi="Helvetica" w:cs="Helvetica"/>
          <w:sz w:val="24"/>
          <w:szCs w:val="24"/>
        </w:rPr>
        <w:t>, 2001: 4)</w:t>
      </w:r>
      <w:r w:rsidR="002643A9" w:rsidRPr="00220C73">
        <w:rPr>
          <w:rFonts w:ascii="Helvetica" w:hAnsi="Helvetica" w:cs="Helvetica"/>
          <w:sz w:val="24"/>
          <w:szCs w:val="24"/>
        </w:rPr>
        <w:fldChar w:fldCharType="end"/>
      </w:r>
      <w:r w:rsidR="0005342F" w:rsidRPr="00220C73">
        <w:rPr>
          <w:rFonts w:ascii="Helvetica" w:hAnsi="Helvetica" w:cs="Helvetica"/>
          <w:sz w:val="24"/>
          <w:szCs w:val="24"/>
        </w:rPr>
        <w:t>.</w:t>
      </w:r>
      <w:r w:rsidRPr="00220C73">
        <w:rPr>
          <w:rFonts w:ascii="Helvetica" w:hAnsi="Helvetica" w:cs="Helvetica"/>
          <w:sz w:val="24"/>
          <w:szCs w:val="24"/>
        </w:rPr>
        <w:t xml:space="preserve"> </w:t>
      </w:r>
      <w:r w:rsidR="0005342F" w:rsidRPr="00220C73">
        <w:rPr>
          <w:rFonts w:ascii="Helvetica" w:hAnsi="Helvetica" w:cs="Helvetica"/>
          <w:sz w:val="24"/>
          <w:szCs w:val="24"/>
        </w:rPr>
        <w:t>T</w:t>
      </w:r>
      <w:r w:rsidRPr="00220C73">
        <w:rPr>
          <w:rFonts w:ascii="Helvetica" w:hAnsi="Helvetica" w:cs="Helvetica"/>
          <w:sz w:val="24"/>
          <w:szCs w:val="24"/>
        </w:rPr>
        <w:t xml:space="preserve">hough as stated earlier the later born cohorts of this time frame do experience more fluid transitions than their predecessors – unemployment being the most obvious side effect of this fluidity (ibid). </w:t>
      </w:r>
    </w:p>
    <w:p w14:paraId="146C02CA" w14:textId="138B19E9"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It has been suggested that young people’s decision to remain in education rather than entering the labour market straight after mandatory schooling is completed can be accounted for by the types of opportunities within local labour markets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PT4uwqzz","properties":{"formattedCitation":"(Biggart and Furlong, 1996)","plainCitation":"(Biggart and Furlong, 1996)","dontUpdate":true,"noteIndex":0},"citationItems":[{"id":2146,"uris":["http://zotero.org/users/8741181/items/KXYQVTQ7"],"itemData":{"id":2146,"type":"article-journal","container-title":"British Journal of Sociology of Education","DOI":"10.1080/0142569960170301","ISSN":"0142-5692, 1465-3346","issue":"3","journalAbbreviation":"British Journal of Sociology of Education","language":"en","page":"253-266","source":"DOI.org (Crossref)","title":"Educating ‘Discouraged Workers’: cultural diversity in the upper secondary school","title-short":"Educating ‘Discouraged Workers’","volume":"17","author":[{"family":"Biggart","given":"Andy"},{"family":"Furlong","given":"Andy"}],"issued":{"date-parts":[["1996",9]]}}}],"schema":"https://github.com/citation-style-language/schema/raw/master/csl-citation.json"} </w:instrText>
      </w:r>
      <w:r w:rsidR="002643A9" w:rsidRPr="00220C73">
        <w:rPr>
          <w:rFonts w:ascii="Helvetica" w:hAnsi="Helvetica" w:cs="Helvetica"/>
          <w:sz w:val="24"/>
          <w:szCs w:val="24"/>
        </w:rPr>
        <w:fldChar w:fldCharType="separate"/>
      </w:r>
      <w:r w:rsidR="002643A9" w:rsidRPr="00220C73">
        <w:rPr>
          <w:rFonts w:ascii="Helvetica" w:hAnsi="Helvetica" w:cs="Helvetica"/>
          <w:sz w:val="24"/>
          <w:szCs w:val="24"/>
        </w:rPr>
        <w:t>(Biggart and Furlong, 1996: 253)</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This is somewhat supported by </w:t>
      </w:r>
      <w:r w:rsidR="002643A9" w:rsidRPr="00220C73">
        <w:rPr>
          <w:rFonts w:ascii="Helvetica" w:hAnsi="Helvetica" w:cs="Helvetica"/>
          <w:sz w:val="24"/>
          <w:szCs w:val="24"/>
        </w:rPr>
        <w:t>the</w:t>
      </w:r>
      <w:r w:rsidRPr="00220C73">
        <w:rPr>
          <w:rFonts w:ascii="Helvetica" w:hAnsi="Helvetica" w:cs="Helvetica"/>
          <w:sz w:val="24"/>
          <w:szCs w:val="24"/>
        </w:rPr>
        <w:t xml:space="preserve"> identification of the ‘discouraged worker’ – where labour markets see above average rates of unemployment it discourages young people from leaving school at the minimum age (</w:t>
      </w:r>
      <w:r w:rsidR="002643A9" w:rsidRPr="00220C73">
        <w:rPr>
          <w:rFonts w:ascii="Helvetica" w:hAnsi="Helvetica" w:cs="Helvetica"/>
          <w:sz w:val="24"/>
          <w:szCs w:val="24"/>
        </w:rPr>
        <w:t>ibid</w:t>
      </w:r>
      <w:r w:rsidRPr="00220C73">
        <w:rPr>
          <w:rFonts w:ascii="Helvetica" w:hAnsi="Helvetica" w:cs="Helvetica"/>
          <w:sz w:val="24"/>
          <w:szCs w:val="24"/>
        </w:rPr>
        <w:t xml:space="preserve">). </w:t>
      </w:r>
    </w:p>
    <w:p w14:paraId="7B6D675F" w14:textId="77777777" w:rsidR="0005342F" w:rsidRPr="00220C73" w:rsidRDefault="003040C6" w:rsidP="003040C6">
      <w:pPr>
        <w:rPr>
          <w:rFonts w:ascii="Helvetica" w:hAnsi="Helvetica" w:cs="Helvetica"/>
          <w:sz w:val="24"/>
          <w:szCs w:val="24"/>
        </w:rPr>
      </w:pPr>
      <w:r w:rsidRPr="00220C73">
        <w:rPr>
          <w:rFonts w:ascii="Helvetica" w:hAnsi="Helvetica" w:cs="Helvetica"/>
          <w:sz w:val="24"/>
          <w:szCs w:val="24"/>
        </w:rPr>
        <w:t>Given the time frame of the late 1980s to 1990s one of the most dramatic changes in the labour market is the decline of manual labour and heavy industries</w:t>
      </w:r>
      <w:r w:rsidR="0005342F" w:rsidRPr="00220C73">
        <w:rPr>
          <w:rFonts w:ascii="Helvetica" w:hAnsi="Helvetica" w:cs="Helvetica"/>
          <w:sz w:val="24"/>
          <w:szCs w:val="24"/>
        </w:rPr>
        <w:t>. O</w:t>
      </w:r>
      <w:r w:rsidRPr="00220C73">
        <w:rPr>
          <w:rFonts w:ascii="Helvetica" w:hAnsi="Helvetica" w:cs="Helvetica"/>
          <w:sz w:val="24"/>
          <w:szCs w:val="24"/>
        </w:rPr>
        <w:t>of which labour was supplied almost entirely by the working classes. Due to these labour market changes, the 1990s in particular demonstrated a need for the working classes to adapt to education, and labour in differing ways (</w:t>
      </w:r>
      <w:r w:rsidR="002643A9" w:rsidRPr="00220C73">
        <w:rPr>
          <w:rFonts w:ascii="Helvetica" w:hAnsi="Helvetica" w:cs="Helvetica"/>
          <w:sz w:val="24"/>
          <w:szCs w:val="24"/>
        </w:rPr>
        <w:t>ibid</w:t>
      </w:r>
      <w:r w:rsidRPr="00220C73">
        <w:rPr>
          <w:rFonts w:ascii="Helvetica" w:hAnsi="Helvetica" w:cs="Helvetica"/>
          <w:sz w:val="24"/>
          <w:szCs w:val="24"/>
        </w:rPr>
        <w:t>) as the verification of ‘working class identity’ through ‘factory floor cultures’ was no more (</w:t>
      </w:r>
      <w:r w:rsidR="002643A9" w:rsidRPr="00220C73">
        <w:rPr>
          <w:rFonts w:ascii="Helvetica" w:hAnsi="Helvetica" w:cs="Helvetica"/>
          <w:sz w:val="24"/>
          <w:szCs w:val="24"/>
        </w:rPr>
        <w:t>ibid</w:t>
      </w:r>
      <w:r w:rsidRPr="00220C73">
        <w:rPr>
          <w:rFonts w:ascii="Helvetica" w:hAnsi="Helvetica" w:cs="Helvetica"/>
          <w:sz w:val="24"/>
          <w:szCs w:val="24"/>
        </w:rPr>
        <w:t xml:space="preserve">). </w:t>
      </w:r>
    </w:p>
    <w:p w14:paraId="0EB3C5E5" w14:textId="54EAB42B"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Overall, the labour market has transformed dramatically – a once sizeable market for unskilled labour has shrunk to an estimated half a million unskilled jobs </w:t>
      </w:r>
      <w:r w:rsidR="002643A9"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hIp6OAPC","properties":{"formattedCitation":"(Goodman and Burton, 2012)","plainCitation":"(Goodman and Burton, 2012)","dontUpdate":true,"noteIndex":0},"citationItems":[{"id":2716,"uris":["http://zotero.org/users/8741181/items/IVLFAXVD"],"itemData":{"id":2716,"type":"article-journal","container-title":"Education 3-13","DOI":"10.1080/03004279.2010.550586","ISSN":"0300-4279, 1475-7575","issue":"5","journalAbbreviation":"Education 3-13","language":"en","page":"500-514","source":"DOI.org (Crossref)","title":"What is the nature of the achievement gap, why does it persist and are government goals sufficient to create social justice in the education system?","volume":"40","author":[{"family":"Goodman","given":"Ruth"},{"family":"Burton","given":"Diana"}],"issued":{"date-parts":[["2012",11]]}}}],"schema":"https://github.com/citation-style-language/schema/raw/master/csl-citation.json"} </w:instrText>
      </w:r>
      <w:r w:rsidR="002643A9" w:rsidRPr="00220C73">
        <w:rPr>
          <w:rFonts w:ascii="Helvetica" w:hAnsi="Helvetica" w:cs="Helvetica"/>
          <w:sz w:val="24"/>
          <w:szCs w:val="24"/>
        </w:rPr>
        <w:fldChar w:fldCharType="separate"/>
      </w:r>
      <w:r w:rsidR="00395231" w:rsidRPr="00220C73">
        <w:rPr>
          <w:rFonts w:ascii="Helvetica" w:hAnsi="Helvetica" w:cs="Helvetica"/>
          <w:sz w:val="24"/>
          <w:szCs w:val="24"/>
        </w:rPr>
        <w:t>(Goodman and Burton, 2012: 505)</w:t>
      </w:r>
      <w:r w:rsidR="002643A9" w:rsidRPr="00220C73">
        <w:rPr>
          <w:rFonts w:ascii="Helvetica" w:hAnsi="Helvetica" w:cs="Helvetica"/>
          <w:sz w:val="24"/>
          <w:szCs w:val="24"/>
        </w:rPr>
        <w:fldChar w:fldCharType="end"/>
      </w:r>
      <w:r w:rsidRPr="00220C73">
        <w:rPr>
          <w:rFonts w:ascii="Helvetica" w:hAnsi="Helvetica" w:cs="Helvetica"/>
          <w:sz w:val="24"/>
          <w:szCs w:val="24"/>
        </w:rPr>
        <w:t xml:space="preserve">. </w:t>
      </w:r>
      <w:r w:rsidR="0005342F" w:rsidRPr="00220C73">
        <w:rPr>
          <w:rFonts w:ascii="Helvetica" w:hAnsi="Helvetica" w:cs="Helvetica"/>
          <w:sz w:val="24"/>
          <w:szCs w:val="24"/>
        </w:rPr>
        <w:t>T</w:t>
      </w:r>
      <w:r w:rsidRPr="00220C73">
        <w:rPr>
          <w:rFonts w:ascii="Helvetica" w:hAnsi="Helvetica" w:cs="Helvetica"/>
          <w:sz w:val="24"/>
          <w:szCs w:val="24"/>
        </w:rPr>
        <w:t xml:space="preserve">his change impacts upon people’s choices post-mandatory schooling, </w:t>
      </w:r>
      <w:r w:rsidR="0005342F" w:rsidRPr="00220C73">
        <w:rPr>
          <w:rFonts w:ascii="Helvetica" w:hAnsi="Helvetica" w:cs="Helvetica"/>
          <w:sz w:val="24"/>
          <w:szCs w:val="24"/>
        </w:rPr>
        <w:t>and</w:t>
      </w:r>
      <w:r w:rsidRPr="00220C73">
        <w:rPr>
          <w:rFonts w:ascii="Helvetica" w:hAnsi="Helvetica" w:cs="Helvetica"/>
          <w:sz w:val="24"/>
          <w:szCs w:val="24"/>
        </w:rPr>
        <w:t xml:space="preserve"> also </w:t>
      </w:r>
      <w:r w:rsidR="00E71A5F" w:rsidRPr="00220C73">
        <w:rPr>
          <w:rFonts w:ascii="Helvetica" w:hAnsi="Helvetica" w:cs="Helvetica"/>
          <w:sz w:val="24"/>
          <w:szCs w:val="24"/>
        </w:rPr>
        <w:t>affects</w:t>
      </w:r>
      <w:r w:rsidRPr="00220C73">
        <w:rPr>
          <w:rFonts w:ascii="Helvetica" w:hAnsi="Helvetica" w:cs="Helvetica"/>
          <w:sz w:val="24"/>
          <w:szCs w:val="24"/>
        </w:rPr>
        <w:t xml:space="preserve"> unemployment, first jobs and employment, as well as stability within the markets individuals have chosen to enter – all aspects worthy of analysis. </w:t>
      </w:r>
    </w:p>
    <w:p w14:paraId="66A06C04" w14:textId="10848FFA"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During the past higher education and in particular training prior to entering the work force provided a near certain chance of employment after successful completion. In </w:t>
      </w:r>
      <w:r w:rsidRPr="00220C73">
        <w:rPr>
          <w:rFonts w:ascii="Helvetica" w:hAnsi="Helvetica" w:cs="Helvetica"/>
          <w:sz w:val="24"/>
          <w:szCs w:val="24"/>
        </w:rPr>
        <w:lastRenderedPageBreak/>
        <w:t>comparison to contemporary generations, there is a larger association with repeated experiences of unemployment</w:t>
      </w:r>
      <w:r w:rsidR="00395231" w:rsidRPr="00220C73">
        <w:rPr>
          <w:rFonts w:ascii="Helvetica" w:hAnsi="Helvetica" w:cs="Helvetica"/>
          <w:sz w:val="24"/>
          <w:szCs w:val="24"/>
        </w:rPr>
        <w:t xml:space="preserve">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xyDDW9Dx","properties":{"formattedCitation":"(Schoon {\\i{}et al.}, 2001)","plainCitation":"(Schoon et al., 2001)","dontUpdate":true,"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 xml:space="preserve">(Schoon </w:t>
      </w:r>
      <w:r w:rsidR="00395231" w:rsidRPr="00220C73">
        <w:rPr>
          <w:rFonts w:ascii="Helvetica" w:hAnsi="Helvetica" w:cs="Helvetica"/>
          <w:i/>
          <w:iCs/>
          <w:sz w:val="24"/>
          <w:szCs w:val="24"/>
        </w:rPr>
        <w:t>et al.</w:t>
      </w:r>
      <w:r w:rsidR="00395231" w:rsidRPr="00220C73">
        <w:rPr>
          <w:rFonts w:ascii="Helvetica" w:hAnsi="Helvetica" w:cs="Helvetica"/>
          <w:sz w:val="24"/>
          <w:szCs w:val="24"/>
        </w:rPr>
        <w:t>, 2001: 8)</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This has formed part of the explanation as to why individuals choose to stay in education to acquire credentials – as a substitute for unemployment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x1YSnIEJ","properties":{"formattedCitation":"(Cregan, 2001)","plainCitation":"(Cregan, 2001)","dontUpdate":true,"noteIndex":0},"citationItems":[{"id":671,"uris":["http://zotero.org/users/8741181/items/4JWPZY5H"],"itemData":{"id":671,"type":"article-journal","container-title":"Industrial Relations Journal","DOI":"10.1111/1468-2338.00188","ISSN":"0019-8692, 1468-2338","issue":"2","journalAbbreviation":"Industrial Relations Journal","language":"en","page":"126-135","source":"DOI.org (Crossref)","title":"What's happened to the labour market for early school</w:instrText>
      </w:r>
      <w:r w:rsidR="00012DBD" w:rsidRPr="00220C73">
        <w:rPr>
          <w:rFonts w:ascii="Cambria Math" w:hAnsi="Cambria Math" w:cs="Cambria Math"/>
          <w:sz w:val="24"/>
          <w:szCs w:val="24"/>
        </w:rPr>
        <w:instrText>‐</w:instrText>
      </w:r>
      <w:r w:rsidR="00012DBD" w:rsidRPr="00220C73">
        <w:rPr>
          <w:rFonts w:ascii="Helvetica" w:hAnsi="Helvetica" w:cs="Helvetica"/>
          <w:sz w:val="24"/>
          <w:szCs w:val="24"/>
        </w:rPr>
        <w:instrText xml:space="preserve">leavers in Britain?","volume":"32","author":[{"family":"Cregan","given":"Christina"}],"issued":{"date-parts":[["2001",6]]}}}],"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Cregan, 2001: 126)</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335CB5BD" w14:textId="0BD36E20"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Participation during mandatory schooling years can also have an effect on </w:t>
      </w:r>
      <w:r w:rsidR="00E71A5F" w:rsidRPr="00220C73">
        <w:rPr>
          <w:rFonts w:ascii="Helvetica" w:hAnsi="Helvetica" w:cs="Helvetica"/>
          <w:sz w:val="24"/>
          <w:szCs w:val="24"/>
        </w:rPr>
        <w:t>those not in education, employment, or training (</w:t>
      </w:r>
      <w:r w:rsidRPr="00220C73">
        <w:rPr>
          <w:rFonts w:ascii="Helvetica" w:hAnsi="Helvetica" w:cs="Helvetica"/>
          <w:sz w:val="24"/>
          <w:szCs w:val="24"/>
        </w:rPr>
        <w:t>NEET</w:t>
      </w:r>
      <w:r w:rsidR="00E71A5F" w:rsidRPr="00220C73">
        <w:rPr>
          <w:rFonts w:ascii="Helvetica" w:hAnsi="Helvetica" w:cs="Helvetica"/>
          <w:sz w:val="24"/>
          <w:szCs w:val="24"/>
        </w:rPr>
        <w:t>)</w:t>
      </w:r>
      <w:r w:rsidRPr="00220C73">
        <w:rPr>
          <w:rFonts w:ascii="Helvetica" w:hAnsi="Helvetica" w:cs="Helvetica"/>
          <w:sz w:val="24"/>
          <w:szCs w:val="24"/>
        </w:rPr>
        <w:t xml:space="preserve"> status post-mandatory education. School exclusion for example increases the risk of becoming NEET at age 19/20, remaining economically inactive at 25/26, and experiencing higher unemployment risks</w:t>
      </w:r>
      <w:r w:rsidR="00395231" w:rsidRPr="00220C73">
        <w:rPr>
          <w:rFonts w:ascii="Helvetica" w:hAnsi="Helvetica" w:cs="Helvetica"/>
          <w:sz w:val="24"/>
          <w:szCs w:val="24"/>
        </w:rPr>
        <w:t xml:space="preserve"> </w:t>
      </w:r>
      <w:r w:rsidR="00395231" w:rsidRPr="00220C73">
        <w:rPr>
          <w:rFonts w:ascii="Helvetica" w:hAnsi="Helvetica" w:cs="Helvetica"/>
          <w:sz w:val="24"/>
          <w:szCs w:val="24"/>
        </w:rPr>
        <w:fldChar w:fldCharType="begin"/>
      </w:r>
      <w:r w:rsidR="00395231" w:rsidRPr="00220C73">
        <w:rPr>
          <w:rFonts w:ascii="Helvetica" w:hAnsi="Helvetica" w:cs="Helvetica"/>
          <w:sz w:val="24"/>
          <w:szCs w:val="24"/>
        </w:rPr>
        <w:instrText xml:space="preserve"> ADDIN ZOTERO_ITEM CSL_CITATION {"citationID":"vsHHSsVq","properties":{"formattedCitation":"(Madia {\\i{}et al.}, 2022)","plainCitation":"(Madia et al., 2022)","noteIndex":0},"citationItems":[{"id":1399,"uris":["http://zotero.org/users/8741181/items/633UAV5H"],"itemData":{"id":1399,"type":"article-journal","container-title":"British Journal of Educational Psychology","title":"Long</w:instrText>
      </w:r>
      <w:r w:rsidR="00395231" w:rsidRPr="00220C73">
        <w:rPr>
          <w:rFonts w:ascii="Cambria Math" w:hAnsi="Cambria Math" w:cs="Cambria Math"/>
          <w:sz w:val="24"/>
          <w:szCs w:val="24"/>
        </w:rPr>
        <w:instrText>‐</w:instrText>
      </w:r>
      <w:r w:rsidR="00395231" w:rsidRPr="00220C73">
        <w:rPr>
          <w:rFonts w:ascii="Helvetica" w:hAnsi="Helvetica" w:cs="Helvetica"/>
          <w:sz w:val="24"/>
          <w:szCs w:val="24"/>
        </w:rPr>
        <w:instrText xml:space="preserve">term labour market and economic consequences of school exclusions in England .pdf","author":[{"family":"Madia","given":"Joan"},{"family":"Obsuth","given":"Ingrid"},{"family":"Thompson","given":"Ian"},{"family":"Daniels","given":"Harry"},{"family":"Murray","given":"Aja"}],"issued":{"date-parts":[["2022"]]}}}],"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 xml:space="preserve">(Madia </w:t>
      </w:r>
      <w:r w:rsidR="00395231" w:rsidRPr="00220C73">
        <w:rPr>
          <w:rFonts w:ascii="Helvetica" w:hAnsi="Helvetica" w:cs="Helvetica"/>
          <w:i/>
          <w:iCs/>
          <w:sz w:val="24"/>
          <w:szCs w:val="24"/>
        </w:rPr>
        <w:t>et al.</w:t>
      </w:r>
      <w:r w:rsidR="00395231" w:rsidRPr="00220C73">
        <w:rPr>
          <w:rFonts w:ascii="Helvetica" w:hAnsi="Helvetica" w:cs="Helvetica"/>
          <w:sz w:val="24"/>
          <w:szCs w:val="24"/>
        </w:rPr>
        <w:t>, 2022)</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06B4D6CD" w14:textId="1816E40A"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 changing nature of the youth labour market has had pronounced effects upon unemployment, non-employment, and NEET status for young individuals leaving schooling and entering the world of work for the first time. Since 1986 the non-employment rate of </w:t>
      </w:r>
      <w:r w:rsidR="00E71A5F" w:rsidRPr="00220C73">
        <w:rPr>
          <w:rFonts w:ascii="Helvetica" w:hAnsi="Helvetica" w:cs="Helvetica"/>
          <w:sz w:val="24"/>
          <w:szCs w:val="24"/>
        </w:rPr>
        <w:t>16–25-year-olds</w:t>
      </w:r>
      <w:r w:rsidRPr="00220C73">
        <w:rPr>
          <w:rFonts w:ascii="Helvetica" w:hAnsi="Helvetica" w:cs="Helvetica"/>
          <w:sz w:val="24"/>
          <w:szCs w:val="24"/>
        </w:rPr>
        <w:t xml:space="preserve"> hasn’t been lower than 15.1 per cent (in</w:t>
      </w:r>
      <w:r w:rsidR="00E71A5F" w:rsidRPr="00220C73">
        <w:rPr>
          <w:rFonts w:ascii="Helvetica" w:hAnsi="Helvetica" w:cs="Helvetica"/>
          <w:sz w:val="24"/>
          <w:szCs w:val="24"/>
        </w:rPr>
        <w:t xml:space="preserve"> 2008</w:t>
      </w:r>
      <w:r w:rsidRPr="00220C73">
        <w:rPr>
          <w:rFonts w:ascii="Helvetica" w:hAnsi="Helvetica" w:cs="Helvetica"/>
          <w:sz w:val="24"/>
          <w:szCs w:val="24"/>
        </w:rPr>
        <w:t>)</w:t>
      </w:r>
      <w:r w:rsidR="00E71A5F" w:rsidRPr="00220C73">
        <w:rPr>
          <w:rFonts w:ascii="Helvetica" w:hAnsi="Helvetica" w:cs="Helvetica"/>
          <w:sz w:val="24"/>
          <w:szCs w:val="24"/>
        </w:rPr>
        <w:t>. I</w:t>
      </w:r>
      <w:r w:rsidRPr="00220C73">
        <w:rPr>
          <w:rFonts w:ascii="Helvetica" w:hAnsi="Helvetica" w:cs="Helvetica"/>
          <w:sz w:val="24"/>
          <w:szCs w:val="24"/>
        </w:rPr>
        <w:t xml:space="preserve">n 2010 it reached 20.5 per cent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8MfZ9ju6","properties":{"formattedCitation":"(Duckworth and Schoon, 2012)","plainCitation":"(Duckworth and Schoon, 2012)","dontUpdate":true,"noteIndex":0},"citationItems":[{"id":670,"uris":["http://zotero.org/users/8741181/items/W5L7N72M"],"itemData":{"id":670,"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Duckworth and Schoon, 2012: 39)</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Non-employment Is not a temporally static disadvantage for an individual, there is a significant wage penalty even after controlling for other factors such as education, there is a large wage gap at 23 for those individuals that have experienced 5+ months of unemployment compared to those with none or little youth unemployment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skuvjWM","properties":{"formattedCitation":"(Gregg and Tominey, 2005)","plainCitation":"(Gregg and Tominey, 2005)","dontUpdate":true,"noteIndex":0},"citationItems":[{"id":645,"uris":["http://zotero.org/users/8741181/items/C4M82E87"],"itemData":{"id":64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Gregg and Tominey, 2005: 494)</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 even 20 years later a wage scar of around 9-11 per cent persists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j5i52tkL","properties":{"formattedCitation":"(Gregg and Tominey, 2005)","plainCitation":"(Gregg and Tominey, 2005)","dontUpdate":true,"noteIndex":0},"citationItems":[{"id":645,"uris":["http://zotero.org/users/8741181/items/C4M82E87"],"itemData":{"id":64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Gregg and Tominey, 2005: 506)</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62A1205B" w14:textId="761E7A18"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re is a gendered aspect to the non-employment rate – at least since the 1980s. Whilst the non-employment rate for men has risen slightly since the 1980s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4TBxmF3H","properties":{"formattedCitation":"(Jones, Joyce and Thomas, 2003)","plainCitation":"(Jones, Joyce and Thomas, 2003)","dontUpdate":true,"noteIndex":0},"citationItems":[{"id":2689,"uris":["http://zotero.org/users/8741181/items/6ZJVRZG9"],"itemData":{"id":2689,"type":"article-journal","language":"en","page":"13","source":"Zotero","title":"Quarterly Bulletin Autumn 2003","author":[{"family":"Jones","given":"Jerry"},{"family":"Joyce","given":"Michael"},{"family":"Thomas","given":"Jonathan"}],"issued":{"date-parts":[["2003"]]}}}],"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Jones et al, 2003: 293)</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the non-employment rate for women has decreased to such a degree that it has actually increased the overall total share in employment for women (</w:t>
      </w:r>
      <w:r w:rsidR="00395231" w:rsidRPr="00220C73">
        <w:rPr>
          <w:rFonts w:ascii="Helvetica" w:hAnsi="Helvetica" w:cs="Helvetica"/>
          <w:sz w:val="24"/>
          <w:szCs w:val="24"/>
        </w:rPr>
        <w:t>ibid</w:t>
      </w:r>
      <w:r w:rsidRPr="00220C73">
        <w:rPr>
          <w:rFonts w:ascii="Helvetica" w:hAnsi="Helvetica" w:cs="Helvetica"/>
          <w:sz w:val="24"/>
          <w:szCs w:val="24"/>
        </w:rPr>
        <w:t xml:space="preserve">). </w:t>
      </w:r>
    </w:p>
    <w:p w14:paraId="5A633180" w14:textId="43935121" w:rsidR="003040C6" w:rsidRPr="00220C73" w:rsidRDefault="003040C6" w:rsidP="003040C6">
      <w:pPr>
        <w:rPr>
          <w:rFonts w:ascii="Helvetica" w:hAnsi="Helvetica" w:cs="Helvetica"/>
          <w:sz w:val="24"/>
          <w:szCs w:val="24"/>
        </w:rPr>
      </w:pPr>
      <w:r w:rsidRPr="00220C73">
        <w:rPr>
          <w:rFonts w:ascii="Helvetica" w:hAnsi="Helvetica" w:cs="Helvetica"/>
          <w:sz w:val="24"/>
          <w:szCs w:val="24"/>
        </w:rPr>
        <w:t>When speaking to NEET status in particular, the literature suggests a socio-economic gradient. Those from the most precarious socioeconomic backgrounds are more likely to end up in prolonged NEET status, and those that stay in education</w:t>
      </w:r>
      <w:r w:rsidR="00E71A5F" w:rsidRPr="00220C73">
        <w:rPr>
          <w:rFonts w:ascii="Helvetica" w:hAnsi="Helvetica" w:cs="Helvetica"/>
          <w:sz w:val="24"/>
          <w:szCs w:val="24"/>
        </w:rPr>
        <w:t>,</w:t>
      </w:r>
      <w:r w:rsidRPr="00220C73">
        <w:rPr>
          <w:rFonts w:ascii="Helvetica" w:hAnsi="Helvetica" w:cs="Helvetica"/>
          <w:sz w:val="24"/>
          <w:szCs w:val="24"/>
        </w:rPr>
        <w:t xml:space="preserve"> gain resources to avoid such a status come from traditionally advantaged backgrounds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W1Z66p6E","properties":{"formattedCitation":"(Duckworth and Schoon, 2012)","plainCitation":"(Duckworth and Schoon, 2012)","dontUpdate":true,"noteIndex":0},"citationItems":[{"id":670,"uris":["http://zotero.org/users/8741181/items/W5L7N72M"],"itemData":{"id":670,"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Duckworth and Schoon, 2012: 47)</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2A6EF1AA" w14:textId="7B15EF30"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Ralston et al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uhVwb36v","properties":{"formattedCitation":"(Ralston {\\i{}et al.}, 2016)","plainCitation":"(Ralston et al., 2016)","dontUpdate":true,"noteIndex":0},"citationItems":[{"id":1242,"uris":["http://zotero.org/users/8741181/items/U6XR3WNV"],"itemData":{"id":1242,"type":"article-journal","container-title":"Contemporary Social Science","DOI":"10.1080/21582041.2016.1194452","ISSN":"2158-2041, 2158-205X","issue":"2-3","journalAbbreviation":"Contemporary Social Science","language":"en","page":"203-221","source":"DOI.org (Crossref)","title":"Do young people not in education, employment or training experience long-term occupational scarring? A longitudinal analysis over 20 years of follow-up","title-short":"Do young people not in education, employment or training experience long-term occupational scarring?","volume":"11","author":[{"family":"Ralston","given":"Kevin"},{"family":"Feng","given":"Zhiqiang"},{"family":"Everington","given":"Dawn"},{"family":"Dibben","given":"Chris"}],"issued":{"date-parts":[["2016",7,2]]}}}],"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2016: 203)</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provide</w:t>
      </w:r>
      <w:r w:rsidR="00E71A5F" w:rsidRPr="00220C73">
        <w:rPr>
          <w:rFonts w:ascii="Helvetica" w:hAnsi="Helvetica" w:cs="Helvetica"/>
          <w:sz w:val="24"/>
          <w:szCs w:val="24"/>
        </w:rPr>
        <w:t>s</w:t>
      </w:r>
      <w:r w:rsidRPr="00220C73">
        <w:rPr>
          <w:rFonts w:ascii="Helvetica" w:hAnsi="Helvetica" w:cs="Helvetica"/>
          <w:sz w:val="24"/>
          <w:szCs w:val="24"/>
        </w:rPr>
        <w:t xml:space="preserve"> evidence for an occupational scarring effect for those that attain NEET status. NEET status has negative effects on the occupational positions of individuals over the life course. </w:t>
      </w:r>
      <w:r w:rsidR="009A4CC5" w:rsidRPr="00220C73">
        <w:rPr>
          <w:rFonts w:ascii="Helvetica" w:hAnsi="Helvetica" w:cs="Helvetica"/>
          <w:sz w:val="24"/>
          <w:szCs w:val="24"/>
        </w:rPr>
        <w:t>Indeed,</w:t>
      </w:r>
      <w:r w:rsidRPr="00220C73">
        <w:rPr>
          <w:rFonts w:ascii="Helvetica" w:hAnsi="Helvetica" w:cs="Helvetica"/>
          <w:sz w:val="24"/>
          <w:szCs w:val="24"/>
        </w:rPr>
        <w:t xml:space="preserve"> Ralston et al (</w:t>
      </w:r>
      <w:r w:rsidR="00395231" w:rsidRPr="00220C73">
        <w:rPr>
          <w:rFonts w:ascii="Helvetica" w:hAnsi="Helvetica" w:cs="Helvetica"/>
          <w:sz w:val="24"/>
          <w:szCs w:val="24"/>
        </w:rPr>
        <w:t>ibid</w:t>
      </w:r>
      <w:r w:rsidRPr="00220C73">
        <w:rPr>
          <w:rFonts w:ascii="Helvetica" w:hAnsi="Helvetica" w:cs="Helvetica"/>
          <w:sz w:val="24"/>
          <w:szCs w:val="24"/>
        </w:rPr>
        <w:t>) suggest that NEET status actually has a widening level of negative consequences over that life course</w:t>
      </w:r>
      <w:r w:rsidR="00E71A5F" w:rsidRPr="00220C73">
        <w:rPr>
          <w:rFonts w:ascii="Helvetica" w:hAnsi="Helvetica" w:cs="Helvetica"/>
          <w:sz w:val="24"/>
          <w:szCs w:val="24"/>
        </w:rPr>
        <w:t>.</w:t>
      </w:r>
      <w:r w:rsidRPr="00220C73">
        <w:rPr>
          <w:rFonts w:ascii="Helvetica" w:hAnsi="Helvetica" w:cs="Helvetica"/>
          <w:sz w:val="24"/>
          <w:szCs w:val="24"/>
        </w:rPr>
        <w:t xml:space="preserve"> </w:t>
      </w:r>
      <w:r w:rsidR="00E71A5F" w:rsidRPr="00220C73">
        <w:rPr>
          <w:rFonts w:ascii="Helvetica" w:hAnsi="Helvetica" w:cs="Helvetica"/>
          <w:sz w:val="24"/>
          <w:szCs w:val="24"/>
        </w:rPr>
        <w:t>I</w:t>
      </w:r>
      <w:r w:rsidRPr="00220C73">
        <w:rPr>
          <w:rFonts w:ascii="Helvetica" w:hAnsi="Helvetica" w:cs="Helvetica"/>
          <w:sz w:val="24"/>
          <w:szCs w:val="24"/>
        </w:rPr>
        <w:t xml:space="preserve">n other words NEET status prompts an incremental disadvantage. </w:t>
      </w:r>
    </w:p>
    <w:p w14:paraId="6B7A53BB" w14:textId="68708E35" w:rsidR="003040C6" w:rsidRPr="00220C73" w:rsidRDefault="003040C6" w:rsidP="00F22F46">
      <w:pPr>
        <w:pStyle w:val="Heading3"/>
        <w:rPr>
          <w:rFonts w:ascii="Helvetica" w:hAnsi="Helvetica" w:cs="Helvetica"/>
        </w:rPr>
      </w:pPr>
      <w:bookmarkStart w:id="19" w:name="_Toc131406635"/>
      <w:r w:rsidRPr="00220C73">
        <w:rPr>
          <w:rFonts w:ascii="Helvetica" w:hAnsi="Helvetica" w:cs="Helvetica"/>
        </w:rPr>
        <w:t>Current Literature on Destinations after Mandatory Schooling</w:t>
      </w:r>
      <w:bookmarkEnd w:id="19"/>
    </w:p>
    <w:p w14:paraId="0F152A63" w14:textId="77777777"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re are four main pathways that an individual may transition into after mandatory schooling is complete: they may continue their education in a traditional context, moving on into higher education, they may continue their education in a vocational context, they may go straight into employment and the world of work, or they may have a period of unemployment or NEET status (not in education or employed). The following section will reflect on literature within each of these pathway destinations. </w:t>
      </w:r>
    </w:p>
    <w:p w14:paraId="3A07CF56" w14:textId="05B144D2"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Anders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XiJByrgc","properties":{"formattedCitation":"(Anders, 2017)","plainCitation":"(Anders, 2017)","dontUpdate":true,"noteIndex":0},"citationItems":[{"id":2709,"uris":["http://zotero.org/users/8741181/items/BMUSAWZF"],"itemData":{"id":2709,"type":"article-journal","abstract":"A much larger proportion of English 14-year-olds expect to apply to university than ultimately make an application by age 21, but the proportion expecting to apply falls from age 14 onwards. In order to assess the role of socioeconomic status in explaining changes in expectations, this paper applies duration modelling techniques to the Longitudinal Study of Young People in England, analysing transitions in young people’s expectations both from being ‘likely to apply’ to being ‘unlikely to apply’ and vice versa. Young people’s socioeconomic background has a significant association with changes in expectations, even after controlling for prior academic attainment and other potentially confounding factors; in addition, young people’s backgrounds affect their responsiveness to new evidence on academic attainment at age 16. This suggests more could usefully be done to maintain the educational expectations of academically able young people from less advantaged families, especially providing guidance on how to view new academic results.","container-title":"Oxford Review of Education","DOI":"10.1080/03054985.2017.1329722","ISSN":"0305-4985, 1465-3915","issue":"4","journalAbbreviation":"Oxford Review of Education","language":"en","page":"381-401","source":"DOI.org (Crossref)","title":"The influence of socioeconomic status on changes in young people’s expectations of applying to university","volume":"43","author":[{"family":"Anders","given":"Jake"}],"issued":{"date-parts":[["2017",7,4]]}}}],"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2017: 381)</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has identified that a greater proportion of English 14-year olds expected to apply to university than ultimately make that decision to apply by age 21 </w:t>
      </w:r>
      <w:r w:rsidRPr="00220C73">
        <w:rPr>
          <w:rFonts w:ascii="Helvetica" w:hAnsi="Helvetica" w:cs="Helvetica"/>
          <w:sz w:val="24"/>
          <w:szCs w:val="24"/>
        </w:rPr>
        <w:lastRenderedPageBreak/>
        <w:t>– there is a continuing ‘falling off’ from age 14 onwards. University attendance has a large socioeconomic gradient (ibid), some of this gap is explained by prior educational attainment</w:t>
      </w:r>
      <w:r w:rsidR="00395231" w:rsidRPr="00220C73">
        <w:rPr>
          <w:rFonts w:ascii="Helvetica" w:hAnsi="Helvetica" w:cs="Helvetica"/>
          <w:sz w:val="24"/>
          <w:szCs w:val="24"/>
        </w:rPr>
        <w:t xml:space="preserve"> (Chowdry </w:t>
      </w:r>
      <w:r w:rsidR="00395231" w:rsidRPr="00220C73">
        <w:rPr>
          <w:rFonts w:ascii="Helvetica" w:hAnsi="Helvetica" w:cs="Helvetica"/>
          <w:i/>
          <w:iCs/>
          <w:sz w:val="24"/>
          <w:szCs w:val="24"/>
        </w:rPr>
        <w:t>et al.</w:t>
      </w:r>
      <w:r w:rsidR="00395231" w:rsidRPr="00220C73">
        <w:rPr>
          <w:rFonts w:ascii="Helvetica" w:hAnsi="Helvetica" w:cs="Helvetica"/>
          <w:sz w:val="24"/>
          <w:szCs w:val="24"/>
        </w:rPr>
        <w:t>, 2013)</w:t>
      </w:r>
      <w:r w:rsidRPr="00220C73">
        <w:rPr>
          <w:rFonts w:ascii="Helvetica" w:hAnsi="Helvetica" w:cs="Helvetica"/>
          <w:sz w:val="24"/>
          <w:szCs w:val="24"/>
        </w:rPr>
        <w:t xml:space="preserve">, though a socio-economic gradient remains which is argued to have existed far before attendance at higher education institutions </w:t>
      </w:r>
      <w:r w:rsidR="00395231" w:rsidRPr="00220C73">
        <w:rPr>
          <w:rFonts w:ascii="Helvetica" w:hAnsi="Helvetica" w:cs="Helvetica"/>
          <w:sz w:val="24"/>
          <w:szCs w:val="24"/>
        </w:rPr>
        <w:t>(ibid</w:t>
      </w:r>
      <w:r w:rsidRPr="00220C73">
        <w:rPr>
          <w:rFonts w:ascii="Helvetica" w:hAnsi="Helvetica" w:cs="Helvetica"/>
          <w:sz w:val="24"/>
          <w:szCs w:val="24"/>
        </w:rPr>
        <w:t xml:space="preserve">). </w:t>
      </w:r>
    </w:p>
    <w:p w14:paraId="58A9F8FF" w14:textId="6E26DE47"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The intention to stay on within higher education is rather stable comparative to decisions to leave education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MzIU6KCz","properties":{"formattedCitation":"(Croll, 2009)","plainCitation":"(Croll, 2009)","dontUpdate":true,"noteIndex":0},"citationItems":[{"id":2947,"uris":["http://zotero.org/users/8741181/items/5BQA5KCI"],"itemData":{"id":2947,"type":"article-journal","container-title":"British Journal of Educational Studies","DOI":"https://doi.org/10.1111/j.1467-8527.2009.00445.x","issue":"4","title":"EDUCATIONAL PARTICIPATION POST-16: A LONGITUDINAL ANALYSIS OF INTENTIONS AND OUTCOMES","volume":"57","author":[{"family":"Croll","given":"Paul"}],"issued":{"date-parts":[["2009"]]}}}],"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Croll, 2009: 400)</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r w:rsidR="00E71A5F" w:rsidRPr="00220C73">
        <w:rPr>
          <w:rFonts w:ascii="Helvetica" w:hAnsi="Helvetica" w:cs="Helvetica"/>
          <w:sz w:val="24"/>
          <w:szCs w:val="24"/>
        </w:rPr>
        <w:t>G</w:t>
      </w:r>
      <w:r w:rsidRPr="00220C73">
        <w:rPr>
          <w:rFonts w:ascii="Helvetica" w:hAnsi="Helvetica" w:cs="Helvetica"/>
          <w:sz w:val="24"/>
          <w:szCs w:val="24"/>
        </w:rPr>
        <w:t>irls and those from more privileged socio-economic backgrounds are more likely to attain better grades and thus more likely to stay on within higher education after mandatory schooling (</w:t>
      </w:r>
      <w:r w:rsidR="00395231" w:rsidRPr="00220C73">
        <w:rPr>
          <w:rFonts w:ascii="Helvetica" w:hAnsi="Helvetica" w:cs="Helvetica"/>
          <w:sz w:val="24"/>
          <w:szCs w:val="24"/>
        </w:rPr>
        <w:t>ibid</w:t>
      </w:r>
      <w:r w:rsidRPr="00220C73">
        <w:rPr>
          <w:rFonts w:ascii="Helvetica" w:hAnsi="Helvetica" w:cs="Helvetica"/>
          <w:sz w:val="24"/>
          <w:szCs w:val="24"/>
        </w:rPr>
        <w:t>). Even in a contemporary context, children from all socioeconomic backgrounds are more likely to stay on within higher education compared to the past but those from poorer backgrounds are still entering higher education as a less rapid rate compared to those from more well-off backgrounds</w:t>
      </w:r>
      <w:r w:rsidR="00395231" w:rsidRPr="00220C73">
        <w:rPr>
          <w:rFonts w:ascii="Helvetica" w:hAnsi="Helvetica" w:cs="Helvetica"/>
          <w:sz w:val="24"/>
          <w:szCs w:val="24"/>
        </w:rPr>
        <w:t xml:space="preserve">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nVuNEn1S","properties":{"formattedCitation":"(Galindo-Rueda, Marcenaro-Gutierrez and Vignoles, 2004)","plainCitation":"(Galindo-Rueda, Marcenaro-Gutierrez and Vignoles, 2004)","dontUpdate":true,"noteIndex":0},"citationItems":[{"id":2713,"uris":["http://zotero.org/users/8741181/items/9ZN4LXPH"],"itemData":{"id":2713,"type":"article-journal","abstract":"This paper provides up-to-date empirical evidence on the socio-economic gap in higher education (HE) participation, for the period spanning the introduction of tuition fees. We assess whether the gap has widened and ask whether the socio-economic gap emerges on entry into university or much earlier in the education system. We do this in two ways. Firstly we consider the likelihood of going to university for school leavers in poor neighbourhoods and analyse changes in this likelihood over time. Secondly, we use more detailed individual level data to model the determinants of HE participation, focusing on changes in the relationship between family background and HE participation over time. We find that the growth in HE participation amongst poorer students has been remarkably high, mainly because it was starting from such a low base. However, the gap between rich and poor, in terms of HE participation, has widened during the 1990s. Children from poor neighbourhoods have become relatively less likely to participate in HE since 1994/5, as compared to children from richer neighbourhoods. This trend started before the introduction of tuition fees. Much of the class difference in HE participation seems to reflect inequalities at earlier stages of the education system.","container-title":"National Institute Economic Review","DOI":"10.1177/002795010419000108","ISSN":"0027-9501, 1741-3036","journalAbbreviation":"Natl. Inst. econ. rev.","language":"en","page":"75-88","source":"DOI.org (Crossref)","title":"The Widening Socio-Economic Gap in UK Higher Education","volume":"190","author":[{"family":"Galindo-Rueda","given":"Fernando"},{"family":"Marcenaro-Gutierrez","given":"Oscar"},{"family":"Vignoles","given":"Anna"}],"issued":{"date-parts":[["2004",10]]}}}],"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Galindo-Rueda et al, 2004: 3)</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Galindo-Rueda et al 2004: 3) </w:t>
      </w:r>
    </w:p>
    <w:p w14:paraId="0BC237EA" w14:textId="4D7BB738" w:rsidR="003040C6" w:rsidRPr="00220C73" w:rsidRDefault="003040C6" w:rsidP="003040C6">
      <w:pPr>
        <w:rPr>
          <w:rFonts w:ascii="Helvetica" w:hAnsi="Helvetica" w:cs="Helvetica"/>
          <w:sz w:val="24"/>
          <w:szCs w:val="24"/>
        </w:rPr>
      </w:pPr>
      <w:r w:rsidRPr="00220C73">
        <w:rPr>
          <w:rFonts w:ascii="Helvetica" w:hAnsi="Helvetica" w:cs="Helvetica"/>
          <w:sz w:val="24"/>
          <w:szCs w:val="24"/>
        </w:rPr>
        <w:t xml:space="preserve">A key theme of the research thus far is that the destination of higher education is one that is impacted heavily prior to university attendance. </w:t>
      </w:r>
      <w:r w:rsidR="00E71A5F" w:rsidRPr="00220C73">
        <w:rPr>
          <w:rFonts w:ascii="Helvetica" w:hAnsi="Helvetica" w:cs="Helvetica"/>
          <w:sz w:val="24"/>
          <w:szCs w:val="24"/>
        </w:rPr>
        <w:t>T</w:t>
      </w:r>
      <w:r w:rsidRPr="00220C73">
        <w:rPr>
          <w:rFonts w:ascii="Helvetica" w:hAnsi="Helvetica" w:cs="Helvetica"/>
          <w:sz w:val="24"/>
          <w:szCs w:val="24"/>
        </w:rPr>
        <w:t xml:space="preserve">he impact from social class is evident throughout a child’s life – research has focused upon prior educational attainment </w:t>
      </w:r>
      <w:r w:rsidR="00395231" w:rsidRPr="00220C73">
        <w:rPr>
          <w:rFonts w:ascii="Helvetica" w:hAnsi="Helvetica" w:cs="Helvetica"/>
          <w:sz w:val="24"/>
          <w:szCs w:val="24"/>
        </w:rPr>
        <w:fldChar w:fldCharType="begin"/>
      </w:r>
      <w:r w:rsidR="00395231" w:rsidRPr="00220C73">
        <w:rPr>
          <w:rFonts w:ascii="Helvetica" w:hAnsi="Helvetica" w:cs="Helvetica"/>
          <w:sz w:val="24"/>
          <w:szCs w:val="24"/>
        </w:rPr>
        <w:instrText xml:space="preserve"> ADDIN ZOTERO_ITEM CSL_CITATION {"citationID":"Rw0VTYfO","properties":{"formattedCitation":"(Croll, 2009; Winterton and Irwin, 2012; Chowdry {\\i{}et al.}, 2013; Anders, 2017)","plainCitation":"(Croll, 2009; Winterton and Irwin, 2012; Chowdry et al., 2013; Anders, 2017)","noteIndex":0},"citationItems":[{"id":2947,"uris":["http://zotero.org/users/8741181/items/5BQA5KCI"],"itemData":{"id":2947,"type":"article-journal","container-title":"British Journal of Educational Studies","DOI":"https://doi.org/10.1111/j.1467-8527.2009.00445.x","issue":"4","title":"EDUCATIONAL PARTICIPATION POST-16: A LONGITUDINAL ANALYSIS OF INTENTIONS AND OUTCOMES","volume":"57","author":[{"family":"Croll","given":"Paul"}],"issued":{"date-parts":[["2009"]]}}},{"id":2656,"uris":["http://zotero.org/users/8741181/items/X55JP43K"],"itemData":{"id":2656,"type":"article-journal","container-title":"Journal of Youth Studies","DOI":"10.1080/13676261.2012.683407","ISSN":"1367-6261, 1469-9680","issue":"7","journalAbbreviation":"Journal of Youth Studies","language":"en","page":"858-874","source":"DOI.org (Crossref)","title":"Teenage expectations of going to university: the ebb and flow of influences from 14 to 18","title-short":"Teenage expectations of going to university","volume":"15","author":[{"family":"Winterton","given":"Mandy Teresa"},{"family":"Irwin","given":"Sarah"}],"issued":{"date-parts":[["2012",11]]}}},{"id":2941,"uris":["http://zotero.org/users/8741181/items/4W2RPZ78"],"itemData":{"id":2941,"type":"article-journal","container-title":"Journal of the Royal Statistical Society","DOI":"https://doi.org/10.1111/j.1467-985X.2012.01043.x","issue":"2","page":"431-457","title":"Widening participation in higher education: analysis using linked administrative data","volume":"176","author":[{"family":"Chowdry","given":"Haroon"},{"family":"Crawford","given":"Claire"},{"family":"Dearden","given":"Lorraine"},{"family":"Goodman","given":"Alissa"},{"family":"Vignoles","given":"Anna"}],"issued":{"date-parts":[["2013"]]}}},{"id":2709,"uris":["http://zotero.org/users/8741181/items/BMUSAWZF"],"itemData":{"id":2709,"type":"article-journal","abstract":"A much larger proportion of English 14-year-olds expect to apply to university than ultimately make an application by age 21, but the proportion expecting to apply falls from age 14 onwards. In order to assess the role of socioeconomic status in explaining changes in expectations, this paper applies duration modelling techniques to the Longitudinal Study of Young People in England, analysing transitions in young people’s expectations both from being ‘likely to apply’ to being ‘unlikely to apply’ and vice versa. Young people’s socioeconomic background has a significant association with changes in expectations, even after controlling for prior academic attainment and other potentially confounding factors; in addition, young people’s backgrounds affect their responsiveness to new evidence on academic attainment at age 16. This suggests more could usefully be done to maintain the educational expectations of academically able young people from less advantaged families, especially providing guidance on how to view new academic results.","container-title":"Oxford Review of Education","DOI":"10.1080/03054985.2017.1329722","ISSN":"0305-4985, 1465-3915","issue":"4","journalAbbreviation":"Oxford Review of Education","language":"en","page":"381-401","source":"DOI.org (Crossref)","title":"The influence of socioeconomic status on changes in young people’s expectations of applying to university","volume":"43","author":[{"family":"Anders","given":"Jake"}],"issued":{"date-parts":[["2017",7,4]]}}}],"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 xml:space="preserve">(Croll, 2009; Winterton and Irwin, 2012; Chowdry </w:t>
      </w:r>
      <w:r w:rsidR="00395231" w:rsidRPr="00220C73">
        <w:rPr>
          <w:rFonts w:ascii="Helvetica" w:hAnsi="Helvetica" w:cs="Helvetica"/>
          <w:i/>
          <w:iCs/>
          <w:sz w:val="24"/>
          <w:szCs w:val="24"/>
        </w:rPr>
        <w:t>et al.</w:t>
      </w:r>
      <w:r w:rsidR="00395231" w:rsidRPr="00220C73">
        <w:rPr>
          <w:rFonts w:ascii="Helvetica" w:hAnsi="Helvetica" w:cs="Helvetica"/>
          <w:sz w:val="24"/>
          <w:szCs w:val="24"/>
        </w:rPr>
        <w:t>, 2013; Anders, 2017)</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34E7C75A" w14:textId="1E30BDFB" w:rsidR="003040C6" w:rsidRPr="00220C73" w:rsidRDefault="003040C6" w:rsidP="003040C6">
      <w:pPr>
        <w:rPr>
          <w:rFonts w:ascii="Helvetica" w:hAnsi="Helvetica" w:cs="Helvetica"/>
          <w:sz w:val="24"/>
          <w:szCs w:val="24"/>
        </w:rPr>
      </w:pPr>
      <w:r w:rsidRPr="00220C73">
        <w:rPr>
          <w:rFonts w:ascii="Helvetica" w:hAnsi="Helvetica" w:cs="Helvetica"/>
          <w:sz w:val="24"/>
          <w:szCs w:val="24"/>
        </w:rPr>
        <w:t>To give a temporal aspect to this discussion th, Payne states that between the late 1980s and mid 1990s they concur with similar findings that rates in full-time education grew rapidly</w:t>
      </w:r>
      <w:r w:rsidR="00395231" w:rsidRPr="00220C73">
        <w:rPr>
          <w:rFonts w:ascii="Helvetica" w:hAnsi="Helvetica" w:cs="Helvetica"/>
          <w:sz w:val="24"/>
          <w:szCs w:val="24"/>
        </w:rPr>
        <w:t xml:space="preserve">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8cH8uUlr","properties":{"formattedCitation":"(Payne, Great Britain, and Department for Education and Skills, 2001)","plainCitation":"(Payne, Great Britain, and Department for Education and Skills, 2001)","dontUpdate":true,"noteIndex":0},"citationItems":[{"id":2702,"uris":["http://zotero.org/users/8741181/items/TLZNWJRH"],"itemData":{"id":2702,"type":"book","event-place":"Nottingham","ISBN":"978-1-84185-597-4","language":"en","note":"OCLC: 1221259071","publisher":"DfES Publications","publisher-place":"Nottingham","source":"Open WorldCat","title":"Patterns of participation in full-time education after 16: an analysis of the England and Wales Youth Cohort study","title-short":"Patterns of participation in full-time education after 16","author":[{"family":"Payne","given":"Joan"},{"literal":"Great Britain"},{"literal":"Department for Education and Skills"}],"issued":{"date-parts":[["2001"]]}}}],"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Payne et al 2001: 8)</w:t>
      </w:r>
      <w:r w:rsidR="00395231" w:rsidRPr="00220C73">
        <w:rPr>
          <w:rFonts w:ascii="Helvetica" w:hAnsi="Helvetica" w:cs="Helvetica"/>
          <w:sz w:val="24"/>
          <w:szCs w:val="24"/>
        </w:rPr>
        <w:fldChar w:fldCharType="end"/>
      </w:r>
      <w:r w:rsidRPr="00220C73">
        <w:rPr>
          <w:rFonts w:ascii="Helvetica" w:hAnsi="Helvetica" w:cs="Helvetica"/>
          <w:sz w:val="24"/>
          <w:szCs w:val="24"/>
        </w:rPr>
        <w:t xml:space="preserve">. Not only that, but during this timeframe the growth in higher education rates was matched by falls in the proportion of young people who went into full time jobs (ibid). </w:t>
      </w:r>
    </w:p>
    <w:p w14:paraId="3AD79C24" w14:textId="7448ADEB" w:rsidR="003040C6" w:rsidRPr="00220C73" w:rsidRDefault="003040C6" w:rsidP="003040C6">
      <w:pPr>
        <w:autoSpaceDE w:val="0"/>
        <w:autoSpaceDN w:val="0"/>
        <w:adjustRightInd w:val="0"/>
        <w:spacing w:after="0" w:line="240" w:lineRule="auto"/>
        <w:rPr>
          <w:rFonts w:ascii="Helvetica" w:hAnsi="Helvetica" w:cs="Helvetica"/>
          <w:sz w:val="24"/>
          <w:szCs w:val="24"/>
        </w:rPr>
      </w:pPr>
      <w:r w:rsidRPr="00220C73">
        <w:rPr>
          <w:rFonts w:ascii="Helvetica" w:hAnsi="Helvetica" w:cs="Helvetica"/>
          <w:sz w:val="24"/>
          <w:szCs w:val="24"/>
        </w:rPr>
        <w:t>By 1948 the proportion of 18-year-olds entering higher education was only 3.7 per cent of the population</w:t>
      </w:r>
      <w:r w:rsidR="00395231" w:rsidRPr="00220C73">
        <w:rPr>
          <w:rFonts w:ascii="Helvetica" w:hAnsi="Helvetica" w:cs="Helvetica"/>
          <w:sz w:val="24"/>
          <w:szCs w:val="24"/>
        </w:rPr>
        <w:t xml:space="preserve"> </w:t>
      </w:r>
      <w:r w:rsidR="00395231"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SZMk3ZmD","properties":{"formattedCitation":"(Reay {\\i{}et al.}, 2001)","plainCitation":"(Reay et al., 2001)","dontUpdate":true,"noteIndex":0},"citationItems":[{"id":2651,"uris":["http://zotero.org/users/8741181/items/7WBF988M"],"itemData":{"id":2651,"type":"article-journal","abstract":"This paper draws on data from an on-going ESRC project on choice of higher education. It focuses primarily on the experiences of non-traditional applicants to higher education. Although these students are not typical of the entire university entry cohort, their narratives raise important issues in relation to race, class and higher education choice processes. These `success stories' reveal important causes for concern as well as reasons for celebration. In particular, their experiences of the choice process are qualitatively different from those of their more privileged middle-class counterparts, highlighting key class and racial differences and inequalities.","container-title":"Sociology","DOI":"10.1177/0038038501035004004","ISSN":"0038-0385, 1469-8684","issue":"4","journalAbbreviation":"Sociology","language":"en","page":"855-874","source":"DOI.org (Crossref)","title":"Choices of Degree or Degrees of Choice? Class, `Race' and the Higher Education Choice Process","title-short":"Choices of Degree or Degrees of Choice?","volume":"35","author":[{"family":"Reay","given":"Diane"},{"family":"Davies","given":"Jacqueline"},{"family":"David","given":"Miriam"},{"family":"Ball","given":"Stephen J"}],"issued":{"date-parts":[["2001",11]]}}}],"schema":"https://github.com/citation-style-language/schema/raw/master/csl-citation.json"} </w:instrText>
      </w:r>
      <w:r w:rsidR="00395231" w:rsidRPr="00220C73">
        <w:rPr>
          <w:rFonts w:ascii="Helvetica" w:hAnsi="Helvetica" w:cs="Helvetica"/>
          <w:sz w:val="24"/>
          <w:szCs w:val="24"/>
        </w:rPr>
        <w:fldChar w:fldCharType="separate"/>
      </w:r>
      <w:r w:rsidR="00395231" w:rsidRPr="00220C73">
        <w:rPr>
          <w:rFonts w:ascii="Helvetica" w:hAnsi="Helvetica" w:cs="Helvetica"/>
          <w:sz w:val="24"/>
          <w:szCs w:val="24"/>
        </w:rPr>
        <w:t xml:space="preserve">(Reay </w:t>
      </w:r>
      <w:r w:rsidR="00395231" w:rsidRPr="00220C73">
        <w:rPr>
          <w:rFonts w:ascii="Helvetica" w:hAnsi="Helvetica" w:cs="Helvetica"/>
          <w:i/>
          <w:iCs/>
          <w:sz w:val="24"/>
          <w:szCs w:val="24"/>
        </w:rPr>
        <w:t>et al.</w:t>
      </w:r>
      <w:r w:rsidR="00395231" w:rsidRPr="00220C73">
        <w:rPr>
          <w:rFonts w:ascii="Helvetica" w:hAnsi="Helvetica" w:cs="Helvetica"/>
          <w:sz w:val="24"/>
          <w:szCs w:val="24"/>
        </w:rPr>
        <w:t>, 2001: 5)</w:t>
      </w:r>
      <w:r w:rsidR="00395231" w:rsidRPr="00220C73">
        <w:rPr>
          <w:rFonts w:ascii="Helvetica" w:hAnsi="Helvetica" w:cs="Helvetica"/>
          <w:sz w:val="24"/>
          <w:szCs w:val="24"/>
        </w:rPr>
        <w:fldChar w:fldCharType="end"/>
      </w:r>
      <w:r w:rsidR="00F723A6" w:rsidRPr="00220C73">
        <w:rPr>
          <w:rFonts w:ascii="Helvetica" w:hAnsi="Helvetica" w:cs="Helvetica"/>
          <w:sz w:val="24"/>
          <w:szCs w:val="24"/>
        </w:rPr>
        <w:t>. T</w:t>
      </w:r>
      <w:r w:rsidRPr="00220C73">
        <w:rPr>
          <w:rFonts w:ascii="Helvetica" w:hAnsi="Helvetica" w:cs="Helvetica"/>
          <w:sz w:val="24"/>
          <w:szCs w:val="24"/>
        </w:rPr>
        <w:t>he social class differences were very pronounced at the start of the 20</w:t>
      </w:r>
      <w:r w:rsidRPr="00220C73">
        <w:rPr>
          <w:rFonts w:ascii="Helvetica" w:hAnsi="Helvetica" w:cs="Helvetica"/>
          <w:sz w:val="24"/>
          <w:szCs w:val="24"/>
          <w:vertAlign w:val="superscript"/>
        </w:rPr>
        <w:t>th</w:t>
      </w:r>
      <w:r w:rsidRPr="00220C73">
        <w:rPr>
          <w:rFonts w:ascii="Helvetica" w:hAnsi="Helvetica" w:cs="Helvetica"/>
          <w:sz w:val="24"/>
          <w:szCs w:val="24"/>
        </w:rPr>
        <w:t xml:space="preserve"> century</w:t>
      </w:r>
      <w:r w:rsidR="00F723A6" w:rsidRPr="00220C73">
        <w:rPr>
          <w:rFonts w:ascii="Helvetica" w:hAnsi="Helvetica" w:cs="Helvetica"/>
          <w:sz w:val="24"/>
          <w:szCs w:val="24"/>
        </w:rPr>
        <w:t>.</w:t>
      </w:r>
      <w:r w:rsidRPr="00220C73">
        <w:rPr>
          <w:rFonts w:ascii="Helvetica" w:hAnsi="Helvetica" w:cs="Helvetica"/>
          <w:sz w:val="24"/>
          <w:szCs w:val="24"/>
        </w:rPr>
        <w:t xml:space="preserve"> </w:t>
      </w:r>
      <w:r w:rsidR="00F723A6" w:rsidRPr="00220C73">
        <w:rPr>
          <w:rFonts w:ascii="Helvetica" w:hAnsi="Helvetica" w:cs="Helvetica"/>
          <w:sz w:val="24"/>
          <w:szCs w:val="24"/>
        </w:rPr>
        <w:t>D</w:t>
      </w:r>
      <w:r w:rsidRPr="00220C73">
        <w:rPr>
          <w:rFonts w:ascii="Helvetica" w:hAnsi="Helvetica" w:cs="Helvetica"/>
          <w:sz w:val="24"/>
          <w:szCs w:val="24"/>
        </w:rPr>
        <w:t xml:space="preserve">uring the period of 1928 to 1947 8.9 per cent of boys from non-manual backgrounds attended university in comparison to 1.4 per cent of boys from manual ones </w:t>
      </w:r>
      <w:r w:rsidR="003A19B6" w:rsidRPr="00220C73">
        <w:rPr>
          <w:rFonts w:ascii="Helvetica" w:hAnsi="Helvetica" w:cs="Helvetica"/>
          <w:sz w:val="24"/>
          <w:szCs w:val="24"/>
        </w:rPr>
        <w:fldChar w:fldCharType="begin"/>
      </w:r>
      <w:r w:rsidR="003A19B6" w:rsidRPr="00220C73">
        <w:rPr>
          <w:rFonts w:ascii="Helvetica" w:hAnsi="Helvetica" w:cs="Helvetica"/>
          <w:sz w:val="24"/>
          <w:szCs w:val="24"/>
        </w:rPr>
        <w:instrText xml:space="preserve"> ADDIN ZOTERO_ITEM CSL_CITATION {"citationID":"sbS5JdWm","properties":{"formattedCitation":"(Glass, 1954)","plainCitation":"(Glass, 1954)","noteIndex":0},"citationItems":[{"id":10766,"uris":["http://zotero.org/users/8741181/items/39I4NF9W"],"itemData":{"id":10766,"type":"book","publisher":"London: Routledge","title":"Social Mobility in Britain","author":[{"family":"Glass","given":"D.V"}],"issued":{"date-parts":[["1954"]]}}}],"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Glass, 1954)</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Whilst there has been a massive increase in university attendance in general, as well as within a social class dimension, as previous research suggests, a class dimension remains. This </w:t>
      </w:r>
      <w:r w:rsidR="00F723A6" w:rsidRPr="00220C73">
        <w:rPr>
          <w:rFonts w:ascii="Helvetica" w:hAnsi="Helvetica" w:cs="Helvetica"/>
          <w:sz w:val="24"/>
          <w:szCs w:val="24"/>
        </w:rPr>
        <w:t>PhD</w:t>
      </w:r>
      <w:r w:rsidRPr="00220C73">
        <w:rPr>
          <w:rFonts w:ascii="Helvetica" w:hAnsi="Helvetica" w:cs="Helvetica"/>
          <w:sz w:val="24"/>
          <w:szCs w:val="24"/>
        </w:rPr>
        <w:t xml:space="preserve"> thus agrees with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8GsEMbIR","properties":{"formattedCitation":"(Reay {\\i{}et al.}, 2001)","plainCitation":"(Reay et al., 2001)","dontUpdate":true,"noteIndex":0},"citationItems":[{"id":2651,"uris":["http://zotero.org/users/8741181/items/7WBF988M"],"itemData":{"id":2651,"type":"article-journal","abstract":"This paper draws on data from an on-going ESRC project on choice of higher education. It focuses primarily on the experiences of non-traditional applicants to higher education. Although these students are not typical of the entire university entry cohort, their narratives raise important issues in relation to race, class and higher education choice processes. These `success stories' reveal important causes for concern as well as reasons for celebration. In particular, their experiences of the choice process are qualitatively different from those of their more privileged middle-class counterparts, highlighting key class and racial differences and inequalities.","container-title":"Sociology","DOI":"10.1177/0038038501035004004","ISSN":"0038-0385, 1469-8684","issue":"4","journalAbbreviation":"Sociology","language":"en","page":"855-874","source":"DOI.org (Crossref)","title":"Choices of Degree or Degrees of Choice? Class, `Race' and the Higher Education Choice Process","title-short":"Choices of Degree or Degrees of Choice?","volume":"35","author":[{"family":"Reay","given":"Diane"},{"family":"Davies","given":"Jacqueline"},{"family":"David","given":"Miriam"},{"family":"Ball","given":"Stephen J"}],"issued":{"date-parts":[["2001",11]]}}}],"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 xml:space="preserve">(Reay </w:t>
      </w:r>
      <w:r w:rsidR="003A19B6" w:rsidRPr="00220C73">
        <w:rPr>
          <w:rFonts w:ascii="Helvetica" w:hAnsi="Helvetica" w:cs="Helvetica"/>
          <w:i/>
          <w:iCs/>
          <w:sz w:val="24"/>
          <w:szCs w:val="24"/>
        </w:rPr>
        <w:t>et al.</w:t>
      </w:r>
      <w:r w:rsidR="003A19B6" w:rsidRPr="00220C73">
        <w:rPr>
          <w:rFonts w:ascii="Helvetica" w:hAnsi="Helvetica" w:cs="Helvetica"/>
          <w:sz w:val="24"/>
          <w:szCs w:val="24"/>
        </w:rPr>
        <w:t>, 2001: 20)</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assessment that ‘the history of education </w:t>
      </w:r>
      <w:r w:rsidR="00F723A6" w:rsidRPr="00220C73">
        <w:rPr>
          <w:rFonts w:ascii="Helvetica" w:hAnsi="Helvetica" w:cs="Helvetica"/>
          <w:sz w:val="24"/>
          <w:szCs w:val="24"/>
        </w:rPr>
        <w:t>is</w:t>
      </w:r>
      <w:r w:rsidRPr="00220C73">
        <w:rPr>
          <w:rFonts w:ascii="Helvetica" w:hAnsi="Helvetica" w:cs="Helvetica"/>
          <w:sz w:val="24"/>
          <w:szCs w:val="24"/>
        </w:rPr>
        <w:t xml:space="preserve"> Britain if one overshadowed by class inequalities</w:t>
      </w:r>
      <w:r w:rsidR="003A19B6" w:rsidRPr="00220C73">
        <w:rPr>
          <w:rFonts w:ascii="Helvetica" w:hAnsi="Helvetica" w:cs="Helvetica"/>
          <w:sz w:val="24"/>
          <w:szCs w:val="24"/>
        </w:rPr>
        <w:t>’</w:t>
      </w:r>
      <w:r w:rsidRPr="00220C73">
        <w:rPr>
          <w:rFonts w:ascii="Helvetica" w:hAnsi="Helvetica" w:cs="Helvetica"/>
          <w:sz w:val="24"/>
          <w:szCs w:val="24"/>
        </w:rPr>
        <w:t xml:space="preserve">. </w:t>
      </w:r>
    </w:p>
    <w:p w14:paraId="7C8DDFC0" w14:textId="77777777" w:rsidR="003040C6" w:rsidRPr="00220C73" w:rsidRDefault="003040C6" w:rsidP="003040C6">
      <w:pPr>
        <w:autoSpaceDE w:val="0"/>
        <w:autoSpaceDN w:val="0"/>
        <w:adjustRightInd w:val="0"/>
        <w:spacing w:after="0" w:line="240" w:lineRule="auto"/>
        <w:rPr>
          <w:rFonts w:ascii="Helvetica" w:hAnsi="Helvetica" w:cs="Helvetica"/>
          <w:sz w:val="24"/>
          <w:szCs w:val="24"/>
        </w:rPr>
      </w:pPr>
    </w:p>
    <w:p w14:paraId="410C7DCA" w14:textId="4AA57CC2" w:rsidR="003040C6" w:rsidRPr="00220C73" w:rsidRDefault="003040C6" w:rsidP="003040C6">
      <w:pPr>
        <w:autoSpaceDE w:val="0"/>
        <w:autoSpaceDN w:val="0"/>
        <w:adjustRightInd w:val="0"/>
        <w:spacing w:after="0" w:line="240" w:lineRule="auto"/>
        <w:rPr>
          <w:rFonts w:ascii="Helvetica" w:hAnsi="Helvetica" w:cs="Helvetica"/>
          <w:sz w:val="24"/>
          <w:szCs w:val="24"/>
        </w:rPr>
      </w:pPr>
      <w:r w:rsidRPr="00220C73">
        <w:rPr>
          <w:rFonts w:ascii="Helvetica" w:hAnsi="Helvetica" w:cs="Helvetica"/>
          <w:sz w:val="24"/>
          <w:szCs w:val="24"/>
        </w:rPr>
        <w:t>Vocational training is not to be overlooked. Whilst the past is oft seen as engaging in smooth ‘single step’</w:t>
      </w:r>
      <w:r w:rsidR="003A19B6" w:rsidRPr="00220C73">
        <w:rPr>
          <w:rFonts w:ascii="Helvetica" w:hAnsi="Helvetica" w:cs="Helvetica"/>
          <w:sz w:val="24"/>
          <w:szCs w:val="24"/>
        </w:rPr>
        <w:t xml:space="preserve"> </w:t>
      </w:r>
      <w:r w:rsidR="003A19B6" w:rsidRPr="00220C73">
        <w:rPr>
          <w:rFonts w:ascii="Helvetica" w:hAnsi="Helvetica" w:cs="Helvetica"/>
          <w:sz w:val="24"/>
          <w:szCs w:val="24"/>
        </w:rPr>
        <w:fldChar w:fldCharType="begin"/>
      </w:r>
      <w:r w:rsidR="003A19B6" w:rsidRPr="00220C73">
        <w:rPr>
          <w:rFonts w:ascii="Helvetica" w:hAnsi="Helvetica" w:cs="Helvetica"/>
          <w:sz w:val="24"/>
          <w:szCs w:val="24"/>
        </w:rPr>
        <w:instrText xml:space="preserve"> ADDIN ZOTERO_ITEM CSL_CITATION {"citationID":"5r1asJDn","properties":{"formattedCitation":"(Vickerstaff, 2003)","plainCitation":"(Vickerstaff, 2003)","noteIndex":0},"citationItems":[{"id":630,"uris":["http://zotero.org/users/8741181/items/SQJR66W9"],"itemData":{"id":630,"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Vickerstaff, 2003)</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transitions, the apprenticeship model of transitions from school-to-work were substantively significant at the time</w:t>
      </w:r>
      <w:r w:rsidR="00F723A6" w:rsidRPr="00220C73">
        <w:rPr>
          <w:rFonts w:ascii="Helvetica" w:hAnsi="Helvetica" w:cs="Helvetica"/>
          <w:sz w:val="24"/>
          <w:szCs w:val="24"/>
        </w:rPr>
        <w:t xml:space="preserve">. </w:t>
      </w:r>
      <w:r w:rsidRPr="00220C73">
        <w:rPr>
          <w:rFonts w:ascii="Helvetica" w:hAnsi="Helvetica" w:cs="Helvetica"/>
          <w:sz w:val="24"/>
          <w:szCs w:val="24"/>
        </w:rPr>
        <w:t>Vickerstaff (</w:t>
      </w:r>
      <w:r w:rsidR="003A19B6" w:rsidRPr="00220C73">
        <w:rPr>
          <w:rFonts w:ascii="Helvetica" w:hAnsi="Helvetica" w:cs="Helvetica"/>
          <w:sz w:val="24"/>
          <w:szCs w:val="24"/>
        </w:rPr>
        <w:t>ibid</w:t>
      </w:r>
      <w:r w:rsidRPr="00220C73">
        <w:rPr>
          <w:rFonts w:ascii="Helvetica" w:hAnsi="Helvetica" w:cs="Helvetica"/>
          <w:sz w:val="24"/>
          <w:szCs w:val="24"/>
        </w:rPr>
        <w:t xml:space="preserve">) indicates that around 35 per cent of the male school-leaving age cohort during the ‘golden age’ (ibid) entered into apprenticeship like schemes. Not only do apprenticeship schemes present a different form of transition from higher education, </w:t>
      </w:r>
      <w:r w:rsidR="009A4CC5" w:rsidRPr="00220C73">
        <w:rPr>
          <w:rFonts w:ascii="Helvetica" w:hAnsi="Helvetica" w:cs="Helvetica"/>
          <w:sz w:val="24"/>
          <w:szCs w:val="24"/>
        </w:rPr>
        <w:t>but they</w:t>
      </w:r>
      <w:r w:rsidRPr="00220C73">
        <w:rPr>
          <w:rFonts w:ascii="Helvetica" w:hAnsi="Helvetica" w:cs="Helvetica"/>
          <w:sz w:val="24"/>
          <w:szCs w:val="24"/>
        </w:rPr>
        <w:t xml:space="preserve"> also present a prolonged transition in their own sense</w:t>
      </w:r>
      <w:r w:rsidR="00F723A6" w:rsidRPr="00220C73">
        <w:rPr>
          <w:rFonts w:ascii="Helvetica" w:hAnsi="Helvetica" w:cs="Helvetica"/>
          <w:sz w:val="24"/>
          <w:szCs w:val="24"/>
        </w:rPr>
        <w:t>.</w:t>
      </w:r>
      <w:r w:rsidRPr="00220C73">
        <w:rPr>
          <w:rFonts w:ascii="Helvetica" w:hAnsi="Helvetica" w:cs="Helvetica"/>
          <w:sz w:val="24"/>
          <w:szCs w:val="24"/>
        </w:rPr>
        <w:t xml:space="preserve"> </w:t>
      </w:r>
      <w:r w:rsidR="00F723A6" w:rsidRPr="00220C73">
        <w:rPr>
          <w:rFonts w:ascii="Helvetica" w:hAnsi="Helvetica" w:cs="Helvetica"/>
          <w:sz w:val="24"/>
          <w:szCs w:val="24"/>
        </w:rPr>
        <w:t>I</w:t>
      </w:r>
      <w:r w:rsidRPr="00220C73">
        <w:rPr>
          <w:rFonts w:ascii="Helvetica" w:hAnsi="Helvetica" w:cs="Helvetica"/>
          <w:sz w:val="24"/>
          <w:szCs w:val="24"/>
        </w:rPr>
        <w:t xml:space="preserve">ncreased levels of training prolong that initial step into a first job/career. Comparing the two, the wage </w:t>
      </w:r>
      <w:r w:rsidR="009A4CC5" w:rsidRPr="00220C73">
        <w:rPr>
          <w:rFonts w:ascii="Helvetica" w:hAnsi="Helvetica" w:cs="Helvetica"/>
          <w:sz w:val="24"/>
          <w:szCs w:val="24"/>
        </w:rPr>
        <w:t>premium</w:t>
      </w:r>
      <w:r w:rsidRPr="00220C73">
        <w:rPr>
          <w:rFonts w:ascii="Helvetica" w:hAnsi="Helvetica" w:cs="Helvetica"/>
          <w:sz w:val="24"/>
          <w:szCs w:val="24"/>
        </w:rPr>
        <w:t xml:space="preserve"> gained from staying in education and gaining academic qualifications is typically higher than that gained from vocational qualifications, though this gap is reduced when the length of time taken to </w:t>
      </w:r>
      <w:r w:rsidR="009A4CC5" w:rsidRPr="00220C73">
        <w:rPr>
          <w:rFonts w:ascii="Helvetica" w:hAnsi="Helvetica" w:cs="Helvetica"/>
          <w:sz w:val="24"/>
          <w:szCs w:val="24"/>
        </w:rPr>
        <w:t>acquire</w:t>
      </w:r>
      <w:r w:rsidRPr="00220C73">
        <w:rPr>
          <w:rFonts w:ascii="Helvetica" w:hAnsi="Helvetica" w:cs="Helvetica"/>
          <w:sz w:val="24"/>
          <w:szCs w:val="24"/>
        </w:rPr>
        <w:t xml:space="preserve"> these qualifications is taken into </w:t>
      </w:r>
      <w:r w:rsidR="00F723A6" w:rsidRPr="00220C73">
        <w:rPr>
          <w:rFonts w:ascii="Helvetica" w:hAnsi="Helvetica" w:cs="Helvetica"/>
          <w:sz w:val="24"/>
          <w:szCs w:val="24"/>
        </w:rPr>
        <w:t>consideration</w:t>
      </w:r>
      <w:r w:rsidR="003A19B6" w:rsidRPr="00220C73">
        <w:rPr>
          <w:rFonts w:ascii="Helvetica" w:hAnsi="Helvetica" w:cs="Helvetica"/>
          <w:sz w:val="24"/>
          <w:szCs w:val="24"/>
        </w:rPr>
        <w:t xml:space="preserve">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OvL3qj9l","properties":{"formattedCitation":"(Dearden {\\i{}et al.}, 2002)","plainCitation":"(Dearden et al., 2002)","dontUpdate":true,"noteIndex":0},"citationItems":[{"id":1400,"uris":["http://zotero.org/users/8741181/items/52HIM9YS"],"itemData":{"id":1400,"type":"article-journal","container-title":"Bulletin of Economic Research","issue":"3","title":"The Returns to Academic and Vocational Qualifications in Britain.pdf","volume":"53","author":[{"family":"Dearden","given":"Lorraine"},{"family":"McIntosh","given":"Steven"},{"family":"Myck","given":"Michal"},{"family":"Vignoles","given":"Anna"}],"issued":{"date-parts":[["2002"]]}}}],"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 xml:space="preserve">(Dearden </w:t>
      </w:r>
      <w:r w:rsidR="003A19B6" w:rsidRPr="00220C73">
        <w:rPr>
          <w:rFonts w:ascii="Helvetica" w:hAnsi="Helvetica" w:cs="Helvetica"/>
          <w:i/>
          <w:iCs/>
          <w:sz w:val="24"/>
          <w:szCs w:val="24"/>
        </w:rPr>
        <w:t>et al.</w:t>
      </w:r>
      <w:r w:rsidR="003A19B6" w:rsidRPr="00220C73">
        <w:rPr>
          <w:rFonts w:ascii="Helvetica" w:hAnsi="Helvetica" w:cs="Helvetica"/>
          <w:sz w:val="24"/>
          <w:szCs w:val="24"/>
        </w:rPr>
        <w:t>, 2002: 249)</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50528880" w14:textId="5C409650" w:rsidR="00D021AF" w:rsidRPr="00220C73" w:rsidRDefault="00D021AF" w:rsidP="00265B8A">
      <w:pPr>
        <w:pStyle w:val="Heading3"/>
        <w:rPr>
          <w:rFonts w:ascii="Helvetica" w:hAnsi="Helvetica" w:cs="Helvetica"/>
        </w:rPr>
      </w:pPr>
    </w:p>
    <w:p w14:paraId="0A142D61" w14:textId="32BD09C6" w:rsidR="00D021AF" w:rsidRPr="00220C73" w:rsidRDefault="00D021AF" w:rsidP="00D021AF">
      <w:pPr>
        <w:pStyle w:val="Heading2"/>
        <w:rPr>
          <w:rFonts w:ascii="Helvetica" w:hAnsi="Helvetica" w:cs="Helvetica"/>
          <w:sz w:val="24"/>
          <w:szCs w:val="24"/>
        </w:rPr>
      </w:pPr>
      <w:bookmarkStart w:id="20" w:name="_Toc131406636"/>
      <w:r w:rsidRPr="00220C73">
        <w:rPr>
          <w:rFonts w:ascii="Helvetica" w:hAnsi="Helvetica" w:cs="Helvetica"/>
          <w:sz w:val="24"/>
          <w:szCs w:val="24"/>
        </w:rPr>
        <w:t>Research Questions</w:t>
      </w:r>
      <w:bookmarkEnd w:id="20"/>
    </w:p>
    <w:p w14:paraId="078B7931" w14:textId="30BC2221" w:rsidR="00521CA9" w:rsidRPr="00220C73" w:rsidRDefault="00521CA9" w:rsidP="00521CA9">
      <w:pPr>
        <w:rPr>
          <w:rFonts w:ascii="Helvetica" w:hAnsi="Helvetica" w:cs="Helvetica"/>
          <w:sz w:val="24"/>
          <w:szCs w:val="24"/>
        </w:rPr>
      </w:pPr>
      <w:r w:rsidRPr="00220C73">
        <w:rPr>
          <w:rFonts w:ascii="Helvetica" w:hAnsi="Helvetica" w:cs="Helvetica"/>
          <w:sz w:val="24"/>
          <w:szCs w:val="24"/>
        </w:rPr>
        <w:t xml:space="preserve">The main aim of this thesis is to understand the nature of youth transitions within and between cohorts and how those transitions have changed over time reflecting upon the impact of social stratification, all the while employing a life course perspective to analysis. The project will thus focus on the following research questions: </w:t>
      </w:r>
    </w:p>
    <w:p w14:paraId="0CB507B3" w14:textId="77777777" w:rsidR="00521CA9" w:rsidRPr="00220C73" w:rsidRDefault="00521CA9" w:rsidP="00521CA9">
      <w:pPr>
        <w:pStyle w:val="BodyText"/>
        <w:spacing w:before="10"/>
        <w:rPr>
          <w:rFonts w:ascii="Helvetica" w:hAnsi="Helvetica" w:cs="Helvetica"/>
          <w:i/>
        </w:rPr>
      </w:pPr>
    </w:p>
    <w:p w14:paraId="17F508AA" w14:textId="77777777" w:rsidR="00521CA9" w:rsidRPr="00220C73" w:rsidRDefault="00521CA9" w:rsidP="00521CA9">
      <w:pPr>
        <w:pStyle w:val="ListParagraph"/>
        <w:numPr>
          <w:ilvl w:val="0"/>
          <w:numId w:val="1"/>
        </w:numPr>
        <w:rPr>
          <w:rFonts w:ascii="Helvetica" w:hAnsi="Helvetica" w:cs="Helvetica"/>
          <w:sz w:val="24"/>
          <w:szCs w:val="24"/>
        </w:rPr>
      </w:pPr>
      <w:r w:rsidRPr="00220C73">
        <w:rPr>
          <w:rFonts w:ascii="Helvetica" w:hAnsi="Helvetica" w:cs="Helvetica"/>
          <w:sz w:val="24"/>
          <w:szCs w:val="24"/>
        </w:rPr>
        <w:t>What are the patterns of social inequality in youth transitions (e.g. within</w:t>
      </w:r>
      <w:r w:rsidRPr="00220C73">
        <w:rPr>
          <w:rFonts w:ascii="Helvetica" w:hAnsi="Helvetica" w:cs="Helvetica"/>
          <w:spacing w:val="-16"/>
          <w:sz w:val="24"/>
          <w:szCs w:val="24"/>
        </w:rPr>
        <w:t xml:space="preserve"> </w:t>
      </w:r>
      <w:r w:rsidRPr="00220C73">
        <w:rPr>
          <w:rFonts w:ascii="Helvetica" w:hAnsi="Helvetica" w:cs="Helvetica"/>
          <w:sz w:val="24"/>
          <w:szCs w:val="24"/>
        </w:rPr>
        <w:t>cohorts)?</w:t>
      </w:r>
    </w:p>
    <w:p w14:paraId="2E5A22CC" w14:textId="77777777" w:rsidR="00521CA9" w:rsidRPr="00220C73" w:rsidRDefault="00521CA9" w:rsidP="00521CA9">
      <w:pPr>
        <w:rPr>
          <w:rFonts w:ascii="Helvetica" w:hAnsi="Helvetica" w:cs="Helvetica"/>
          <w:sz w:val="24"/>
          <w:szCs w:val="24"/>
        </w:rPr>
      </w:pPr>
    </w:p>
    <w:p w14:paraId="52F5B90F" w14:textId="77777777" w:rsidR="00521CA9" w:rsidRPr="00220C73" w:rsidRDefault="00521CA9" w:rsidP="00521CA9">
      <w:pPr>
        <w:pStyle w:val="ListParagraph"/>
        <w:numPr>
          <w:ilvl w:val="0"/>
          <w:numId w:val="1"/>
        </w:numPr>
        <w:rPr>
          <w:rFonts w:ascii="Helvetica" w:hAnsi="Helvetica" w:cs="Helvetica"/>
          <w:sz w:val="24"/>
          <w:szCs w:val="24"/>
        </w:rPr>
      </w:pPr>
      <w:r w:rsidRPr="00220C73">
        <w:rPr>
          <w:rFonts w:ascii="Helvetica" w:hAnsi="Helvetica" w:cs="Helvetica"/>
          <w:sz w:val="24"/>
          <w:szCs w:val="24"/>
        </w:rPr>
        <w:t>How have patterns and trends in youth transitions changed over time (i.e. between</w:t>
      </w:r>
      <w:r w:rsidRPr="00220C73">
        <w:rPr>
          <w:rFonts w:ascii="Helvetica" w:hAnsi="Helvetica" w:cs="Helvetica"/>
          <w:spacing w:val="-21"/>
          <w:sz w:val="24"/>
          <w:szCs w:val="24"/>
        </w:rPr>
        <w:t xml:space="preserve"> </w:t>
      </w:r>
      <w:r w:rsidRPr="00220C73">
        <w:rPr>
          <w:rFonts w:ascii="Helvetica" w:hAnsi="Helvetica" w:cs="Helvetica"/>
          <w:sz w:val="24"/>
          <w:szCs w:val="24"/>
        </w:rPr>
        <w:t>cohorts)?</w:t>
      </w:r>
    </w:p>
    <w:p w14:paraId="37C96332" w14:textId="77777777" w:rsidR="00521CA9" w:rsidRPr="00220C73" w:rsidRDefault="00521CA9" w:rsidP="00521CA9">
      <w:pPr>
        <w:rPr>
          <w:rFonts w:ascii="Helvetica" w:hAnsi="Helvetica" w:cs="Helvetica"/>
          <w:sz w:val="24"/>
          <w:szCs w:val="24"/>
        </w:rPr>
      </w:pPr>
    </w:p>
    <w:p w14:paraId="43EF3A79" w14:textId="77777777" w:rsidR="00521CA9" w:rsidRPr="00220C73" w:rsidRDefault="00521CA9" w:rsidP="00521CA9">
      <w:pPr>
        <w:pStyle w:val="ListParagraph"/>
        <w:numPr>
          <w:ilvl w:val="0"/>
          <w:numId w:val="1"/>
        </w:numPr>
        <w:rPr>
          <w:rFonts w:ascii="Helvetica" w:hAnsi="Helvetica" w:cs="Helvetica"/>
          <w:sz w:val="24"/>
          <w:szCs w:val="24"/>
        </w:rPr>
      </w:pPr>
      <w:r w:rsidRPr="00220C73">
        <w:rPr>
          <w:rFonts w:ascii="Helvetica" w:hAnsi="Helvetica" w:cs="Helvetica"/>
          <w:sz w:val="24"/>
          <w:szCs w:val="24"/>
        </w:rPr>
        <w:t>How have the social processes that underpin youth transitions changed over</w:t>
      </w:r>
      <w:r w:rsidRPr="00220C73">
        <w:rPr>
          <w:rFonts w:ascii="Helvetica" w:hAnsi="Helvetica" w:cs="Helvetica"/>
          <w:spacing w:val="-15"/>
          <w:sz w:val="24"/>
          <w:szCs w:val="24"/>
        </w:rPr>
        <w:t xml:space="preserve"> </w:t>
      </w:r>
      <w:r w:rsidRPr="00220C73">
        <w:rPr>
          <w:rFonts w:ascii="Helvetica" w:hAnsi="Helvetica" w:cs="Helvetica"/>
          <w:sz w:val="24"/>
          <w:szCs w:val="24"/>
        </w:rPr>
        <w:t>time?</w:t>
      </w:r>
    </w:p>
    <w:p w14:paraId="4BA30E78" w14:textId="77777777" w:rsidR="00521CA9" w:rsidRPr="00220C73" w:rsidRDefault="00521CA9" w:rsidP="00521CA9">
      <w:pPr>
        <w:rPr>
          <w:rFonts w:ascii="Helvetica" w:hAnsi="Helvetica" w:cs="Helvetica"/>
          <w:sz w:val="24"/>
          <w:szCs w:val="24"/>
        </w:rPr>
      </w:pPr>
    </w:p>
    <w:p w14:paraId="496EFB9E" w14:textId="5DA3D042" w:rsidR="00521CA9" w:rsidRPr="00220C73" w:rsidRDefault="00521CA9" w:rsidP="00521CA9">
      <w:pPr>
        <w:pStyle w:val="ListParagraph"/>
        <w:numPr>
          <w:ilvl w:val="0"/>
          <w:numId w:val="1"/>
        </w:numPr>
        <w:rPr>
          <w:rFonts w:ascii="Helvetica" w:hAnsi="Helvetica" w:cs="Helvetica"/>
          <w:sz w:val="24"/>
          <w:szCs w:val="24"/>
        </w:rPr>
      </w:pPr>
      <w:r w:rsidRPr="00220C73">
        <w:rPr>
          <w:rFonts w:ascii="Helvetica" w:hAnsi="Helvetica" w:cs="Helvetica"/>
          <w:sz w:val="24"/>
          <w:szCs w:val="24"/>
        </w:rPr>
        <w:t>How can youth transitions be more comprehensively understood within a life course</w:t>
      </w:r>
      <w:r w:rsidRPr="00220C73">
        <w:rPr>
          <w:rFonts w:ascii="Helvetica" w:hAnsi="Helvetica" w:cs="Helvetica"/>
          <w:spacing w:val="-21"/>
          <w:sz w:val="24"/>
          <w:szCs w:val="24"/>
        </w:rPr>
        <w:t xml:space="preserve"> </w:t>
      </w:r>
      <w:r w:rsidRPr="00220C73">
        <w:rPr>
          <w:rFonts w:ascii="Helvetica" w:hAnsi="Helvetica" w:cs="Helvetica"/>
          <w:sz w:val="24"/>
          <w:szCs w:val="24"/>
        </w:rPr>
        <w:t>perspective?</w:t>
      </w:r>
    </w:p>
    <w:p w14:paraId="780A23D6" w14:textId="77777777" w:rsidR="00F22F46" w:rsidRPr="00220C73" w:rsidRDefault="00F22F46" w:rsidP="00F22F46">
      <w:pPr>
        <w:pStyle w:val="ListParagraph"/>
        <w:rPr>
          <w:rFonts w:ascii="Helvetica" w:hAnsi="Helvetica" w:cs="Helvetica"/>
          <w:sz w:val="24"/>
          <w:szCs w:val="24"/>
        </w:rPr>
      </w:pPr>
    </w:p>
    <w:p w14:paraId="7079499E" w14:textId="77777777" w:rsidR="00F22F46" w:rsidRPr="00220C73" w:rsidRDefault="00F22F46" w:rsidP="00521CA9">
      <w:pPr>
        <w:pStyle w:val="ListParagraph"/>
        <w:numPr>
          <w:ilvl w:val="0"/>
          <w:numId w:val="1"/>
        </w:numPr>
        <w:rPr>
          <w:rFonts w:ascii="Helvetica" w:hAnsi="Helvetica" w:cs="Helvetica"/>
          <w:sz w:val="24"/>
          <w:szCs w:val="24"/>
        </w:rPr>
      </w:pPr>
    </w:p>
    <w:p w14:paraId="1590BE95" w14:textId="4E0C4A67" w:rsidR="00521CA9" w:rsidRPr="00220C73" w:rsidRDefault="0018170F" w:rsidP="00351C49">
      <w:pPr>
        <w:pStyle w:val="Heading2"/>
        <w:rPr>
          <w:rFonts w:ascii="Helvetica" w:hAnsi="Helvetica" w:cs="Helvetica"/>
          <w:sz w:val="24"/>
          <w:szCs w:val="24"/>
        </w:rPr>
      </w:pPr>
      <w:bookmarkStart w:id="21" w:name="_Toc131406637"/>
      <w:commentRangeStart w:id="22"/>
      <w:ins w:id="23" w:author="Scott Oatley" w:date="2023-03-30T18:15:00Z">
        <w:r w:rsidRPr="00220C73">
          <w:rPr>
            <w:rFonts w:ascii="Helvetica" w:hAnsi="Helvetica" w:cs="Helvetica"/>
            <w:sz w:val="24"/>
            <w:szCs w:val="24"/>
          </w:rPr>
          <w:t>Overview of Cohorts</w:t>
        </w:r>
      </w:ins>
      <w:bookmarkEnd w:id="21"/>
    </w:p>
    <w:p w14:paraId="7A8D2F13" w14:textId="510E8E57"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This </w:t>
      </w:r>
      <w:r w:rsidR="00F723A6" w:rsidRPr="00220C73">
        <w:rPr>
          <w:rFonts w:ascii="Helvetica" w:hAnsi="Helvetica" w:cs="Helvetica"/>
          <w:sz w:val="24"/>
          <w:szCs w:val="24"/>
        </w:rPr>
        <w:t>PhD</w:t>
      </w:r>
      <w:r w:rsidRPr="00220C73">
        <w:rPr>
          <w:rFonts w:ascii="Helvetica" w:hAnsi="Helvetica" w:cs="Helvetica"/>
          <w:sz w:val="24"/>
          <w:szCs w:val="24"/>
        </w:rPr>
        <w:t xml:space="preserve"> </w:t>
      </w:r>
      <w:r w:rsidR="00F723A6" w:rsidRPr="00220C73">
        <w:rPr>
          <w:rFonts w:ascii="Helvetica" w:hAnsi="Helvetica" w:cs="Helvetica"/>
          <w:sz w:val="24"/>
          <w:szCs w:val="24"/>
        </w:rPr>
        <w:t>uses</w:t>
      </w:r>
      <w:r w:rsidRPr="00220C73">
        <w:rPr>
          <w:rFonts w:ascii="Helvetica" w:hAnsi="Helvetica" w:cs="Helvetica"/>
          <w:sz w:val="24"/>
          <w:szCs w:val="24"/>
        </w:rPr>
        <w:t xml:space="preserve"> the National Child Development Study (University of London 2020a; 2020b), the British Cohort Study (Bynner 2021; University of London 2021), and the British Household Panel Survey </w:t>
      </w:r>
      <w:commentRangeEnd w:id="22"/>
      <w:r w:rsidR="00A4695B" w:rsidRPr="00220C73">
        <w:rPr>
          <w:rStyle w:val="CommentReference"/>
          <w:rFonts w:ascii="Helvetica" w:hAnsi="Helvetica" w:cs="Helvetica"/>
          <w:sz w:val="24"/>
          <w:szCs w:val="24"/>
        </w:rPr>
        <w:commentReference w:id="22"/>
      </w:r>
      <w:r w:rsidRPr="00220C73">
        <w:rPr>
          <w:rFonts w:ascii="Helvetica" w:hAnsi="Helvetica" w:cs="Helvetica"/>
          <w:sz w:val="24"/>
          <w:szCs w:val="24"/>
        </w:rPr>
        <w:t xml:space="preserve">and Understanding Society (University of Essex 2022) to accomplish its aims of researching youth in transition within a UK context. </w:t>
      </w:r>
    </w:p>
    <w:p w14:paraId="1553DE65"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The British Cohort Study (1970) began when the children of the National Child Development Study (1958) were entering secondary school and moving into the youth phase. The BCS collects data on a ‘younger generation’ and is therefore a suitable data source for comparative analysis with the NCDS. The Millennium Cohort Study (MCS) began in 2000-02 and the most recent sweep of data was collected when the MCS members were age 17. Participants in the MCS are currently too young for comprehensive analyses of their transitions. The MCS is not suitable for this study which seeks to locate youth transitions within a life course perspective.</w:t>
      </w:r>
    </w:p>
    <w:p w14:paraId="4D879126"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The</w:t>
      </w:r>
      <w:r w:rsidRPr="00220C73">
        <w:rPr>
          <w:rFonts w:ascii="Helvetica" w:hAnsi="Helvetica" w:cs="Helvetica"/>
          <w:spacing w:val="-14"/>
          <w:sz w:val="24"/>
          <w:szCs w:val="24"/>
        </w:rPr>
        <w:t xml:space="preserve"> </w:t>
      </w:r>
      <w:r w:rsidRPr="00220C73">
        <w:rPr>
          <w:rFonts w:ascii="Helvetica" w:hAnsi="Helvetica" w:cs="Helvetica"/>
          <w:sz w:val="24"/>
          <w:szCs w:val="24"/>
        </w:rPr>
        <w:t>absence</w:t>
      </w:r>
      <w:r w:rsidRPr="00220C73">
        <w:rPr>
          <w:rFonts w:ascii="Helvetica" w:hAnsi="Helvetica" w:cs="Helvetica"/>
          <w:spacing w:val="-13"/>
          <w:sz w:val="24"/>
          <w:szCs w:val="24"/>
        </w:rPr>
        <w:t xml:space="preserve"> </w:t>
      </w:r>
      <w:r w:rsidRPr="00220C73">
        <w:rPr>
          <w:rFonts w:ascii="Helvetica" w:hAnsi="Helvetica" w:cs="Helvetica"/>
          <w:sz w:val="24"/>
          <w:szCs w:val="24"/>
        </w:rPr>
        <w:t>of</w:t>
      </w:r>
      <w:r w:rsidRPr="00220C73">
        <w:rPr>
          <w:rFonts w:ascii="Helvetica" w:hAnsi="Helvetica" w:cs="Helvetica"/>
          <w:spacing w:val="-14"/>
          <w:sz w:val="24"/>
          <w:szCs w:val="24"/>
        </w:rPr>
        <w:t xml:space="preserve"> </w:t>
      </w:r>
      <w:r w:rsidRPr="00220C73">
        <w:rPr>
          <w:rFonts w:ascii="Helvetica" w:hAnsi="Helvetica" w:cs="Helvetica"/>
          <w:sz w:val="24"/>
          <w:szCs w:val="24"/>
        </w:rPr>
        <w:t>data</w:t>
      </w:r>
      <w:r w:rsidRPr="00220C73">
        <w:rPr>
          <w:rFonts w:ascii="Helvetica" w:hAnsi="Helvetica" w:cs="Helvetica"/>
          <w:spacing w:val="-13"/>
          <w:sz w:val="24"/>
          <w:szCs w:val="24"/>
        </w:rPr>
        <w:t xml:space="preserve"> </w:t>
      </w:r>
      <w:r w:rsidRPr="00220C73">
        <w:rPr>
          <w:rFonts w:ascii="Helvetica" w:hAnsi="Helvetica" w:cs="Helvetica"/>
          <w:sz w:val="24"/>
          <w:szCs w:val="24"/>
        </w:rPr>
        <w:t>on</w:t>
      </w:r>
      <w:r w:rsidRPr="00220C73">
        <w:rPr>
          <w:rFonts w:ascii="Helvetica" w:hAnsi="Helvetica" w:cs="Helvetica"/>
          <w:spacing w:val="-11"/>
          <w:sz w:val="24"/>
          <w:szCs w:val="24"/>
        </w:rPr>
        <w:t xml:space="preserve"> </w:t>
      </w:r>
      <w:r w:rsidRPr="00220C73">
        <w:rPr>
          <w:rFonts w:ascii="Helvetica" w:hAnsi="Helvetica" w:cs="Helvetica"/>
          <w:sz w:val="24"/>
          <w:szCs w:val="24"/>
        </w:rPr>
        <w:t>youth</w:t>
      </w:r>
      <w:r w:rsidRPr="00220C73">
        <w:rPr>
          <w:rFonts w:ascii="Helvetica" w:hAnsi="Helvetica" w:cs="Helvetica"/>
          <w:spacing w:val="-12"/>
          <w:sz w:val="24"/>
          <w:szCs w:val="24"/>
        </w:rPr>
        <w:t xml:space="preserve"> </w:t>
      </w:r>
      <w:r w:rsidRPr="00220C73">
        <w:rPr>
          <w:rFonts w:ascii="Helvetica" w:hAnsi="Helvetica" w:cs="Helvetica"/>
          <w:sz w:val="24"/>
          <w:szCs w:val="24"/>
        </w:rPr>
        <w:t>transitions</w:t>
      </w:r>
      <w:r w:rsidRPr="00220C73">
        <w:rPr>
          <w:rFonts w:ascii="Helvetica" w:hAnsi="Helvetica" w:cs="Helvetica"/>
          <w:spacing w:val="-14"/>
          <w:sz w:val="24"/>
          <w:szCs w:val="24"/>
        </w:rPr>
        <w:t xml:space="preserve"> </w:t>
      </w:r>
      <w:r w:rsidRPr="00220C73">
        <w:rPr>
          <w:rFonts w:ascii="Helvetica" w:hAnsi="Helvetica" w:cs="Helvetica"/>
          <w:sz w:val="24"/>
          <w:szCs w:val="24"/>
        </w:rPr>
        <w:t>from</w:t>
      </w:r>
      <w:r w:rsidRPr="00220C73">
        <w:rPr>
          <w:rFonts w:ascii="Helvetica" w:hAnsi="Helvetica" w:cs="Helvetica"/>
          <w:spacing w:val="-12"/>
          <w:sz w:val="24"/>
          <w:szCs w:val="24"/>
        </w:rPr>
        <w:t xml:space="preserve"> </w:t>
      </w:r>
      <w:r w:rsidRPr="00220C73">
        <w:rPr>
          <w:rFonts w:ascii="Helvetica" w:hAnsi="Helvetica" w:cs="Helvetica"/>
          <w:sz w:val="24"/>
          <w:szCs w:val="24"/>
        </w:rPr>
        <w:t>the</w:t>
      </w:r>
      <w:r w:rsidRPr="00220C73">
        <w:rPr>
          <w:rFonts w:ascii="Helvetica" w:hAnsi="Helvetica" w:cs="Helvetica"/>
          <w:spacing w:val="-13"/>
          <w:sz w:val="24"/>
          <w:szCs w:val="24"/>
        </w:rPr>
        <w:t xml:space="preserve"> </w:t>
      </w:r>
      <w:r w:rsidRPr="00220C73">
        <w:rPr>
          <w:rFonts w:ascii="Helvetica" w:hAnsi="Helvetica" w:cs="Helvetica"/>
          <w:sz w:val="24"/>
          <w:szCs w:val="24"/>
        </w:rPr>
        <w:t>1990s</w:t>
      </w:r>
      <w:r w:rsidRPr="00220C73">
        <w:rPr>
          <w:rFonts w:ascii="Helvetica" w:hAnsi="Helvetica" w:cs="Helvetica"/>
          <w:spacing w:val="-16"/>
          <w:sz w:val="24"/>
          <w:szCs w:val="24"/>
        </w:rPr>
        <w:t xml:space="preserve"> </w:t>
      </w:r>
      <w:r w:rsidRPr="00220C73">
        <w:rPr>
          <w:rFonts w:ascii="Helvetica" w:hAnsi="Helvetica" w:cs="Helvetica"/>
          <w:sz w:val="24"/>
          <w:szCs w:val="24"/>
        </w:rPr>
        <w:t>onwards</w:t>
      </w:r>
      <w:r w:rsidRPr="00220C73">
        <w:rPr>
          <w:rFonts w:ascii="Helvetica" w:hAnsi="Helvetica" w:cs="Helvetica"/>
          <w:spacing w:val="-14"/>
          <w:sz w:val="24"/>
          <w:szCs w:val="24"/>
        </w:rPr>
        <w:t xml:space="preserve"> </w:t>
      </w:r>
      <w:r w:rsidRPr="00220C73">
        <w:rPr>
          <w:rFonts w:ascii="Helvetica" w:hAnsi="Helvetica" w:cs="Helvetica"/>
          <w:sz w:val="24"/>
          <w:szCs w:val="24"/>
        </w:rPr>
        <w:t>presents</w:t>
      </w:r>
      <w:r w:rsidRPr="00220C73">
        <w:rPr>
          <w:rFonts w:ascii="Helvetica" w:hAnsi="Helvetica" w:cs="Helvetica"/>
          <w:spacing w:val="-15"/>
          <w:sz w:val="24"/>
          <w:szCs w:val="24"/>
        </w:rPr>
        <w:t xml:space="preserve"> </w:t>
      </w:r>
      <w:r w:rsidRPr="00220C73">
        <w:rPr>
          <w:rFonts w:ascii="Helvetica" w:hAnsi="Helvetica" w:cs="Helvetica"/>
          <w:sz w:val="24"/>
          <w:szCs w:val="24"/>
        </w:rPr>
        <w:t>a</w:t>
      </w:r>
      <w:r w:rsidRPr="00220C73">
        <w:rPr>
          <w:rFonts w:ascii="Helvetica" w:hAnsi="Helvetica" w:cs="Helvetica"/>
          <w:spacing w:val="-13"/>
          <w:sz w:val="24"/>
          <w:szCs w:val="24"/>
        </w:rPr>
        <w:t xml:space="preserve"> </w:t>
      </w:r>
      <w:r w:rsidRPr="00220C73">
        <w:rPr>
          <w:rFonts w:ascii="Helvetica" w:hAnsi="Helvetica" w:cs="Helvetica"/>
          <w:sz w:val="24"/>
          <w:szCs w:val="24"/>
        </w:rPr>
        <w:t>major</w:t>
      </w:r>
      <w:r w:rsidRPr="00220C73">
        <w:rPr>
          <w:rFonts w:ascii="Helvetica" w:hAnsi="Helvetica" w:cs="Helvetica"/>
          <w:spacing w:val="-12"/>
          <w:sz w:val="24"/>
          <w:szCs w:val="24"/>
        </w:rPr>
        <w:t xml:space="preserve"> </w:t>
      </w:r>
      <w:r w:rsidRPr="00220C73">
        <w:rPr>
          <w:rFonts w:ascii="Helvetica" w:hAnsi="Helvetica" w:cs="Helvetica"/>
          <w:sz w:val="24"/>
          <w:szCs w:val="24"/>
        </w:rPr>
        <w:t>data</w:t>
      </w:r>
      <w:r w:rsidRPr="00220C73">
        <w:rPr>
          <w:rFonts w:ascii="Helvetica" w:hAnsi="Helvetica" w:cs="Helvetica"/>
          <w:spacing w:val="-13"/>
          <w:sz w:val="24"/>
          <w:szCs w:val="24"/>
        </w:rPr>
        <w:t xml:space="preserve"> </w:t>
      </w:r>
      <w:r w:rsidRPr="00220C73">
        <w:rPr>
          <w:rFonts w:ascii="Helvetica" w:hAnsi="Helvetica" w:cs="Helvetica"/>
          <w:sz w:val="24"/>
          <w:szCs w:val="24"/>
        </w:rPr>
        <w:t>obstacle.</w:t>
      </w:r>
      <w:r w:rsidRPr="00220C73">
        <w:rPr>
          <w:rFonts w:ascii="Helvetica" w:hAnsi="Helvetica" w:cs="Helvetica"/>
          <w:spacing w:val="-13"/>
          <w:sz w:val="24"/>
          <w:szCs w:val="24"/>
        </w:rPr>
        <w:t xml:space="preserve"> </w:t>
      </w:r>
      <w:r w:rsidRPr="00220C73">
        <w:rPr>
          <w:rFonts w:ascii="Helvetica" w:hAnsi="Helvetica" w:cs="Helvetica"/>
          <w:sz w:val="24"/>
          <w:szCs w:val="24"/>
        </w:rPr>
        <w:t>This</w:t>
      </w:r>
      <w:r w:rsidRPr="00220C73">
        <w:rPr>
          <w:rFonts w:ascii="Helvetica" w:hAnsi="Helvetica" w:cs="Helvetica"/>
          <w:spacing w:val="-15"/>
          <w:sz w:val="24"/>
          <w:szCs w:val="24"/>
        </w:rPr>
        <w:t xml:space="preserve"> </w:t>
      </w:r>
      <w:r w:rsidRPr="00220C73">
        <w:rPr>
          <w:rFonts w:ascii="Helvetica" w:hAnsi="Helvetica" w:cs="Helvetica"/>
          <w:sz w:val="24"/>
          <w:szCs w:val="24"/>
        </w:rPr>
        <w:t>project will</w:t>
      </w:r>
      <w:r w:rsidRPr="00220C73">
        <w:rPr>
          <w:rFonts w:ascii="Helvetica" w:hAnsi="Helvetica" w:cs="Helvetica"/>
          <w:spacing w:val="-16"/>
          <w:sz w:val="24"/>
          <w:szCs w:val="24"/>
        </w:rPr>
        <w:t xml:space="preserve"> </w:t>
      </w:r>
      <w:r w:rsidRPr="00220C73">
        <w:rPr>
          <w:rFonts w:ascii="Helvetica" w:hAnsi="Helvetica" w:cs="Helvetica"/>
          <w:sz w:val="24"/>
          <w:szCs w:val="24"/>
        </w:rPr>
        <w:t>overcome</w:t>
      </w:r>
      <w:r w:rsidRPr="00220C73">
        <w:rPr>
          <w:rFonts w:ascii="Helvetica" w:hAnsi="Helvetica" w:cs="Helvetica"/>
          <w:spacing w:val="-15"/>
          <w:sz w:val="24"/>
          <w:szCs w:val="24"/>
        </w:rPr>
        <w:t xml:space="preserve"> </w:t>
      </w:r>
      <w:r w:rsidRPr="00220C73">
        <w:rPr>
          <w:rFonts w:ascii="Helvetica" w:hAnsi="Helvetica" w:cs="Helvetica"/>
          <w:sz w:val="24"/>
          <w:szCs w:val="24"/>
        </w:rPr>
        <w:t>this</w:t>
      </w:r>
      <w:r w:rsidRPr="00220C73">
        <w:rPr>
          <w:rFonts w:ascii="Helvetica" w:hAnsi="Helvetica" w:cs="Helvetica"/>
          <w:spacing w:val="-17"/>
          <w:sz w:val="24"/>
          <w:szCs w:val="24"/>
        </w:rPr>
        <w:t xml:space="preserve"> </w:t>
      </w:r>
      <w:r w:rsidRPr="00220C73">
        <w:rPr>
          <w:rFonts w:ascii="Helvetica" w:hAnsi="Helvetica" w:cs="Helvetica"/>
          <w:sz w:val="24"/>
          <w:szCs w:val="24"/>
        </w:rPr>
        <w:t>obstacle</w:t>
      </w:r>
      <w:r w:rsidRPr="00220C73">
        <w:rPr>
          <w:rFonts w:ascii="Helvetica" w:hAnsi="Helvetica" w:cs="Helvetica"/>
          <w:spacing w:val="-16"/>
          <w:sz w:val="24"/>
          <w:szCs w:val="24"/>
        </w:rPr>
        <w:t xml:space="preserve"> </w:t>
      </w:r>
      <w:r w:rsidRPr="00220C73">
        <w:rPr>
          <w:rFonts w:ascii="Helvetica" w:hAnsi="Helvetica" w:cs="Helvetica"/>
          <w:sz w:val="24"/>
          <w:szCs w:val="24"/>
        </w:rPr>
        <w:t>by</w:t>
      </w:r>
      <w:r w:rsidRPr="00220C73">
        <w:rPr>
          <w:rFonts w:ascii="Helvetica" w:hAnsi="Helvetica" w:cs="Helvetica"/>
          <w:spacing w:val="-15"/>
          <w:sz w:val="24"/>
          <w:szCs w:val="24"/>
        </w:rPr>
        <w:t xml:space="preserve"> </w:t>
      </w:r>
      <w:r w:rsidRPr="00220C73">
        <w:rPr>
          <w:rFonts w:ascii="Helvetica" w:hAnsi="Helvetica" w:cs="Helvetica"/>
          <w:sz w:val="24"/>
          <w:szCs w:val="24"/>
        </w:rPr>
        <w:t>using</w:t>
      </w:r>
      <w:r w:rsidRPr="00220C73">
        <w:rPr>
          <w:rFonts w:ascii="Helvetica" w:hAnsi="Helvetica" w:cs="Helvetica"/>
          <w:spacing w:val="-16"/>
          <w:sz w:val="24"/>
          <w:szCs w:val="24"/>
        </w:rPr>
        <w:t xml:space="preserve"> </w:t>
      </w:r>
      <w:r w:rsidRPr="00220C73">
        <w:rPr>
          <w:rFonts w:ascii="Helvetica" w:hAnsi="Helvetica" w:cs="Helvetica"/>
          <w:sz w:val="24"/>
          <w:szCs w:val="24"/>
        </w:rPr>
        <w:t>data</w:t>
      </w:r>
      <w:r w:rsidRPr="00220C73">
        <w:rPr>
          <w:rFonts w:ascii="Helvetica" w:hAnsi="Helvetica" w:cs="Helvetica"/>
          <w:spacing w:val="-15"/>
          <w:sz w:val="24"/>
          <w:szCs w:val="24"/>
        </w:rPr>
        <w:t xml:space="preserve"> </w:t>
      </w:r>
      <w:r w:rsidRPr="00220C73">
        <w:rPr>
          <w:rFonts w:ascii="Helvetica" w:hAnsi="Helvetica" w:cs="Helvetica"/>
          <w:sz w:val="24"/>
          <w:szCs w:val="24"/>
        </w:rPr>
        <w:t>on</w:t>
      </w:r>
      <w:r w:rsidRPr="00220C73">
        <w:rPr>
          <w:rFonts w:ascii="Helvetica" w:hAnsi="Helvetica" w:cs="Helvetica"/>
          <w:spacing w:val="-16"/>
          <w:sz w:val="24"/>
          <w:szCs w:val="24"/>
        </w:rPr>
        <w:t xml:space="preserve"> </w:t>
      </w:r>
      <w:r w:rsidRPr="00220C73">
        <w:rPr>
          <w:rFonts w:ascii="Helvetica" w:hAnsi="Helvetica" w:cs="Helvetica"/>
          <w:sz w:val="24"/>
          <w:szCs w:val="24"/>
        </w:rPr>
        <w:t>young</w:t>
      </w:r>
      <w:r w:rsidRPr="00220C73">
        <w:rPr>
          <w:rFonts w:ascii="Helvetica" w:hAnsi="Helvetica" w:cs="Helvetica"/>
          <w:spacing w:val="-15"/>
          <w:sz w:val="24"/>
          <w:szCs w:val="24"/>
        </w:rPr>
        <w:t xml:space="preserve"> </w:t>
      </w:r>
      <w:r w:rsidRPr="00220C73">
        <w:rPr>
          <w:rFonts w:ascii="Helvetica" w:hAnsi="Helvetica" w:cs="Helvetica"/>
          <w:sz w:val="24"/>
          <w:szCs w:val="24"/>
        </w:rPr>
        <w:t>people</w:t>
      </w:r>
      <w:r w:rsidRPr="00220C73">
        <w:rPr>
          <w:rFonts w:ascii="Helvetica" w:hAnsi="Helvetica" w:cs="Helvetica"/>
          <w:spacing w:val="-14"/>
          <w:sz w:val="24"/>
          <w:szCs w:val="24"/>
        </w:rPr>
        <w:t xml:space="preserve"> </w:t>
      </w:r>
      <w:r w:rsidRPr="00220C73">
        <w:rPr>
          <w:rFonts w:ascii="Helvetica" w:hAnsi="Helvetica" w:cs="Helvetica"/>
          <w:sz w:val="24"/>
          <w:szCs w:val="24"/>
        </w:rPr>
        <w:t>collected</w:t>
      </w:r>
      <w:r w:rsidRPr="00220C73">
        <w:rPr>
          <w:rFonts w:ascii="Helvetica" w:hAnsi="Helvetica" w:cs="Helvetica"/>
          <w:spacing w:val="-13"/>
          <w:sz w:val="24"/>
          <w:szCs w:val="24"/>
        </w:rPr>
        <w:t xml:space="preserve"> </w:t>
      </w:r>
      <w:r w:rsidRPr="00220C73">
        <w:rPr>
          <w:rFonts w:ascii="Helvetica" w:hAnsi="Helvetica" w:cs="Helvetica"/>
          <w:sz w:val="24"/>
          <w:szCs w:val="24"/>
        </w:rPr>
        <w:t>within</w:t>
      </w:r>
      <w:r w:rsidRPr="00220C73">
        <w:rPr>
          <w:rFonts w:ascii="Helvetica" w:hAnsi="Helvetica" w:cs="Helvetica"/>
          <w:spacing w:val="-15"/>
          <w:sz w:val="24"/>
          <w:szCs w:val="24"/>
        </w:rPr>
        <w:t xml:space="preserve"> </w:t>
      </w:r>
      <w:r w:rsidRPr="00220C73">
        <w:rPr>
          <w:rFonts w:ascii="Helvetica" w:hAnsi="Helvetica" w:cs="Helvetica"/>
          <w:sz w:val="24"/>
          <w:szCs w:val="24"/>
        </w:rPr>
        <w:t>the</w:t>
      </w:r>
      <w:r w:rsidRPr="00220C73">
        <w:rPr>
          <w:rFonts w:ascii="Helvetica" w:hAnsi="Helvetica" w:cs="Helvetica"/>
          <w:spacing w:val="-15"/>
          <w:sz w:val="24"/>
          <w:szCs w:val="24"/>
        </w:rPr>
        <w:t xml:space="preserve"> </w:t>
      </w:r>
      <w:r w:rsidRPr="00220C73">
        <w:rPr>
          <w:rFonts w:ascii="Helvetica" w:hAnsi="Helvetica" w:cs="Helvetica"/>
          <w:sz w:val="24"/>
          <w:szCs w:val="24"/>
        </w:rPr>
        <w:t>British</w:t>
      </w:r>
      <w:r w:rsidRPr="00220C73">
        <w:rPr>
          <w:rFonts w:ascii="Helvetica" w:hAnsi="Helvetica" w:cs="Helvetica"/>
          <w:spacing w:val="-17"/>
          <w:sz w:val="24"/>
          <w:szCs w:val="24"/>
        </w:rPr>
        <w:t xml:space="preserve"> </w:t>
      </w:r>
      <w:r w:rsidRPr="00220C73">
        <w:rPr>
          <w:rFonts w:ascii="Helvetica" w:hAnsi="Helvetica" w:cs="Helvetica"/>
          <w:sz w:val="24"/>
          <w:szCs w:val="24"/>
        </w:rPr>
        <w:t>Household</w:t>
      </w:r>
      <w:r w:rsidRPr="00220C73">
        <w:rPr>
          <w:rFonts w:ascii="Helvetica" w:hAnsi="Helvetica" w:cs="Helvetica"/>
          <w:spacing w:val="-16"/>
          <w:sz w:val="24"/>
          <w:szCs w:val="24"/>
        </w:rPr>
        <w:t xml:space="preserve"> </w:t>
      </w:r>
      <w:r w:rsidRPr="00220C73">
        <w:rPr>
          <w:rFonts w:ascii="Helvetica" w:hAnsi="Helvetica" w:cs="Helvetica"/>
          <w:sz w:val="24"/>
          <w:szCs w:val="24"/>
        </w:rPr>
        <w:t>Panel</w:t>
      </w:r>
      <w:r w:rsidRPr="00220C73">
        <w:rPr>
          <w:rFonts w:ascii="Helvetica" w:hAnsi="Helvetica" w:cs="Helvetica"/>
          <w:spacing w:val="-16"/>
          <w:sz w:val="24"/>
          <w:szCs w:val="24"/>
        </w:rPr>
        <w:t xml:space="preserve"> </w:t>
      </w:r>
      <w:r w:rsidRPr="00220C73">
        <w:rPr>
          <w:rFonts w:ascii="Helvetica" w:hAnsi="Helvetica" w:cs="Helvetica"/>
          <w:sz w:val="24"/>
          <w:szCs w:val="24"/>
        </w:rPr>
        <w:t>Survey (1991-2009) and Understanding Society (2009 -). The British Household Panel Survey and Understanding Society include both prospectively and retrospectively collected measures, both of which will be utilized to construct synthetic cohorts of youth data that substitute the missing birth cohorts. The participants in the BHPS are also subsumed into Understanding Society which therefore provides a series of data that extends further into the adult phase of the</w:t>
      </w:r>
      <w:r w:rsidRPr="00220C73">
        <w:rPr>
          <w:rFonts w:ascii="Helvetica" w:hAnsi="Helvetica" w:cs="Helvetica"/>
          <w:spacing w:val="-7"/>
          <w:sz w:val="24"/>
          <w:szCs w:val="24"/>
        </w:rPr>
        <w:t xml:space="preserve"> </w:t>
      </w:r>
      <w:r w:rsidRPr="00220C73">
        <w:rPr>
          <w:rFonts w:ascii="Helvetica" w:hAnsi="Helvetica" w:cs="Helvetica"/>
          <w:sz w:val="24"/>
          <w:szCs w:val="24"/>
        </w:rPr>
        <w:t>life course.</w:t>
      </w:r>
    </w:p>
    <w:p w14:paraId="64D82B14" w14:textId="00943B7A" w:rsidR="00351C49" w:rsidRPr="00220C73" w:rsidRDefault="00351C49" w:rsidP="00351C49">
      <w:pPr>
        <w:rPr>
          <w:rFonts w:ascii="Helvetica" w:hAnsi="Helvetica" w:cs="Helvetica"/>
          <w:sz w:val="24"/>
          <w:szCs w:val="24"/>
        </w:rPr>
      </w:pPr>
      <w:r w:rsidRPr="00220C73">
        <w:rPr>
          <w:rFonts w:ascii="Helvetica" w:hAnsi="Helvetica" w:cs="Helvetica"/>
          <w:sz w:val="24"/>
          <w:szCs w:val="24"/>
        </w:rPr>
        <w:lastRenderedPageBreak/>
        <w:t>Each of these datasets has a breadth of information on a range of topics not relevant to the purposes of this research. Unfortunately, particularly in relation to the older two datasets, a clear and concise codebook is not available. Each dataset comes with what are termed ‘data dictionary’s’ that provide information on the variables, labels, and position within the dataset (among other things). Also made available are the original scanned pdf documents of the questionnaires used for the sweeps required for analysis. Combining these two important documents and for the sake open science practices (clarity above all else) I have constructed my own codebooks</w:t>
      </w:r>
      <w:r w:rsidR="00F723A6" w:rsidRPr="00220C73">
        <w:rPr>
          <w:rStyle w:val="FootnoteReference"/>
          <w:rFonts w:ascii="Helvetica" w:hAnsi="Helvetica" w:cs="Helvetica"/>
          <w:sz w:val="24"/>
          <w:szCs w:val="24"/>
        </w:rPr>
        <w:footnoteReference w:id="4"/>
      </w:r>
      <w:r w:rsidRPr="00220C73">
        <w:rPr>
          <w:rFonts w:ascii="Helvetica" w:hAnsi="Helvetica" w:cs="Helvetica"/>
          <w:sz w:val="24"/>
          <w:szCs w:val="24"/>
        </w:rPr>
        <w:t xml:space="preserve"> of each of the dataset sweeps intended to be used for analysis within the doctoral project. The purpose of this is to produce a uniform codebook style for all datasets being used in the project and to combine some essential elements of the documents provided into one cohesive whole. </w:t>
      </w:r>
      <w:r w:rsidR="00016FBB" w:rsidRPr="00220C73">
        <w:rPr>
          <w:rFonts w:ascii="Helvetica" w:hAnsi="Helvetica" w:cs="Helvetica"/>
          <w:sz w:val="24"/>
          <w:szCs w:val="24"/>
        </w:rPr>
        <w:t>The</w:t>
      </w:r>
      <w:r w:rsidRPr="00220C73">
        <w:rPr>
          <w:rFonts w:ascii="Helvetica" w:hAnsi="Helvetica" w:cs="Helvetica"/>
          <w:sz w:val="24"/>
          <w:szCs w:val="24"/>
        </w:rPr>
        <w:t xml:space="preserve"> matching of variables to their full questions asked within the questionnaire. This enables an easier recognition of the utility of certain variables. The aim of this research is to make comparisons over time using different datasets. A key challenge in this comparison will be finding comparable variables to use over time – the production of data dictionary codebooks is to aid in that variable selection. What would be an </w:t>
      </w:r>
      <w:r w:rsidR="00016FBB" w:rsidRPr="00220C73">
        <w:rPr>
          <w:rFonts w:ascii="Helvetica" w:hAnsi="Helvetica" w:cs="Helvetica"/>
          <w:sz w:val="24"/>
          <w:szCs w:val="24"/>
        </w:rPr>
        <w:t>attractive</w:t>
      </w:r>
      <w:r w:rsidRPr="00220C73">
        <w:rPr>
          <w:rFonts w:ascii="Helvetica" w:hAnsi="Helvetica" w:cs="Helvetica"/>
          <w:sz w:val="24"/>
          <w:szCs w:val="24"/>
        </w:rPr>
        <w:t xml:space="preserve"> variable in one dataset may not exist in another, making the whole point of a comparable exercise rather pointless.  </w:t>
      </w:r>
    </w:p>
    <w:p w14:paraId="53F99B05"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On extensive inspection and cross-referencing between data dictionaries and pdf questionnaires number of inconsistencies (particularly amongst the older datasets) has been found. Common clerical errors have been found in the data dictionaries - variables misnamed, type of data mislabelled etc. This could have potentially impacted variable selection and further analysis had these inconsistencies not been identified and rectified in my own codebooks.</w:t>
      </w:r>
    </w:p>
    <w:p w14:paraId="65A36173" w14:textId="5E14B314" w:rsidR="00216D9E" w:rsidRPr="00220C73" w:rsidRDefault="00351C49" w:rsidP="00351C49">
      <w:pPr>
        <w:pStyle w:val="Heading2"/>
        <w:rPr>
          <w:rFonts w:ascii="Helvetica" w:hAnsi="Helvetica" w:cs="Helvetica"/>
          <w:sz w:val="24"/>
          <w:szCs w:val="24"/>
        </w:rPr>
      </w:pPr>
      <w:bookmarkStart w:id="24" w:name="_Toc131406638"/>
      <w:r w:rsidRPr="00220C73">
        <w:rPr>
          <w:rFonts w:ascii="Helvetica" w:hAnsi="Helvetica" w:cs="Helvetica"/>
          <w:sz w:val="24"/>
          <w:szCs w:val="24"/>
        </w:rPr>
        <w:t>Panel and Cohort Surveys</w:t>
      </w:r>
      <w:bookmarkEnd w:id="24"/>
    </w:p>
    <w:p w14:paraId="5B26FD07" w14:textId="696E3A9F" w:rsidR="00351C49" w:rsidRPr="00220C73" w:rsidRDefault="00351C49" w:rsidP="00265B8A">
      <w:pPr>
        <w:pStyle w:val="Heading3"/>
        <w:rPr>
          <w:rFonts w:ascii="Helvetica" w:hAnsi="Helvetica" w:cs="Helvetica"/>
        </w:rPr>
      </w:pPr>
      <w:bookmarkStart w:id="25" w:name="_Toc131406639"/>
      <w:r w:rsidRPr="00220C73">
        <w:rPr>
          <w:rFonts w:ascii="Helvetica" w:hAnsi="Helvetica" w:cs="Helvetica"/>
        </w:rPr>
        <w:t>National Childhood Development Survey</w:t>
      </w:r>
      <w:bookmarkEnd w:id="25"/>
    </w:p>
    <w:p w14:paraId="78FD9C60" w14:textId="7476D9AB" w:rsidR="00351C49" w:rsidRPr="00220C73" w:rsidRDefault="00351C49" w:rsidP="00351C49">
      <w:pPr>
        <w:rPr>
          <w:rFonts w:ascii="Helvetica" w:hAnsi="Helvetica" w:cs="Helvetica"/>
          <w:sz w:val="24"/>
          <w:szCs w:val="24"/>
        </w:rPr>
      </w:pPr>
      <w:r w:rsidRPr="00220C73">
        <w:rPr>
          <w:rFonts w:ascii="Helvetica" w:hAnsi="Helvetica" w:cs="Helvetica"/>
          <w:sz w:val="24"/>
          <w:szCs w:val="24"/>
        </w:rPr>
        <w:t>The National Child Development Study (NCDS) was the second major nationally representative birth cohort study in the UK. It followed 17,</w:t>
      </w:r>
      <w:r w:rsidR="00016FBB" w:rsidRPr="00220C73">
        <w:rPr>
          <w:rFonts w:ascii="Helvetica" w:hAnsi="Helvetica" w:cs="Helvetica"/>
          <w:sz w:val="24"/>
          <w:szCs w:val="24"/>
        </w:rPr>
        <w:t>415</w:t>
      </w:r>
      <w:r w:rsidRPr="00220C73">
        <w:rPr>
          <w:rFonts w:ascii="Helvetica" w:hAnsi="Helvetica" w:cs="Helvetica"/>
          <w:sz w:val="24"/>
          <w:szCs w:val="24"/>
        </w:rPr>
        <w:t xml:space="preserve"> participants all born within the same week in 1958 </w:t>
      </w:r>
      <w:r w:rsidR="003A19B6" w:rsidRPr="00220C73">
        <w:rPr>
          <w:rFonts w:ascii="Helvetica" w:hAnsi="Helvetica" w:cs="Helvetica"/>
          <w:sz w:val="24"/>
          <w:szCs w:val="24"/>
        </w:rPr>
        <w:fldChar w:fldCharType="begin"/>
      </w:r>
      <w:r w:rsidR="003A19B6" w:rsidRPr="00220C73">
        <w:rPr>
          <w:rFonts w:ascii="Helvetica" w:hAnsi="Helvetica" w:cs="Helvetica"/>
          <w:sz w:val="24"/>
          <w:szCs w:val="24"/>
        </w:rPr>
        <w:instrText xml:space="preserve"> ADDIN ZOTERO_ITEM CSL_CITATION {"citationID":"6fGhSqD5","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Power and Elliott, 2006)</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w:t>
      </w:r>
      <w:r w:rsidR="00016FBB" w:rsidRPr="00220C73">
        <w:rPr>
          <w:rFonts w:ascii="Helvetica" w:hAnsi="Helvetica" w:cs="Helvetica"/>
          <w:sz w:val="24"/>
          <w:szCs w:val="24"/>
        </w:rPr>
        <w:t>For</w:t>
      </w:r>
      <w:r w:rsidRPr="00220C73">
        <w:rPr>
          <w:rFonts w:ascii="Helvetica" w:hAnsi="Helvetica" w:cs="Helvetica"/>
          <w:sz w:val="24"/>
          <w:szCs w:val="24"/>
        </w:rPr>
        <w:t xml:space="preserve"> this </w:t>
      </w:r>
      <w:r w:rsidR="00016FBB" w:rsidRPr="00220C73">
        <w:rPr>
          <w:rFonts w:ascii="Helvetica" w:hAnsi="Helvetica" w:cs="Helvetica"/>
          <w:sz w:val="24"/>
          <w:szCs w:val="24"/>
        </w:rPr>
        <w:t>PhD</w:t>
      </w:r>
      <w:r w:rsidRPr="00220C73">
        <w:rPr>
          <w:rFonts w:ascii="Helvetica" w:hAnsi="Helvetica" w:cs="Helvetica"/>
          <w:sz w:val="24"/>
          <w:szCs w:val="24"/>
        </w:rPr>
        <w:t xml:space="preserve"> the sweeps up to age 23 are selected for intended use. The NCDS coming off the back of the first birth cohort (and its first few sweeps) mainly focused upon health-related outcomes- though as the children grew older, and eventually into adults more and more data was collected on other outcomes which are inclusive to the aims of this doctoral project- primarily educational and occupational outcomes.</w:t>
      </w:r>
    </w:p>
    <w:p w14:paraId="3464F621"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Post-hoc the NCDS has been harmonised on many fronts with the British Cohort Study - the third major birth cohort study in the UK - particularly along socio-economic class harmonisation. This harmonisation has allowed for comparisons between datasets to be made easier by harmonising the occupational codes of the NCDS and BCS datasets. </w:t>
      </w:r>
    </w:p>
    <w:p w14:paraId="20430F28" w14:textId="353EB8DE"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The overarching theme of this doctoral project will be locating key youth transitions in the more comprehensive context of the life course </w:t>
      </w:r>
      <w:r w:rsidR="003A19B6" w:rsidRPr="00220C73">
        <w:rPr>
          <w:rFonts w:ascii="Helvetica" w:hAnsi="Helvetica" w:cs="Helvetica"/>
          <w:sz w:val="24"/>
          <w:szCs w:val="24"/>
        </w:rPr>
        <w:fldChar w:fldCharType="begin"/>
      </w:r>
      <w:r w:rsidR="003A19B6" w:rsidRPr="00220C73">
        <w:rPr>
          <w:rFonts w:ascii="Helvetica" w:hAnsi="Helvetica" w:cs="Helvetica"/>
          <w:sz w:val="24"/>
          <w:szCs w:val="24"/>
        </w:rPr>
        <w:instrText xml:space="preserve"> ADDIN ZOTERO_ITEM CSL_CITATION {"citationID":"00p4pjb5","properties":{"formattedCitation":"(Elder, 1994)","plainCitation":"(Elder, 1994)","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Elder, 1994)</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The work will seek </w:t>
      </w:r>
      <w:r w:rsidRPr="00220C73">
        <w:rPr>
          <w:rFonts w:ascii="Helvetica" w:hAnsi="Helvetica" w:cs="Helvetica"/>
          <w:sz w:val="24"/>
          <w:szCs w:val="24"/>
        </w:rPr>
        <w:lastRenderedPageBreak/>
        <w:t>to understand historical changes in the youth transitions through detailed comparative cohort analyses. The older birth cohort studies chosen for analysis, i.e. the National Child Development Study (1958) and the British Cohort Study (1970) support comparative analyses precisely because of such work leading to social class harmonisation. Primarily the datasets chosen to answer the research questions stated above will be required to have a certain level of data on educational attainment</w:t>
      </w:r>
      <w:r w:rsidR="00016FBB" w:rsidRPr="00220C73">
        <w:rPr>
          <w:rFonts w:ascii="Helvetica" w:hAnsi="Helvetica" w:cs="Helvetica"/>
          <w:sz w:val="24"/>
          <w:szCs w:val="24"/>
        </w:rPr>
        <w:t xml:space="preserve"> and economic activity. T</w:t>
      </w:r>
      <w:r w:rsidRPr="00220C73">
        <w:rPr>
          <w:rFonts w:ascii="Helvetica" w:hAnsi="Helvetica" w:cs="Helvetica"/>
          <w:sz w:val="24"/>
          <w:szCs w:val="24"/>
        </w:rPr>
        <w:t xml:space="preserve">he extensive nature of the NCDS allows for a great variety of variables on this matter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3mQW8fLj","properties":{"formattedCitation":"(Dearden {\\i{}et al.}, 2002)","plainCitation":"(Dearden et al., 2002)","dontUpdate":true,"noteIndex":0},"citationItems":[{"id":1400,"uris":["http://zotero.org/users/8741181/items/52HIM9YS"],"itemData":{"id":1400,"type":"article-journal","container-title":"Bulletin of Economic Research","issue":"3","title":"The Returns to Academic and Vocational Qualifications in Britain.pdf","volume":"53","author":[{"family":"Dearden","given":"Lorraine"},{"family":"McIntosh","given":"Steven"},{"family":"Myck","given":"Michal"},{"family":"Vignoles","given":"Anna"}],"issued":{"date-parts":[["2002"]]}}}],"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 xml:space="preserve">(Dearden </w:t>
      </w:r>
      <w:r w:rsidR="003A19B6" w:rsidRPr="00220C73">
        <w:rPr>
          <w:rFonts w:ascii="Helvetica" w:hAnsi="Helvetica" w:cs="Helvetica"/>
          <w:i/>
          <w:iCs/>
          <w:sz w:val="24"/>
          <w:szCs w:val="24"/>
        </w:rPr>
        <w:t>et al.</w:t>
      </w:r>
      <w:r w:rsidR="003A19B6" w:rsidRPr="00220C73">
        <w:rPr>
          <w:rFonts w:ascii="Helvetica" w:hAnsi="Helvetica" w:cs="Helvetica"/>
          <w:sz w:val="24"/>
          <w:szCs w:val="24"/>
        </w:rPr>
        <w:t>, 2002: 262)</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in particular the cohort surveyed at age 23 offers a full post-mandatory school history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qb7HDkvi","properties":{"formattedCitation":"(Blanden and Machin, 2004)","plainCitation":"(Blanden and Machin, 2004)","dontUpdate":true,"noteIndex":0},"citationItems":[{"id":2720,"uris":["http://zotero.org/users/8741181/items/ZXLNDB3L"],"itemData":{"id":2720,"type":"article-journal","abstract":"In this paper we explore changes over time in higher education (HE) participation and attainment between people from richer and poorer family backgrounds during a time period when the UK higher education system expanded at a rapid rate. We use longitudinal data from three time periods to study temporal shifts in HE participation and attainment across parental income groups for children going to university in the 1970s, 1980s and 1990s. The key finding is a highly policy relevant one, namely that HE expansion has not been equally distributed across people from richer and poorer backgrounds. Rather, it has disproportionately benefited children from relatively rich families. Despite the fact that many more children from higher income backgrounds participated in HE before the recent expansion of the system, the expansion acted to widen participation gaps between rich and poor children. This finding is robust to different measures of education participation and inequality. It also emerges from nonparametric estimations and from a more detailed econometric model allowing for the sequential nature of education choices with potentially different income associations at different stages of the education sequence.","container-title":"Scottish Journal of Political Economy","DOI":"10.1111/j.0036-9292.2004.00304.x","ISSN":"0036-9292, 1467-9485","issue":"2","journalAbbreviation":"Scottish J Political Economy","language":"en","page":"230-249","source":"DOI.org (Crossref)","title":"Educational Inequality and the Expansion of UK Higher Education","volume":"51","author":[{"family":"Blanden","given":"Jo"},{"family":"Machin","given":"Stephen"}],"issued":{"date-parts":[["2004",5]]}}}],"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Blanden and Machin, 2004: 9)</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47A929BA" w14:textId="1B193E15"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A primary reason for using the NCDS as the first dataset for </w:t>
      </w:r>
      <w:r w:rsidR="00016FBB" w:rsidRPr="00220C73">
        <w:rPr>
          <w:rFonts w:ascii="Helvetica" w:hAnsi="Helvetica" w:cs="Helvetica"/>
          <w:sz w:val="24"/>
          <w:szCs w:val="24"/>
        </w:rPr>
        <w:t>analysis</w:t>
      </w:r>
      <w:r w:rsidRPr="00220C73">
        <w:rPr>
          <w:rFonts w:ascii="Helvetica" w:hAnsi="Helvetica" w:cs="Helvetica"/>
          <w:sz w:val="24"/>
          <w:szCs w:val="24"/>
        </w:rPr>
        <w:t xml:space="preserve"> is that the school leaving age was raised to 16 years old in 1973</w:t>
      </w:r>
      <w:r w:rsidR="003A19B6" w:rsidRPr="00220C73">
        <w:rPr>
          <w:rFonts w:ascii="Helvetica" w:hAnsi="Helvetica" w:cs="Helvetica"/>
          <w:sz w:val="24"/>
          <w:szCs w:val="24"/>
        </w:rPr>
        <w:t xml:space="preserve">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v7DYi2QN","properties":{"formattedCitation":"(Power and Elliott, 2006)","plainCitation":"(Power and Elliott, 2006)","dontUpdate":true,"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Power and Elliott, 2006: 34)</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making the cohort members of the NCDS part of the first-year group to stay in school for this period of time and makes school leaving age a constant across all three proposed datasets. </w:t>
      </w:r>
    </w:p>
    <w:p w14:paraId="44CBDDB9" w14:textId="31588300" w:rsidR="00351C49" w:rsidRPr="00220C73" w:rsidRDefault="00351C49" w:rsidP="00265B8A">
      <w:pPr>
        <w:pStyle w:val="Heading3"/>
        <w:rPr>
          <w:rFonts w:ascii="Helvetica" w:hAnsi="Helvetica" w:cs="Helvetica"/>
        </w:rPr>
      </w:pPr>
      <w:bookmarkStart w:id="26" w:name="_Toc131406640"/>
      <w:r w:rsidRPr="00220C73">
        <w:rPr>
          <w:rFonts w:ascii="Helvetica" w:hAnsi="Helvetica" w:cs="Helvetica"/>
        </w:rPr>
        <w:t>British Cohort Survey</w:t>
      </w:r>
      <w:bookmarkEnd w:id="26"/>
    </w:p>
    <w:p w14:paraId="20D14FF4" w14:textId="19D54D89" w:rsidR="00351C49" w:rsidRPr="00220C73" w:rsidRDefault="00016FBB" w:rsidP="00351C49">
      <w:pPr>
        <w:rPr>
          <w:rFonts w:ascii="Helvetica" w:hAnsi="Helvetica" w:cs="Helvetica"/>
          <w:sz w:val="24"/>
          <w:szCs w:val="24"/>
        </w:rPr>
      </w:pPr>
      <w:r w:rsidRPr="00220C73">
        <w:rPr>
          <w:rFonts w:ascii="Helvetica" w:hAnsi="Helvetica" w:cs="Helvetica"/>
          <w:sz w:val="24"/>
          <w:szCs w:val="24"/>
        </w:rPr>
        <w:t>T</w:t>
      </w:r>
      <w:r w:rsidR="00351C49" w:rsidRPr="00220C73">
        <w:rPr>
          <w:rFonts w:ascii="Helvetica" w:hAnsi="Helvetica" w:cs="Helvetica"/>
          <w:sz w:val="24"/>
          <w:szCs w:val="24"/>
        </w:rPr>
        <w:t xml:space="preserve">he British Cohort Study (BCS) was the third major nationally representative cohort study within the UK. Starting in 1970 it followed 17,000 participants born within the same week (Elliott and Shepard 2006: 837). The cohort had repeated contact with participants from 1970 to 2021. </w:t>
      </w:r>
      <w:r w:rsidRPr="00220C73">
        <w:rPr>
          <w:rFonts w:ascii="Helvetica" w:hAnsi="Helvetica" w:cs="Helvetica"/>
          <w:sz w:val="24"/>
          <w:szCs w:val="24"/>
        </w:rPr>
        <w:t>For this reserach</w:t>
      </w:r>
      <w:r w:rsidR="00351C49" w:rsidRPr="00220C73">
        <w:rPr>
          <w:rFonts w:ascii="Helvetica" w:hAnsi="Helvetica" w:cs="Helvetica"/>
          <w:sz w:val="24"/>
          <w:szCs w:val="24"/>
        </w:rPr>
        <w:t xml:space="preserve"> the 16, 26, and 30 sweeps are selected for intended use (though earlier sweeps may be used for explanatory variable selection). A full and detailed educational background history was taken for participants at age 30 in the BCS which is the rationalisation for including it within the analysis. The sample at age 26 and after, faces significant sample attrition and is primarily attributed to individuals moving and not being able to be traced (ibid). </w:t>
      </w:r>
    </w:p>
    <w:p w14:paraId="18F50D86"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The BCS unlike the NCDS was not primarily created with health outcomes in mind and so has a breadth of information on a range of social, economic, political, and educational matters in relation to the individual.</w:t>
      </w:r>
    </w:p>
    <w:p w14:paraId="0C1484E8"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In contrast to the NCDS the BCS does not collect full details on employment and post-mandatory schooling for its sample until they reach age 30 – there is a survey conducted at age 26 but it is somewhat unsatisfactory for any rigour level of education or employment analysis (Blanden and Machin 2004: 9). </w:t>
      </w:r>
    </w:p>
    <w:p w14:paraId="2BA6618E" w14:textId="42140450" w:rsidR="00351C49" w:rsidRPr="00220C73" w:rsidRDefault="00351C49" w:rsidP="00265B8A">
      <w:pPr>
        <w:pStyle w:val="Heading3"/>
        <w:rPr>
          <w:rFonts w:ascii="Helvetica" w:hAnsi="Helvetica" w:cs="Helvetica"/>
        </w:rPr>
      </w:pPr>
      <w:bookmarkStart w:id="27" w:name="_Toc131406641"/>
      <w:r w:rsidRPr="00220C73">
        <w:rPr>
          <w:rFonts w:ascii="Helvetica" w:hAnsi="Helvetica" w:cs="Helvetica"/>
        </w:rPr>
        <w:t>British Household Panel Survey and UK Household Panel Survey</w:t>
      </w:r>
      <w:bookmarkEnd w:id="27"/>
    </w:p>
    <w:p w14:paraId="6009BEC9" w14:textId="1BAAF7AA"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The British Household Panel Survey (BHPS) and Understanding Society (UKHLS) were two datasets, the BHPS was subsumed into the UKHLS by design. Those individuals subsumed into the UKHLS did so in the 2010-11 period. The BHPS originated with the study of 5,500 British households and contained 10,300 individuals </w:t>
      </w:r>
      <w:r w:rsidR="003A19B6" w:rsidRPr="00220C73">
        <w:rPr>
          <w:rFonts w:ascii="Helvetica" w:hAnsi="Helvetica" w:cs="Helvetica"/>
          <w:sz w:val="24"/>
          <w:szCs w:val="24"/>
        </w:rPr>
        <w:fldChar w:fldCharType="begin"/>
      </w:r>
      <w:r w:rsidR="00012DBD" w:rsidRPr="00220C73">
        <w:rPr>
          <w:rFonts w:ascii="Helvetica" w:hAnsi="Helvetica" w:cs="Helvetica"/>
          <w:sz w:val="24"/>
          <w:szCs w:val="24"/>
        </w:rPr>
        <w:instrText xml:space="preserve"> ADDIN ZOTERO_ITEM CSL_CITATION {"citationID":"bt5ZGcpF","properties":{"formattedCitation":"(Murray, 2011)","plainCitation":"(Murray, 2011)","dontUpdate":true,"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Murray, 2011: 75)</w:t>
      </w:r>
      <w:r w:rsidR="003A19B6"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70E91748" w14:textId="6009D195" w:rsidR="00351C49" w:rsidRPr="00220C73" w:rsidRDefault="00351C49" w:rsidP="00351C49">
      <w:pPr>
        <w:rPr>
          <w:rFonts w:ascii="Helvetica" w:hAnsi="Helvetica" w:cs="Helvetica"/>
          <w:sz w:val="24"/>
          <w:szCs w:val="24"/>
        </w:rPr>
      </w:pPr>
      <w:r w:rsidRPr="00220C73">
        <w:rPr>
          <w:rFonts w:ascii="Helvetica" w:hAnsi="Helvetica" w:cs="Helvetica"/>
          <w:sz w:val="24"/>
          <w:szCs w:val="24"/>
        </w:rPr>
        <w:t>The BHPS produces information on educational background, recent educational attainment, and employment records (Murray 2011: 85). In terms of educational background, the BHPS records all qualifications obtained including at school, higher education and vocational qualifications</w:t>
      </w:r>
      <w:r w:rsidR="003A19B6" w:rsidRPr="00220C73">
        <w:rPr>
          <w:rFonts w:ascii="Helvetica" w:hAnsi="Helvetica" w:cs="Helvetica"/>
          <w:sz w:val="24"/>
          <w:szCs w:val="24"/>
        </w:rPr>
        <w:t xml:space="preserve"> </w:t>
      </w:r>
      <w:r w:rsidR="003A19B6" w:rsidRPr="00220C73">
        <w:rPr>
          <w:rFonts w:ascii="Helvetica" w:hAnsi="Helvetica" w:cs="Helvetica"/>
          <w:sz w:val="24"/>
          <w:szCs w:val="24"/>
        </w:rPr>
        <w:fldChar w:fldCharType="begin"/>
      </w:r>
      <w:r w:rsidR="003A19B6" w:rsidRPr="00220C73">
        <w:rPr>
          <w:rFonts w:ascii="Helvetica" w:hAnsi="Helvetica" w:cs="Helvetica"/>
          <w:sz w:val="24"/>
          <w:szCs w:val="24"/>
        </w:rPr>
        <w:instrText xml:space="preserve"> ADDIN ZOTERO_ITEM CSL_CITATION {"citationID":"4jTol5Dd","properties":{"formattedCitation":"(Jenkins and Sabates, 2007)","plainCitation":"(Jenkins and Sabates, 2007)","noteIndex":0},"citationItems":[{"id":2678,"uris":["http://zotero.org/users/8741181/items/ULC8XG93"],"itemData":{"id":2678,"type":"article-journal","container-title":"Centre for Longitudinal Studies","language":"en","page":"30","source":"Zotero","title":"THE CLASSIFICATION OF QUALIFICATIONS IN SOCIAL SURVEYS","author":[{"family":"Jenkins","given":"Andrew"},{"family":"Sabates","given":"Ricardo"}],"issued":{"date-parts":[["2007"]]}}}],"schema":"https://github.com/citation-style-language/schema/raw/master/csl-citation.json"} </w:instrText>
      </w:r>
      <w:r w:rsidR="003A19B6" w:rsidRPr="00220C73">
        <w:rPr>
          <w:rFonts w:ascii="Helvetica" w:hAnsi="Helvetica" w:cs="Helvetica"/>
          <w:sz w:val="24"/>
          <w:szCs w:val="24"/>
        </w:rPr>
        <w:fldChar w:fldCharType="separate"/>
      </w:r>
      <w:r w:rsidR="003A19B6" w:rsidRPr="00220C73">
        <w:rPr>
          <w:rFonts w:ascii="Helvetica" w:hAnsi="Helvetica" w:cs="Helvetica"/>
          <w:sz w:val="24"/>
          <w:szCs w:val="24"/>
        </w:rPr>
        <w:t>(Jenkins and Sabates, 2007)</w:t>
      </w:r>
      <w:r w:rsidR="003A19B6" w:rsidRPr="00220C73">
        <w:rPr>
          <w:rFonts w:ascii="Helvetica" w:hAnsi="Helvetica" w:cs="Helvetica"/>
          <w:sz w:val="24"/>
          <w:szCs w:val="24"/>
        </w:rPr>
        <w:fldChar w:fldCharType="end"/>
      </w:r>
      <w:r w:rsidR="003A19B6" w:rsidRPr="00220C73">
        <w:rPr>
          <w:rFonts w:ascii="Helvetica" w:hAnsi="Helvetica" w:cs="Helvetica"/>
          <w:sz w:val="24"/>
          <w:szCs w:val="24"/>
        </w:rPr>
        <w:t>.</w:t>
      </w:r>
    </w:p>
    <w:p w14:paraId="392F256F" w14:textId="7163FCF3" w:rsidR="00351C49" w:rsidRPr="00220C73" w:rsidRDefault="00351C49" w:rsidP="00351C49">
      <w:pPr>
        <w:rPr>
          <w:rFonts w:ascii="Helvetica" w:hAnsi="Helvetica" w:cs="Helvetica"/>
          <w:sz w:val="24"/>
          <w:szCs w:val="24"/>
        </w:rPr>
      </w:pPr>
      <w:r w:rsidRPr="00220C73">
        <w:rPr>
          <w:rFonts w:ascii="Helvetica" w:hAnsi="Helvetica" w:cs="Helvetica"/>
          <w:sz w:val="24"/>
          <w:szCs w:val="24"/>
        </w:rPr>
        <w:lastRenderedPageBreak/>
        <w:t xml:space="preserve">Both the BHPS and UKHLS are household panel surveys meaning that unlike the NCDS and BCS respondents were not recruited from birth within a certain week. </w:t>
      </w:r>
      <w:r w:rsidR="00016FBB" w:rsidRPr="00220C73">
        <w:rPr>
          <w:rFonts w:ascii="Helvetica" w:hAnsi="Helvetica" w:cs="Helvetica"/>
          <w:sz w:val="24"/>
          <w:szCs w:val="24"/>
        </w:rPr>
        <w:t>To</w:t>
      </w:r>
      <w:r w:rsidRPr="00220C73">
        <w:rPr>
          <w:rFonts w:ascii="Helvetica" w:hAnsi="Helvetica" w:cs="Helvetica"/>
          <w:sz w:val="24"/>
          <w:szCs w:val="24"/>
        </w:rPr>
        <w:t xml:space="preserve"> compare and contrast the three datasets over time synthetic cohorts will be created. </w:t>
      </w:r>
    </w:p>
    <w:p w14:paraId="336A89BD"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Within BHPS individuals are born between 1904 and 1985. Whilst it would at first seem best to take these birth years as individual cohorts, this would cause problems, biggest of which being taking a yearly approach would leave for an underwhelming sample size per year – in saying this, the work of Murray (2011) has demonstrated using the BHPS that yearly cohorts are sufficient for data analysis of educational data. </w:t>
      </w:r>
    </w:p>
    <w:p w14:paraId="1932E49D" w14:textId="77777777" w:rsidR="00351C49" w:rsidRPr="00220C73" w:rsidRDefault="00351C49" w:rsidP="00351C49">
      <w:pPr>
        <w:rPr>
          <w:rFonts w:ascii="Helvetica" w:hAnsi="Helvetica" w:cs="Helvetica"/>
          <w:sz w:val="24"/>
          <w:szCs w:val="24"/>
        </w:rPr>
      </w:pPr>
      <w:r w:rsidRPr="00220C73">
        <w:rPr>
          <w:rFonts w:ascii="Helvetica" w:hAnsi="Helvetica" w:cs="Helvetica"/>
          <w:sz w:val="24"/>
          <w:szCs w:val="24"/>
        </w:rPr>
        <w:t xml:space="preserve">The construction of synthetic cohorts withing the BHPS will be achieved by splitting the BHPS waves or years of interview into school years – in other words pooling peoples of similar ages into a cut off point for when the school year starts in September (Murray 2011: 91). This in essence creates ‘synthetic’ cohorts for data analysis.  By constructing synthetic cohorts in this way, the data will need to be limited to England and Wales as Scotland has different school years and age cut-off points for pupils (Murray 2011: 101). </w:t>
      </w:r>
    </w:p>
    <w:p w14:paraId="379365F3" w14:textId="113E0706" w:rsidR="000D0B4E" w:rsidRPr="00220C73" w:rsidRDefault="00351C49" w:rsidP="000D0B4E">
      <w:pPr>
        <w:rPr>
          <w:rFonts w:ascii="Helvetica" w:hAnsi="Helvetica" w:cs="Helvetica"/>
          <w:sz w:val="24"/>
          <w:szCs w:val="24"/>
        </w:rPr>
      </w:pPr>
      <w:r w:rsidRPr="00220C73">
        <w:rPr>
          <w:rFonts w:ascii="Helvetica" w:hAnsi="Helvetica" w:cs="Helvetica"/>
          <w:sz w:val="24"/>
          <w:szCs w:val="24"/>
        </w:rPr>
        <w:t>Reflecting on Murray’s sample size of synthetic cohorts ranging from 1991-1999 the sizes range from a low of 97 in 1991 to a high of 146 in 1996- a table that presents this sample size can be found in appendix two of Murray (2011)</w:t>
      </w:r>
      <w:r w:rsidRPr="00220C73">
        <w:rPr>
          <w:rFonts w:ascii="Helvetica" w:hAnsi="Helvetica" w:cs="Helvetica"/>
          <w:b/>
          <w:bCs/>
          <w:sz w:val="24"/>
          <w:szCs w:val="24"/>
        </w:rPr>
        <w:t xml:space="preserve">. </w:t>
      </w:r>
      <w:r w:rsidRPr="00220C73">
        <w:rPr>
          <w:rFonts w:ascii="Helvetica" w:hAnsi="Helvetica" w:cs="Helvetica"/>
          <w:sz w:val="24"/>
          <w:szCs w:val="24"/>
        </w:rPr>
        <w:t xml:space="preserve">Thus, this </w:t>
      </w:r>
      <w:r w:rsidR="0095687E" w:rsidRPr="00220C73">
        <w:rPr>
          <w:rFonts w:ascii="Helvetica" w:hAnsi="Helvetica" w:cs="Helvetica"/>
          <w:sz w:val="24"/>
          <w:szCs w:val="24"/>
        </w:rPr>
        <w:t>research</w:t>
      </w:r>
      <w:r w:rsidRPr="00220C73">
        <w:rPr>
          <w:rFonts w:ascii="Helvetica" w:hAnsi="Helvetica" w:cs="Helvetica"/>
          <w:sz w:val="24"/>
          <w:szCs w:val="24"/>
        </w:rPr>
        <w:t xml:space="preserve"> proposes to emulate Murray’s approach. The sample size is satisfactory for data analysis- including comparison with other datasets (Murray 2011). By maintaining a yearly cohort from 1991-1999 it also allows for a more fine-grained analysis of the time period. </w:t>
      </w:r>
    </w:p>
    <w:p w14:paraId="65DA3B7E" w14:textId="0573D3BE" w:rsidR="00351C49" w:rsidRPr="00220C73" w:rsidRDefault="00351C49" w:rsidP="00351C49">
      <w:pPr>
        <w:pStyle w:val="Heading2"/>
        <w:rPr>
          <w:rFonts w:ascii="Helvetica" w:hAnsi="Helvetica" w:cs="Helvetica"/>
          <w:sz w:val="24"/>
          <w:szCs w:val="24"/>
        </w:rPr>
      </w:pPr>
      <w:bookmarkStart w:id="28" w:name="_Toc131406642"/>
      <w:r w:rsidRPr="00220C73">
        <w:rPr>
          <w:rFonts w:ascii="Helvetica" w:hAnsi="Helvetica" w:cs="Helvetica"/>
          <w:sz w:val="24"/>
          <w:szCs w:val="24"/>
        </w:rPr>
        <w:t>Structure of Thesis</w:t>
      </w:r>
      <w:bookmarkStart w:id="29" w:name="_Hlk128049522"/>
      <w:bookmarkEnd w:id="28"/>
    </w:p>
    <w:p w14:paraId="478EC7E3" w14:textId="4CF69008" w:rsidR="005C395A" w:rsidRPr="00220C73" w:rsidRDefault="005C395A" w:rsidP="005C395A">
      <w:pPr>
        <w:rPr>
          <w:rFonts w:ascii="Helvetica" w:hAnsi="Helvetica" w:cs="Helvetica"/>
          <w:sz w:val="24"/>
          <w:szCs w:val="24"/>
        </w:rPr>
      </w:pPr>
      <w:r w:rsidRPr="00220C73">
        <w:rPr>
          <w:rFonts w:ascii="Helvetica" w:hAnsi="Helvetica" w:cs="Helvetica"/>
          <w:sz w:val="24"/>
          <w:szCs w:val="24"/>
        </w:rPr>
        <w:t xml:space="preserve">This thesis is split into five </w:t>
      </w:r>
      <w:r w:rsidR="0043646C" w:rsidRPr="00220C73">
        <w:rPr>
          <w:rFonts w:ascii="Helvetica" w:hAnsi="Helvetica" w:cs="Helvetica"/>
          <w:sz w:val="24"/>
          <w:szCs w:val="24"/>
        </w:rPr>
        <w:t>consecutive</w:t>
      </w:r>
      <w:r w:rsidRPr="00220C73">
        <w:rPr>
          <w:rFonts w:ascii="Helvetica" w:hAnsi="Helvetica" w:cs="Helvetica"/>
          <w:sz w:val="24"/>
          <w:szCs w:val="24"/>
        </w:rPr>
        <w:t xml:space="preserve"> chapters. The first deals with the National Childhood Development Survey and focuses upon a historical analysis of the first transition from school-to-work following the end of mandatory schooling at age 16. This analysis seeks to update previous work in the area of youth transitions by taking note of missing data – something which earlier studies either failed to </w:t>
      </w:r>
      <w:r w:rsidR="0043646C" w:rsidRPr="00220C73">
        <w:rPr>
          <w:rFonts w:ascii="Helvetica" w:hAnsi="Helvetica" w:cs="Helvetica"/>
          <w:sz w:val="24"/>
          <w:szCs w:val="24"/>
        </w:rPr>
        <w:t>do or</w:t>
      </w:r>
      <w:r w:rsidRPr="00220C73">
        <w:rPr>
          <w:rFonts w:ascii="Helvetica" w:hAnsi="Helvetica" w:cs="Helvetica"/>
          <w:sz w:val="24"/>
          <w:szCs w:val="24"/>
        </w:rPr>
        <w:t xml:space="preserve"> couldn’t do because of lack of statistical techniques such as multiple imputation being </w:t>
      </w:r>
      <w:r w:rsidR="0043646C" w:rsidRPr="00220C73">
        <w:rPr>
          <w:rFonts w:ascii="Helvetica" w:hAnsi="Helvetica" w:cs="Helvetica"/>
          <w:sz w:val="24"/>
          <w:szCs w:val="24"/>
        </w:rPr>
        <w:t>unavailable</w:t>
      </w:r>
      <w:r w:rsidRPr="00220C73">
        <w:rPr>
          <w:rFonts w:ascii="Helvetica" w:hAnsi="Helvetica" w:cs="Helvetica"/>
          <w:sz w:val="24"/>
          <w:szCs w:val="24"/>
        </w:rPr>
        <w:t xml:space="preserve"> at the time. This chapter also builds upon a sensitivity analysis of social class</w:t>
      </w:r>
      <w:r w:rsidR="0043646C" w:rsidRPr="00220C73">
        <w:rPr>
          <w:rFonts w:ascii="Helvetica" w:hAnsi="Helvetica" w:cs="Helvetica"/>
          <w:sz w:val="24"/>
          <w:szCs w:val="24"/>
        </w:rPr>
        <w:t xml:space="preserve">, seeking to compare social class measures over time to see if there is a relevant temporal element to social class construction that substantively impacts interpretations of subsequent models. Chapter two does the same but with the British Cohort Survey. Chapter three does the same but with the UKHLS… Chapter four is a comparative chapter that takes all available evidence thus far from each chapter cohort and contrasts them. This is also where substantive discussion of sensitivity analysis will take place. Finally, chapter five is a conclusion chapter. </w:t>
      </w:r>
    </w:p>
    <w:p w14:paraId="14B7B689" w14:textId="77777777" w:rsidR="00A4695B" w:rsidRPr="00220C73" w:rsidRDefault="00A4695B">
      <w:pPr>
        <w:rPr>
          <w:rFonts w:ascii="Helvetica" w:eastAsiaTheme="majorEastAsia" w:hAnsi="Helvetica" w:cs="Helvetica"/>
          <w:color w:val="2F5496" w:themeColor="accent1" w:themeShade="BF"/>
          <w:sz w:val="24"/>
          <w:szCs w:val="24"/>
        </w:rPr>
      </w:pPr>
      <w:bookmarkStart w:id="30" w:name="_Hlk126172371"/>
      <w:r w:rsidRPr="00220C73">
        <w:rPr>
          <w:rFonts w:ascii="Helvetica" w:hAnsi="Helvetica" w:cs="Helvetica"/>
          <w:sz w:val="24"/>
          <w:szCs w:val="24"/>
        </w:rPr>
        <w:br w:type="page"/>
      </w:r>
    </w:p>
    <w:p w14:paraId="02900B55" w14:textId="219C2700" w:rsidR="00351C49" w:rsidRPr="00220C73" w:rsidRDefault="00203676" w:rsidP="00351C49">
      <w:pPr>
        <w:pStyle w:val="Heading1"/>
        <w:rPr>
          <w:rFonts w:ascii="Helvetica" w:hAnsi="Helvetica" w:cs="Helvetica"/>
          <w:sz w:val="24"/>
          <w:szCs w:val="24"/>
        </w:rPr>
      </w:pPr>
      <w:bookmarkStart w:id="31" w:name="_Toc131406643"/>
      <w:r w:rsidRPr="00220C73">
        <w:rPr>
          <w:rFonts w:ascii="Helvetica" w:hAnsi="Helvetica" w:cs="Helvetica"/>
          <w:sz w:val="24"/>
          <w:szCs w:val="24"/>
        </w:rPr>
        <w:lastRenderedPageBreak/>
        <w:t>Chapter One</w:t>
      </w:r>
      <w:r w:rsidR="00351C49" w:rsidRPr="00220C73">
        <w:rPr>
          <w:rFonts w:ascii="Helvetica" w:hAnsi="Helvetica" w:cs="Helvetica"/>
          <w:sz w:val="24"/>
          <w:szCs w:val="24"/>
        </w:rPr>
        <w:t>: The National Childhood Development Survey: Youth Transitions in Education and Employment</w:t>
      </w:r>
      <w:bookmarkEnd w:id="31"/>
    </w:p>
    <w:p w14:paraId="393C303E" w14:textId="44DE8F71" w:rsidR="00216D9E" w:rsidRPr="00220C73" w:rsidRDefault="00351C49" w:rsidP="00351C49">
      <w:pPr>
        <w:pStyle w:val="Heading2"/>
        <w:rPr>
          <w:rFonts w:ascii="Helvetica" w:hAnsi="Helvetica" w:cs="Helvetica"/>
          <w:sz w:val="24"/>
          <w:szCs w:val="24"/>
        </w:rPr>
      </w:pPr>
      <w:bookmarkStart w:id="32" w:name="_Toc131406644"/>
      <w:r w:rsidRPr="00220C73">
        <w:rPr>
          <w:rFonts w:ascii="Helvetica" w:hAnsi="Helvetica" w:cs="Helvetica"/>
          <w:sz w:val="24"/>
          <w:szCs w:val="24"/>
        </w:rPr>
        <w:t xml:space="preserve">Introduction to </w:t>
      </w:r>
      <w:r w:rsidR="00203676" w:rsidRPr="00220C73">
        <w:rPr>
          <w:rFonts w:ascii="Helvetica" w:hAnsi="Helvetica" w:cs="Helvetica"/>
          <w:sz w:val="24"/>
          <w:szCs w:val="24"/>
        </w:rPr>
        <w:t>Chapter</w:t>
      </w:r>
      <w:r w:rsidRPr="00220C73">
        <w:rPr>
          <w:rFonts w:ascii="Helvetica" w:hAnsi="Helvetica" w:cs="Helvetica"/>
          <w:sz w:val="24"/>
          <w:szCs w:val="24"/>
        </w:rPr>
        <w:t xml:space="preserve"> </w:t>
      </w:r>
      <w:r w:rsidR="00600D07" w:rsidRPr="00220C73">
        <w:rPr>
          <w:rFonts w:ascii="Helvetica" w:hAnsi="Helvetica" w:cs="Helvetica"/>
          <w:sz w:val="24"/>
          <w:szCs w:val="24"/>
        </w:rPr>
        <w:t>One</w:t>
      </w:r>
      <w:bookmarkEnd w:id="32"/>
    </w:p>
    <w:p w14:paraId="070BAFD9" w14:textId="7F80BCE6" w:rsidR="00DA694D" w:rsidRPr="00220C73" w:rsidRDefault="00DA694D" w:rsidP="00DA694D">
      <w:pPr>
        <w:rPr>
          <w:rFonts w:ascii="Helvetica" w:hAnsi="Helvetica" w:cs="Helvetica"/>
          <w:sz w:val="24"/>
          <w:szCs w:val="24"/>
        </w:rPr>
      </w:pPr>
      <w:r w:rsidRPr="00220C73">
        <w:rPr>
          <w:rFonts w:ascii="Helvetica" w:hAnsi="Helvetica" w:cs="Helvetica"/>
          <w:sz w:val="24"/>
          <w:szCs w:val="24"/>
        </w:rPr>
        <w:t xml:space="preserve">The overarching concern that motivates this thesis is the theoretical understanding of historical changes in young </w:t>
      </w:r>
      <w:r w:rsidR="0058319A" w:rsidRPr="00220C73">
        <w:rPr>
          <w:rFonts w:ascii="Helvetica" w:hAnsi="Helvetica" w:cs="Helvetica"/>
          <w:sz w:val="24"/>
          <w:szCs w:val="24"/>
        </w:rPr>
        <w:t>people’s</w:t>
      </w:r>
      <w:r w:rsidRPr="00220C73">
        <w:rPr>
          <w:rFonts w:ascii="Helvetica" w:hAnsi="Helvetica" w:cs="Helvetica"/>
          <w:sz w:val="24"/>
          <w:szCs w:val="24"/>
        </w:rPr>
        <w:t xml:space="preserve"> lives. To accomplish this, advanced and detailed understandings of youth transitions must be conducted. The first part of this thesis seeks to explore these youth transitions within the timeframe of the NCDS – from 1958 to 1981</w:t>
      </w:r>
      <w:r w:rsidR="003628AC" w:rsidRPr="00220C73">
        <w:rPr>
          <w:rFonts w:ascii="Helvetica" w:hAnsi="Helvetica" w:cs="Helvetica"/>
          <w:sz w:val="24"/>
          <w:szCs w:val="24"/>
        </w:rPr>
        <w:t xml:space="preserve"> – </w:t>
      </w:r>
      <w:r w:rsidR="0058319A" w:rsidRPr="00220C73">
        <w:rPr>
          <w:rFonts w:ascii="Helvetica" w:hAnsi="Helvetica" w:cs="Helvetica"/>
          <w:sz w:val="24"/>
          <w:szCs w:val="24"/>
        </w:rPr>
        <w:t>to</w:t>
      </w:r>
      <w:r w:rsidR="003628AC" w:rsidRPr="00220C73">
        <w:rPr>
          <w:rFonts w:ascii="Helvetica" w:hAnsi="Helvetica" w:cs="Helvetica"/>
          <w:sz w:val="24"/>
          <w:szCs w:val="24"/>
        </w:rPr>
        <w:t xml:space="preserve"> establish patterns of social inequality within this cohort as well as to establish a comparative base for other cohorts to understand the changing nature of social processes that underpin youth transitions within the </w:t>
      </w:r>
      <w:r w:rsidR="0058319A" w:rsidRPr="00220C73">
        <w:rPr>
          <w:rFonts w:ascii="Helvetica" w:hAnsi="Helvetica" w:cs="Helvetica"/>
          <w:sz w:val="24"/>
          <w:szCs w:val="24"/>
        </w:rPr>
        <w:t>life course</w:t>
      </w:r>
      <w:r w:rsidR="003628AC" w:rsidRPr="00220C73">
        <w:rPr>
          <w:rFonts w:ascii="Helvetica" w:hAnsi="Helvetica" w:cs="Helvetica"/>
          <w:sz w:val="24"/>
          <w:szCs w:val="24"/>
        </w:rPr>
        <w:t xml:space="preserve">. </w:t>
      </w:r>
    </w:p>
    <w:p w14:paraId="54E2FF3D" w14:textId="2A310A9A" w:rsidR="003628AC" w:rsidRPr="00220C73" w:rsidRDefault="003628AC" w:rsidP="00DA694D">
      <w:pPr>
        <w:rPr>
          <w:rFonts w:ascii="Helvetica" w:hAnsi="Helvetica" w:cs="Helvetica"/>
          <w:sz w:val="24"/>
          <w:szCs w:val="24"/>
        </w:rPr>
      </w:pPr>
      <w:r w:rsidRPr="00220C73">
        <w:rPr>
          <w:rFonts w:ascii="Helvetica" w:hAnsi="Helvetica" w:cs="Helvetica"/>
          <w:sz w:val="24"/>
          <w:szCs w:val="24"/>
        </w:rPr>
        <w:t>At the time of the NCDS cohort, young people were expected to be in full time education until the age of 16. At this age, individuals were typically expected to sit some form of examination</w:t>
      </w:r>
      <w:r w:rsidR="0095687E" w:rsidRPr="00220C73">
        <w:rPr>
          <w:rFonts w:ascii="Helvetica" w:hAnsi="Helvetica" w:cs="Helvetica"/>
          <w:sz w:val="24"/>
          <w:szCs w:val="24"/>
        </w:rPr>
        <w:t>.</w:t>
      </w:r>
      <w:r w:rsidRPr="00220C73">
        <w:rPr>
          <w:rFonts w:ascii="Helvetica" w:hAnsi="Helvetica" w:cs="Helvetica"/>
          <w:sz w:val="24"/>
          <w:szCs w:val="24"/>
        </w:rPr>
        <w:t xml:space="preserve"> </w:t>
      </w:r>
      <w:r w:rsidR="0095687E" w:rsidRPr="00220C73">
        <w:rPr>
          <w:rFonts w:ascii="Helvetica" w:hAnsi="Helvetica" w:cs="Helvetica"/>
          <w:sz w:val="24"/>
          <w:szCs w:val="24"/>
        </w:rPr>
        <w:t>M</w:t>
      </w:r>
      <w:r w:rsidRPr="00220C73">
        <w:rPr>
          <w:rFonts w:ascii="Helvetica" w:hAnsi="Helvetica" w:cs="Helvetica"/>
          <w:sz w:val="24"/>
          <w:szCs w:val="24"/>
        </w:rPr>
        <w:t xml:space="preserve">ost common for this time was the O-level or Ordinary level. After this period of examination and the end of mandatory schooling individuals are open to a level of choice in what and </w:t>
      </w:r>
      <w:r w:rsidR="0058319A" w:rsidRPr="00220C73">
        <w:rPr>
          <w:rFonts w:ascii="Helvetica" w:hAnsi="Helvetica" w:cs="Helvetica"/>
          <w:sz w:val="24"/>
          <w:szCs w:val="24"/>
        </w:rPr>
        <w:t>where</w:t>
      </w:r>
      <w:r w:rsidRPr="00220C73">
        <w:rPr>
          <w:rFonts w:ascii="Helvetica" w:hAnsi="Helvetica" w:cs="Helvetica"/>
          <w:sz w:val="24"/>
          <w:szCs w:val="24"/>
        </w:rPr>
        <w:t xml:space="preserve"> they wish to take their lives next. Some choose to stay within education and attend a sixth-form college and go on to a university, others went straight into full-time employment, </w:t>
      </w:r>
      <w:r w:rsidR="0095687E" w:rsidRPr="00220C73">
        <w:rPr>
          <w:rFonts w:ascii="Helvetica" w:hAnsi="Helvetica" w:cs="Helvetica"/>
          <w:sz w:val="24"/>
          <w:szCs w:val="24"/>
        </w:rPr>
        <w:t xml:space="preserve">others went to training, </w:t>
      </w:r>
      <w:r w:rsidRPr="00220C73">
        <w:rPr>
          <w:rFonts w:ascii="Helvetica" w:hAnsi="Helvetica" w:cs="Helvetica"/>
          <w:sz w:val="24"/>
          <w:szCs w:val="24"/>
        </w:rPr>
        <w:t xml:space="preserve">and some experienced forms of unemployment. </w:t>
      </w:r>
    </w:p>
    <w:p w14:paraId="0E958D53" w14:textId="130A0A9A" w:rsidR="003628AC" w:rsidRPr="00220C73" w:rsidRDefault="00203676" w:rsidP="00DA694D">
      <w:pPr>
        <w:rPr>
          <w:rFonts w:ascii="Helvetica" w:hAnsi="Helvetica" w:cs="Helvetica"/>
          <w:sz w:val="24"/>
          <w:szCs w:val="24"/>
        </w:rPr>
      </w:pPr>
      <w:r w:rsidRPr="00220C73">
        <w:rPr>
          <w:rFonts w:ascii="Helvetica" w:hAnsi="Helvetica" w:cs="Helvetica"/>
          <w:sz w:val="24"/>
          <w:szCs w:val="24"/>
        </w:rPr>
        <w:t>Firstly, there is an examination of</w:t>
      </w:r>
      <w:commentRangeStart w:id="33"/>
      <w:r w:rsidR="003628AC" w:rsidRPr="00220C73">
        <w:rPr>
          <w:rFonts w:ascii="Helvetica" w:hAnsi="Helvetica" w:cs="Helvetica"/>
          <w:sz w:val="24"/>
          <w:szCs w:val="24"/>
        </w:rPr>
        <w:t xml:space="preserve"> the pathway decision at the end of mandatory schooling. It provides detail into the temporal context that the NCDS cohort faced </w:t>
      </w:r>
      <w:r w:rsidRPr="00220C73">
        <w:rPr>
          <w:rFonts w:ascii="Helvetica" w:hAnsi="Helvetica" w:cs="Helvetica"/>
          <w:sz w:val="24"/>
          <w:szCs w:val="24"/>
        </w:rPr>
        <w:t>and</w:t>
      </w:r>
      <w:r w:rsidR="003628AC" w:rsidRPr="00220C73">
        <w:rPr>
          <w:rFonts w:ascii="Helvetica" w:hAnsi="Helvetica" w:cs="Helvetica"/>
          <w:sz w:val="24"/>
          <w:szCs w:val="24"/>
        </w:rPr>
        <w:t xml:space="preserve"> provides a level of descriptive detail into the level of educational attainment that these individuals achieved prior to transitioning out of their mandatory schooling period. </w:t>
      </w:r>
    </w:p>
    <w:p w14:paraId="0F5CC153" w14:textId="1DF62EEB" w:rsidR="003628AC" w:rsidRPr="00220C73" w:rsidRDefault="00203676" w:rsidP="00DA694D">
      <w:pPr>
        <w:rPr>
          <w:rFonts w:ascii="Helvetica" w:hAnsi="Helvetica" w:cs="Helvetica"/>
          <w:sz w:val="24"/>
          <w:szCs w:val="24"/>
        </w:rPr>
      </w:pPr>
      <w:r w:rsidRPr="00220C73">
        <w:rPr>
          <w:rFonts w:ascii="Helvetica" w:hAnsi="Helvetica" w:cs="Helvetica"/>
          <w:sz w:val="24"/>
          <w:szCs w:val="24"/>
        </w:rPr>
        <w:t>Secondly, there is an examination of</w:t>
      </w:r>
      <w:r w:rsidR="003628AC" w:rsidRPr="00220C73">
        <w:rPr>
          <w:rFonts w:ascii="Helvetica" w:hAnsi="Helvetica" w:cs="Helvetica"/>
          <w:sz w:val="24"/>
          <w:szCs w:val="24"/>
        </w:rPr>
        <w:t xml:space="preserve"> the role of parental socio-economic background in pathways after mandatory schooling using the NCDS. A key part of this </w:t>
      </w:r>
      <w:r w:rsidRPr="00220C73">
        <w:rPr>
          <w:rFonts w:ascii="Helvetica" w:hAnsi="Helvetica" w:cs="Helvetica"/>
          <w:sz w:val="24"/>
          <w:szCs w:val="24"/>
        </w:rPr>
        <w:t>section</w:t>
      </w:r>
      <w:r w:rsidR="003628AC" w:rsidRPr="00220C73">
        <w:rPr>
          <w:rFonts w:ascii="Helvetica" w:hAnsi="Helvetica" w:cs="Helvetica"/>
          <w:sz w:val="24"/>
          <w:szCs w:val="24"/>
        </w:rPr>
        <w:t xml:space="preserve"> involves a sensitivity analysis of socio-economic background variables that include social class schema and social stratification scales. Sensitivity analysis is employed to check the robustness of results against alternative measures. </w:t>
      </w:r>
    </w:p>
    <w:p w14:paraId="6FE4E1B9" w14:textId="2442086A" w:rsidR="003D4E94" w:rsidRPr="00220C73" w:rsidRDefault="00203676" w:rsidP="00DA694D">
      <w:pPr>
        <w:rPr>
          <w:rFonts w:ascii="Helvetica" w:hAnsi="Helvetica" w:cs="Helvetica"/>
          <w:sz w:val="24"/>
          <w:szCs w:val="24"/>
        </w:rPr>
      </w:pPr>
      <w:r w:rsidRPr="00220C73">
        <w:rPr>
          <w:rFonts w:ascii="Helvetica" w:hAnsi="Helvetica" w:cs="Helvetica"/>
          <w:sz w:val="24"/>
          <w:szCs w:val="24"/>
        </w:rPr>
        <w:t>Finally, there is an investigation of</w:t>
      </w:r>
      <w:r w:rsidR="003D4E94" w:rsidRPr="00220C73">
        <w:rPr>
          <w:rFonts w:ascii="Helvetica" w:hAnsi="Helvetica" w:cs="Helvetica"/>
          <w:sz w:val="24"/>
          <w:szCs w:val="24"/>
        </w:rPr>
        <w:t xml:space="preserve"> the role of missing data. This involves the use of various statistical tools such as multiple imputation </w:t>
      </w:r>
      <w:r w:rsidRPr="00220C73">
        <w:rPr>
          <w:rFonts w:ascii="Helvetica" w:hAnsi="Helvetica" w:cs="Helvetica"/>
          <w:sz w:val="24"/>
          <w:szCs w:val="24"/>
        </w:rPr>
        <w:t>to</w:t>
      </w:r>
      <w:r w:rsidR="003D4E94" w:rsidRPr="00220C73">
        <w:rPr>
          <w:rFonts w:ascii="Helvetica" w:hAnsi="Helvetica" w:cs="Helvetica"/>
          <w:sz w:val="24"/>
          <w:szCs w:val="24"/>
        </w:rPr>
        <w:t xml:space="preserve"> understand if the level of missingness in previous chapters has a marked impact upon the statistical results and overall conclusions. </w:t>
      </w:r>
    </w:p>
    <w:p w14:paraId="2603237B" w14:textId="77777777" w:rsidR="00C770F4" w:rsidRPr="00220C73" w:rsidRDefault="00C770F4">
      <w:pPr>
        <w:rPr>
          <w:rFonts w:ascii="Helvetica" w:eastAsiaTheme="majorEastAsia" w:hAnsi="Helvetica" w:cs="Helvetica"/>
          <w:color w:val="2F5496" w:themeColor="accent1" w:themeShade="BF"/>
          <w:sz w:val="24"/>
          <w:szCs w:val="24"/>
        </w:rPr>
      </w:pPr>
      <w:r w:rsidRPr="00220C73">
        <w:rPr>
          <w:rFonts w:ascii="Helvetica" w:hAnsi="Helvetica" w:cs="Helvetica"/>
          <w:sz w:val="24"/>
          <w:szCs w:val="24"/>
        </w:rPr>
        <w:br w:type="page"/>
      </w:r>
      <w:commentRangeEnd w:id="33"/>
      <w:r w:rsidRPr="00220C73">
        <w:rPr>
          <w:rStyle w:val="CommentReference"/>
          <w:rFonts w:ascii="Helvetica" w:hAnsi="Helvetica" w:cs="Helvetica"/>
          <w:sz w:val="24"/>
          <w:szCs w:val="24"/>
        </w:rPr>
        <w:commentReference w:id="33"/>
      </w:r>
    </w:p>
    <w:p w14:paraId="47A32347" w14:textId="3FE06C67" w:rsidR="00203676" w:rsidRPr="00220C73" w:rsidRDefault="00203676" w:rsidP="00203676">
      <w:pPr>
        <w:pStyle w:val="Heading2"/>
        <w:rPr>
          <w:rFonts w:ascii="Helvetica" w:hAnsi="Helvetica" w:cs="Helvetica"/>
          <w:sz w:val="24"/>
          <w:szCs w:val="24"/>
        </w:rPr>
      </w:pPr>
      <w:bookmarkStart w:id="34" w:name="_Toc131406645"/>
      <w:r w:rsidRPr="00220C73">
        <w:rPr>
          <w:rFonts w:ascii="Helvetica" w:hAnsi="Helvetica" w:cs="Helvetica"/>
          <w:sz w:val="24"/>
          <w:szCs w:val="24"/>
        </w:rPr>
        <w:lastRenderedPageBreak/>
        <w:t xml:space="preserve">Literature Review: </w:t>
      </w:r>
      <w:r w:rsidRPr="00220C73">
        <w:rPr>
          <w:rFonts w:ascii="Helvetica" w:hAnsi="Helvetica" w:cs="Helvetica"/>
          <w:sz w:val="24"/>
          <w:szCs w:val="24"/>
        </w:rPr>
        <w:t>NCDS Timeframe and Context</w:t>
      </w:r>
      <w:bookmarkEnd w:id="34"/>
    </w:p>
    <w:p w14:paraId="588D4617"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 NCDS cohort existed in a time of changing educational systems and labour market influences. The NCDS cohort were the first in the country to experience the rise of mandatory schooling to 16. They were also some of the first to experience a UK economy that had a declining interest in manufacturing and a shift to the services sector. A cohort that experienced the passing of laws protecting the rights of ethnic minorities and women in education and the workplace amongst many other changes. The following literature details the given situation that individuals faced within the NCDS timeframe and provides context for further investigation in this thesis. </w:t>
      </w:r>
    </w:p>
    <w:p w14:paraId="3EC6BE64" w14:textId="77777777" w:rsidR="00203676" w:rsidRPr="00220C73" w:rsidRDefault="00203676" w:rsidP="00203676">
      <w:pPr>
        <w:pStyle w:val="Heading3"/>
        <w:rPr>
          <w:rFonts w:ascii="Helvetica" w:hAnsi="Helvetica" w:cs="Helvetica"/>
        </w:rPr>
      </w:pPr>
      <w:bookmarkStart w:id="35" w:name="_Toc131406646"/>
      <w:r w:rsidRPr="00220C73">
        <w:rPr>
          <w:rFonts w:ascii="Helvetica" w:hAnsi="Helvetica" w:cs="Helvetica"/>
        </w:rPr>
        <w:t>Education and Vocation</w:t>
      </w:r>
      <w:bookmarkEnd w:id="35"/>
    </w:p>
    <w:p w14:paraId="6982DA97"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 terms of apprenticeships and training, when the NCDS cohort were 16 years old 40 per cent of male employees were apprenticed compared with only 8 per cent of females. But by age 23 virtually all individuals had left their apprenticeship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z8z0Cfuq","properties":{"formattedCitation":"(Blanchflower and Lynch, 1992)","plainCitation":"(Blanchflower and Lynch, 1992)","dontUpdate":true,"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lanchflower and Lynch, 1992: 240)</w:t>
      </w:r>
      <w:r w:rsidRPr="00220C73">
        <w:rPr>
          <w:rFonts w:ascii="Helvetica" w:hAnsi="Helvetica" w:cs="Helvetica"/>
          <w:sz w:val="24"/>
          <w:szCs w:val="24"/>
        </w:rPr>
        <w:fldChar w:fldCharType="end"/>
      </w:r>
      <w:r w:rsidRPr="00220C73">
        <w:rPr>
          <w:rFonts w:ascii="Helvetica" w:hAnsi="Helvetica" w:cs="Helvetica"/>
          <w:sz w:val="24"/>
          <w:szCs w:val="24"/>
        </w:rPr>
        <w:t xml:space="preserve">. For those that completed an apprenticeship, earnings were 5 per cent higher in a model that also included a set of highest qualification dummy variabl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bqshptL","properties":{"formattedCitation":"(Blanchflower and Lynch, 1992)","plainCitation":"(Blanchflower and Lynch, 1992)","dontUpdate":true,"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lanchflower and Lynch, 1992 :247)</w:t>
      </w:r>
      <w:r w:rsidRPr="00220C73">
        <w:rPr>
          <w:rFonts w:ascii="Helvetica" w:hAnsi="Helvetica" w:cs="Helvetica"/>
          <w:sz w:val="24"/>
          <w:szCs w:val="24"/>
        </w:rPr>
        <w:fldChar w:fldCharType="end"/>
      </w:r>
      <w:r w:rsidRPr="00220C73">
        <w:rPr>
          <w:rFonts w:ascii="Helvetica" w:hAnsi="Helvetica" w:cs="Helvetica"/>
          <w:sz w:val="24"/>
          <w:szCs w:val="24"/>
        </w:rPr>
        <w:t xml:space="preserve">. Within the NCDS cohort training is found to lead to full-time employmen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s1KKFhnX","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Schoon </w:t>
      </w:r>
      <w:r w:rsidRPr="00220C73">
        <w:rPr>
          <w:rFonts w:ascii="Helvetica" w:hAnsi="Helvetica" w:cs="Helvetica"/>
          <w:i/>
          <w:iCs/>
          <w:sz w:val="24"/>
          <w:szCs w:val="24"/>
        </w:rPr>
        <w:t>et al.</w:t>
      </w:r>
      <w:r w:rsidRPr="00220C73">
        <w:rPr>
          <w:rFonts w:ascii="Helvetica" w:hAnsi="Helvetica" w:cs="Helvetica"/>
          <w:sz w:val="24"/>
          <w:szCs w:val="24"/>
        </w:rPr>
        <w:t>, 2001)</w:t>
      </w:r>
      <w:r w:rsidRPr="00220C73">
        <w:rPr>
          <w:rFonts w:ascii="Helvetica" w:hAnsi="Helvetica" w:cs="Helvetica"/>
          <w:sz w:val="24"/>
          <w:szCs w:val="24"/>
        </w:rPr>
        <w:fldChar w:fldCharType="end"/>
      </w:r>
      <w:r w:rsidRPr="00220C73">
        <w:rPr>
          <w:rFonts w:ascii="Helvetica" w:hAnsi="Helvetica" w:cs="Helvetica"/>
          <w:sz w:val="24"/>
          <w:szCs w:val="24"/>
        </w:rPr>
        <w:t xml:space="preserve"> a phenomena that has broken down post-NCDS. </w:t>
      </w:r>
    </w:p>
    <w:p w14:paraId="5C08D202"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YeSlswaM","properties":{"formattedCitation":"(Brunello and Rocco, 2017)","plainCitation":"(Brunello and Rocco, 2017)","dontUpdate":true,"noteIndex":0},"citationItems":[{"id":6432,"uris":["http://zotero.org/users/8741181/items/67F2GS9W"],"itemData":{"id":6432,"type":"article-journal","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runello and Rocco, 2017 :106)</w:t>
      </w:r>
      <w:r w:rsidRPr="00220C73">
        <w:rPr>
          <w:rFonts w:ascii="Helvetica" w:hAnsi="Helvetica" w:cs="Helvetica"/>
          <w:sz w:val="24"/>
          <w:szCs w:val="24"/>
        </w:rPr>
        <w:fldChar w:fldCharType="end"/>
      </w:r>
      <w:r w:rsidRPr="00220C73">
        <w:rPr>
          <w:rFonts w:ascii="Helvetica" w:hAnsi="Helvetica" w:cs="Helvetica"/>
          <w:sz w:val="24"/>
          <w:szCs w:val="24"/>
        </w:rPr>
        <w:t xml:space="preserve"> explore the potential disparity between vocational versus academic education and find that there is evidence of a trade-off, but only for real wages and only for the group with lower vocational education. Accordingly, the initial advantage given by vocational education decreases with age and turns into a disadvantage for both the individual and the aggregate economy. Further studi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3Wa9KwVj","properties":{"formattedCitation":"(Dearden {\\i{}et al.}, 2002)","plainCitation":"(Dearden et al., 2002)","noteIndex":0},"citationItems":[{"id":1400,"uris":["http://zotero.org/users/8741181/items/52HIM9YS"],"itemData":{"id":1400,"type":"article-journal","container-title":"Bulletin of Economic Research","issue":"3","title":"The Returns to Academic and Vocational Qualifications in Britain.pdf","volume":"53","author":[{"family":"Dearden","given":"Lorraine"},{"family":"McIntosh","given":"Steven"},{"family":"Myck","given":"Michal"},{"family":"Vignoles","given":"Anna"}],"issued":{"date-parts":[["200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Dearden </w:t>
      </w:r>
      <w:r w:rsidRPr="00220C73">
        <w:rPr>
          <w:rFonts w:ascii="Helvetica" w:hAnsi="Helvetica" w:cs="Helvetica"/>
          <w:i/>
          <w:iCs/>
          <w:sz w:val="24"/>
          <w:szCs w:val="24"/>
        </w:rPr>
        <w:t>et al.</w:t>
      </w:r>
      <w:r w:rsidRPr="00220C73">
        <w:rPr>
          <w:rFonts w:ascii="Helvetica" w:hAnsi="Helvetica" w:cs="Helvetica"/>
          <w:sz w:val="24"/>
          <w:szCs w:val="24"/>
        </w:rPr>
        <w:t>, 2002)</w:t>
      </w:r>
      <w:r w:rsidRPr="00220C73">
        <w:rPr>
          <w:rFonts w:ascii="Helvetica" w:hAnsi="Helvetica" w:cs="Helvetica"/>
          <w:sz w:val="24"/>
          <w:szCs w:val="24"/>
        </w:rPr>
        <w:fldChar w:fldCharType="end"/>
      </w:r>
      <w:r w:rsidRPr="00220C73">
        <w:rPr>
          <w:rFonts w:ascii="Helvetica" w:hAnsi="Helvetica" w:cs="Helvetica"/>
          <w:sz w:val="24"/>
          <w:szCs w:val="24"/>
        </w:rPr>
        <w:t xml:space="preserve"> have suggested that the wage premia gap is reduced between academic and vocational qualifications when the amount of time taken to acquire these qualifications is taken into account. </w:t>
      </w:r>
    </w:p>
    <w:p w14:paraId="596D79EE" w14:textId="77777777" w:rsidR="00203676" w:rsidRPr="00220C73" w:rsidRDefault="00203676" w:rsidP="00203676">
      <w:pPr>
        <w:rPr>
          <w:rFonts w:ascii="Helvetica" w:hAnsi="Helvetica" w:cs="Helvetica"/>
          <w:sz w:val="24"/>
          <w:szCs w:val="24"/>
          <w:lang w:val="nl-NL"/>
        </w:rPr>
      </w:pPr>
      <w:r w:rsidRPr="00220C73">
        <w:rPr>
          <w:rFonts w:ascii="Helvetica" w:hAnsi="Helvetica" w:cs="Helvetica"/>
          <w:sz w:val="24"/>
          <w:szCs w:val="24"/>
        </w:rPr>
        <w:t xml:space="preserve">Low levels of qualifications and educational attainment are related to higher propensities toward unemploymen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U7ddqFZ","properties":{"formattedCitation":"(Bynner and Parsons, 2000)","plainCitation":"(Bynner and Parsons, 2000)","dontUpdate":true,"noteIndex":0},"citationItems":[{"id":657,"uris":["http://zotero.org/users/8741181/items/VY83K6VI"],"itemData":{"id":657,"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ynner and Parsons, 2000 :246)</w:t>
      </w:r>
      <w:r w:rsidRPr="00220C73">
        <w:rPr>
          <w:rFonts w:ascii="Helvetica" w:hAnsi="Helvetica" w:cs="Helvetica"/>
          <w:sz w:val="24"/>
          <w:szCs w:val="24"/>
        </w:rPr>
        <w:fldChar w:fldCharType="end"/>
      </w:r>
      <w:r w:rsidRPr="00220C73">
        <w:rPr>
          <w:rFonts w:ascii="Helvetica" w:hAnsi="Helvetica" w:cs="Helvetica"/>
          <w:sz w:val="24"/>
          <w:szCs w:val="24"/>
        </w:rPr>
        <w:t xml:space="preserve">. Those that are unemployed also appear to hold the lowest levels of employment commitment – this is something that has worsened from the NCDS cohort to later birth cohorts (ibid). Unemployment is found within the NCDS cohort to have a scarring effect on potential earning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OSgU4jdz","properties":{"formattedCitation":"(Gregg, 2001; Bynner, 2012; Schoon, 2020)","plainCitation":"(Gregg, 2001; Bynner, 2012; Schoon, 2020)","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6436,"uris":["http://zotero.org/users/8741181/items/D28UIUXF"],"itemData":{"id":6436,"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regg, 2001; Bynner, 2012; Schoon, 2020)</w:t>
      </w:r>
      <w:r w:rsidRPr="00220C73">
        <w:rPr>
          <w:rFonts w:ascii="Helvetica" w:hAnsi="Helvetica" w:cs="Helvetica"/>
          <w:sz w:val="24"/>
          <w:szCs w:val="24"/>
        </w:rPr>
        <w:fldChar w:fldCharType="end"/>
      </w:r>
      <w:r w:rsidRPr="00220C73">
        <w:rPr>
          <w:rFonts w:ascii="Helvetica" w:hAnsi="Helvetica" w:cs="Helvetica"/>
          <w:sz w:val="24"/>
          <w:szCs w:val="24"/>
        </w:rPr>
        <w:t xml:space="preserve"> – the youth labour market thus plays an important role in establishing adult future earning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Q1TRtMaC","properties":{"formattedCitation":"(Gregg, 2001)","plainCitation":"(Gregg, 2001)","dontUpdate":true,"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regg, 2001 :628)</w:t>
      </w:r>
      <w:r w:rsidRPr="00220C73">
        <w:rPr>
          <w:rFonts w:ascii="Helvetica" w:hAnsi="Helvetica" w:cs="Helvetica"/>
          <w:sz w:val="24"/>
          <w:szCs w:val="24"/>
        </w:rPr>
        <w:fldChar w:fldCharType="end"/>
      </w:r>
      <w:r w:rsidRPr="00220C73">
        <w:rPr>
          <w:rFonts w:ascii="Helvetica" w:hAnsi="Helvetica" w:cs="Helvetica"/>
          <w:sz w:val="24"/>
          <w:szCs w:val="24"/>
        </w:rPr>
        <w:t xml:space="preserve">. Data suggests that a scar from early unemployment can have an estimated 12-15 per cent damaging impact on income at age 42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NhdF0Gpk","properties":{"formattedCitation":"(Gregg and Tominey, 2005)","plainCitation":"(Gregg and Tominey, 2005)","dontUpdate":true,"noteIndex":0},"citationItems":[{"id":645,"uris":["http://zotero.org/users/8741181/items/C4M82E87"],"itemData":{"id":64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regg and Tominey, 2005 :2)</w:t>
      </w:r>
      <w:r w:rsidRPr="00220C73">
        <w:rPr>
          <w:rFonts w:ascii="Helvetica" w:hAnsi="Helvetica" w:cs="Helvetica"/>
          <w:sz w:val="24"/>
          <w:szCs w:val="24"/>
        </w:rPr>
        <w:fldChar w:fldCharType="end"/>
      </w:r>
      <w:r w:rsidRPr="00220C73">
        <w:rPr>
          <w:rFonts w:ascii="Helvetica" w:hAnsi="Helvetica" w:cs="Helvetica"/>
          <w:sz w:val="24"/>
          <w:szCs w:val="24"/>
        </w:rPr>
        <w:t xml:space="preserve">. Childhood psychological distress has been found to have a three per cent point increase in the likelihood to be unemployed between ages 16 and 23 compared to non-distressed peer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LvDDfZDJ","properties":{"formattedCitation":"(Egan, Daly and Delaney, 2015)","plainCitation":"(Egan, Daly and Delaney, 2015)","dontUpdate":true,"noteIndex":0},"citationItems":[{"id":6475,"uris":["http://zotero.org/users/8741181/items/AIKJRKRU"],"itemData":{"id":6475,"type":"article-journal","abstract":"The effect of childhood mental health on later unemployment has not yet been established. In this article we assess whether childhood psychological distress places young people at high risk of subsequent unemployment and whether the presence of economic recession strengthens this relationship. This study was based on 19,217 individuals drawn from two nationally-representative British prospective cohort studies; the Longitudinal Study of Young People in England (LSYPE) and the National Child Development Study (NCDS). Both cohorts contain rich contemporaneous information detailing the participants' early life socioeconomic background, household characteristics, and physical health. In adjusted analyses in the LSYPE sample (N ¼ 10,232) those who reported high levels of distress at age 14 were 2 percentage points more likely than those with low </w:instrText>
      </w:r>
      <w:r w:rsidRPr="00220C73">
        <w:rPr>
          <w:rFonts w:ascii="Helvetica" w:hAnsi="Helvetica" w:cs="Helvetica"/>
          <w:sz w:val="24"/>
          <w:szCs w:val="24"/>
          <w:lang w:val="nl-NL"/>
        </w:rPr>
        <w:instrText xml:space="preserve">distress to be unemployed between ages 16 and 21. In adjusted analyses of the NCDS sample (N ¼ 8985) children rated as having high distress levels by their teachers at age 7 and 11 were 3 percentage points more likely than those with low distress to be unemployed between ages 16 and 23. Our examination of the 1980 UK recession in the NCDS cohort found the difference in average unemployment level between those with high versus low distress rose from 2.6 pct points in the pre-recession period to 3.9 points in the post-recession period. These </w:instrText>
      </w:r>
      <w:r w:rsidRPr="00220C73">
        <w:rPr>
          <w:rFonts w:ascii="Helvetica" w:hAnsi="Helvetica" w:cs="Helvetica"/>
          <w:sz w:val="24"/>
          <w:szCs w:val="24"/>
        </w:rPr>
        <w:instrText>ﬁ</w:instrText>
      </w:r>
      <w:r w:rsidRPr="00220C73">
        <w:rPr>
          <w:rFonts w:ascii="Helvetica" w:hAnsi="Helvetica" w:cs="Helvetica"/>
          <w:sz w:val="24"/>
          <w:szCs w:val="24"/>
          <w:lang w:val="nl-NL"/>
        </w:rPr>
        <w:instrText xml:space="preserve">ndings point to a previously neglected contribution of childhood mental health to youth unemployment, which may be particularly pronounced during times of economic recession. Our </w:instrText>
      </w:r>
      <w:r w:rsidRPr="00220C73">
        <w:rPr>
          <w:rFonts w:ascii="Helvetica" w:hAnsi="Helvetica" w:cs="Helvetica"/>
          <w:sz w:val="24"/>
          <w:szCs w:val="24"/>
        </w:rPr>
        <w:instrText>ﬁ</w:instrText>
      </w:r>
      <w:r w:rsidRPr="00220C73">
        <w:rPr>
          <w:rFonts w:ascii="Helvetica" w:hAnsi="Helvetica" w:cs="Helvetica"/>
          <w:sz w:val="24"/>
          <w:szCs w:val="24"/>
          <w:lang w:val="nl-NL"/>
        </w:rPr>
        <w:instrText>ndings also suggest a further economic bene</w:instrText>
      </w:r>
      <w:r w:rsidRPr="00220C73">
        <w:rPr>
          <w:rFonts w:ascii="Helvetica" w:hAnsi="Helvetica" w:cs="Helvetica"/>
          <w:sz w:val="24"/>
          <w:szCs w:val="24"/>
        </w:rPr>
        <w:instrText>ﬁ</w:instrText>
      </w:r>
      <w:r w:rsidRPr="00220C73">
        <w:rPr>
          <w:rFonts w:ascii="Helvetica" w:hAnsi="Helvetica" w:cs="Helvetica"/>
          <w:sz w:val="24"/>
          <w:szCs w:val="24"/>
          <w:lang w:val="nl-NL"/>
        </w:rPr>
        <w:instrText xml:space="preserve">t to enhancing the provision of mental health services early in life.","container-title":"Social Science &amp; Medicine","DOI":"10.1016/j.socscimed.2014.11.023","ISSN":"02779536","journalAbbreviation":"Social Science &amp; Medicine","language":"en","page":"11-17","source":"DOI.org (Crossref)","title":"Childhood psychological distress and youth unemployment: Evidence from two British cohort studies","title-short":"Childhood psychological distress and youth unemployment","volume":"124","author":[{"family":"Egan","given":"Mark"},{"family":"Daly","given":"Michael"},{"family":"Delaney","given":"Liam"}],"issued":{"date-parts":[["2015",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lang w:val="nl-NL"/>
        </w:rPr>
        <w:t>(Egan et al 2015 :11)</w:t>
      </w:r>
      <w:r w:rsidRPr="00220C73">
        <w:rPr>
          <w:rFonts w:ascii="Helvetica" w:hAnsi="Helvetica" w:cs="Helvetica"/>
          <w:sz w:val="24"/>
          <w:szCs w:val="24"/>
        </w:rPr>
        <w:fldChar w:fldCharType="end"/>
      </w:r>
      <w:r w:rsidRPr="00220C73">
        <w:rPr>
          <w:rFonts w:ascii="Helvetica" w:hAnsi="Helvetica" w:cs="Helvetica"/>
          <w:sz w:val="24"/>
          <w:szCs w:val="24"/>
          <w:lang w:val="nl-NL"/>
        </w:rPr>
        <w:t xml:space="preserve">. Studies </w:t>
      </w:r>
      <w:r w:rsidRPr="00220C73">
        <w:rPr>
          <w:rFonts w:ascii="Helvetica" w:hAnsi="Helvetica" w:cs="Helvetica"/>
          <w:sz w:val="24"/>
          <w:szCs w:val="24"/>
        </w:rPr>
        <w:fldChar w:fldCharType="begin"/>
      </w:r>
      <w:r w:rsidRPr="00220C73">
        <w:rPr>
          <w:rFonts w:ascii="Helvetica" w:hAnsi="Helvetica" w:cs="Helvetica"/>
          <w:sz w:val="24"/>
          <w:szCs w:val="24"/>
          <w:lang w:val="nl-NL"/>
        </w:rPr>
        <w:instrText xml:space="preserve"> ADDIN ZOTERO_ITEM CSL_CITATION {"citationID":"7q2L1dXG","properties":{"formattedCitation":"(Mousteri, Daly and Delaney, 2020)","plainCitation":"(Mousteri, Daly and Delaney, 2020)","noteIndex":0},"citationItems":[{"id":6456,"uris":["http://zotero.org/users/8741181/items/SLLX6LTP"],"itemData":{"id":6456,"type":"article-journal","abstract":"Background: The share of workers who work part-time because full-time jobs are not available remains larger compared to the period prior to the 2008 crisis. For part-time workers, being available to work more hours than o</w:instrText>
      </w:r>
      <w:r w:rsidRPr="00220C73">
        <w:rPr>
          <w:rFonts w:ascii="Helvetica" w:hAnsi="Helvetica" w:cs="Helvetica"/>
          <w:sz w:val="24"/>
          <w:szCs w:val="24"/>
        </w:rPr>
        <w:instrText>ﬀ</w:instrText>
      </w:r>
      <w:r w:rsidRPr="00220C73">
        <w:rPr>
          <w:rFonts w:ascii="Helvetica" w:hAnsi="Helvetica" w:cs="Helvetica"/>
          <w:sz w:val="24"/>
          <w:szCs w:val="24"/>
          <w:lang w:val="nl-NL"/>
        </w:rPr>
        <w:instrText>ered may have negative mental health implications.\nMethod: Drawing on two nationally representative British surveys, we tested whether working less than 30 hours per week while preferring to work longer hours (underemployment) is associated with increased psychological distress. Distress was assessed using responses to the 12-item General Health Questionnaire in both samples.\nResults: In the National Child Development Study (N = 6,295), propensity score estimates indicated that the hours-underemployed workers experienced higher levels of psychological distress (</w:instrText>
      </w:r>
      <w:r w:rsidRPr="00220C73">
        <w:rPr>
          <w:rFonts w:ascii="Helvetica" w:hAnsi="Helvetica" w:cs="Helvetica"/>
          <w:sz w:val="24"/>
          <w:szCs w:val="24"/>
        </w:rPr>
        <w:instrText>β</w:instrText>
      </w:r>
      <w:r w:rsidRPr="00220C73">
        <w:rPr>
          <w:rFonts w:ascii="Helvetica" w:hAnsi="Helvetica" w:cs="Helvetica"/>
          <w:sz w:val="24"/>
          <w:szCs w:val="24"/>
          <w:lang w:val="nl-NL"/>
        </w:rPr>
        <w:instrText xml:space="preserve"> = 0.25, p &lt; 0.001) than full-time workers matched on observable characteristics, including prior distress levels. Fixed e</w:instrText>
      </w:r>
      <w:r w:rsidRPr="00220C73">
        <w:rPr>
          <w:rFonts w:ascii="Helvetica" w:hAnsi="Helvetica" w:cs="Helvetica"/>
          <w:sz w:val="24"/>
          <w:szCs w:val="24"/>
        </w:rPr>
        <w:instrText>ﬀ</w:instrText>
      </w:r>
      <w:r w:rsidRPr="00220C73">
        <w:rPr>
          <w:rFonts w:ascii="Helvetica" w:hAnsi="Helvetica" w:cs="Helvetica"/>
          <w:sz w:val="24"/>
          <w:szCs w:val="24"/>
          <w:lang w:val="nl-NL"/>
        </w:rPr>
        <w:instrText>ects estimates using 18 years of the British Household Panel Survey (N = 8,665) showed that transitioning from full-time employment to underemployment predicted an increase in distress levels (</w:instrText>
      </w:r>
      <w:r w:rsidRPr="00220C73">
        <w:rPr>
          <w:rFonts w:ascii="Helvetica" w:hAnsi="Helvetica" w:cs="Helvetica"/>
          <w:sz w:val="24"/>
          <w:szCs w:val="24"/>
        </w:rPr>
        <w:instrText>β</w:instrText>
      </w:r>
      <w:r w:rsidRPr="00220C73">
        <w:rPr>
          <w:rFonts w:ascii="Helvetica" w:hAnsi="Helvetica" w:cs="Helvetica"/>
          <w:sz w:val="24"/>
          <w:szCs w:val="24"/>
          <w:lang w:val="nl-NL"/>
        </w:rPr>
        <w:instrText xml:space="preserve"> = 0.19, p &lt; 0.01). Conversely, transitioning from underemployment to full-time employment forecasted a reduction in distress (</w:instrText>
      </w:r>
      <w:r w:rsidRPr="00220C73">
        <w:rPr>
          <w:rFonts w:ascii="Helvetica" w:hAnsi="Helvetica" w:cs="Helvetica"/>
          <w:sz w:val="24"/>
          <w:szCs w:val="24"/>
        </w:rPr>
        <w:instrText>β</w:instrText>
      </w:r>
      <w:r w:rsidRPr="00220C73">
        <w:rPr>
          <w:rFonts w:ascii="Helvetica" w:hAnsi="Helvetica" w:cs="Helvetica"/>
          <w:sz w:val="24"/>
          <w:szCs w:val="24"/>
          <w:lang w:val="nl-NL"/>
        </w:rPr>
        <w:instrText xml:space="preserve"> = -0.18, p &lt; 0.001). On average, job earnings and perceptions of job security explained a small (≈ 10%) portion of the potential psychological impact of hours-underemployment.\nConclusions: These </w:instrText>
      </w:r>
      <w:r w:rsidRPr="00220C73">
        <w:rPr>
          <w:rFonts w:ascii="Helvetica" w:hAnsi="Helvetica" w:cs="Helvetica"/>
          <w:sz w:val="24"/>
          <w:szCs w:val="24"/>
        </w:rPr>
        <w:instrText>ﬁ</w:instrText>
      </w:r>
      <w:r w:rsidRPr="00220C73">
        <w:rPr>
          <w:rFonts w:ascii="Helvetica" w:hAnsi="Helvetica" w:cs="Helvetica"/>
          <w:sz w:val="24"/>
          <w:szCs w:val="24"/>
          <w:lang w:val="nl-NL"/>
        </w:rPr>
        <w:instrText xml:space="preserve">ndings highlight the possibility that underemployment among part-time workers may have detrimental psychological consequences. Policy interventions geared towards improving career opportunities for part-time workers would potentially ameliorate losses in psychological well-being experienced by this group.","container-title":"Social Science &amp; Medicine","DOI":"10.1016/j.socscimed.2019.112641","ISSN":"02779536","journalAbbreviation":"Social Science &amp; Medicine","language":"en","page":"112641","source":"DOI.org (Crossref)","title":"Underemployment and psychological distress: Propensity score and fixed effects estimates from two large UK samples","title-short":"Underemployment and psychological distress","volume":"244","author":[{"family":"Mousteri","given":"Victoria"},{"family":"Daly","given":"Michael"},{"family":"Delaney","given":"Liam"}],"issued":{"date-parts":[["2020",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lang w:val="nl-NL"/>
        </w:rPr>
        <w:t>(Mousteri, Daly and Delaney, 2020)</w:t>
      </w:r>
      <w:r w:rsidRPr="00220C73">
        <w:rPr>
          <w:rFonts w:ascii="Helvetica" w:hAnsi="Helvetica" w:cs="Helvetica"/>
          <w:sz w:val="24"/>
          <w:szCs w:val="24"/>
        </w:rPr>
        <w:fldChar w:fldCharType="end"/>
      </w:r>
      <w:r w:rsidRPr="00220C73">
        <w:rPr>
          <w:rFonts w:ascii="Helvetica" w:hAnsi="Helvetica" w:cs="Helvetica"/>
          <w:sz w:val="24"/>
          <w:szCs w:val="24"/>
          <w:lang w:val="nl-NL"/>
        </w:rPr>
        <w:t xml:space="preserve"> have also pointed to the fact that those that experience underemployment also are significantly more likely to face psychological distress.</w:t>
      </w:r>
    </w:p>
    <w:p w14:paraId="57EB8C2E"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Using principal components analysi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E64RoGaD","properties":{"formattedCitation":"(Galindo-Rueda and Vignoles, 2005)","plainCitation":"(Galindo-Rueda and Vignoles, 2005)","dontUpdate":true,"noteIndex":0},"citationItems":[{"id":7080,"uris":["http://zotero.org/users/8741181/items/HG452WL5"],"itemData":{"id":7080,"type":"article-journal","abstract":"Most countries seek to reduce inequality by encouraging educational attainment, particularly by striving for better outcomes for able individuals from poor backgrounds. We analyse whether this has been a feature of Britain’s substantial expansion of education during the past several decades. We use two unique longitudinal studies to test whether these improvements have been associated with changes in the role of cognitive ability and parental background in determining educational achievement. We ﬁnd a decline in the importance of ability in explaining educational performance, in part because low ability children with high economic status experienced the largest increases in educational attainment.","container-title":"Journal of Human Resources","DOI":"10.3368/jhr.XL.2.335","ISSN":"0022-166X, 1548-8004","issue":"2","journalAbbreviation":"J. Human Resources","language":"en","page":"335-353","source":"DOI.org (Crossref)","title":"The Declining Relative Importance of Ability in Predicting Educational Attainment","volume":"XL","author":[{"family":"Galindo-Rueda","given":"Fernando"},{"family":"Vignoles","given":"Anna"}],"issued":{"date-parts":[["200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lindo-Rueda and Vignoles, 2005 :340)</w:t>
      </w:r>
      <w:r w:rsidRPr="00220C73">
        <w:rPr>
          <w:rFonts w:ascii="Helvetica" w:hAnsi="Helvetica" w:cs="Helvetica"/>
          <w:sz w:val="24"/>
          <w:szCs w:val="24"/>
        </w:rPr>
        <w:fldChar w:fldCharType="end"/>
      </w:r>
      <w:r w:rsidRPr="00220C73">
        <w:rPr>
          <w:rFonts w:ascii="Helvetica" w:hAnsi="Helvetica" w:cs="Helvetica"/>
          <w:sz w:val="24"/>
          <w:szCs w:val="24"/>
        </w:rPr>
        <w:t xml:space="preserve"> a cognitive ability variable was constructed and found to have an important determinant of individuals final qualification level as well as having an increased probability of individuals moving away from unemployment after an individual’s first </w:t>
      </w:r>
      <w:r w:rsidRPr="00220C73">
        <w:rPr>
          <w:rFonts w:ascii="Helvetica" w:hAnsi="Helvetica" w:cs="Helvetica"/>
          <w:sz w:val="24"/>
          <w:szCs w:val="24"/>
        </w:rPr>
        <w:lastRenderedPageBreak/>
        <w:t xml:space="preserve">unemployment spell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KIYGHnCd","properties":{"formattedCitation":"(Niepel, 2010)","plainCitation":"(Niepel, 2010)","noteIndex":0},"citationItems":[{"id":6434,"uris":["http://zotero.org/users/8741181/items/42VV6AVZ"],"itemData":{"id":6434,"type":"article-journal","container-title":"ZEW Discussion Papers","issue":"10","language":"en","page":"52","source":"Zotero","title":"The importance of cognitive and social skills for the duration of unemployment","author":[{"family":"Niepel","given":"Verena"}],"issued":{"date-parts":[["201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Niepel, 2010)</w:t>
      </w:r>
      <w:r w:rsidRPr="00220C73">
        <w:rPr>
          <w:rFonts w:ascii="Helvetica" w:hAnsi="Helvetica" w:cs="Helvetica"/>
          <w:sz w:val="24"/>
          <w:szCs w:val="24"/>
        </w:rPr>
        <w:fldChar w:fldCharType="end"/>
      </w:r>
      <w:r w:rsidRPr="00220C73">
        <w:rPr>
          <w:rFonts w:ascii="Helvetica" w:hAnsi="Helvetica" w:cs="Helvetica"/>
          <w:sz w:val="24"/>
          <w:szCs w:val="24"/>
        </w:rPr>
        <w:t xml:space="preserve">. Comparatively, cognitive ability appears to have a reduced impact on individuals of later birth cohorts compared to the NCDS cohor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RIq9E4ND","properties":{"formattedCitation":"(Galindo-Rueda and Vignoles, 2005)","plainCitation":"(Galindo-Rueda and Vignoles, 2005)","dontUpdate":true,"noteIndex":0},"citationItems":[{"id":7080,"uris":["http://zotero.org/users/8741181/items/HG452WL5"],"itemData":{"id":7080,"type":"article-journal","abstract":"Most countries seek to reduce inequality by encouraging educational attainment, particularly by striving for better outcomes for able individuals from poor backgrounds. We analyse whether this has been a feature of Britain’s substantial expansion of education during the past several decades. We use two unique longitudinal studies to test whether these improvements have been associated with changes in the role of cognitive ability and parental background in determining educational achievement. We ﬁnd a decline in the importance of ability in explaining educational performance, in part because low ability children with high economic status experienced the largest increases in educational attainment.","container-title":"Journal of Human Resources","DOI":"10.3368/jhr.XL.2.335","ISSN":"0022-166X, 1548-8004","issue":"2","journalAbbreviation":"J. Human Resources","language":"en","page":"335-353","source":"DOI.org (Crossref)","title":"The Declining Relative Importance of Ability in Predicting Educational Attainment","volume":"XL","author":[{"family":"Galindo-Rueda","given":"Fernando"},{"family":"Vignoles","given":"Anna"}],"issued":{"date-parts":[["200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lindo-Rueda and Vignoles, 2005 :347)</w:t>
      </w:r>
      <w:r w:rsidRPr="00220C73">
        <w:rPr>
          <w:rFonts w:ascii="Helvetica" w:hAnsi="Helvetica" w:cs="Helvetica"/>
          <w:sz w:val="24"/>
          <w:szCs w:val="24"/>
        </w:rPr>
        <w:fldChar w:fldCharType="end"/>
      </w:r>
      <w:r w:rsidRPr="00220C73">
        <w:rPr>
          <w:rFonts w:ascii="Helvetica" w:hAnsi="Helvetica" w:cs="Helvetica"/>
          <w:sz w:val="24"/>
          <w:szCs w:val="24"/>
        </w:rPr>
        <w:t xml:space="preserve">. Cognitive effects are found to have a ‘class effect’, children from occupational advantaged social classes perform better on general cognitive ability test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15VNSZqK","properties":{"formattedCitation":"(Connelly and Gayle, 2019)","plainCitation":"(Connelly and Gayle, 2019)","dontUpdate":true,"noteIndex":0},"citationItems":[{"id":2938,"uris":["http://zotero.org/users/8741181/items/N5RULP93"],"itemData":{"id":2938,"type":"article-journal","container-title":"British Journal of Sociology","DOI":"https://doi.org/10.1111/1468-4446.12343","issue":"1","page":"90-108","title":"An investigation of social class inequalities in general cognitive ability in two British birth cohorts","volume":"70","author":[{"family":"Connelly","given":"Roxanne"},{"family":"Gayle","given":"Vernon"}],"issued":{"date-parts":[["201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Connelly and Gayle, 2019 :9)</w:t>
      </w:r>
      <w:r w:rsidRPr="00220C73">
        <w:rPr>
          <w:rFonts w:ascii="Helvetica" w:hAnsi="Helvetica" w:cs="Helvetica"/>
          <w:sz w:val="24"/>
          <w:szCs w:val="24"/>
        </w:rPr>
        <w:fldChar w:fldCharType="end"/>
      </w:r>
      <w:r w:rsidRPr="00220C73">
        <w:rPr>
          <w:rFonts w:ascii="Helvetica" w:hAnsi="Helvetica" w:cs="Helvetica"/>
          <w:sz w:val="24"/>
          <w:szCs w:val="24"/>
        </w:rPr>
        <w:t xml:space="preserve">; instability, and economic and social strains from disadvantaged social class groups are suggested as a possible explanation for this effect. Further studies do acknowledge the apparent mobility of cognitive ability withing social class grouping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8NxSG7Iw","properties":{"formattedCitation":"(Feinstein, 2022)","plainCitation":"(Feinstein, 2022)","dontUpdate":true,"noteIndex":0},"citationItems":[{"id":1381,"uris":["http://zotero.org/users/8741181/items/5ICKX6JB"],"itemData":{"id":1381,"type":"article-journal","container-title":"OXFORD REVIEW OF ECONOMIC POLICY","issue":"2","language":"en","page":"18","source":"Zotero","title":"MOBILITY IN PUPILS' COGNITIVE ATTAINMENT DURING SCHOOL LIFE","volume":"20","author":[{"family":"Feinstein","given":"Leon"}],"issued":{"date-parts":[["202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Feinstein, 2022 :226)</w:t>
      </w:r>
      <w:r w:rsidRPr="00220C73">
        <w:rPr>
          <w:rFonts w:ascii="Helvetica" w:hAnsi="Helvetica" w:cs="Helvetica"/>
          <w:sz w:val="24"/>
          <w:szCs w:val="24"/>
        </w:rPr>
        <w:fldChar w:fldCharType="end"/>
      </w:r>
      <w:r w:rsidRPr="00220C73">
        <w:rPr>
          <w:rFonts w:ascii="Helvetica" w:hAnsi="Helvetica" w:cs="Helvetica"/>
          <w:sz w:val="24"/>
          <w:szCs w:val="24"/>
        </w:rPr>
        <w:t xml:space="preserve">. Whilst cognitive ability falls into Boudon’s ‘Primary effects’ category, studies using NCDS data have found that ‘Secondary effects’ (expressed via educational choices) also have a significant impact on attainment and outcom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UiqJYhNc","properties":{"formattedCitation":"(Jackson {\\i{}et al.}, 2007)","plainCitation":"(Jackson et al., 2007)","dontUpdate":true,"noteIndex":0},"citationItems":[{"id":6435,"uris":["http://zotero.org/users/8741181/items/U23Q8B7I"],"itemData":{"id":6435,"type":"article-journal","abstract":"In this article we start from Boudon’s important, but still surprisingly neglected, distinction between ‘primary’ and ‘secondary’ effects in the creation of class differentials in educational attainment. Primary effects are all those, whether of a genetic or socio-cultural kind, that are expressed via the association between children’s class backgrounds and their actual levels of academic performance. Secondary effects are those that are expressed via the educational choices that children from differing class backgrounds make within the range of choice that their previous performance allows them. We apply a method introduced by Erikson and Jonsson to represent the relationship between primary and secondary effects in analysing class differentials in one crucial transition within the English and Welsh educational system: that which children make at around age 16 and which determines whether or not they will pursue the higher-level academic qualiﬁcations –A-levels – that are usually required for university entry. We then use a development of this method that we have earlier proposed in order to produce quantitative estimates of the relative importance of primary and secondary effects as they operate within this transition. We show that secondary effects reinforce primary effects to a substantial extent, accounting for at least one quarter, and possibly up to one-half, of class differentials as measured by odds ratios. In conclusion, we consider some theoretical and policy implications of our ﬁndings.","container-title":"Acta Sociologica","DOI":"10.1177/0001699307080926","ISSN":"0001-6993, 1502-3869","issue":"3","journalAbbreviation":"Acta Sociologica","language":"en","page":"211-229","source":"DOI.org (Crossref)","title":"Primary and Secondary Effects in Class Differentials in Educational Attainment: The Transition to A-Level Courses in England and Wales","title-short":"Primary and Secondary Effects in Class Differentials in Educational Attainment","volume":"50","author":[{"family":"Jackson","given":"Michelle"},{"family":"Erikson","given":"Robert"},{"family":"Goldthorpe","given":"John H."},{"family":"Yaish","given":"Meir"}],"issued":{"date-parts":[["2007",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Jackson </w:t>
      </w:r>
      <w:r w:rsidRPr="00220C73">
        <w:rPr>
          <w:rFonts w:ascii="Helvetica" w:hAnsi="Helvetica" w:cs="Helvetica"/>
          <w:i/>
          <w:iCs/>
          <w:sz w:val="24"/>
          <w:szCs w:val="24"/>
        </w:rPr>
        <w:t>et al.</w:t>
      </w:r>
      <w:r w:rsidRPr="00220C73">
        <w:rPr>
          <w:rFonts w:ascii="Helvetica" w:hAnsi="Helvetica" w:cs="Helvetica"/>
          <w:sz w:val="24"/>
          <w:szCs w:val="24"/>
        </w:rPr>
        <w:t>, 2007 :223)</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026DB00F"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 structure of the British education system has always been one of hierarchical selection. The grammar school has been an enduring institution throughout the various reforms to the education system. Work by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DFrjZbPc","properties":{"formattedCitation":"(Galindo-Rueda and Vignoles, 2005)","plainCitation":"(Galindo-Rueda and Vignoles, 2005)","noteIndex":0},"citationItems":[{"id":7080,"uris":["http://zotero.org/users/8741181/items/HG452WL5"],"itemData":{"id":7080,"type":"article-journal","abstract":"Most countries seek to reduce inequality by encouraging educational attainment, particularly by striving for better outcomes for able individuals from poor backgrounds. We analyse whether this has been a feature of Britain’s substantial expansion of education during the past several decades. We use two unique longitudinal studies to test whether these improvements have been associated with changes in the role of cognitive ability and parental background in determining educational achievement. We ﬁnd a decline in the importance of ability in explaining educational performance, in part because low ability children with high economic status experienced the largest increases in educational attainment.","container-title":"Journal of Human Resources","DOI":"10.3368/jhr.XL.2.335","ISSN":"0022-166X, 1548-8004","issue":"2","journalAbbreviation":"J. Human Resources","language":"en","page":"335-353","source":"DOI.org (Crossref)","title":"The Declining Relative Importance of Ability in Predicting Educational Attainment","volume":"XL","author":[{"family":"Galindo-Rueda","given":"Fernando"},{"family":"Vignoles","given":"Anna"}],"issued":{"date-parts":[["200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lindo-Rueda and Vignoles, 2005)</w:t>
      </w:r>
      <w:r w:rsidRPr="00220C73">
        <w:rPr>
          <w:rFonts w:ascii="Helvetica" w:hAnsi="Helvetica" w:cs="Helvetica"/>
          <w:sz w:val="24"/>
          <w:szCs w:val="24"/>
        </w:rPr>
        <w:fldChar w:fldCharType="end"/>
      </w:r>
      <w:r w:rsidRPr="00220C73">
        <w:rPr>
          <w:rFonts w:ascii="Helvetica" w:hAnsi="Helvetica" w:cs="Helvetica"/>
          <w:sz w:val="24"/>
          <w:szCs w:val="24"/>
        </w:rPr>
        <w:t xml:space="preserve"> suggests that when selection is interacted with cognitive ability, children in the top of the ability distribution attained better educational outcomes if they were in a selective school syste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trxfWGJz","properties":{"formattedCitation":"(Galindo-Rueda and Vignoles, 2005)","plainCitation":"(Galindo-Rueda and Vignoles, 2005)","dontUpdate":true,"noteIndex":0},"citationItems":[{"id":7080,"uris":["http://zotero.org/users/8741181/items/HG452WL5"],"itemData":{"id":7080,"type":"article-journal","abstract":"Most countries seek to reduce inequality by encouraging educational attainment, particularly by striving for better outcomes for able individuals from poor backgrounds. We analyse whether this has been a feature of Britain’s substantial expansion of education during the past several decades. We use two unique longitudinal studies to test whether these improvements have been associated with changes in the role of cognitive ability and parental background in determining educational achievement. We ﬁnd a decline in the importance of ability in explaining educational performance, in part because low ability children with high economic status experienced the largest increases in educational attainment.","container-title":"Journal of Human Resources","DOI":"10.3368/jhr.XL.2.335","ISSN":"0022-166X, 1548-8004","issue":"2","journalAbbreviation":"J. Human Resources","language":"en","page":"335-353","source":"DOI.org (Crossref)","title":"The Declining Relative Importance of Ability in Predicting Educational Attainment","volume":"XL","author":[{"family":"Galindo-Rueda","given":"Fernando"},{"family":"Vignoles","given":"Anna"}],"issued":{"date-parts":[["200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lindo-Rueda and Vignoles, 2005 :28)</w:t>
      </w:r>
      <w:r w:rsidRPr="00220C73">
        <w:rPr>
          <w:rFonts w:ascii="Helvetica" w:hAnsi="Helvetica" w:cs="Helvetica"/>
          <w:sz w:val="24"/>
          <w:szCs w:val="24"/>
        </w:rPr>
        <w:fldChar w:fldCharType="end"/>
      </w:r>
      <w:r w:rsidRPr="00220C73">
        <w:rPr>
          <w:rFonts w:ascii="Helvetica" w:hAnsi="Helvetica" w:cs="Helvetica"/>
          <w:sz w:val="24"/>
          <w:szCs w:val="24"/>
        </w:rPr>
        <w:t xml:space="preserve">. The structure of the school that an individual attends and its subsequent ‘school effects’ have been found to be significant in the outcomes of individual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3lcLugWo","properties":{"formattedCitation":"(Jones, Rice and Dias, 2010)","plainCitation":"(Jones, Rice and Dias, 2010)","dontUpdate":true,"noteIndex":0},"citationItems":[{"id":6426,"uris":["http://zotero.org/users/8741181/items/QF53PY5W"],"itemData":{"id":6426,"type":"article-journal","abstract":"Members of the National Child Development Study (NCDS) cohort attended very different types of secondary school, as their schooling lay within the transition period of the comprehensive education reform in England and Wales. This provides a natural setting to explore the impact of educational attainment and of school quality on health and healthrelated behaviour later in life. We use a combination of matching methods and parametric regressions to deal with selection effects and to evaluate differences in adult health outcomes and health-related behaviour for cohort members exposed to the old selective and to the new comprehensive educational systems.","container-title":"Health, Econometrics and Data Group","language":"en","page":"38","source":"Zotero","title":"LONG-TERM EFFECTS OF COGNITIVE SKILLS, SOCIAL ADJUSTMENT AND SCHOOLING ON HEALTH AND LIFESTYLE: EVIDENCE FROM A REFORM OF SELECTIVE SCHOOLING","author":[{"family":"Jones","given":"Andrew M"},{"family":"Rice","given":"Nigel"},{"family":"Dias","given":"Pedro Rosa"}],"issued":{"date-parts":[["201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Jones, 2010)</w:t>
      </w:r>
      <w:r w:rsidRPr="00220C73">
        <w:rPr>
          <w:rFonts w:ascii="Helvetica" w:hAnsi="Helvetica" w:cs="Helvetica"/>
          <w:sz w:val="24"/>
          <w:szCs w:val="24"/>
        </w:rPr>
        <w:fldChar w:fldCharType="end"/>
      </w:r>
      <w:r w:rsidRPr="00220C73">
        <w:rPr>
          <w:rFonts w:ascii="Helvetica" w:hAnsi="Helvetica" w:cs="Helvetica"/>
          <w:sz w:val="24"/>
          <w:szCs w:val="24"/>
        </w:rPr>
        <w:t xml:space="preserve">. Effects including the teacher/pupil ratio, the ratio of expelled pupils to the total number, and the type of school are important to recognise in the modelling of attainment. </w:t>
      </w:r>
    </w:p>
    <w:p w14:paraId="4507DFC7"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dividuals that choose to stay on at school post-16 are a small minority, and is low by OECD standard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ABYguAtE","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icklewright, 1989 :25)</w:t>
      </w:r>
      <w:r w:rsidRPr="00220C73">
        <w:rPr>
          <w:rFonts w:ascii="Helvetica" w:hAnsi="Helvetica" w:cs="Helvetica"/>
          <w:sz w:val="24"/>
          <w:szCs w:val="24"/>
        </w:rPr>
        <w:fldChar w:fldCharType="end"/>
      </w:r>
      <w:r w:rsidRPr="00220C73">
        <w:rPr>
          <w:rFonts w:ascii="Helvetica" w:hAnsi="Helvetica" w:cs="Helvetica"/>
          <w:sz w:val="24"/>
          <w:szCs w:val="24"/>
        </w:rPr>
        <w:t xml:space="preserve">. Those individuals from manual backgrounds compared to their non-manual peers were less likely to stay on post-16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A9Uoa8vU","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icklewright, 1989 :37)</w:t>
      </w:r>
      <w:r w:rsidRPr="00220C73">
        <w:rPr>
          <w:rFonts w:ascii="Helvetica" w:hAnsi="Helvetica" w:cs="Helvetica"/>
          <w:sz w:val="24"/>
          <w:szCs w:val="24"/>
        </w:rPr>
        <w:fldChar w:fldCharType="end"/>
      </w:r>
      <w:r w:rsidRPr="00220C73">
        <w:rPr>
          <w:rFonts w:ascii="Helvetica" w:hAnsi="Helvetica" w:cs="Helvetica"/>
          <w:sz w:val="24"/>
          <w:szCs w:val="24"/>
        </w:rPr>
        <w:t xml:space="preserve">, further research concurs, stating that young people from working class backgrounds were less likely than middle class peers to remain in educatio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U0HIA2R","properties":{"formattedCitation":"(Schoon, 2007)","plainCitation":"(Schoon, 2007)","noteIndex":0},"citationItems":[{"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choon, 2007)</w:t>
      </w:r>
      <w:r w:rsidRPr="00220C73">
        <w:rPr>
          <w:rFonts w:ascii="Helvetica" w:hAnsi="Helvetica" w:cs="Helvetica"/>
          <w:sz w:val="24"/>
          <w:szCs w:val="24"/>
        </w:rPr>
        <w:fldChar w:fldCharType="end"/>
      </w:r>
      <w:r w:rsidRPr="00220C73">
        <w:rPr>
          <w:rFonts w:ascii="Helvetica" w:hAnsi="Helvetica" w:cs="Helvetica"/>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2rKJ31j","properties":{"formattedCitation":"(Schoon and Bynner, 2003)","plainCitation":"(Schoon and Bynner, 2003)","dontUpdate":true,"noteIndex":0},"citationItems":[{"id":6463,"uris":["http://zotero.org/users/8741181/items/K967DDIL"],"itemData":{"id":6463,"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choon and Bynner, 2003 :25)</w:t>
      </w:r>
      <w:r w:rsidRPr="00220C73">
        <w:rPr>
          <w:rFonts w:ascii="Helvetica" w:hAnsi="Helvetica" w:cs="Helvetica"/>
          <w:sz w:val="24"/>
          <w:szCs w:val="24"/>
        </w:rPr>
        <w:fldChar w:fldCharType="end"/>
      </w:r>
      <w:r w:rsidRPr="00220C73">
        <w:rPr>
          <w:rFonts w:ascii="Helvetica" w:hAnsi="Helvetica" w:cs="Helvetica"/>
          <w:sz w:val="24"/>
          <w:szCs w:val="24"/>
        </w:rPr>
        <w:t xml:space="preserve">. When looking at educational attainmen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P4VoAJk6","properties":{"formattedCitation":"(Holm and J\\uc0\\u230{}ger, 2011)","plainCitation":"(Holm and Jæger, 2011)","dontUpdate":true,"noteIndex":0},"citationItems":[{"id":6473,"uris":["http://zotero.org/users/8741181/items/2E8XHVEF"],"itemData":{"id":6473,"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olm and Jæger, 2011 :1)</w:t>
      </w:r>
      <w:r w:rsidRPr="00220C73">
        <w:rPr>
          <w:rFonts w:ascii="Helvetica" w:hAnsi="Helvetica" w:cs="Helvetica"/>
          <w:sz w:val="24"/>
          <w:szCs w:val="24"/>
        </w:rPr>
        <w:fldChar w:fldCharType="end"/>
      </w:r>
      <w:r w:rsidRPr="00220C73">
        <w:rPr>
          <w:rFonts w:ascii="Helvetica" w:hAnsi="Helvetica" w:cs="Helvetica"/>
          <w:sz w:val="24"/>
          <w:szCs w:val="24"/>
        </w:rPr>
        <w:t xml:space="preserve"> it is important to consider that family background appears to have a decreasing level of influence as individuals proceed through educational transitions (from secondary to higher education). </w:t>
      </w:r>
    </w:p>
    <w:p w14:paraId="5A20B534" w14:textId="77777777" w:rsidR="00203676" w:rsidRPr="00220C73" w:rsidRDefault="00203676" w:rsidP="00203676">
      <w:pPr>
        <w:pStyle w:val="Heading3"/>
        <w:rPr>
          <w:rFonts w:ascii="Helvetica" w:hAnsi="Helvetica" w:cs="Helvetica"/>
        </w:rPr>
      </w:pPr>
      <w:bookmarkStart w:id="36" w:name="_Toc131406647"/>
      <w:r w:rsidRPr="00220C73">
        <w:rPr>
          <w:rFonts w:ascii="Helvetica" w:hAnsi="Helvetica" w:cs="Helvetica"/>
        </w:rPr>
        <w:t>Labour Market</w:t>
      </w:r>
      <w:bookmarkEnd w:id="36"/>
    </w:p>
    <w:p w14:paraId="33D4698D"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 implementation of sequence analysis under the likes of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oWa6s7xp","properties":{"formattedCitation":"(Anders and Dorsett, 2017)","plainCitation":"(Anders and Dorsett, 2017)","dontUpdate":true,"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Anders and Dorsett, 2017 :75)</w:t>
      </w:r>
      <w:r w:rsidRPr="00220C73">
        <w:rPr>
          <w:rFonts w:ascii="Helvetica" w:hAnsi="Helvetica" w:cs="Helvetica"/>
          <w:sz w:val="24"/>
          <w:szCs w:val="24"/>
        </w:rPr>
        <w:fldChar w:fldCharType="end"/>
      </w:r>
      <w:r w:rsidRPr="00220C73">
        <w:rPr>
          <w:rFonts w:ascii="Helvetica" w:hAnsi="Helvetica" w:cs="Helvetica"/>
          <w:sz w:val="24"/>
          <w:szCs w:val="24"/>
        </w:rPr>
        <w:t xml:space="preserve"> has been used to establish patterns of transition amongst school leavers entering the labour market. They find that whilst under the NCDS cohort there was a strong (91 per cent) amount of people entering into the labour market straight away, this has fallen to 37 per cent in recent times. </w:t>
      </w:r>
    </w:p>
    <w:p w14:paraId="76E22202"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A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yo9flBRA","properties":{"formattedCitation":"(Anders and Dorsett, 2017)","plainCitation":"(Anders and Dorsett, 2017)","dontUpdate":true,"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Anders and Dorsett, 2017 :100)</w:t>
      </w:r>
      <w:r w:rsidRPr="00220C73">
        <w:rPr>
          <w:rFonts w:ascii="Helvetica" w:hAnsi="Helvetica" w:cs="Helvetica"/>
          <w:sz w:val="24"/>
          <w:szCs w:val="24"/>
        </w:rPr>
        <w:fldChar w:fldCharType="end"/>
      </w:r>
      <w:r w:rsidRPr="00220C73">
        <w:rPr>
          <w:rFonts w:ascii="Helvetica" w:hAnsi="Helvetica" w:cs="Helvetica"/>
          <w:sz w:val="24"/>
          <w:szCs w:val="24"/>
        </w:rPr>
        <w:t xml:space="preserve"> claim, young-peoples employment is more sensitive than older peopl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4VAJBf9c","properties":{"formattedCitation":"(Bell and Blanchflower, 2010)","plainCitation":"(Bell and Blanchflower, 2010)","dontUpdate":true,"noteIndex":0},"citationItems":[{"id":6433,"uris":["http://zotero.org/users/8741181/items/C9CPD6NW"],"itemData":{"id":6433,"type":"article-journal","abstract":"Youth Unemployment: Déjà Vu? This paper reviews current issues in youth labour markets in developed countries. It argues that young people aged 16-25 have been particularly hard hit during the current recession. Using the USA and UK as cast studies, it analyses both causes and effects of youth unemployment using micro-data. It argues that there is convincing evidence that the young are particularly susceptible to the negative effects of spells of unemployment well after their initial experience of worklessness. Because the current youth cohort is relatively large, the longer-term outlook for youth unemployment is quite good, but there is a strong case for policy intervention now to address the difficulties that the current cohort is having in finding access to work.","container-title":"SSRN Electronic Journal","DOI":"10.2139/ssrn.1545132","ISSN":"1556-5068","journalAbbreviation":"SSRN Journal","language":"en","source":"DOI.org (Crossref)","title":"Youth Unemployment: Déjà Vu?","title-short":"Youth Unemployment","URL":"https://www.ssrn.com/abstract=1545132","author":[{"family":"Bell","given":"David N.F."},{"family":"Blanchflower","given":"David G."}],"accessed":{"date-parts":[["2022",9,29]]},"issued":{"date-parts":[["201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ell and Blanchflower, 2010 :1)</w:t>
      </w:r>
      <w:r w:rsidRPr="00220C73">
        <w:rPr>
          <w:rFonts w:ascii="Helvetica" w:hAnsi="Helvetica" w:cs="Helvetica"/>
          <w:sz w:val="24"/>
          <w:szCs w:val="24"/>
        </w:rPr>
        <w:fldChar w:fldCharType="end"/>
      </w:r>
      <w:r w:rsidRPr="00220C73">
        <w:rPr>
          <w:rFonts w:ascii="Helvetica" w:hAnsi="Helvetica" w:cs="Helvetica"/>
          <w:sz w:val="24"/>
          <w:szCs w:val="24"/>
        </w:rPr>
        <w:t xml:space="preserve"> concur with this assessment. They focus upon the susceptibility that young people face in terms of </w:t>
      </w:r>
      <w:r w:rsidRPr="00220C73">
        <w:rPr>
          <w:rFonts w:ascii="Helvetica" w:hAnsi="Helvetica" w:cs="Helvetica"/>
          <w:sz w:val="24"/>
          <w:szCs w:val="24"/>
        </w:rPr>
        <w:lastRenderedPageBreak/>
        <w:t xml:space="preserve">negative effects that spells of unemployment have upon initial experiences of worklessness. </w:t>
      </w:r>
    </w:p>
    <w:p w14:paraId="5C3F941F"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t wasn’t until the 1980s that failing to get qualifications became a hindrance to getting work in Britai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JoPu3Gm9","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ynner, 2005 :377)</w:t>
      </w:r>
      <w:r w:rsidRPr="00220C73">
        <w:rPr>
          <w:rFonts w:ascii="Helvetica" w:hAnsi="Helvetica" w:cs="Helvetica"/>
          <w:sz w:val="24"/>
          <w:szCs w:val="24"/>
        </w:rPr>
        <w:fldChar w:fldCharType="end"/>
      </w:r>
      <w:r w:rsidRPr="00220C73">
        <w:rPr>
          <w:rFonts w:ascii="Helvetica" w:hAnsi="Helvetica" w:cs="Helvetica"/>
          <w:sz w:val="24"/>
          <w:szCs w:val="24"/>
        </w:rPr>
        <w:t xml:space="preserve">. The labour market pre-1980s was able to absorb people into large numbers of unskilled jobs (ibid). Evidence fro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Hg3xrgaL","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ynner, 2005 :378)</w:t>
      </w:r>
      <w:r w:rsidRPr="00220C73">
        <w:rPr>
          <w:rFonts w:ascii="Helvetica" w:hAnsi="Helvetica" w:cs="Helvetica"/>
          <w:sz w:val="24"/>
          <w:szCs w:val="24"/>
        </w:rPr>
        <w:fldChar w:fldCharType="end"/>
      </w:r>
      <w:r w:rsidRPr="00220C73">
        <w:rPr>
          <w:rFonts w:ascii="Helvetica" w:hAnsi="Helvetica" w:cs="Helvetica"/>
          <w:sz w:val="24"/>
          <w:szCs w:val="24"/>
        </w:rPr>
        <w:t xml:space="preserve"> has found that people who experience a period of time NEET are significantly more likely to lead a NEET status going forward post-21 years old (Bynner 2005: 378). </w:t>
      </w:r>
    </w:p>
    <w:p w14:paraId="0E224A99"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 collapse of the youth labour market in the early 1980s was not a sudden affair. Contributing factors such as the demise of heavy industry, the collapse of community networks, and the technological transformation of modes of production were all forces that the 1958 cohort were facing during their biographical lifespa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wHyoZ0g3","properties":{"formattedCitation":"(Bynner, 2012)","plainCitation":"(Bynner, 2012)","dontUpdate":true,"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ynner, 2012: 40)</w:t>
      </w:r>
      <w:r w:rsidRPr="00220C73">
        <w:rPr>
          <w:rFonts w:ascii="Helvetica" w:hAnsi="Helvetica" w:cs="Helvetica"/>
          <w:sz w:val="24"/>
          <w:szCs w:val="24"/>
        </w:rPr>
        <w:fldChar w:fldCharType="end"/>
      </w:r>
      <w:r w:rsidRPr="00220C73">
        <w:rPr>
          <w:rFonts w:ascii="Helvetica" w:hAnsi="Helvetica" w:cs="Helvetica"/>
          <w:sz w:val="24"/>
          <w:szCs w:val="24"/>
        </w:rPr>
        <w:t xml:space="preserve">. Something that is documented in detail with employment histories on a monthly basi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LC3UbFrH","properties":{"formattedCitation":"(Leuze, 2010)","plainCitation":"(Leuze, 2010)","dontUpdate":true,"noteIndex":0},"citationItems":[{"id":6438,"uris":["http://zotero.org/users/8741181/items/X9TBS5GV"],"itemData":{"id":6438,"type":"book","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Leuze, 2010 :86)</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5494812F"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re are a variety of ways studies have attempted to measure labour market outcomes: income and life satisfaction being two prominent measures. Another developed in part by Bynner et al (2002 :7) is the measure of depression in reference to job satisfaction rates. In a comparative study, Bynner et al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nLpRQkCo","properties":{"formattedCitation":"(Bynner, Woods and Butler, 2002)","plainCitation":"(Bynner, Woods and Butler, 2002)","dontUpdate":true,"noteIndex":0},"citationItems":[{"id":6448,"uris":["http://zotero.org/users/8741181/items/NN7MQCJZ"],"itemData":{"id":6448,"type":"article-journal","language":"en","page":"21","source":"Zotero","title":"YOUTH FACTORS AND LABOUR MARKET EXPERIENCE IN JOB SATISFACTION","author":[{"family":"Bynner","given":"John"},{"family":"Woods","given":"Laura"},{"family":"Butler","given":"Neville"}],"issued":{"date-parts":[["200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2002)</w:t>
      </w:r>
      <w:r w:rsidRPr="00220C73">
        <w:rPr>
          <w:rFonts w:ascii="Helvetica" w:hAnsi="Helvetica" w:cs="Helvetica"/>
          <w:sz w:val="24"/>
          <w:szCs w:val="24"/>
        </w:rPr>
        <w:fldChar w:fldCharType="end"/>
      </w:r>
      <w:r w:rsidRPr="00220C73">
        <w:rPr>
          <w:rFonts w:ascii="Helvetica" w:hAnsi="Helvetica" w:cs="Helvetica"/>
          <w:sz w:val="24"/>
          <w:szCs w:val="24"/>
        </w:rPr>
        <w:t xml:space="preserve"> found that satisfaction scores for both men and women were higher in the BCS70 than in the NCDS, noting an increasing level of dissatisfaction with labour market experiences. </w:t>
      </w:r>
    </w:p>
    <w:p w14:paraId="602CCB5A"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Due to structural changes within the British labour market that started during the NCDS birth cohort time frame, part-time work began to grow from the 1950s – though this was synonymous with low-paid jobs and the service industry. Due to this, individuals that primarily occupied such part-time positions were typically wome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rcXGPdu5","properties":{"formattedCitation":"(Dex {\\i{}et al.}, 1998)","plainCitation":"(Dex et al., 1998)","dontUpdate":true,"noteIndex":0},"citationItems":[{"id":6457,"uris":["http://zotero.org/users/8741181/items/KDCG6AR2"],"itemData":{"id":6457,"type":"article-journal","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Dex </w:t>
      </w:r>
      <w:r w:rsidRPr="00220C73">
        <w:rPr>
          <w:rFonts w:ascii="Helvetica" w:hAnsi="Helvetica" w:cs="Helvetica"/>
          <w:i/>
          <w:iCs/>
          <w:sz w:val="24"/>
          <w:szCs w:val="24"/>
        </w:rPr>
        <w:t>et al.</w:t>
      </w:r>
      <w:r w:rsidRPr="00220C73">
        <w:rPr>
          <w:rFonts w:ascii="Helvetica" w:hAnsi="Helvetica" w:cs="Helvetica"/>
          <w:sz w:val="24"/>
          <w:szCs w:val="24"/>
        </w:rPr>
        <w:t>, 1998 :79)</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5rl2WMZ4","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ex and Bukodi, 2012)</w:t>
      </w:r>
      <w:r w:rsidRPr="00220C73">
        <w:rPr>
          <w:rFonts w:ascii="Helvetica" w:hAnsi="Helvetica" w:cs="Helvetica"/>
          <w:sz w:val="24"/>
          <w:szCs w:val="24"/>
        </w:rPr>
        <w:fldChar w:fldCharType="end"/>
      </w:r>
      <w:r w:rsidRPr="00220C73">
        <w:rPr>
          <w:rFonts w:ascii="Helvetica" w:hAnsi="Helvetica" w:cs="Helvetica"/>
          <w:sz w:val="24"/>
          <w:szCs w:val="24"/>
        </w:rPr>
        <w:t xml:space="preserve"> demonstrate a linkage between a transition from full-time to part-time work and a process of downward social mobility that primarily impacts women in the workforce.</w:t>
      </w:r>
    </w:p>
    <w:p w14:paraId="31822F63"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Historically, the NCDS birth cohort didn’t experience a straightforward school-to-work transition. Teenagers that were still in education typically engaged in what is known as the youth labour market. Most of this work was part-time during educational studi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8QwhGhOJ","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Dustmann </w:t>
      </w:r>
      <w:r w:rsidRPr="00220C73">
        <w:rPr>
          <w:rFonts w:ascii="Helvetica" w:hAnsi="Helvetica" w:cs="Helvetica"/>
          <w:i/>
          <w:iCs/>
          <w:sz w:val="24"/>
          <w:szCs w:val="24"/>
        </w:rPr>
        <w:t>et al.</w:t>
      </w:r>
      <w:r w:rsidRPr="00220C73">
        <w:rPr>
          <w:rFonts w:ascii="Helvetica" w:hAnsi="Helvetica" w:cs="Helvetica"/>
          <w:sz w:val="24"/>
          <w:szCs w:val="24"/>
        </w:rPr>
        <w:t>, 1996 :80)</w:t>
      </w:r>
      <w:r w:rsidRPr="00220C73">
        <w:rPr>
          <w:rFonts w:ascii="Helvetica" w:hAnsi="Helvetica" w:cs="Helvetica"/>
          <w:sz w:val="24"/>
          <w:szCs w:val="24"/>
        </w:rPr>
        <w:fldChar w:fldCharType="end"/>
      </w:r>
      <w:r w:rsidRPr="00220C73">
        <w:rPr>
          <w:rFonts w:ascii="Helvetica" w:hAnsi="Helvetica" w:cs="Helvetica"/>
          <w:sz w:val="24"/>
          <w:szCs w:val="24"/>
        </w:rPr>
        <w:t xml:space="preserve">. It is estimated that children worked on average between six and nine hours a week and modal earnings in the range of £1-£2 a week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33kqrGCK","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Dustmann </w:t>
      </w:r>
      <w:r w:rsidRPr="00220C73">
        <w:rPr>
          <w:rFonts w:ascii="Helvetica" w:hAnsi="Helvetica" w:cs="Helvetica"/>
          <w:i/>
          <w:iCs/>
          <w:sz w:val="24"/>
          <w:szCs w:val="24"/>
        </w:rPr>
        <w:t>et al.</w:t>
      </w:r>
      <w:r w:rsidRPr="00220C73">
        <w:rPr>
          <w:rFonts w:ascii="Helvetica" w:hAnsi="Helvetica" w:cs="Helvetica"/>
          <w:sz w:val="24"/>
          <w:szCs w:val="24"/>
        </w:rPr>
        <w:t>, 1996 :86)</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6A60ADD2"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The Labour market during the period of the NCDS timeframe had a plentiful amount of ‘middling’ job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U9okcXWw","properties":{"formattedCitation":"(Garc\\uc0\\u237{}a-Pe\\uc0\\u241{}alosa, Petit and van Ypersele, 2022)","plainCitation":"(García-Peñalosa, Petit and van Ypersele, 2022)","dontUpdate":true,"noteIndex":0},"citationItems":[{"id":6466,"uris":["http://zotero.org/users/8741181/items/4CPVCJH8"],"itemData":{"id":6466,"type":"article-journal","abstract":"The increase in employment polarization observed in several high-income economies has coincided with a reduction in inter-generational mobility. This paper argues that the disappearance of middling jobs can drive changes in mobility, notably by removing a stepping-stone towards high-paying occupations for those from less well-off family backgrounds. Using data for two British cohorts we examine how the occupational outcomes of children depend on both initial occupations and occupational upgrading during their careers. We find that transitions across occupations are key for mobility and that the effect of parental income on those transitions has become stronger over time. Moreover, the impact of parental income increased the most in the regions where the share of middling employment fell the most, suggesting that greater employment polarization may be one of the factors behind the observed decline in mobility.","language":"en","page":"73","source":"Zotero","title":"Can workers still climb the social ladder as middling jobs become scarce? Evidence from two British Cohorts","author":[{"family":"García-Peñalosa","given":"Cecilia"},{"family":"Petit","given":"Fabien"},{"family":"Ypersele","given":"Tanguy","non-dropping-particle":"van"}],"issued":{"date-parts":[["202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rcía-Peñalosa et al 2022)</w:t>
      </w:r>
      <w:r w:rsidRPr="00220C73">
        <w:rPr>
          <w:rFonts w:ascii="Helvetica" w:hAnsi="Helvetica" w:cs="Helvetica"/>
          <w:sz w:val="24"/>
          <w:szCs w:val="24"/>
        </w:rPr>
        <w:fldChar w:fldCharType="end"/>
      </w:r>
      <w:r w:rsidRPr="00220C73">
        <w:rPr>
          <w:rFonts w:ascii="Helvetica" w:hAnsi="Helvetica" w:cs="Helvetica"/>
          <w:sz w:val="24"/>
          <w:szCs w:val="24"/>
        </w:rPr>
        <w:t xml:space="preserve"> – accordingly around 30 per cent of those starting in middling occupations experienced upward social mobility in their mid-20s, the collapse of this ‘middling’ occupational market in the following decades has had a polarisation impact for social mobility. </w:t>
      </w:r>
    </w:p>
    <w:p w14:paraId="19F94EB9"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 a comparative analysi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EK5QqOZT","properties":{"formattedCitation":"(Leuze, 2007)","plainCitation":"(Leuze, 2007)","noteIndex":0},"citationItems":[{"id":6472,"uris":["http://zotero.org/users/8741181/items/IVYVCB8S"],"itemData":{"id":6472,"type":"article-journal","container-title":"International Journal of Sociology","DOI":"10.2753/IJS0020-7659370202","ISSN":"0020-7659, 1557-9336","issue":"2","journalAbbreviation":"International Journal of Sociology","language":"en","page":"29-53","source":"DOI.org (Crossref)","title":"What Makes for a Good Start? Consequences of Occupation-Specific Higher Education for Career Mobility: Germany and Great Britain Compared","title-short":"What Makes for a Good Start?","volume":"37","author":[{"family":"Leuze","given":"Kathrin"}],"issued":{"date-parts":[["2007",7]]}}}],"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Leuze, 2007)</w:t>
      </w:r>
      <w:r w:rsidRPr="00220C73">
        <w:rPr>
          <w:rFonts w:ascii="Helvetica" w:hAnsi="Helvetica" w:cs="Helvetica"/>
          <w:sz w:val="24"/>
          <w:szCs w:val="24"/>
        </w:rPr>
        <w:fldChar w:fldCharType="end"/>
      </w:r>
      <w:r w:rsidRPr="00220C73">
        <w:rPr>
          <w:rFonts w:ascii="Helvetica" w:hAnsi="Helvetica" w:cs="Helvetica"/>
          <w:sz w:val="24"/>
          <w:szCs w:val="24"/>
        </w:rPr>
        <w:t xml:space="preserve"> NCDS data demonstrates that the loose linkages between higher education and the labour market make it less likely than countries like Germany for individuals to end up in the upper professional and service sector. </w:t>
      </w:r>
    </w:p>
    <w:p w14:paraId="0C4DC53C"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lastRenderedPageBreak/>
        <w:t xml:space="preserve">Using Optimal Matching Analysi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7AAW1THG","properties":{"formattedCitation":"(Martin, Schoon and Ross, 2008)","plainCitation":"(Martin, Schoon and Ross, 2008)","dontUpdate":true,"noteIndex":0},"citationItems":[{"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artin et al, 2008)</w:t>
      </w:r>
      <w:r w:rsidRPr="00220C73">
        <w:rPr>
          <w:rFonts w:ascii="Helvetica" w:hAnsi="Helvetica" w:cs="Helvetica"/>
          <w:sz w:val="24"/>
          <w:szCs w:val="24"/>
        </w:rPr>
        <w:fldChar w:fldCharType="end"/>
      </w:r>
      <w:r w:rsidRPr="00220C73">
        <w:rPr>
          <w:rFonts w:ascii="Helvetica" w:hAnsi="Helvetica" w:cs="Helvetica"/>
          <w:sz w:val="24"/>
          <w:szCs w:val="24"/>
        </w:rPr>
        <w:t xml:space="preserve"> evidence states that of the NCDS cohort 96 per cent of men could be grouped into six of the largest clusters compared to 90 per cent for the BCS suggesting an increase in distinct pathways. For the NCDS, the predominant pattern was to leave school post-16 and move directly to a job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aP6sEaIW","properties":{"formattedCitation":"(Schoon, 2007)","plainCitation":"(Schoon, 2007)","dontUpdate":true,"noteIndex":0},"citationItems":[{"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choon, 2007 :98)</w:t>
      </w:r>
      <w:r w:rsidRPr="00220C73">
        <w:rPr>
          <w:rFonts w:ascii="Helvetica" w:hAnsi="Helvetica" w:cs="Helvetica"/>
          <w:sz w:val="24"/>
          <w:szCs w:val="24"/>
        </w:rPr>
        <w:fldChar w:fldCharType="end"/>
      </w:r>
    </w:p>
    <w:p w14:paraId="1E9440DA"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 another comparative study,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7DjR81O0","properties":{"formattedCitation":"(Cebulla and Tomaszewski, 2013)","plainCitation":"(Cebulla and Tomaszewski, 2013)","dontUpdate":true,"noteIndex":0},"citationItems":[{"id":6468,"uris":["http://zotero.org/users/8741181/items/JIRANMH5"],"itemData":{"id":6468,"type":"article-journal","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Cebulla and Tomaszewski, 2013 :147)</w:t>
      </w:r>
      <w:r w:rsidRPr="00220C73">
        <w:rPr>
          <w:rFonts w:ascii="Helvetica" w:hAnsi="Helvetica" w:cs="Helvetica"/>
          <w:sz w:val="24"/>
          <w:szCs w:val="24"/>
        </w:rPr>
        <w:fldChar w:fldCharType="end"/>
      </w:r>
      <w:r w:rsidRPr="00220C73">
        <w:rPr>
          <w:rFonts w:ascii="Helvetica" w:hAnsi="Helvetica" w:cs="Helvetica"/>
          <w:sz w:val="24"/>
          <w:szCs w:val="24"/>
        </w:rPr>
        <w:t xml:space="preserve"> demonstrated that young people within the NCDS birth cohort were more likely to achieve their life aspirations compared to later cohorts – 60 per cent of the NCDS generation achieved their job objectives by the time they turned 23 (compared to 39 per cent of the BCS70). In respect to the gendered nature of achieving life aspirations, within the NCDS birth cohort, women were more likely to achieve their aspirations than me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ysuRWU8b","properties":{"formattedCitation":"(Cebulla and Tomaszewski, 2013)","plainCitation":"(Cebulla and Tomaszewski, 2013)","dontUpdate":true,"noteIndex":0},"citationItems":[{"id":6468,"uris":["http://zotero.org/users/8741181/items/JIRANMH5"],"itemData":{"id":6468,"type":"article-journal","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Cebulla and Tomaszewski, 2013 :148)</w:t>
      </w:r>
      <w:r w:rsidRPr="00220C73">
        <w:rPr>
          <w:rFonts w:ascii="Helvetica" w:hAnsi="Helvetica" w:cs="Helvetica"/>
          <w:sz w:val="24"/>
          <w:szCs w:val="24"/>
        </w:rPr>
        <w:fldChar w:fldCharType="end"/>
      </w:r>
      <w:r w:rsidRPr="00220C73">
        <w:rPr>
          <w:rFonts w:ascii="Helvetica" w:hAnsi="Helvetica" w:cs="Helvetica"/>
          <w:sz w:val="24"/>
          <w:szCs w:val="24"/>
        </w:rPr>
        <w:t xml:space="preserve">. Women also appear to have higher occupational aspirations compared to men at a young ag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aqJOWo4X","properties":{"formattedCitation":"(Schoon, Martin and Ross, 2007; Schoon, 2022)","plainCitation":"(Schoon, Martin and Ross, 2007; Schoon, 2022)","dontUpdate":true,"noteIndex":0},"citationItems":[{"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7794,"uris":["http://zotero.org/users/8741181/items/E2QYH996"],"itemData":{"id":7794,"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choon 2007; Schoon, 2022)</w:t>
      </w:r>
      <w:r w:rsidRPr="00220C73">
        <w:rPr>
          <w:rFonts w:ascii="Helvetica" w:hAnsi="Helvetica" w:cs="Helvetica"/>
          <w:sz w:val="24"/>
          <w:szCs w:val="24"/>
        </w:rPr>
        <w:fldChar w:fldCharType="end"/>
      </w:r>
      <w:r w:rsidRPr="00220C73">
        <w:rPr>
          <w:rFonts w:ascii="Helvetica" w:hAnsi="Helvetica" w:cs="Helvetica"/>
          <w:sz w:val="24"/>
          <w:szCs w:val="24"/>
        </w:rPr>
        <w:t>.</w:t>
      </w:r>
    </w:p>
    <w:p w14:paraId="3888AB8F"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 a study of three British cohorts including the NCD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mIINuWjH","properties":{"formattedCitation":"(Bukodi, Goldthorpe and Kuha, 2017)","plainCitation":"(Bukodi, Goldthorpe and Kuha, 2017)","dontUpdate":true,"noteIndex":0},"citationItems":[{"id":6465,"uris":["http://zotero.org/users/8741181/items/GCXULJ7Z"],"itemData":{"id":6465,"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ukodi et al 2017)</w:t>
      </w:r>
      <w:r w:rsidRPr="00220C73">
        <w:rPr>
          <w:rFonts w:ascii="Helvetica" w:hAnsi="Helvetica" w:cs="Helvetica"/>
          <w:sz w:val="24"/>
          <w:szCs w:val="24"/>
        </w:rPr>
        <w:fldChar w:fldCharType="end"/>
      </w:r>
      <w:r w:rsidRPr="00220C73">
        <w:rPr>
          <w:rFonts w:ascii="Helvetica" w:hAnsi="Helvetica" w:cs="Helvetica"/>
          <w:sz w:val="24"/>
          <w:szCs w:val="24"/>
        </w:rPr>
        <w:t xml:space="preserve"> found that relative rates of intergenerational social class mobility have remained virtually unchanged. The chances of mobility and immobility have been at an essentially constant level across the mid to late 20</w:t>
      </w:r>
      <w:r w:rsidRPr="00220C73">
        <w:rPr>
          <w:rFonts w:ascii="Helvetica" w:hAnsi="Helvetica" w:cs="Helvetica"/>
          <w:sz w:val="24"/>
          <w:szCs w:val="24"/>
          <w:vertAlign w:val="superscript"/>
        </w:rPr>
        <w:t>th</w:t>
      </w:r>
      <w:r w:rsidRPr="00220C73">
        <w:rPr>
          <w:rFonts w:ascii="Helvetica" w:hAnsi="Helvetica" w:cs="Helvetica"/>
          <w:sz w:val="24"/>
          <w:szCs w:val="24"/>
        </w:rPr>
        <w:t xml:space="preserve"> century. Class backgrounds still remain significant even after controlling for existing educational attainment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AmwhnBOb","properties":{"formattedCitation":"(Kuha, Bukodi and Goldthorpe, 2021)","plainCitation":"(Kuha, Bukodi and Goldthorpe, 2021)","dontUpdate":true,"noteIndex":0},"citationItems":[{"id":6428,"uris":["http://zotero.org/users/8741181/items/B6NB4Z4U"],"itemData":{"id":6428,"type":"article-journal","container-title":"The Annals of Applied Statistics","DOI":"10.1214/21-AOAS1467","ISSN":"1932-6157","issue":"4","journalAbbreviation":"Ann. Appl. Stat.","language":"en","source":"DOI.org (Crossref)","title":"Mediation analysis for associations of categorical variables: The role of education in social class mobility in Britain","title-short":"Mediation analysis for associations of categorical variables","URL":"https://projecteuclid.org/journals/annals-of-applied-statistics/volume-15/issue-4/Mediation-analysis-for-associations-of-categorical-variables--The-role/10.1214/21-AOAS1467.full","volume":"15","author":[{"family":"Kuha","given":"Jouni"},{"family":"Bukodi","given":"Erzsébet"},{"family":"Goldthorpe","given":"John H."}],"accessed":{"date-parts":[["2022",9,29]]},"issued":{"date-parts":[["2021",1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Kuha, Bukodi and Goldthorpe, 2021 :2061)</w:t>
      </w:r>
      <w:r w:rsidRPr="00220C73">
        <w:rPr>
          <w:rFonts w:ascii="Helvetica" w:hAnsi="Helvetica" w:cs="Helvetica"/>
          <w:sz w:val="24"/>
          <w:szCs w:val="24"/>
        </w:rPr>
        <w:fldChar w:fldCharType="end"/>
      </w:r>
      <w:r w:rsidRPr="00220C73">
        <w:rPr>
          <w:rFonts w:ascii="Helvetica" w:hAnsi="Helvetica" w:cs="Helvetica"/>
          <w:sz w:val="24"/>
          <w:szCs w:val="24"/>
        </w:rPr>
        <w:t xml:space="preserve">. Maintaining the theme of social class effect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TArED83f","properties":{"formattedCitation":"(Iannelli, 2013)","plainCitation":"(Iannelli, 2013)","noteIndex":0},"citationItems":[{"id":9198,"uris":["http://zotero.org/users/8741181/items/UUNCWPQA"],"itemData":{"id":9198,"type":"article-journal","container-title":"British Journal of Sociology of Education","DOI":"10.1080/01425692.2013.816031","ISSN":"0142-5692, 1465-3346","issue":"5-6","journalAbbreviation":"British Journal of Sociology of Education","language":"en","page":"907-928","source":"DOI.org (Crossref)","title":"The role of the school curriculum in social mobility","volume":"34","author":[{"family":"Iannelli","given":"Cristina"}],"issued":{"date-parts":[["2013",11,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Iannelli, 2013)</w:t>
      </w:r>
      <w:r w:rsidRPr="00220C73">
        <w:rPr>
          <w:rFonts w:ascii="Helvetica" w:hAnsi="Helvetica" w:cs="Helvetica"/>
          <w:sz w:val="24"/>
          <w:szCs w:val="24"/>
        </w:rPr>
        <w:fldChar w:fldCharType="end"/>
      </w:r>
      <w:r w:rsidRPr="00220C73">
        <w:rPr>
          <w:rFonts w:ascii="Helvetica" w:hAnsi="Helvetica" w:cs="Helvetica"/>
          <w:sz w:val="24"/>
          <w:szCs w:val="24"/>
        </w:rPr>
        <w:t xml:space="preserve"> data suggests that curriculum selection at secondary school has an impact on social class destination primarily for those individuals already in advantaged social classes due to their propensity to select high value labour market based subjects such as English, maths, and science. </w:t>
      </w:r>
    </w:p>
    <w:p w14:paraId="6E2A67E9"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Intergenerational mobility has been found to be correlated with sons and daughters labour market earnings and years of schooling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cAGSkEOx","properties":{"formattedCitation":"(Dearden and Machin, no date)","plainCitation":"(Dearden and Machin, no date)","dontUpdate":true,"noteIndex":0},"citationItems":[{"id":6449,"uris":["http://zotero.org/users/8741181/items/JI558YKK"],"itemData":{"id":6449,"type":"article-journal","container-title":"The Economic Journal","language":"en","page":"20","source":"Zotero","title":"INTERGENERATIONAL MOBILITY IN BRITAIN","author":[{"family":"Dearden","given":"Lorraine"},{"family":"Machin","given":"Stephen"}],"issued":{"date-parts":[["1997"]]}}}],"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earden and Machin 1997 :47)</w:t>
      </w:r>
      <w:r w:rsidRPr="00220C73">
        <w:rPr>
          <w:rFonts w:ascii="Helvetica" w:hAnsi="Helvetica" w:cs="Helvetica"/>
          <w:sz w:val="24"/>
          <w:szCs w:val="24"/>
        </w:rPr>
        <w:fldChar w:fldCharType="end"/>
      </w:r>
      <w:r w:rsidRPr="00220C73">
        <w:rPr>
          <w:rFonts w:ascii="Helvetica" w:hAnsi="Helvetica" w:cs="Helvetica"/>
          <w:sz w:val="24"/>
          <w:szCs w:val="24"/>
        </w:rPr>
        <w:t>.</w:t>
      </w:r>
    </w:p>
    <w:p w14:paraId="6BE1431D" w14:textId="77777777" w:rsidR="00203676" w:rsidRPr="00220C73" w:rsidRDefault="00203676" w:rsidP="00203676">
      <w:pPr>
        <w:pStyle w:val="Heading3"/>
        <w:rPr>
          <w:rFonts w:ascii="Helvetica" w:hAnsi="Helvetica" w:cs="Helvetica"/>
        </w:rPr>
      </w:pPr>
      <w:bookmarkStart w:id="37" w:name="_Toc131406648"/>
      <w:r w:rsidRPr="00220C73">
        <w:rPr>
          <w:rFonts w:ascii="Helvetica" w:hAnsi="Helvetica" w:cs="Helvetica"/>
        </w:rPr>
        <w:t>Family</w:t>
      </w:r>
      <w:bookmarkEnd w:id="37"/>
    </w:p>
    <w:p w14:paraId="3BD897E9"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Work is not the only factor in transition literat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HJHFhiKv","properties":{"formattedCitation":"(Berrington and Diamond, 2000)","plainCitation":"(Berrington and Diamond, 2000)","noteIndex":0},"citationItems":[{"id":658,"uris":["http://zotero.org/users/8741181/items/QIX86J7I"],"itemData":{"id":658,"type":"article-journal","abstract":"A discrete time competing risks hazards model is used to analyse entry into ®rst partnership among men and women born in Britain in 1958. Using a life course approach we identify family background and current life experiences which affect the timing and type of ®rst-partnership formation. Education is a key factor in¯uencing the age of entry into ®rst partnership and whether or not the respondent will experience pregnancy before forming the partnership. Religiosity, experience of parental separation and the geographical region of residence are more important in affecting the decision to cohabit rather than to marry directly. The analyses highlight the importance of transitions in other domains such as leaving the parental home in encouraging cohabitation.","container-title":"Journal of the Royal Statistical Society: Series A (Statistics in Society)","DOI":"10.1111/1467-985X.00162","ISSN":"0964-1998, 1467-985X","issue":"2","journalAbbreviation":"J Royal Statistical Soc A","language":"en","page":"127-151","source":"DOI.org (Crossref)","title":"Marriage or cohabitation: a competing risks analysis of first-partnership formation among the 1958 British birth cohort","title-short":"Marriage or cohabitation","volume":"163","author":[{"family":"Berrington","given":"Ann"},{"family":"Diamond","given":"Ian"}],"issued":{"date-parts":[["2000",6]]}}}],"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errington and Diamond, 2000)</w:t>
      </w:r>
      <w:r w:rsidRPr="00220C73">
        <w:rPr>
          <w:rFonts w:ascii="Helvetica" w:hAnsi="Helvetica" w:cs="Helvetica"/>
          <w:sz w:val="24"/>
          <w:szCs w:val="24"/>
        </w:rPr>
        <w:fldChar w:fldCharType="end"/>
      </w:r>
      <w:r w:rsidRPr="00220C73">
        <w:rPr>
          <w:rFonts w:ascii="Helvetica" w:hAnsi="Helvetica" w:cs="Helvetica"/>
          <w:sz w:val="24"/>
          <w:szCs w:val="24"/>
        </w:rPr>
        <w:t xml:space="preserve"> study the nature of first-partnership formation using a risk hazards model. Those individuals born in 1958 who cohabited in their first partnership tended to be less religious, lived outside a family and were more likely to have experienced the separation of their parents. The changing nature of the labour market and gender dynamics in the internalised pressures for both men and women to join the occupational fold has seen a elongation of the negotiating of family formation events taking plac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LfqetpBF","properties":{"formattedCitation":"(Holdsworth and Elliott, 2001)","plainCitation":"(Holdsworth and Elliott, 2001)","dontUpdate":true,"noteIndex":0},"citationItems":[{"id":6467,"uris":["http://zotero.org/users/8741181/items/U3GPI8AM"],"itemData":{"id":6467,"type":"article-journal","abstract":"Both fertility and marriage behaviour have changed considerably throughout Western Europe. While fertility has declined across the continent there has been an increase in the age of marriage, accompanied by an increase in cohabitation rates and marriage dissolution. These cross- national trends have been suggested to be indicative of a second demographic transition. Both Beck and Giddens have attempted to locate these changes in family formation within a wider context of social change associated with late modernity. However, in this paper we argue that in trying to provide a universal theory to understand the second demographic transition it is important not to overlook important cross- national differences. Previous comparative research has established that in the South young people tend to marry later, but have children earlier in partnerships. While in the North, marriage and leaving home occur earlier but the link between marriage and childbirth is weaker. In this paper we use data from the British National Child Development Study and the Spanish 1991 Sociodemographic Survey in order to compare the processes of family formation in Britain and Spain. The emphasis is on understanding the sequencing and timing of a) leaving home, b) forming a partnership, and c) giving birth to a first child in relation to each other rather than as independent events.","container-title":"Sociological Research Online","DOI":"10.5153/sro.597","ISSN":"1360-7804, 1360-7804","issue":"2","journalAbbreviation":"Sociological Research Online","language":"en","page":"54-70","source":"DOI.org (Crossref)","title":"The Timing of Family Formation in Britain and Spain","volume":"6","author":[{"family":"Holdsworth","given":"Clare"},{"family":"Elliott","given":"Jane"}],"issued":{"date-parts":[["2001",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oldsworth and Elliott, 2001 :3)</w:t>
      </w:r>
      <w:r w:rsidRPr="00220C73">
        <w:rPr>
          <w:rFonts w:ascii="Helvetica" w:hAnsi="Helvetica" w:cs="Helvetica"/>
          <w:sz w:val="24"/>
          <w:szCs w:val="24"/>
        </w:rPr>
        <w:fldChar w:fldCharType="end"/>
      </w:r>
      <w:r w:rsidRPr="00220C73">
        <w:rPr>
          <w:rFonts w:ascii="Helvetica" w:hAnsi="Helvetica" w:cs="Helvetica"/>
          <w:sz w:val="24"/>
          <w:szCs w:val="24"/>
        </w:rPr>
        <w:t xml:space="preserve">. Evidence fro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soB7DW2d","properties":{"formattedCitation":"(Hope, Rodgers and Power, 1999)","plainCitation":"(Hope, Rodgers and Power, 1999)","dontUpdate":true,"noteIndex":0},"citationItems":[{"id":6455,"uris":["http://zotero.org/users/8741181/items/N2EIXQFW"],"itemData":{"id":6455,"type":"article-journal","abstract":"Background. Evidence is conﬂicting as to whether the association between marital status and psychological distress is due to selection (i.e. distress inﬂuences marital status) or causation (marital status inﬂuences distress). We investigate : (i) whether diﬀerences in psychological distress pre-date marital transitions ; (ii) whether levels of distress change following transitions ; and (iii) potential mediating and moderating factors.\nMethods. Data on psychological distress (indicated by the Malaise Inventory) and marital status at ages 23 and 33 were analysed for 4514 men and 4842 women from the 1958 birth cohort.\nResults. Higher levels of distress were found among the divorced and lower levels among the single and the married. Selection was seen in the lower initial mean symptoms of those who married (1n69 for men ; 2n84 for women) compared to those remaining single (2n41 for men ; 3n26 for women). Causation was indicated by the relative deterioration in distress of those who divorced compared to the continuously married (an increase of 0n31 and 0n03 respectively for men), especially in women (a decrease of 0n18 versus 0n71). This was most evident in women who were downwardly mobile and those with children. Recently separated men and women showed especially large increases in distress.\nConclusions. The relationship between marital status and psychological distress involves selection and causation. Findings failed to support ideas of marriage being protective (through social support), or detrimental (through family roles). Divorce increased distress, with both acute and longer-term components moderated by secondary factors such as childcare and declining socioeconomic status.","container-title":"Psychological Medicine","DOI":"10.1017/S0033291798008149","ISSN":"0033-2917, 1469-8978","issue":"2","journalAbbreviation":"Psychol. Med.","language":"en","page":"381-389","source":"DOI.org (Crossref)","title":"Marital status transitions and psychological distress: longitudinal evidence from a national population sample","title-short":"Marital status transitions and psychological distress","volume":"29","author":[{"family":"Hope","given":"S."},{"family":"Rodgers","given":"B."},{"family":"Power","given":"C."}],"issued":{"date-parts":[["1999",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ope et al, 1999 :381)</w:t>
      </w:r>
      <w:r w:rsidRPr="00220C73">
        <w:rPr>
          <w:rFonts w:ascii="Helvetica" w:hAnsi="Helvetica" w:cs="Helvetica"/>
          <w:sz w:val="24"/>
          <w:szCs w:val="24"/>
        </w:rPr>
        <w:fldChar w:fldCharType="end"/>
      </w:r>
      <w:r w:rsidRPr="00220C73">
        <w:rPr>
          <w:rFonts w:ascii="Helvetica" w:hAnsi="Helvetica" w:cs="Helvetica"/>
          <w:sz w:val="24"/>
          <w:szCs w:val="24"/>
        </w:rPr>
        <w:t xml:space="preserve"> demonstrates that when family formation does take place in the form of cohabitation and marriage, those that are divorced experience significantly more amounts of psychological distress compared to single and married individuals. </w:t>
      </w:r>
    </w:p>
    <w:p w14:paraId="7F48A087" w14:textId="77777777" w:rsidR="00203676" w:rsidRPr="00220C73" w:rsidRDefault="00203676" w:rsidP="00203676">
      <w:pPr>
        <w:rPr>
          <w:rFonts w:ascii="Helvetica" w:hAnsi="Helvetica" w:cs="Helvetica"/>
          <w:sz w:val="24"/>
          <w:szCs w:val="24"/>
        </w:rPr>
      </w:pPr>
      <w:r w:rsidRPr="00220C73">
        <w:rPr>
          <w:rFonts w:ascii="Helvetica" w:hAnsi="Helvetica" w:cs="Helvetica"/>
          <w:sz w:val="24"/>
          <w:szCs w:val="24"/>
        </w:rPr>
        <w:t xml:space="preserve">Educational attainment is not a matter of short-term decision making, but long-term effects impacted in part by family characteristics and dynamic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Mmir4g0h","properties":{"formattedCitation":"(Chevalier and Lanot, no date)","plainCitation":"(Chevalier and Lanot, no date)","dontUpdate":true,"noteIndex":0},"citationItems":[{"id":6470,"uris":["http://zotero.org/users/8741181/items/UEPQWEP8"],"itemData":{"id":6470,"type":"article-journal","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Chevalier and Lanot, 2001 :8)</w:t>
      </w:r>
      <w:r w:rsidRPr="00220C73">
        <w:rPr>
          <w:rFonts w:ascii="Helvetica" w:hAnsi="Helvetica" w:cs="Helvetica"/>
          <w:sz w:val="24"/>
          <w:szCs w:val="24"/>
        </w:rPr>
        <w:fldChar w:fldCharType="end"/>
      </w:r>
      <w:r w:rsidRPr="00220C73">
        <w:rPr>
          <w:rFonts w:ascii="Helvetica" w:hAnsi="Helvetica" w:cs="Helvetica"/>
          <w:sz w:val="24"/>
          <w:szCs w:val="24"/>
        </w:rPr>
        <w:t xml:space="preserve"> find that in accordance with other studies of its nature, pupils from </w:t>
      </w:r>
      <w:r w:rsidRPr="00220C73">
        <w:rPr>
          <w:rFonts w:ascii="Helvetica" w:hAnsi="Helvetica" w:cs="Helvetica"/>
          <w:sz w:val="24"/>
          <w:szCs w:val="24"/>
        </w:rPr>
        <w:lastRenderedPageBreak/>
        <w:t>poorer family backgrounds are less likely to invest in education</w:t>
      </w:r>
      <w:r w:rsidRPr="00220C73">
        <w:rPr>
          <w:rStyle w:val="FootnoteReference"/>
          <w:rFonts w:ascii="Helvetica" w:hAnsi="Helvetica" w:cs="Helvetica"/>
          <w:sz w:val="24"/>
          <w:szCs w:val="24"/>
        </w:rPr>
        <w:footnoteReference w:id="5"/>
      </w:r>
      <w:r w:rsidRPr="00220C73">
        <w:rPr>
          <w:rFonts w:ascii="Helvetica" w:hAnsi="Helvetica" w:cs="Helvetica"/>
          <w:sz w:val="24"/>
          <w:szCs w:val="24"/>
        </w:rPr>
        <w:t xml:space="preserve">. One of the key issues with the NCDS cohort is that data related to income etc was collected in 1974 during the three day week (include info in footnotes), thus it is unclear whether real or adjusted earnings were reported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x09Xb0qV","properties":{"formattedCitation":"(Chevalier and Lanot, 2001)","plainCitation":"(Chevalier and Lanot, 2001)","dontUpdate":true,"noteIndex":0},"citationItems":[{"id":6470,"uris":["http://zotero.org/users/8741181/items/UEPQWEP8"],"itemData":{"id":6470,"type":"article-journal","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Chevalier and Lanot, 2001 :11)</w:t>
      </w:r>
      <w:r w:rsidRPr="00220C73">
        <w:rPr>
          <w:rFonts w:ascii="Helvetica" w:hAnsi="Helvetica" w:cs="Helvetica"/>
          <w:sz w:val="24"/>
          <w:szCs w:val="24"/>
        </w:rPr>
        <w:fldChar w:fldCharType="end"/>
      </w:r>
      <w:r w:rsidRPr="00220C73">
        <w:rPr>
          <w:rFonts w:ascii="Helvetica" w:hAnsi="Helvetica" w:cs="Helvetica"/>
          <w:sz w:val="24"/>
          <w:szCs w:val="24"/>
        </w:rPr>
        <w:t xml:space="preserve">. This gives pause for thought when conducting any analysis using this data, as it could potentially be noisy. </w:t>
      </w:r>
    </w:p>
    <w:p w14:paraId="146C8442" w14:textId="419E9AC8" w:rsidR="00203676" w:rsidRPr="00220C73" w:rsidRDefault="00203676" w:rsidP="00203676">
      <w:pPr>
        <w:pStyle w:val="Heading2"/>
        <w:rPr>
          <w:rFonts w:ascii="Helvetica" w:hAnsi="Helvetica" w:cs="Helvetica"/>
          <w:sz w:val="24"/>
          <w:szCs w:val="24"/>
        </w:rPr>
      </w:pPr>
      <w:bookmarkStart w:id="38" w:name="_Toc131406649"/>
      <w:r w:rsidRPr="00220C73">
        <w:rPr>
          <w:rFonts w:ascii="Helvetica" w:hAnsi="Helvetica" w:cs="Helvetica"/>
          <w:sz w:val="24"/>
          <w:szCs w:val="24"/>
        </w:rPr>
        <w:t>Data and Methods</w:t>
      </w:r>
      <w:bookmarkEnd w:id="38"/>
    </w:p>
    <w:p w14:paraId="7E61B086" w14:textId="5F75B4F3" w:rsidR="00F22F46" w:rsidRPr="00220C73" w:rsidRDefault="00D57452" w:rsidP="00D57452">
      <w:pPr>
        <w:rPr>
          <w:rFonts w:ascii="Helvetica" w:hAnsi="Helvetica" w:cs="Helvetica"/>
          <w:sz w:val="24"/>
          <w:szCs w:val="24"/>
        </w:rPr>
      </w:pPr>
      <w:r w:rsidRPr="00220C73">
        <w:rPr>
          <w:rFonts w:ascii="Helvetica" w:hAnsi="Helvetica" w:cs="Helvetica"/>
          <w:sz w:val="24"/>
          <w:szCs w:val="24"/>
        </w:rPr>
        <w:t xml:space="preserve">This section explores the NCDS cohort in a more detailed manner. Firstly, NCDS data is formally introduced, detailing sample size, attrition rates, missing data etc. Secondly, an introduction into the measures that will be used in subsequent modelling is provided. Descriptive statistics are given. Finally, there will be a discussion of the type of analysis methods and how that analysis will be presented. </w:t>
      </w:r>
    </w:p>
    <w:p w14:paraId="4A8430A3" w14:textId="747A521F" w:rsidR="00D57452" w:rsidRPr="00220C73" w:rsidRDefault="00203676" w:rsidP="00C96544">
      <w:pPr>
        <w:pStyle w:val="Heading3"/>
        <w:rPr>
          <w:rFonts w:ascii="Helvetica" w:hAnsi="Helvetica" w:cs="Helvetica"/>
        </w:rPr>
      </w:pPr>
      <w:bookmarkStart w:id="39" w:name="_Toc131406650"/>
      <w:r w:rsidRPr="00220C73">
        <w:rPr>
          <w:rFonts w:ascii="Helvetica" w:hAnsi="Helvetica" w:cs="Helvetica"/>
        </w:rPr>
        <w:t>Introduction to the NCDS data</w:t>
      </w:r>
      <w:bookmarkEnd w:id="39"/>
    </w:p>
    <w:p w14:paraId="002F29F7" w14:textId="71564360" w:rsidR="00D57452" w:rsidRPr="00220C73" w:rsidRDefault="00C96544" w:rsidP="0043646C">
      <w:pPr>
        <w:rPr>
          <w:rFonts w:ascii="Helvetica" w:hAnsi="Helvetica" w:cs="Helvetica"/>
          <w:sz w:val="24"/>
          <w:szCs w:val="24"/>
        </w:rPr>
      </w:pPr>
      <w:r w:rsidRPr="00220C73">
        <w:rPr>
          <w:rFonts w:ascii="Helvetica" w:hAnsi="Helvetica" w:cs="Helvetica"/>
          <w:sz w:val="24"/>
          <w:szCs w:val="24"/>
        </w:rPr>
        <w:t xml:space="preserve">The NCDS cohort originated in 1958 (when participants were born) and continues to present day. For analysis in this thesis only data up until age </w:t>
      </w:r>
      <w:r w:rsidR="0043646C" w:rsidRPr="00220C73">
        <w:rPr>
          <w:rFonts w:ascii="Helvetica" w:hAnsi="Helvetica" w:cs="Helvetica"/>
          <w:sz w:val="24"/>
          <w:szCs w:val="24"/>
        </w:rPr>
        <w:t>23</w:t>
      </w:r>
      <w:r w:rsidRPr="00220C73">
        <w:rPr>
          <w:rFonts w:ascii="Helvetica" w:hAnsi="Helvetica" w:cs="Helvetica"/>
          <w:sz w:val="24"/>
          <w:szCs w:val="24"/>
        </w:rPr>
        <w:t xml:space="preserve"> (wave </w:t>
      </w:r>
      <w:r w:rsidR="0043646C" w:rsidRPr="00220C73">
        <w:rPr>
          <w:rFonts w:ascii="Helvetica" w:hAnsi="Helvetica" w:cs="Helvetica"/>
          <w:sz w:val="24"/>
          <w:szCs w:val="24"/>
        </w:rPr>
        <w:t>4</w:t>
      </w:r>
      <w:r w:rsidRPr="00220C73">
        <w:rPr>
          <w:rFonts w:ascii="Helvetica" w:hAnsi="Helvetica" w:cs="Helvetica"/>
          <w:sz w:val="24"/>
          <w:szCs w:val="24"/>
        </w:rPr>
        <w:t>) is considered. Table XXXX details the sample size of the NCDS. At birth in 1958 the total cohort consisted of an eligible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w:t>
      </w:r>
      <w:r w:rsidR="0043646C" w:rsidRPr="00220C73">
        <w:rPr>
          <w:rFonts w:ascii="Helvetica" w:hAnsi="Helvetica" w:cs="Helvetica"/>
          <w:sz w:val="24"/>
          <w:szCs w:val="24"/>
        </w:rPr>
        <w:t xml:space="preserve">. </w:t>
      </w:r>
    </w:p>
    <w:p w14:paraId="252835EA" w14:textId="7A4D2ACE" w:rsidR="0043646C" w:rsidRPr="00220C73" w:rsidRDefault="0043646C" w:rsidP="0043646C">
      <w:pPr>
        <w:rPr>
          <w:rFonts w:ascii="Helvetica" w:hAnsi="Helvetica" w:cs="Helvetica"/>
          <w:sz w:val="24"/>
          <w:szCs w:val="24"/>
        </w:rPr>
      </w:pPr>
      <w:r w:rsidRPr="00220C73">
        <w:rPr>
          <w:rFonts w:ascii="Helvetica" w:hAnsi="Helvetica" w:cs="Helvetica"/>
          <w:sz w:val="24"/>
          <w:szCs w:val="24"/>
        </w:rPr>
        <w:t>The sample size at age 23 is significantly smaller than that of the initial sample, this sample attrition is primarily determined to be caused by not being able to trace participants (there is also a relatively low refusal rate – 7.1 per cent at age 23) (Power and Elliott 2006: 35). An issue that comes with sample attrition for the NCDS is that the size of certain ethnic minority populations back when the sample was first collected were small, meaning that attrition makes analysis of ethnic minority populations extremely difficult (ibid)</w:t>
      </w:r>
      <w:r w:rsidRPr="00220C73">
        <w:rPr>
          <w:rFonts w:ascii="Helvetica" w:hAnsi="Helvetica" w:cs="Helvetica"/>
          <w:sz w:val="24"/>
          <w:szCs w:val="24"/>
        </w:rPr>
        <w:t>.</w:t>
      </w:r>
      <w:r w:rsidRPr="00220C73">
        <w:rPr>
          <w:rFonts w:ascii="Helvetica" w:hAnsi="Helvetica" w:cs="Helvetica"/>
          <w:sz w:val="24"/>
          <w:szCs w:val="24"/>
        </w:rPr>
        <w:t xml:space="preserve"> The nature of the level of missing data in the NCDS suggests that there is no support for the position that the data is missing completely at random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hVy98TxT","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Hawkes and Plewis, 2006: 489; Silverwood </w:t>
      </w:r>
      <w:r w:rsidRPr="00220C73">
        <w:rPr>
          <w:rFonts w:ascii="Helvetica" w:hAnsi="Helvetica" w:cs="Helvetica"/>
          <w:i/>
          <w:iCs/>
          <w:sz w:val="24"/>
          <w:szCs w:val="24"/>
        </w:rPr>
        <w:t>et al.</w:t>
      </w:r>
      <w:r w:rsidRPr="00220C73">
        <w:rPr>
          <w:rFonts w:ascii="Helvetica" w:hAnsi="Helvetica" w:cs="Helvetica"/>
          <w:sz w:val="24"/>
          <w:szCs w:val="24"/>
        </w:rPr>
        <w:t>, 2021: 3)</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2ADAC0EE" w14:textId="3C8EB3EC" w:rsidR="0043646C" w:rsidRPr="00220C73" w:rsidRDefault="0043646C" w:rsidP="00D57452">
      <w:pPr>
        <w:rPr>
          <w:rFonts w:ascii="Helvetica" w:hAnsi="Helvetica" w:cs="Helvetica"/>
          <w:sz w:val="24"/>
          <w:szCs w:val="24"/>
        </w:rPr>
      </w:pPr>
    </w:p>
    <w:p w14:paraId="499941A5" w14:textId="13A03B70" w:rsidR="0043646C" w:rsidRDefault="0043646C" w:rsidP="00D57452">
      <w:pPr>
        <w:rPr>
          <w:rFonts w:ascii="Helvetica" w:hAnsi="Helvetica" w:cs="Helvetica"/>
          <w:sz w:val="24"/>
          <w:szCs w:val="24"/>
        </w:rPr>
      </w:pPr>
    </w:p>
    <w:p w14:paraId="0514EB64" w14:textId="0E971B8C" w:rsidR="002020E2" w:rsidRDefault="002020E2" w:rsidP="00D57452">
      <w:pPr>
        <w:rPr>
          <w:rFonts w:ascii="Helvetica" w:hAnsi="Helvetica" w:cs="Helvetica"/>
          <w:sz w:val="24"/>
          <w:szCs w:val="24"/>
        </w:rPr>
      </w:pPr>
    </w:p>
    <w:p w14:paraId="56087085" w14:textId="77777777" w:rsidR="002020E2" w:rsidRPr="00220C73" w:rsidRDefault="002020E2" w:rsidP="00D57452">
      <w:pPr>
        <w:rPr>
          <w:rFonts w:ascii="Helvetica" w:hAnsi="Helvetica" w:cs="Helvetica"/>
          <w:sz w:val="24"/>
          <w:szCs w:val="24"/>
        </w:rPr>
      </w:pPr>
    </w:p>
    <w:p w14:paraId="43A4D8A4" w14:textId="40005FD0" w:rsidR="00D57452" w:rsidRPr="00220C73" w:rsidRDefault="00D57452" w:rsidP="00D57452">
      <w:pPr>
        <w:spacing w:after="0" w:line="240" w:lineRule="auto"/>
        <w:rPr>
          <w:rFonts w:ascii="Helvetica" w:eastAsia="Times New Roman" w:hAnsi="Helvetica" w:cs="Helvetica"/>
          <w:b/>
          <w:bCs/>
          <w:sz w:val="24"/>
          <w:szCs w:val="24"/>
          <w:lang w:eastAsia="en-GB"/>
        </w:rPr>
      </w:pPr>
      <w:r w:rsidRPr="00220C73">
        <w:rPr>
          <w:rFonts w:ascii="Helvetica" w:eastAsia="Times New Roman" w:hAnsi="Helvetica" w:cs="Helvetica"/>
          <w:b/>
          <w:bCs/>
          <w:sz w:val="24"/>
          <w:szCs w:val="24"/>
          <w:lang w:eastAsia="en-GB"/>
        </w:rPr>
        <w:lastRenderedPageBreak/>
        <w:t xml:space="preserve">Table </w:t>
      </w:r>
      <w:r w:rsidR="002020E2">
        <w:rPr>
          <w:rFonts w:ascii="Helvetica" w:eastAsia="Times New Roman" w:hAnsi="Helvetica" w:cs="Helvetica"/>
          <w:b/>
          <w:bCs/>
          <w:sz w:val="24"/>
          <w:szCs w:val="24"/>
          <w:lang w:eastAsia="en-GB"/>
        </w:rPr>
        <w:t>1.1</w:t>
      </w:r>
      <w:r w:rsidRPr="00220C73">
        <w:rPr>
          <w:rFonts w:ascii="Helvetica" w:eastAsia="Times New Roman" w:hAnsi="Helvetica" w:cs="Helvetica"/>
          <w:b/>
          <w:bCs/>
          <w:sz w:val="24"/>
          <w:szCs w:val="24"/>
          <w:lang w:eastAsia="en-GB"/>
        </w:rPr>
        <w:t> Participation in the NCDS from birth to 23 years</w:t>
      </w:r>
    </w:p>
    <w:tbl>
      <w:tblPr>
        <w:tblStyle w:val="GridTable2"/>
        <w:tblW w:w="9441" w:type="dxa"/>
        <w:tblLook w:val="04A0" w:firstRow="1" w:lastRow="0" w:firstColumn="1" w:lastColumn="0" w:noHBand="0" w:noVBand="1"/>
      </w:tblPr>
      <w:tblGrid>
        <w:gridCol w:w="1206"/>
        <w:gridCol w:w="1237"/>
        <w:gridCol w:w="803"/>
        <w:gridCol w:w="1390"/>
        <w:gridCol w:w="1444"/>
        <w:gridCol w:w="1590"/>
        <w:gridCol w:w="1771"/>
      </w:tblGrid>
      <w:tr w:rsidR="00D57452" w:rsidRPr="00220C73" w14:paraId="329E2565" w14:textId="77777777" w:rsidTr="00DC2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17D409" w14:textId="77777777" w:rsidR="00D57452" w:rsidRPr="00220C73" w:rsidRDefault="00D57452" w:rsidP="00DC2FFC">
            <w:pPr>
              <w:rPr>
                <w:rFonts w:ascii="Helvetica" w:eastAsia="Times New Roman" w:hAnsi="Helvetica" w:cs="Helvetica"/>
                <w:sz w:val="24"/>
                <w:szCs w:val="24"/>
                <w:lang w:eastAsia="en-GB"/>
              </w:rPr>
            </w:pPr>
          </w:p>
        </w:tc>
        <w:tc>
          <w:tcPr>
            <w:tcW w:w="0" w:type="auto"/>
            <w:hideMark/>
          </w:tcPr>
          <w:p w14:paraId="7B2E298B"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Total cohort</w:t>
            </w:r>
          </w:p>
        </w:tc>
        <w:tc>
          <w:tcPr>
            <w:tcW w:w="0" w:type="auto"/>
            <w:hideMark/>
          </w:tcPr>
          <w:p w14:paraId="34FCB641"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Dead</w:t>
            </w:r>
          </w:p>
        </w:tc>
        <w:tc>
          <w:tcPr>
            <w:tcW w:w="0" w:type="auto"/>
            <w:hideMark/>
          </w:tcPr>
          <w:p w14:paraId="5DE89FB9"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Emigrants</w:t>
            </w:r>
          </w:p>
        </w:tc>
        <w:tc>
          <w:tcPr>
            <w:tcW w:w="0" w:type="auto"/>
            <w:hideMark/>
          </w:tcPr>
          <w:p w14:paraId="40445A51"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Eligible sample</w:t>
            </w:r>
          </w:p>
        </w:tc>
        <w:tc>
          <w:tcPr>
            <w:tcW w:w="0" w:type="auto"/>
            <w:hideMark/>
          </w:tcPr>
          <w:p w14:paraId="1949B4AA"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Participants</w:t>
            </w:r>
          </w:p>
        </w:tc>
        <w:tc>
          <w:tcPr>
            <w:tcW w:w="0" w:type="auto"/>
            <w:hideMark/>
          </w:tcPr>
          <w:p w14:paraId="3BA48C10" w14:textId="77777777" w:rsidR="00D57452" w:rsidRPr="00220C73" w:rsidRDefault="00D57452" w:rsidP="00DC2FFC">
            <w:pPr>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 of eligible sample)</w:t>
            </w:r>
          </w:p>
        </w:tc>
      </w:tr>
      <w:tr w:rsidR="00D57452" w:rsidRPr="00220C73" w14:paraId="28710514"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0D5686" w14:textId="77777777" w:rsidR="00D57452" w:rsidRPr="00220C73" w:rsidRDefault="00D57452" w:rsidP="00DC2FFC">
            <w:pPr>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Birth – 1958</w:t>
            </w:r>
          </w:p>
        </w:tc>
        <w:tc>
          <w:tcPr>
            <w:tcW w:w="0" w:type="auto"/>
            <w:hideMark/>
          </w:tcPr>
          <w:p w14:paraId="32BD53C8"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7638</w:t>
            </w:r>
          </w:p>
        </w:tc>
        <w:tc>
          <w:tcPr>
            <w:tcW w:w="0" w:type="auto"/>
            <w:hideMark/>
          </w:tcPr>
          <w:p w14:paraId="2443F84C"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0</w:t>
            </w:r>
          </w:p>
        </w:tc>
        <w:tc>
          <w:tcPr>
            <w:tcW w:w="0" w:type="auto"/>
            <w:hideMark/>
          </w:tcPr>
          <w:p w14:paraId="5E9950E0"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0</w:t>
            </w:r>
          </w:p>
        </w:tc>
        <w:tc>
          <w:tcPr>
            <w:tcW w:w="0" w:type="auto"/>
            <w:hideMark/>
          </w:tcPr>
          <w:p w14:paraId="3AC09657"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7638</w:t>
            </w:r>
          </w:p>
        </w:tc>
        <w:tc>
          <w:tcPr>
            <w:tcW w:w="0" w:type="auto"/>
            <w:hideMark/>
          </w:tcPr>
          <w:p w14:paraId="09544FD7"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7415</w:t>
            </w:r>
          </w:p>
        </w:tc>
        <w:tc>
          <w:tcPr>
            <w:tcW w:w="0" w:type="auto"/>
            <w:hideMark/>
          </w:tcPr>
          <w:p w14:paraId="0287A27B"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98.7</w:t>
            </w:r>
          </w:p>
        </w:tc>
      </w:tr>
      <w:tr w:rsidR="00D57452" w:rsidRPr="00220C73" w14:paraId="402E3392" w14:textId="77777777" w:rsidTr="00DC2FFC">
        <w:tc>
          <w:tcPr>
            <w:cnfStyle w:val="001000000000" w:firstRow="0" w:lastRow="0" w:firstColumn="1" w:lastColumn="0" w:oddVBand="0" w:evenVBand="0" w:oddHBand="0" w:evenHBand="0" w:firstRowFirstColumn="0" w:firstRowLastColumn="0" w:lastRowFirstColumn="0" w:lastRowLastColumn="0"/>
            <w:tcW w:w="0" w:type="auto"/>
            <w:hideMark/>
          </w:tcPr>
          <w:p w14:paraId="12DC932F" w14:textId="77777777" w:rsidR="00D57452" w:rsidRPr="00220C73" w:rsidRDefault="00D57452" w:rsidP="00DC2FFC">
            <w:pPr>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Age 7 – 1965</w:t>
            </w:r>
          </w:p>
        </w:tc>
        <w:tc>
          <w:tcPr>
            <w:tcW w:w="0" w:type="auto"/>
            <w:hideMark/>
          </w:tcPr>
          <w:p w14:paraId="33071E0F"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8016</w:t>
            </w:r>
            <w:r w:rsidRPr="00220C73">
              <w:rPr>
                <w:rFonts w:ascii="Helvetica" w:eastAsia="Times New Roman" w:hAnsi="Helvetica" w:cs="Helvetica"/>
                <w:sz w:val="24"/>
                <w:szCs w:val="24"/>
                <w:vertAlign w:val="superscript"/>
                <w:lang w:eastAsia="en-GB"/>
              </w:rPr>
              <w:t>a</w:t>
            </w:r>
          </w:p>
        </w:tc>
        <w:tc>
          <w:tcPr>
            <w:tcW w:w="0" w:type="auto"/>
            <w:hideMark/>
          </w:tcPr>
          <w:p w14:paraId="3318F0D4"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821</w:t>
            </w:r>
          </w:p>
        </w:tc>
        <w:tc>
          <w:tcPr>
            <w:tcW w:w="0" w:type="auto"/>
            <w:hideMark/>
          </w:tcPr>
          <w:p w14:paraId="5EDBC483"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475</w:t>
            </w:r>
          </w:p>
        </w:tc>
        <w:tc>
          <w:tcPr>
            <w:tcW w:w="0" w:type="auto"/>
            <w:hideMark/>
          </w:tcPr>
          <w:p w14:paraId="300ECB14"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6720</w:t>
            </w:r>
          </w:p>
        </w:tc>
        <w:tc>
          <w:tcPr>
            <w:tcW w:w="0" w:type="auto"/>
            <w:hideMark/>
          </w:tcPr>
          <w:p w14:paraId="429190E9"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5425</w:t>
            </w:r>
          </w:p>
        </w:tc>
        <w:tc>
          <w:tcPr>
            <w:tcW w:w="0" w:type="auto"/>
            <w:hideMark/>
          </w:tcPr>
          <w:p w14:paraId="657121E5"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92.3</w:t>
            </w:r>
          </w:p>
        </w:tc>
      </w:tr>
      <w:tr w:rsidR="00D57452" w:rsidRPr="00220C73" w14:paraId="2F983798"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7D38A9" w14:textId="77777777" w:rsidR="00D57452" w:rsidRPr="00220C73" w:rsidRDefault="00D57452" w:rsidP="00DC2FFC">
            <w:pPr>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Age 11 – 1969</w:t>
            </w:r>
          </w:p>
        </w:tc>
        <w:tc>
          <w:tcPr>
            <w:tcW w:w="0" w:type="auto"/>
            <w:hideMark/>
          </w:tcPr>
          <w:p w14:paraId="29F39652"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8287</w:t>
            </w:r>
            <w:r w:rsidRPr="00220C73">
              <w:rPr>
                <w:rFonts w:ascii="Helvetica" w:eastAsia="Times New Roman" w:hAnsi="Helvetica" w:cs="Helvetica"/>
                <w:sz w:val="24"/>
                <w:szCs w:val="24"/>
                <w:vertAlign w:val="superscript"/>
                <w:lang w:eastAsia="en-GB"/>
              </w:rPr>
              <w:t>a</w:t>
            </w:r>
          </w:p>
        </w:tc>
        <w:tc>
          <w:tcPr>
            <w:tcW w:w="0" w:type="auto"/>
            <w:hideMark/>
          </w:tcPr>
          <w:p w14:paraId="00DA82FD"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840</w:t>
            </w:r>
          </w:p>
        </w:tc>
        <w:tc>
          <w:tcPr>
            <w:tcW w:w="0" w:type="auto"/>
            <w:hideMark/>
          </w:tcPr>
          <w:p w14:paraId="59DFC40E"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701</w:t>
            </w:r>
          </w:p>
        </w:tc>
        <w:tc>
          <w:tcPr>
            <w:tcW w:w="0" w:type="auto"/>
            <w:hideMark/>
          </w:tcPr>
          <w:p w14:paraId="78712400"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6746</w:t>
            </w:r>
          </w:p>
        </w:tc>
        <w:tc>
          <w:tcPr>
            <w:tcW w:w="0" w:type="auto"/>
            <w:hideMark/>
          </w:tcPr>
          <w:p w14:paraId="277F1447"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5337</w:t>
            </w:r>
          </w:p>
        </w:tc>
        <w:tc>
          <w:tcPr>
            <w:tcW w:w="0" w:type="auto"/>
            <w:hideMark/>
          </w:tcPr>
          <w:p w14:paraId="5139C06F"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91.6</w:t>
            </w:r>
          </w:p>
        </w:tc>
      </w:tr>
      <w:tr w:rsidR="00D57452" w:rsidRPr="00220C73" w14:paraId="089BE994" w14:textId="77777777" w:rsidTr="00DC2FFC">
        <w:tc>
          <w:tcPr>
            <w:cnfStyle w:val="001000000000" w:firstRow="0" w:lastRow="0" w:firstColumn="1" w:lastColumn="0" w:oddVBand="0" w:evenVBand="0" w:oddHBand="0" w:evenHBand="0" w:firstRowFirstColumn="0" w:firstRowLastColumn="0" w:lastRowFirstColumn="0" w:lastRowLastColumn="0"/>
            <w:tcW w:w="0" w:type="auto"/>
            <w:hideMark/>
          </w:tcPr>
          <w:p w14:paraId="7D9990D1" w14:textId="77777777" w:rsidR="00D57452" w:rsidRPr="00220C73" w:rsidRDefault="00D57452" w:rsidP="00DC2FFC">
            <w:pPr>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Age 16 – 1974</w:t>
            </w:r>
          </w:p>
        </w:tc>
        <w:tc>
          <w:tcPr>
            <w:tcW w:w="0" w:type="auto"/>
            <w:hideMark/>
          </w:tcPr>
          <w:p w14:paraId="07559086"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8558</w:t>
            </w:r>
            <w:r w:rsidRPr="00220C73">
              <w:rPr>
                <w:rFonts w:ascii="Helvetica" w:eastAsia="Times New Roman" w:hAnsi="Helvetica" w:cs="Helvetica"/>
                <w:sz w:val="24"/>
                <w:szCs w:val="24"/>
                <w:vertAlign w:val="superscript"/>
                <w:lang w:eastAsia="en-GB"/>
              </w:rPr>
              <w:t>a</w:t>
            </w:r>
          </w:p>
        </w:tc>
        <w:tc>
          <w:tcPr>
            <w:tcW w:w="0" w:type="auto"/>
            <w:hideMark/>
          </w:tcPr>
          <w:p w14:paraId="78961C0C"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873</w:t>
            </w:r>
          </w:p>
        </w:tc>
        <w:tc>
          <w:tcPr>
            <w:tcW w:w="0" w:type="auto"/>
            <w:hideMark/>
          </w:tcPr>
          <w:p w14:paraId="31BF017B"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799</w:t>
            </w:r>
          </w:p>
        </w:tc>
        <w:tc>
          <w:tcPr>
            <w:tcW w:w="0" w:type="auto"/>
            <w:hideMark/>
          </w:tcPr>
          <w:p w14:paraId="07A88EC0"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6886</w:t>
            </w:r>
          </w:p>
        </w:tc>
        <w:tc>
          <w:tcPr>
            <w:tcW w:w="0" w:type="auto"/>
            <w:hideMark/>
          </w:tcPr>
          <w:p w14:paraId="6878FEAA"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4654</w:t>
            </w:r>
          </w:p>
        </w:tc>
        <w:tc>
          <w:tcPr>
            <w:tcW w:w="0" w:type="auto"/>
            <w:hideMark/>
          </w:tcPr>
          <w:p w14:paraId="04CEB254" w14:textId="77777777" w:rsidR="00D57452" w:rsidRPr="00220C73" w:rsidRDefault="00D57452" w:rsidP="00DC2FFC">
            <w:pPr>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86.8</w:t>
            </w:r>
          </w:p>
        </w:tc>
      </w:tr>
      <w:tr w:rsidR="00D57452" w:rsidRPr="00220C73" w14:paraId="48DAC145"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5C9AEC" w14:textId="77777777" w:rsidR="00D57452" w:rsidRPr="00220C73" w:rsidRDefault="00D57452" w:rsidP="00DC2FFC">
            <w:pPr>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Age 23 – 1981</w:t>
            </w:r>
          </w:p>
        </w:tc>
        <w:tc>
          <w:tcPr>
            <w:tcW w:w="0" w:type="auto"/>
            <w:hideMark/>
          </w:tcPr>
          <w:p w14:paraId="5BB02680"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8558</w:t>
            </w:r>
          </w:p>
        </w:tc>
        <w:tc>
          <w:tcPr>
            <w:tcW w:w="0" w:type="auto"/>
            <w:hideMark/>
          </w:tcPr>
          <w:p w14:paraId="0FC1E361"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960</w:t>
            </w:r>
          </w:p>
        </w:tc>
        <w:tc>
          <w:tcPr>
            <w:tcW w:w="0" w:type="auto"/>
            <w:hideMark/>
          </w:tcPr>
          <w:p w14:paraId="1C3CC2C7"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196</w:t>
            </w:r>
          </w:p>
        </w:tc>
        <w:tc>
          <w:tcPr>
            <w:tcW w:w="0" w:type="auto"/>
            <w:hideMark/>
          </w:tcPr>
          <w:p w14:paraId="62090B28"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6402</w:t>
            </w:r>
          </w:p>
        </w:tc>
        <w:tc>
          <w:tcPr>
            <w:tcW w:w="0" w:type="auto"/>
            <w:hideMark/>
          </w:tcPr>
          <w:p w14:paraId="0FFDE695"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12357</w:t>
            </w:r>
          </w:p>
        </w:tc>
        <w:tc>
          <w:tcPr>
            <w:tcW w:w="0" w:type="auto"/>
            <w:hideMark/>
          </w:tcPr>
          <w:p w14:paraId="1A83AEEF" w14:textId="77777777" w:rsidR="00D57452" w:rsidRPr="00220C73" w:rsidRDefault="00D57452" w:rsidP="00DC2FFC">
            <w:pPr>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sz w:val="24"/>
                <w:szCs w:val="24"/>
                <w:lang w:eastAsia="en-GB"/>
              </w:rPr>
            </w:pPr>
            <w:r w:rsidRPr="00220C73">
              <w:rPr>
                <w:rFonts w:ascii="Helvetica" w:eastAsia="Times New Roman" w:hAnsi="Helvetica" w:cs="Helvetica"/>
                <w:sz w:val="24"/>
                <w:szCs w:val="24"/>
                <w:lang w:eastAsia="en-GB"/>
              </w:rPr>
              <w:t>75.3</w:t>
            </w:r>
          </w:p>
        </w:tc>
      </w:tr>
    </w:tbl>
    <w:p w14:paraId="0B35419F" w14:textId="77777777" w:rsidR="00D57452" w:rsidRPr="00220C73" w:rsidRDefault="00D57452" w:rsidP="00D57452">
      <w:pPr>
        <w:pStyle w:val="NormalWeb"/>
        <w:spacing w:before="0" w:beforeAutospacing="0" w:after="0" w:afterAutospacing="0"/>
        <w:rPr>
          <w:rFonts w:ascii="Helvetica" w:hAnsi="Helvetica" w:cs="Helvetica"/>
          <w:color w:val="2E2E2E"/>
        </w:rPr>
      </w:pPr>
      <w:r w:rsidRPr="00220C73">
        <w:rPr>
          <w:rFonts w:ascii="Helvetica" w:hAnsi="Helvetica" w:cs="Helvetica"/>
          <w:color w:val="2E2E2E"/>
          <w:vertAlign w:val="superscript"/>
        </w:rPr>
        <w:t>a</w:t>
      </w:r>
      <w:r w:rsidRPr="00220C73">
        <w:rPr>
          <w:rFonts w:ascii="Helvetica" w:hAnsi="Helvetica" w:cs="Helvetica"/>
          <w:color w:val="2E2E2E"/>
        </w:rPr>
        <w:t> The original sample was supplemented by migrants born in 1958</w:t>
      </w:r>
    </w:p>
    <w:p w14:paraId="1474105F" w14:textId="22A30BF0" w:rsidR="00D57452" w:rsidRPr="00220C73" w:rsidRDefault="00D57452" w:rsidP="00D57452">
      <w:pPr>
        <w:rPr>
          <w:rFonts w:ascii="Helvetica" w:hAnsi="Helvetica" w:cs="Helvetica"/>
          <w:sz w:val="24"/>
          <w:szCs w:val="24"/>
        </w:rPr>
      </w:pPr>
    </w:p>
    <w:p w14:paraId="7F8B1E61" w14:textId="77777777" w:rsidR="0043646C" w:rsidRPr="00220C73" w:rsidRDefault="0043646C" w:rsidP="0043646C">
      <w:pPr>
        <w:pStyle w:val="Heading3"/>
        <w:rPr>
          <w:rFonts w:ascii="Helvetica" w:hAnsi="Helvetica" w:cs="Helvetica"/>
        </w:rPr>
      </w:pPr>
      <w:bookmarkStart w:id="40" w:name="_Toc131406651"/>
      <w:commentRangeStart w:id="41"/>
      <w:r w:rsidRPr="00220C73">
        <w:rPr>
          <w:rFonts w:ascii="Helvetica" w:hAnsi="Helvetica" w:cs="Helvetica"/>
        </w:rPr>
        <w:t>Missing Data</w:t>
      </w:r>
      <w:bookmarkEnd w:id="40"/>
    </w:p>
    <w:p w14:paraId="1719590A" w14:textId="77777777" w:rsidR="0043646C" w:rsidRPr="00220C73" w:rsidRDefault="0043646C" w:rsidP="0043646C">
      <w:pPr>
        <w:rPr>
          <w:rFonts w:ascii="Helvetica" w:hAnsi="Helvetica" w:cs="Helvetica"/>
          <w:sz w:val="24"/>
          <w:szCs w:val="24"/>
        </w:rPr>
      </w:pPr>
      <w:r w:rsidRPr="00220C73">
        <w:rPr>
          <w:rFonts w:ascii="Helvetica" w:hAnsi="Helvetica" w:cs="Helvetica"/>
          <w:sz w:val="24"/>
          <w:szCs w:val="24"/>
        </w:rPr>
        <w:t xml:space="preserve">Missing data is an essential component of any longitudinal data analysis – the major concern being that missing data and non-response is bound to affect the inferences made by the analysis of longitudinal studi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E40s0Np4","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Hawkes and Plewis, 2006: 479; Silverwood </w:t>
      </w:r>
      <w:r w:rsidRPr="00220C73">
        <w:rPr>
          <w:rFonts w:ascii="Helvetica" w:hAnsi="Helvetica" w:cs="Helvetica"/>
          <w:i/>
          <w:iCs/>
          <w:sz w:val="24"/>
          <w:szCs w:val="24"/>
        </w:rPr>
        <w:t>et al.</w:t>
      </w:r>
      <w:r w:rsidRPr="00220C73">
        <w:rPr>
          <w:rFonts w:ascii="Helvetica" w:hAnsi="Helvetica" w:cs="Helvetica"/>
          <w:sz w:val="24"/>
          <w:szCs w:val="24"/>
        </w:rPr>
        <w:t>, 2021)</w:t>
      </w:r>
      <w:r w:rsidRPr="00220C73">
        <w:rPr>
          <w:rFonts w:ascii="Helvetica" w:hAnsi="Helvetica" w:cs="Helvetica"/>
          <w:sz w:val="24"/>
          <w:szCs w:val="24"/>
        </w:rPr>
        <w:fldChar w:fldCharType="end"/>
      </w:r>
      <w:r w:rsidRPr="00220C73">
        <w:rPr>
          <w:rFonts w:ascii="Helvetica" w:hAnsi="Helvetica" w:cs="Helvetica"/>
          <w:sz w:val="24"/>
          <w:szCs w:val="24"/>
        </w:rPr>
        <w:t xml:space="preserve">. The various factors </w:t>
      </w:r>
      <w:commentRangeEnd w:id="41"/>
      <w:r w:rsidRPr="00220C73">
        <w:rPr>
          <w:rStyle w:val="CommentReference"/>
          <w:rFonts w:ascii="Helvetica" w:hAnsi="Helvetica" w:cs="Helvetica"/>
          <w:sz w:val="24"/>
          <w:szCs w:val="24"/>
        </w:rPr>
        <w:commentReference w:id="41"/>
      </w:r>
      <w:r w:rsidRPr="00220C73">
        <w:rPr>
          <w:rFonts w:ascii="Helvetica" w:hAnsi="Helvetica" w:cs="Helvetica"/>
          <w:sz w:val="24"/>
          <w:szCs w:val="24"/>
        </w:rPr>
        <w:t xml:space="preserve">that account for sample attrition in the datasets outlined above has the potential to present real issues as it relates to comprehensive data analysis. For the purposes of analysis those that exit the sample 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42799A64" w14:textId="7089659D" w:rsidR="0043646C" w:rsidRPr="00220C73" w:rsidRDefault="0043646C" w:rsidP="0043646C">
      <w:pPr>
        <w:rPr>
          <w:rFonts w:ascii="Helvetica" w:hAnsi="Helvetica" w:cs="Helvetica"/>
          <w:sz w:val="24"/>
          <w:szCs w:val="24"/>
        </w:rPr>
      </w:pPr>
      <w:r w:rsidRPr="00220C73">
        <w:rPr>
          <w:rFonts w:ascii="Helvetica" w:hAnsi="Helvetica" w:cs="Helvetica"/>
          <w:sz w:val="24"/>
          <w:szCs w:val="24"/>
        </w:rPr>
        <w:t xml:space="preserve">When dealing with missing data there are multiple methods to tackle the problem. The first is </w:t>
      </w:r>
      <w:r w:rsidR="00B853C6" w:rsidRPr="00220C73">
        <w:rPr>
          <w:rFonts w:ascii="Helvetica" w:hAnsi="Helvetica" w:cs="Helvetica"/>
          <w:sz w:val="24"/>
          <w:szCs w:val="24"/>
        </w:rPr>
        <w:t>listwise</w:t>
      </w:r>
      <w:r w:rsidRPr="00220C73">
        <w:rPr>
          <w:rFonts w:ascii="Helvetica" w:hAnsi="Helvetica" w:cs="Helvetica"/>
          <w:sz w:val="24"/>
          <w:szCs w:val="24"/>
        </w:rPr>
        <w:t xml:space="preserve"> deletion</w:t>
      </w:r>
      <w:r w:rsidR="00B853C6" w:rsidRPr="00220C73">
        <w:rPr>
          <w:rFonts w:ascii="Helvetica" w:hAnsi="Helvetica" w:cs="Helvetica"/>
          <w:sz w:val="24"/>
          <w:szCs w:val="24"/>
        </w:rPr>
        <w:t>. Listwise deletion removes all observations from the data which have a missing value in one or more of the variables included in analysis. This is also known as Complete Case Analysis (CCA). A second method that deals with missing data is the use of survey weights. Survey weights take into account missingness, Inverse Probability Weighting (IPW) creates weighted copies of complete cases so as to remove selection bias introduced by missing data. (Add more about why this has not been done). A third and final method involves Multiple Imputation (MI). This method substituted missing data with substituted values</w:t>
      </w:r>
      <w:r w:rsidR="00B853C6" w:rsidRPr="00220C73">
        <w:rPr>
          <w:rStyle w:val="FootnoteReference"/>
          <w:rFonts w:ascii="Helvetica" w:hAnsi="Helvetica" w:cs="Helvetica"/>
          <w:sz w:val="24"/>
          <w:szCs w:val="24"/>
        </w:rPr>
        <w:footnoteReference w:id="6"/>
      </w:r>
      <w:r w:rsidR="00B853C6" w:rsidRPr="00220C73">
        <w:rPr>
          <w:rFonts w:ascii="Helvetica" w:hAnsi="Helvetica" w:cs="Helvetica"/>
          <w:sz w:val="24"/>
          <w:szCs w:val="24"/>
        </w:rPr>
        <w:t>. Subsequent analysis uses CCA and MI to compare the substantive conclusions between the two and to understand if missingness impacts interpretation.</w:t>
      </w:r>
      <w:r w:rsidRPr="00220C73">
        <w:rPr>
          <w:rFonts w:ascii="Helvetica" w:hAnsi="Helvetica" w:cs="Helvetica"/>
          <w:sz w:val="24"/>
          <w:szCs w:val="24"/>
        </w:rPr>
        <w:t xml:space="preserve"> </w:t>
      </w:r>
    </w:p>
    <w:p w14:paraId="4E24CC4A" w14:textId="77777777" w:rsidR="0043646C" w:rsidRPr="00220C73" w:rsidRDefault="0043646C" w:rsidP="0043646C">
      <w:pPr>
        <w:rPr>
          <w:rFonts w:ascii="Helvetica" w:hAnsi="Helvetica" w:cs="Helvetica"/>
          <w:sz w:val="24"/>
          <w:szCs w:val="24"/>
        </w:rPr>
      </w:pPr>
      <w:r w:rsidRPr="00220C73">
        <w:rPr>
          <w:rFonts w:ascii="Helvetica" w:hAnsi="Helvetica" w:cs="Helvetica"/>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MAR then approaches like multiple imputation (MI), inverse probability weighting are </w:t>
      </w:r>
      <w:r w:rsidRPr="00220C73">
        <w:rPr>
          <w:rFonts w:ascii="Helvetica" w:hAnsi="Helvetica" w:cs="Helvetica"/>
          <w:sz w:val="24"/>
          <w:szCs w:val="24"/>
        </w:rPr>
        <w:lastRenderedPageBreak/>
        <w:t xml:space="preserve">made available – the former being extensively documented with the NCDS in particular in Hawkes and Plewis 2006). </w:t>
      </w:r>
    </w:p>
    <w:p w14:paraId="640DC6A9" w14:textId="206C0811" w:rsidR="0043646C" w:rsidRPr="00220C73" w:rsidRDefault="0043646C" w:rsidP="00D57452">
      <w:pPr>
        <w:rPr>
          <w:rFonts w:ascii="Helvetica" w:hAnsi="Helvetica" w:cs="Helvetica"/>
          <w:sz w:val="24"/>
          <w:szCs w:val="24"/>
        </w:rPr>
      </w:pPr>
      <w:r w:rsidRPr="00220C73">
        <w:rPr>
          <w:rFonts w:ascii="Helvetica" w:hAnsi="Helvetica" w:cs="Helvetica"/>
          <w:sz w:val="24"/>
          <w:szCs w:val="24"/>
        </w:rPr>
        <w:t xml:space="preserve">When dealing with MI the subsequent question that naturally follows is how many imputations is sufficient? Silverwood et al (2021: 21) suggest that anything around 50 imputations would be sufficient for reliable estimation of point estimate and estimating p-values with little error. </w:t>
      </w:r>
      <w:r w:rsidR="00B853C6" w:rsidRPr="00220C73">
        <w:rPr>
          <w:rFonts w:ascii="Helvetica" w:hAnsi="Helvetica" w:cs="Helvetica"/>
          <w:sz w:val="24"/>
          <w:szCs w:val="24"/>
        </w:rPr>
        <w:t>Though sometimes with large samples with sizeable missingness more imputations may be required.</w:t>
      </w:r>
    </w:p>
    <w:p w14:paraId="662AD0A4" w14:textId="77777777" w:rsidR="00732D4C" w:rsidRPr="00220C73" w:rsidRDefault="00732D4C" w:rsidP="00732D4C">
      <w:pPr>
        <w:pStyle w:val="Heading3"/>
        <w:rPr>
          <w:rFonts w:ascii="Helvetica" w:hAnsi="Helvetica" w:cs="Helvetica"/>
        </w:rPr>
      </w:pPr>
      <w:bookmarkStart w:id="42" w:name="_Toc131406652"/>
      <w:r w:rsidRPr="00220C73">
        <w:rPr>
          <w:rFonts w:ascii="Helvetica" w:hAnsi="Helvetica" w:cs="Helvetica"/>
        </w:rPr>
        <w:t>Missing Data in the NCDS</w:t>
      </w:r>
      <w:bookmarkEnd w:id="42"/>
    </w:p>
    <w:p w14:paraId="13931F4A" w14:textId="6A99B0B3" w:rsidR="00732D4C" w:rsidRPr="00220C73" w:rsidRDefault="00732D4C" w:rsidP="00732D4C">
      <w:pPr>
        <w:rPr>
          <w:rFonts w:ascii="Helvetica" w:hAnsi="Helvetica" w:cs="Helvetica"/>
          <w:sz w:val="24"/>
          <w:szCs w:val="24"/>
        </w:rPr>
      </w:pPr>
      <w:r w:rsidRPr="00220C73">
        <w:rPr>
          <w:rFonts w:ascii="Helvetica" w:hAnsi="Helvetica" w:cs="Helvetica"/>
          <w:sz w:val="24"/>
          <w:szCs w:val="24"/>
        </w:rPr>
        <w:t>There are 12,450 individuals identified in the NCDS who indicated some form of economic activity. The previous chapter which conducted a complete records analysis has a sample of n=</w:t>
      </w:r>
      <w:r w:rsidR="008E2E54" w:rsidRPr="00220C73">
        <w:rPr>
          <w:rFonts w:ascii="Helvetica" w:hAnsi="Helvetica" w:cs="Helvetica"/>
          <w:sz w:val="24"/>
          <w:szCs w:val="24"/>
        </w:rPr>
        <w:t>8</w:t>
      </w:r>
      <w:r w:rsidR="008E2E54" w:rsidRPr="00220C73">
        <w:rPr>
          <w:rFonts w:ascii="Helvetica" w:hAnsi="Helvetica" w:cs="Helvetica"/>
          <w:sz w:val="24"/>
          <w:szCs w:val="24"/>
        </w:rPr>
        <w:t>,</w:t>
      </w:r>
      <w:r w:rsidR="008E2E54" w:rsidRPr="00220C73">
        <w:rPr>
          <w:rFonts w:ascii="Helvetica" w:hAnsi="Helvetica" w:cs="Helvetica"/>
          <w:sz w:val="24"/>
          <w:szCs w:val="24"/>
        </w:rPr>
        <w:t>448</w:t>
      </w:r>
      <w:r w:rsidRPr="00220C73">
        <w:rPr>
          <w:rFonts w:ascii="Helvetica" w:hAnsi="Helvetica" w:cs="Helvetica"/>
          <w:sz w:val="24"/>
          <w:szCs w:val="24"/>
        </w:rPr>
        <w:t xml:space="preserve">. </w:t>
      </w:r>
      <w:r w:rsidR="008E2E54" w:rsidRPr="00220C73">
        <w:rPr>
          <w:rFonts w:ascii="Helvetica" w:hAnsi="Helvetica" w:cs="Helvetica"/>
          <w:sz w:val="24"/>
          <w:szCs w:val="24"/>
        </w:rPr>
        <w:t>After using the variable related to the outcome of tracing and interview there are a total of 12,536 individuals within this sample</w:t>
      </w:r>
      <w:r w:rsidR="008E2E54" w:rsidRPr="00220C73">
        <w:rPr>
          <w:rStyle w:val="FootnoteReference"/>
          <w:rFonts w:ascii="Helvetica" w:hAnsi="Helvetica" w:cs="Helvetica"/>
          <w:sz w:val="24"/>
          <w:szCs w:val="24"/>
        </w:rPr>
        <w:footnoteReference w:id="7"/>
      </w:r>
      <w:r w:rsidR="008E2E54" w:rsidRPr="00220C73">
        <w:rPr>
          <w:rFonts w:ascii="Helvetica" w:hAnsi="Helvetica" w:cs="Helvetica"/>
          <w:sz w:val="24"/>
          <w:szCs w:val="24"/>
        </w:rPr>
        <w:t xml:space="preserve">. </w:t>
      </w:r>
      <w:r w:rsidRPr="00220C73">
        <w:rPr>
          <w:rFonts w:ascii="Helvetica" w:hAnsi="Helvetica" w:cs="Helvetica"/>
          <w:sz w:val="24"/>
          <w:szCs w:val="24"/>
        </w:rPr>
        <w:t xml:space="preserve">There are </w:t>
      </w:r>
      <w:r w:rsidR="008E2E54" w:rsidRPr="00220C73">
        <w:rPr>
          <w:rFonts w:ascii="Helvetica" w:hAnsi="Helvetica" w:cs="Helvetica"/>
          <w:sz w:val="24"/>
          <w:szCs w:val="24"/>
        </w:rPr>
        <w:t>4,088</w:t>
      </w:r>
      <w:r w:rsidRPr="00220C73">
        <w:rPr>
          <w:rFonts w:ascii="Helvetica" w:hAnsi="Helvetica" w:cs="Helvetica"/>
          <w:sz w:val="24"/>
          <w:szCs w:val="24"/>
        </w:rPr>
        <w:t xml:space="preserve"> observations with missing data on at least one of the variables included for analysis. Of the 12,450 individuals: 86 were missing in economic activity, 26 in educational </w:t>
      </w:r>
      <w:commentRangeStart w:id="43"/>
      <w:commentRangeEnd w:id="43"/>
      <w:r w:rsidRPr="00220C73">
        <w:rPr>
          <w:rStyle w:val="CommentReference"/>
          <w:rFonts w:ascii="Helvetica" w:hAnsi="Helvetica" w:cs="Helvetica"/>
          <w:sz w:val="24"/>
          <w:szCs w:val="24"/>
        </w:rPr>
        <w:commentReference w:id="43"/>
      </w:r>
      <w:r w:rsidRPr="00220C73">
        <w:rPr>
          <w:rFonts w:ascii="Helvetica" w:hAnsi="Helvetica" w:cs="Helvetica"/>
          <w:sz w:val="24"/>
          <w:szCs w:val="24"/>
        </w:rPr>
        <w:t xml:space="preserve">attainment, 1893 in housing tenure, 3779 on NS-SEC, 3,777 on CAMSIS, and 3,779 on RGSC. Sex has no missing data as it was recorded at wave 0 (so all individuals were included). </w:t>
      </w:r>
    </w:p>
    <w:p w14:paraId="0E240917" w14:textId="2B1BB33B" w:rsidR="00732D4C" w:rsidRPr="00220C73" w:rsidRDefault="00732D4C" w:rsidP="00732D4C">
      <w:pPr>
        <w:rPr>
          <w:rFonts w:ascii="Helvetica" w:hAnsi="Helvetica" w:cs="Helvetica"/>
          <w:sz w:val="24"/>
          <w:szCs w:val="24"/>
        </w:rPr>
      </w:pPr>
      <w:r w:rsidRPr="00220C73">
        <w:rPr>
          <w:rFonts w:ascii="Helvetica" w:hAnsi="Helvetica" w:cs="Helvetica"/>
          <w:sz w:val="24"/>
          <w:szCs w:val="24"/>
        </w:rPr>
        <w:t xml:space="preserve">Patterns of missing data are presented in table 4.1. Within the </w:t>
      </w:r>
      <w:commentRangeStart w:id="44"/>
      <w:r w:rsidRPr="00220C73">
        <w:rPr>
          <w:rFonts w:ascii="Helvetica" w:hAnsi="Helvetica" w:cs="Helvetica"/>
          <w:sz w:val="24"/>
          <w:szCs w:val="24"/>
        </w:rPr>
        <w:t xml:space="preserve">NCDS sample, </w:t>
      </w:r>
      <w:r w:rsidR="008E2E54" w:rsidRPr="00220C73">
        <w:rPr>
          <w:rFonts w:ascii="Helvetica" w:hAnsi="Helvetica" w:cs="Helvetica"/>
          <w:sz w:val="24"/>
          <w:szCs w:val="24"/>
        </w:rPr>
        <w:t>67</w:t>
      </w:r>
      <w:r w:rsidRPr="00220C73">
        <w:rPr>
          <w:rFonts w:ascii="Helvetica" w:hAnsi="Helvetica" w:cs="Helvetica"/>
          <w:sz w:val="24"/>
          <w:szCs w:val="24"/>
        </w:rPr>
        <w:t xml:space="preserve"> per cent have complete records on all variables, </w:t>
      </w:r>
      <w:r w:rsidR="008E2E54" w:rsidRPr="00220C73">
        <w:rPr>
          <w:rFonts w:ascii="Helvetica" w:hAnsi="Helvetica" w:cs="Helvetica"/>
          <w:sz w:val="24"/>
          <w:szCs w:val="24"/>
        </w:rPr>
        <w:t>17</w:t>
      </w:r>
      <w:r w:rsidRPr="00220C73">
        <w:rPr>
          <w:rFonts w:ascii="Helvetica" w:hAnsi="Helvetica" w:cs="Helvetica"/>
          <w:sz w:val="24"/>
          <w:szCs w:val="24"/>
        </w:rPr>
        <w:t xml:space="preserve"> per cent are missing values only on </w:t>
      </w:r>
      <w:r w:rsidR="008E2E54" w:rsidRPr="00220C73">
        <w:rPr>
          <w:rFonts w:ascii="Helvetica" w:hAnsi="Helvetica" w:cs="Helvetica"/>
          <w:sz w:val="24"/>
          <w:szCs w:val="24"/>
        </w:rPr>
        <w:t>housing tenure</w:t>
      </w:r>
      <w:r w:rsidRPr="00220C73">
        <w:rPr>
          <w:rFonts w:ascii="Helvetica" w:hAnsi="Helvetica" w:cs="Helvetica"/>
          <w:sz w:val="24"/>
          <w:szCs w:val="24"/>
        </w:rPr>
        <w:t xml:space="preserve">, a further </w:t>
      </w:r>
      <w:r w:rsidR="008E2E54" w:rsidRPr="00220C73">
        <w:rPr>
          <w:rFonts w:ascii="Helvetica" w:hAnsi="Helvetica" w:cs="Helvetica"/>
          <w:sz w:val="24"/>
          <w:szCs w:val="24"/>
        </w:rPr>
        <w:t>13</w:t>
      </w:r>
      <w:r w:rsidRPr="00220C73">
        <w:rPr>
          <w:rFonts w:ascii="Helvetica" w:hAnsi="Helvetica" w:cs="Helvetica"/>
          <w:sz w:val="24"/>
          <w:szCs w:val="24"/>
        </w:rPr>
        <w:t xml:space="preserve"> per cent missing on socio-economic measures, and </w:t>
      </w:r>
      <w:r w:rsidR="008E2E54" w:rsidRPr="00220C73">
        <w:rPr>
          <w:rFonts w:ascii="Helvetica" w:hAnsi="Helvetica" w:cs="Helvetica"/>
          <w:sz w:val="24"/>
          <w:szCs w:val="24"/>
        </w:rPr>
        <w:t>2</w:t>
      </w:r>
      <w:r w:rsidRPr="00220C73">
        <w:rPr>
          <w:rFonts w:ascii="Helvetica" w:hAnsi="Helvetica" w:cs="Helvetica"/>
          <w:sz w:val="24"/>
          <w:szCs w:val="24"/>
        </w:rPr>
        <w:t xml:space="preserve"> per cent missing values for housing tenure and socio-economic measures. Further missingness in the sample not presented in the table are &lt;1 per cent. </w:t>
      </w:r>
      <w:commentRangeEnd w:id="44"/>
      <w:r w:rsidRPr="00220C73">
        <w:rPr>
          <w:rStyle w:val="CommentReference"/>
          <w:rFonts w:ascii="Helvetica" w:hAnsi="Helvetica" w:cs="Helvetica"/>
          <w:sz w:val="24"/>
          <w:szCs w:val="24"/>
        </w:rPr>
        <w:commentReference w:id="44"/>
      </w:r>
    </w:p>
    <w:p w14:paraId="177D7B78" w14:textId="77777777" w:rsidR="00732D4C" w:rsidRPr="00220C73" w:rsidRDefault="00732D4C" w:rsidP="00732D4C">
      <w:pPr>
        <w:rPr>
          <w:rFonts w:ascii="Helvetica" w:hAnsi="Helvetica" w:cs="Helvetica"/>
          <w:sz w:val="24"/>
          <w:szCs w:val="24"/>
        </w:rPr>
      </w:pPr>
    </w:p>
    <w:p w14:paraId="43F66257" w14:textId="69FAA814" w:rsidR="00732D4C" w:rsidRPr="00220C73" w:rsidRDefault="00732D4C" w:rsidP="00732D4C">
      <w:pPr>
        <w:pStyle w:val="Caption"/>
        <w:keepNext/>
        <w:rPr>
          <w:rFonts w:ascii="Helvetica" w:hAnsi="Helvetica" w:cs="Helvetica"/>
          <w:color w:val="auto"/>
          <w:sz w:val="24"/>
          <w:szCs w:val="24"/>
        </w:rPr>
      </w:pPr>
      <w:r w:rsidRPr="00220C73">
        <w:rPr>
          <w:rFonts w:ascii="Helvetica" w:hAnsi="Helvetica" w:cs="Helvetica"/>
          <w:color w:val="auto"/>
          <w:sz w:val="24"/>
          <w:szCs w:val="24"/>
        </w:rPr>
        <w:t xml:space="preserve">Table </w:t>
      </w:r>
      <w:r w:rsidR="002020E2">
        <w:rPr>
          <w:rFonts w:ascii="Helvetica" w:hAnsi="Helvetica" w:cs="Helvetica"/>
          <w:color w:val="auto"/>
          <w:sz w:val="24"/>
          <w:szCs w:val="24"/>
        </w:rPr>
        <w:t>1</w:t>
      </w:r>
      <w:r w:rsidRPr="00220C73">
        <w:rPr>
          <w:rFonts w:ascii="Helvetica" w:hAnsi="Helvetica" w:cs="Helvetica"/>
          <w:color w:val="auto"/>
          <w:sz w:val="24"/>
          <w:szCs w:val="24"/>
        </w:rPr>
        <w:t>.</w:t>
      </w:r>
      <w:r w:rsidR="002020E2">
        <w:rPr>
          <w:rFonts w:ascii="Helvetica" w:hAnsi="Helvetica" w:cs="Helvetica"/>
          <w:color w:val="auto"/>
          <w:sz w:val="24"/>
          <w:szCs w:val="24"/>
        </w:rPr>
        <w:t>2</w:t>
      </w:r>
      <w:r w:rsidRPr="00220C73">
        <w:rPr>
          <w:rFonts w:ascii="Helvetica" w:hAnsi="Helvetica" w:cs="Helvetica"/>
          <w:color w:val="auto"/>
          <w:sz w:val="24"/>
          <w:szCs w:val="24"/>
        </w:rPr>
        <w:t xml:space="preserve"> Missing data patterns for NCDS</w:t>
      </w:r>
    </w:p>
    <w:tbl>
      <w:tblPr>
        <w:tblStyle w:val="GridTable2"/>
        <w:tblW w:w="0" w:type="auto"/>
        <w:tblLook w:val="04A0" w:firstRow="1" w:lastRow="0" w:firstColumn="1" w:lastColumn="0" w:noHBand="0" w:noVBand="1"/>
      </w:tblPr>
      <w:tblGrid>
        <w:gridCol w:w="1543"/>
        <w:gridCol w:w="1800"/>
        <w:gridCol w:w="1521"/>
        <w:gridCol w:w="1322"/>
        <w:gridCol w:w="1150"/>
        <w:gridCol w:w="780"/>
        <w:gridCol w:w="910"/>
      </w:tblGrid>
      <w:tr w:rsidR="00732D4C" w:rsidRPr="00220C73" w14:paraId="5A4C4838" w14:textId="77777777" w:rsidTr="00DC2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2782D6"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Percent Complete (%)</w:t>
            </w:r>
          </w:p>
        </w:tc>
        <w:tc>
          <w:tcPr>
            <w:tcW w:w="0" w:type="auto"/>
          </w:tcPr>
          <w:p w14:paraId="2CD346C7"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404EFD82"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Economic Activity</w:t>
            </w:r>
          </w:p>
        </w:tc>
        <w:tc>
          <w:tcPr>
            <w:tcW w:w="0" w:type="auto"/>
          </w:tcPr>
          <w:p w14:paraId="31604D6D"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Housing Tenure</w:t>
            </w:r>
          </w:p>
        </w:tc>
        <w:tc>
          <w:tcPr>
            <w:tcW w:w="0" w:type="auto"/>
          </w:tcPr>
          <w:p w14:paraId="56872956"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CAMSIS</w:t>
            </w:r>
          </w:p>
        </w:tc>
        <w:tc>
          <w:tcPr>
            <w:tcW w:w="0" w:type="auto"/>
          </w:tcPr>
          <w:p w14:paraId="1A49A0CF"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S-SEC</w:t>
            </w:r>
          </w:p>
        </w:tc>
        <w:tc>
          <w:tcPr>
            <w:tcW w:w="0" w:type="auto"/>
          </w:tcPr>
          <w:p w14:paraId="15AAF381" w14:textId="77777777" w:rsidR="00732D4C" w:rsidRPr="00220C73" w:rsidRDefault="00732D4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GSC</w:t>
            </w:r>
          </w:p>
        </w:tc>
      </w:tr>
      <w:tr w:rsidR="00732D4C" w:rsidRPr="00220C73" w14:paraId="2EBFCB59"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7B7A90"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67</w:t>
            </w:r>
          </w:p>
        </w:tc>
        <w:tc>
          <w:tcPr>
            <w:tcW w:w="0" w:type="auto"/>
          </w:tcPr>
          <w:p w14:paraId="0B19C793"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7709FD09"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553D29AB"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26747870"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5D3D2911"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0E5D5CDA"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r>
      <w:tr w:rsidR="00732D4C" w:rsidRPr="00220C73" w14:paraId="3B03B88A"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0EE8D8FF"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17</w:t>
            </w:r>
          </w:p>
        </w:tc>
        <w:tc>
          <w:tcPr>
            <w:tcW w:w="0" w:type="auto"/>
          </w:tcPr>
          <w:p w14:paraId="15D962F1"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4FB562C9"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7C9B8B70"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76414065"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p>
        </w:tc>
        <w:tc>
          <w:tcPr>
            <w:tcW w:w="0" w:type="auto"/>
          </w:tcPr>
          <w:p w14:paraId="40505482"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p>
        </w:tc>
        <w:tc>
          <w:tcPr>
            <w:tcW w:w="0" w:type="auto"/>
          </w:tcPr>
          <w:p w14:paraId="64C6D5C4"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p>
        </w:tc>
      </w:tr>
      <w:tr w:rsidR="00732D4C" w:rsidRPr="00220C73" w14:paraId="33CC450F"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B5509"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13</w:t>
            </w:r>
          </w:p>
        </w:tc>
        <w:tc>
          <w:tcPr>
            <w:tcW w:w="0" w:type="auto"/>
          </w:tcPr>
          <w:p w14:paraId="4B89F803"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06FC5858"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19D5E5DD"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p>
        </w:tc>
        <w:tc>
          <w:tcPr>
            <w:tcW w:w="0" w:type="auto"/>
          </w:tcPr>
          <w:p w14:paraId="3DE0041C"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p>
        </w:tc>
        <w:tc>
          <w:tcPr>
            <w:tcW w:w="0" w:type="auto"/>
          </w:tcPr>
          <w:p w14:paraId="560A822F"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p>
        </w:tc>
        <w:tc>
          <w:tcPr>
            <w:tcW w:w="0" w:type="auto"/>
          </w:tcPr>
          <w:p w14:paraId="6C312102"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p>
        </w:tc>
      </w:tr>
      <w:tr w:rsidR="00732D4C" w:rsidRPr="00220C73" w14:paraId="3A737DFC"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3E8229B0"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2</w:t>
            </w:r>
          </w:p>
        </w:tc>
        <w:tc>
          <w:tcPr>
            <w:tcW w:w="0" w:type="auto"/>
          </w:tcPr>
          <w:p w14:paraId="22862B97"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104313DA"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785D5D6C"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p>
        </w:tc>
        <w:tc>
          <w:tcPr>
            <w:tcW w:w="0" w:type="auto"/>
          </w:tcPr>
          <w:p w14:paraId="30D5E029"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18055C57"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20B4281C" w14:textId="77777777" w:rsidR="00732D4C" w:rsidRPr="00220C73" w:rsidRDefault="00732D4C"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r>
      <w:tr w:rsidR="00732D4C" w:rsidRPr="00220C73" w14:paraId="555EC81E"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B4EEC8" w14:textId="77777777" w:rsidR="00732D4C" w:rsidRPr="00220C73" w:rsidRDefault="00732D4C" w:rsidP="00DC2FFC">
            <w:pPr>
              <w:rPr>
                <w:rFonts w:ascii="Helvetica" w:hAnsi="Helvetica" w:cs="Helvetica"/>
                <w:sz w:val="24"/>
                <w:szCs w:val="24"/>
              </w:rPr>
            </w:pPr>
            <w:r w:rsidRPr="00220C73">
              <w:rPr>
                <w:rFonts w:ascii="Helvetica" w:hAnsi="Helvetica" w:cs="Helvetica"/>
                <w:sz w:val="24"/>
                <w:szCs w:val="24"/>
              </w:rPr>
              <w:t>&lt;1</w:t>
            </w:r>
          </w:p>
        </w:tc>
        <w:tc>
          <w:tcPr>
            <w:tcW w:w="0" w:type="auto"/>
          </w:tcPr>
          <w:p w14:paraId="67395E5F"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1EE65C1F"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p>
        </w:tc>
        <w:tc>
          <w:tcPr>
            <w:tcW w:w="0" w:type="auto"/>
          </w:tcPr>
          <w:p w14:paraId="0668E389"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00EDC32F"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3C658F55"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c>
          <w:tcPr>
            <w:tcW w:w="0" w:type="auto"/>
          </w:tcPr>
          <w:p w14:paraId="1F387EA2" w14:textId="77777777" w:rsidR="00732D4C" w:rsidRPr="00220C73" w:rsidRDefault="00732D4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Segoe UI Symbol" w:hAnsi="Segoe UI Symbol" w:cs="Segoe UI Symbol"/>
                <w:b/>
                <w:bCs/>
                <w:sz w:val="24"/>
                <w:szCs w:val="24"/>
              </w:rPr>
              <w:t>✓</w:t>
            </w:r>
          </w:p>
        </w:tc>
      </w:tr>
    </w:tbl>
    <w:p w14:paraId="6B7E4505" w14:textId="77777777" w:rsidR="00732D4C" w:rsidRPr="00220C73" w:rsidRDefault="00732D4C" w:rsidP="00D57452">
      <w:pPr>
        <w:rPr>
          <w:rFonts w:ascii="Helvetica" w:hAnsi="Helvetica" w:cs="Helvetica"/>
          <w:sz w:val="24"/>
          <w:szCs w:val="24"/>
        </w:rPr>
      </w:pPr>
    </w:p>
    <w:p w14:paraId="07C9364E" w14:textId="2AAD0738" w:rsidR="00F22F46" w:rsidRPr="00220C73" w:rsidRDefault="00203676" w:rsidP="00F22F46">
      <w:pPr>
        <w:pStyle w:val="Heading3"/>
        <w:rPr>
          <w:rFonts w:ascii="Helvetica" w:hAnsi="Helvetica" w:cs="Helvetica"/>
        </w:rPr>
      </w:pPr>
      <w:bookmarkStart w:id="45" w:name="_Toc131406653"/>
      <w:r w:rsidRPr="00220C73">
        <w:rPr>
          <w:rFonts w:ascii="Helvetica" w:hAnsi="Helvetica" w:cs="Helvetica"/>
        </w:rPr>
        <w:t>Introduction to measures for subsequent analysis</w:t>
      </w:r>
      <w:bookmarkEnd w:id="45"/>
    </w:p>
    <w:p w14:paraId="532F26D0" w14:textId="77777777" w:rsidR="0086540A" w:rsidRPr="00220C73" w:rsidRDefault="0086540A" w:rsidP="005E7306">
      <w:pPr>
        <w:pStyle w:val="Heading4"/>
        <w:rPr>
          <w:rFonts w:ascii="Helvetica" w:hAnsi="Helvetica" w:cs="Helvetica"/>
          <w:sz w:val="24"/>
          <w:szCs w:val="24"/>
        </w:rPr>
      </w:pPr>
      <w:r w:rsidRPr="00220C73">
        <w:rPr>
          <w:rFonts w:ascii="Helvetica" w:hAnsi="Helvetica" w:cs="Helvetica"/>
          <w:sz w:val="24"/>
          <w:szCs w:val="24"/>
        </w:rPr>
        <w:t>Economic Activity</w:t>
      </w:r>
    </w:p>
    <w:p w14:paraId="52F0D4D3"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The main outcome variable of interest is the main </w:t>
      </w:r>
      <w:commentRangeStart w:id="46"/>
      <w:r w:rsidRPr="00220C73">
        <w:rPr>
          <w:rFonts w:ascii="Helvetica" w:hAnsi="Helvetica" w:cs="Helvetica"/>
          <w:sz w:val="24"/>
          <w:szCs w:val="24"/>
        </w:rPr>
        <w:t xml:space="preserve">economic activity of month 201.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w:t>
      </w:r>
      <w:r w:rsidRPr="00220C73">
        <w:rPr>
          <w:rFonts w:ascii="Helvetica" w:hAnsi="Helvetica" w:cs="Helvetica"/>
          <w:sz w:val="24"/>
          <w:szCs w:val="24"/>
        </w:rPr>
        <w:lastRenderedPageBreak/>
        <w:t>sweep 4 of the NCDS. Each month is recorded as a diary that covers one possible main activity defined as ‘Jobs’, ‘Full-time Education’, ‘Unemployment’, ‘Out of the labour force’, and ‘Fill-in-time’</w:t>
      </w:r>
      <w:r w:rsidRPr="00220C73">
        <w:rPr>
          <w:rStyle w:val="FootnoteReference"/>
          <w:rFonts w:ascii="Helvetica" w:hAnsi="Helvetica" w:cs="Helvetica"/>
          <w:sz w:val="24"/>
          <w:szCs w:val="24"/>
        </w:rPr>
        <w:footnoteReference w:id="8"/>
      </w:r>
      <w:r w:rsidRPr="00220C73">
        <w:rPr>
          <w:rFonts w:ascii="Helvetica" w:hAnsi="Helvetica" w:cs="Helvetica"/>
          <w:sz w:val="24"/>
          <w:szCs w:val="24"/>
        </w:rPr>
        <w:t>. The monthly diary of economic activity filled out by participants was coded by a coder, resulting in unique values that fall outside of the range of these original categories.</w:t>
      </w:r>
    </w:p>
    <w:p w14:paraId="7C2185A1"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The original economic activity variable for month 201 has 28 unique values. 3 of these are collapsed into an unemployment category, 2 into an out of the labour force category, 1 into a full-time education post-school category2 into a full-time employment category, 2 into a part-time employment category, 1 into missing data, and the rest into a training/apprenticeship category. For this last category a dominance approach was taken- any variation of training/apprenticeship alongside employment, education etc was taken to be training/apprenticeship. The training/apprenticeship category contains apprenticeships, TOPS, LGSS, and DBR training courses. </w:t>
      </w:r>
      <w:commentRangeStart w:id="47"/>
      <w:r w:rsidRPr="00220C73">
        <w:rPr>
          <w:rFonts w:ascii="Helvetica" w:hAnsi="Helvetica" w:cs="Helvetica"/>
          <w:sz w:val="24"/>
          <w:szCs w:val="24"/>
        </w:rPr>
        <w:t>The NCDS codes main economic activity in a way that creates six categories: Full-time employment, part-time employment, Full-time education, Part-time education, Unemployment, Out of Labour Force</w:t>
      </w:r>
      <w:commentRangeStart w:id="48"/>
      <w:commentRangeEnd w:id="48"/>
      <w:r w:rsidRPr="00220C73">
        <w:rPr>
          <w:rStyle w:val="CommentReference"/>
          <w:rFonts w:ascii="Helvetica" w:hAnsi="Helvetica" w:cs="Helvetica"/>
          <w:sz w:val="24"/>
          <w:szCs w:val="24"/>
        </w:rPr>
        <w:commentReference w:id="48"/>
      </w:r>
      <w:r w:rsidRPr="00220C73">
        <w:rPr>
          <w:rFonts w:ascii="Helvetica" w:hAnsi="Helvetica" w:cs="Helvetica"/>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2D106FAB"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Re-coding this variable was a necessity to get </w:t>
      </w:r>
      <w:commentRangeEnd w:id="47"/>
      <w:r w:rsidRPr="00220C73">
        <w:rPr>
          <w:rStyle w:val="CommentReference"/>
          <w:rFonts w:ascii="Helvetica" w:hAnsi="Helvetica" w:cs="Helvetica"/>
          <w:sz w:val="24"/>
          <w:szCs w:val="24"/>
        </w:rPr>
        <w:commentReference w:id="47"/>
      </w:r>
      <w:r w:rsidRPr="00220C73">
        <w:rPr>
          <w:rFonts w:ascii="Helvetica" w:hAnsi="Helvetica" w:cs="Helvetica"/>
          <w:sz w:val="24"/>
          <w:szCs w:val="24"/>
        </w:rPr>
        <w:t>at the nuance of some of the economic activity data. For example, a lot of data was coded as full-time employment – including training schemes, apprenticeships, and TOPs schemes</w:t>
      </w:r>
      <w:commentRangeStart w:id="49"/>
      <w:r w:rsidRPr="00220C73">
        <w:rPr>
          <w:rStyle w:val="FootnoteReference"/>
          <w:rFonts w:ascii="Helvetica" w:hAnsi="Helvetica" w:cs="Helvetica"/>
          <w:sz w:val="24"/>
          <w:szCs w:val="24"/>
        </w:rPr>
        <w:footnoteReference w:id="9"/>
      </w:r>
      <w:r w:rsidRPr="00220C73">
        <w:rPr>
          <w:rFonts w:ascii="Helvetica" w:hAnsi="Helvetica" w:cs="Helvetica"/>
          <w:sz w:val="24"/>
          <w:szCs w:val="24"/>
        </w:rPr>
        <w:t>.</w:t>
      </w:r>
      <w:commentRangeEnd w:id="49"/>
      <w:r w:rsidRPr="00220C73">
        <w:rPr>
          <w:rStyle w:val="CommentReference"/>
          <w:rFonts w:ascii="Helvetica" w:hAnsi="Helvetica" w:cs="Helvetica"/>
          <w:sz w:val="24"/>
          <w:szCs w:val="24"/>
        </w:rPr>
        <w:commentReference w:id="49"/>
      </w:r>
    </w:p>
    <w:p w14:paraId="6A98C876"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Economic activity at month 201 was chosen to be the variable for subsequent analysis as it represents the month of September 1974. This month was selected over say the first month mandatory schooling ended (July 1974 month 196) because O-level </w:t>
      </w:r>
      <w:commentRangeEnd w:id="46"/>
      <w:r w:rsidRPr="00220C73">
        <w:rPr>
          <w:rStyle w:val="CommentReference"/>
          <w:rFonts w:ascii="Helvetica" w:hAnsi="Helvetica" w:cs="Helvetica"/>
          <w:sz w:val="24"/>
          <w:szCs w:val="24"/>
        </w:rPr>
        <w:commentReference w:id="46"/>
      </w:r>
      <w:r w:rsidRPr="00220C73">
        <w:rPr>
          <w:rFonts w:ascii="Helvetica" w:hAnsi="Helvetica" w:cs="Helvetica"/>
          <w:sz w:val="24"/>
          <w:szCs w:val="24"/>
        </w:rPr>
        <w:t xml:space="preserve">results had not been released until August of that year, thus it makes more sense when looking at the influence of educational attainment on economic activity prospects to wait until said attainment could have a possible impact. </w:t>
      </w:r>
    </w:p>
    <w:p w14:paraId="50FEE0CF" w14:textId="63655DC0" w:rsidR="005E7306" w:rsidRPr="00220C73" w:rsidRDefault="0086540A" w:rsidP="0086540A">
      <w:pPr>
        <w:rPr>
          <w:rFonts w:ascii="Helvetica" w:hAnsi="Helvetica" w:cs="Helvetica"/>
          <w:sz w:val="24"/>
          <w:szCs w:val="24"/>
        </w:rPr>
      </w:pPr>
      <w:r w:rsidRPr="00220C73">
        <w:rPr>
          <w:rFonts w:ascii="Helvetica" w:hAnsi="Helvetica" w:cs="Helvetica"/>
          <w:sz w:val="24"/>
          <w:szCs w:val="24"/>
        </w:rPr>
        <w:t xml:space="preserve">Re-coding this variable translates into seven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w:t>
      </w:r>
      <w:r w:rsidRPr="00220C73">
        <w:rPr>
          <w:rFonts w:ascii="Helvetica" w:hAnsi="Helvetica" w:cs="Helvetica"/>
          <w:sz w:val="24"/>
          <w:szCs w:val="24"/>
        </w:rPr>
        <w:lastRenderedPageBreak/>
        <w:t xml:space="preserve">distinction between these two categories that may impact the statistical power presented within the models. A full breakdown can be found in table 1.1. </w:t>
      </w:r>
    </w:p>
    <w:p w14:paraId="38284695" w14:textId="09FC0CB9" w:rsidR="0086540A" w:rsidRPr="00220C73" w:rsidRDefault="0086540A" w:rsidP="005E7306">
      <w:pPr>
        <w:pStyle w:val="Heading4"/>
        <w:rPr>
          <w:rFonts w:ascii="Helvetica" w:hAnsi="Helvetica" w:cs="Helvetica"/>
          <w:sz w:val="24"/>
          <w:szCs w:val="24"/>
        </w:rPr>
      </w:pPr>
      <w:r w:rsidRPr="00220C73">
        <w:rPr>
          <w:rFonts w:ascii="Helvetica" w:hAnsi="Helvetica" w:cs="Helvetica"/>
          <w:sz w:val="24"/>
          <w:szCs w:val="24"/>
        </w:rPr>
        <w:t>Educational Attainment</w:t>
      </w:r>
    </w:p>
    <w:p w14:paraId="2580C790" w14:textId="0B8C1CEB" w:rsidR="00666A02" w:rsidRPr="00220C73" w:rsidRDefault="00666A02" w:rsidP="00666A02">
      <w:pPr>
        <w:rPr>
          <w:rFonts w:ascii="Helvetica" w:hAnsi="Helvetica" w:cs="Helvetica"/>
          <w:sz w:val="24"/>
          <w:szCs w:val="24"/>
        </w:rPr>
      </w:pPr>
      <w:r w:rsidRPr="00220C73">
        <w:rPr>
          <w:rFonts w:ascii="Helvetica" w:hAnsi="Helvetica" w:cs="Helvetica"/>
          <w:sz w:val="24"/>
          <w:szCs w:val="24"/>
        </w:rPr>
        <w:t xml:space="preserve">When studying educational attainment at the point of mandatory schooling an internally valid and widely used measure is the standard binary measure of ‘achieved five or more GCSEs at grades A*-C’ or not (Connelly et al 2016: 3). Whilst some have proposed a more qualitative measure – looking at specific subjects as well as raw grades attained, it is more common to either treat GCSE attainment in terms of a binary, or as a set of count data (ibid).  Given the timeframe of the NCDS cohort, GCSEs didn’t exist. O-Levels would be the closest approximate to GCSEs during this time and thus a similar operationalisation of O-Levels will be undertaken. </w:t>
      </w:r>
    </w:p>
    <w:p w14:paraId="7C28A03D"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Mandatory schooling ended for these individuals at 16 years of age. The examination taken at this age would have been the O-level examination. </w:t>
      </w:r>
      <w:commentRangeStart w:id="50"/>
      <w:r w:rsidRPr="00220C73">
        <w:rPr>
          <w:rFonts w:ascii="Helvetica" w:hAnsi="Helvetica" w:cs="Helvetica"/>
          <w:sz w:val="24"/>
          <w:szCs w:val="24"/>
        </w:rPr>
        <w:t xml:space="preserve">For an educational attainment measure, number of O-levels passed appears to be the best overall fit. 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w:t>
      </w:r>
      <w:commentRangeStart w:id="51"/>
      <w:r w:rsidRPr="00220C73">
        <w:rPr>
          <w:rFonts w:ascii="Helvetica" w:hAnsi="Helvetica" w:cs="Helvetica"/>
          <w:sz w:val="24"/>
          <w:szCs w:val="24"/>
        </w:rPr>
        <w:t xml:space="preserve">The first is that within educational research, typically this binary approach is used with GCSEs so it may be useful to replicate here </w:t>
      </w:r>
      <w:commentRangeEnd w:id="50"/>
      <w:r w:rsidRPr="00220C73">
        <w:rPr>
          <w:rStyle w:val="CommentReference"/>
          <w:rFonts w:ascii="Helvetica" w:hAnsi="Helvetica" w:cs="Helvetica"/>
          <w:sz w:val="24"/>
          <w:szCs w:val="24"/>
        </w:rPr>
        <w:commentReference w:id="50"/>
      </w:r>
      <w:r w:rsidRPr="00220C73">
        <w:rPr>
          <w:rFonts w:ascii="Helvetica" w:hAnsi="Helvetica" w:cs="Helvetica"/>
          <w:sz w:val="24"/>
          <w:szCs w:val="24"/>
        </w:rPr>
        <w:t xml:space="preserve">for O-levels. </w:t>
      </w:r>
      <w:commentRangeEnd w:id="51"/>
      <w:r w:rsidRPr="00220C73">
        <w:rPr>
          <w:rStyle w:val="CommentReference"/>
          <w:rFonts w:ascii="Helvetica" w:hAnsi="Helvetica" w:cs="Helvetica"/>
          <w:sz w:val="24"/>
          <w:szCs w:val="24"/>
        </w:rPr>
        <w:commentReference w:id="51"/>
      </w:r>
      <w:r w:rsidRPr="00220C73">
        <w:rPr>
          <w:rFonts w:ascii="Helvetica" w:hAnsi="Helvetica" w:cs="Helvetica"/>
          <w:sz w:val="24"/>
          <w:szCs w:val="24"/>
        </w:rPr>
        <w:t xml:space="preserve">The second, more important reason for recoding is one of practicality. Keeping O-levels as a count variable means </w:t>
      </w:r>
      <w:commentRangeStart w:id="52"/>
      <w:r w:rsidRPr="00220C73">
        <w:rPr>
          <w:rFonts w:ascii="Helvetica" w:hAnsi="Helvetica" w:cs="Helvetica"/>
          <w:sz w:val="24"/>
          <w:szCs w:val="24"/>
        </w:rPr>
        <w:t xml:space="preserve">that the n is too low for some </w:t>
      </w:r>
      <w:commentRangeEnd w:id="52"/>
      <w:r w:rsidRPr="00220C73">
        <w:rPr>
          <w:rStyle w:val="CommentReference"/>
          <w:rFonts w:ascii="Helvetica" w:hAnsi="Helvetica" w:cs="Helvetica"/>
          <w:sz w:val="24"/>
          <w:szCs w:val="24"/>
        </w:rPr>
        <w:commentReference w:id="52"/>
      </w:r>
      <w:r w:rsidRPr="00220C73">
        <w:rPr>
          <w:rFonts w:ascii="Helvetica" w:hAnsi="Helvetica" w:cs="Helvetica"/>
          <w:sz w:val="24"/>
          <w:szCs w:val="24"/>
        </w:rPr>
        <w:t xml:space="preserve">sub-categories when moving on to modelling. </w:t>
      </w:r>
    </w:p>
    <w:p w14:paraId="3D983A66" w14:textId="77777777" w:rsidR="0086540A" w:rsidRPr="00220C73" w:rsidRDefault="0086540A" w:rsidP="005E7306">
      <w:pPr>
        <w:pStyle w:val="Heading4"/>
        <w:rPr>
          <w:rFonts w:ascii="Helvetica" w:hAnsi="Helvetica" w:cs="Helvetica"/>
          <w:sz w:val="24"/>
          <w:szCs w:val="24"/>
        </w:rPr>
      </w:pPr>
      <w:r w:rsidRPr="00220C73">
        <w:rPr>
          <w:rFonts w:ascii="Helvetica" w:hAnsi="Helvetica" w:cs="Helvetica"/>
          <w:sz w:val="24"/>
          <w:szCs w:val="24"/>
        </w:rPr>
        <w:t>Sex</w:t>
      </w:r>
    </w:p>
    <w:p w14:paraId="140526CF"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8897,"uris":["http://zotero.org/users/8741181/items/XRPAJZSB"],"itemData":{"id":8897,"type":"article-journal","container-title":"University of Surrey","title":"Youth in the social structure: transitions to adulthood and their stratification by class and gender.","author":[{"family":"Jones","given":"G. E"}],"issued":{"date-parts":[["198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670,"uris":["http://zotero.org/users/8741181/items/W5L7N72M"],"itemData":{"id":670,"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660,"uris":["http://zotero.org/users/8741181/items/88F3B9ZU"],"itemData":{"id":660,"type":"article-journal","title":"Visualising the school-to-work transition: an analysis using optimal matching","author":[{"family":"Dorsett","given":"Richard"},{"family":"Lucchino","given":"Paolo"}],"issued":{"date-parts":[["201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Jones, 1986; Gayle et al, 2009; Duckworth and Schoon, 2012; Dorsett and Lucchino, 2013)</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24AE9F2E" w14:textId="77777777" w:rsidR="0086540A" w:rsidRPr="00220C73" w:rsidRDefault="0086540A" w:rsidP="005E7306">
      <w:pPr>
        <w:pStyle w:val="Heading4"/>
        <w:rPr>
          <w:rFonts w:ascii="Helvetica" w:hAnsi="Helvetica" w:cs="Helvetica"/>
          <w:sz w:val="24"/>
          <w:szCs w:val="24"/>
        </w:rPr>
      </w:pPr>
      <w:r w:rsidRPr="00220C73">
        <w:rPr>
          <w:rFonts w:ascii="Helvetica" w:hAnsi="Helvetica" w:cs="Helvetica"/>
          <w:sz w:val="24"/>
          <w:szCs w:val="24"/>
        </w:rPr>
        <w:t>Race</w:t>
      </w:r>
    </w:p>
    <w:p w14:paraId="5A1D623B" w14:textId="77777777"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Echoing the arguments for the inclusion of sex in models of analysis, the role of race also impacted individuals’ economic activity during the NCDS timefram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2698,"uris":["http://zotero.org/users/8741181/items/MCEJ6NZK"],"itemData":{"id":2698,"type":"article-journal","container-title":"Policy Studies Institute","language":"en","page":"98","source":"Zotero","title":"Routes beyond compulsory schooling","author":[{"family":"Payne","given":"Joan"}],"issued":{"date-parts":[["1995"]]}}},{"id":665,"uris":["http://zotero.org/users/8741181/items/P3RPTAXC"],"itemData":{"id":665,"type":"article-journal","container-title":"International Labour Review","language":"en","page":"23","source":"Zotero","title":"The school-to-work transition in the United Kingdom","author":[{"family":"Lindley","given":"Robert M"}],"issued":{"date-parts":[["199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Payne, 1995; Lindley, 1996; Gayle et al, 2009)</w:t>
      </w:r>
      <w:r w:rsidRPr="00220C73">
        <w:rPr>
          <w:rFonts w:ascii="Helvetica" w:hAnsi="Helvetica" w:cs="Helvetica"/>
          <w:sz w:val="24"/>
          <w:szCs w:val="24"/>
        </w:rPr>
        <w:fldChar w:fldCharType="end"/>
      </w:r>
      <w:r w:rsidRPr="00220C73">
        <w:rPr>
          <w:rFonts w:ascii="Helvetica" w:hAnsi="Helvetica" w:cs="Helvetica"/>
          <w:sz w:val="24"/>
          <w:szCs w:val="24"/>
        </w:rPr>
        <w:t xml:space="preserve">. The issue with the NCDS data however is that white people make up 98.3% of all participants. The resulting ethnic minority categories are thus too small to conduct useful analysis. </w:t>
      </w:r>
      <w:ins w:id="53" w:author="Scott Oatley" w:date="2023-03-31T13:00:00Z">
        <w:r w:rsidRPr="00220C73">
          <w:rPr>
            <w:rFonts w:ascii="Helvetica" w:hAnsi="Helvetica" w:cs="Helvetica"/>
            <w:sz w:val="24"/>
            <w:szCs w:val="24"/>
          </w:rPr>
          <w:t>Originally</w:t>
        </w:r>
      </w:ins>
      <w:r w:rsidRPr="00220C73">
        <w:rPr>
          <w:rFonts w:ascii="Helvetica" w:hAnsi="Helvetica" w:cs="Helvetica"/>
          <w:sz w:val="24"/>
          <w:szCs w:val="24"/>
        </w:rPr>
        <w:t xml:space="preserve">, the resultant variable </w:t>
      </w:r>
      <w:ins w:id="54" w:author="Scott Oatley" w:date="2023-03-31T13:00:00Z">
        <w:r w:rsidRPr="00220C73">
          <w:rPr>
            <w:rFonts w:ascii="Helvetica" w:hAnsi="Helvetica" w:cs="Helvetica"/>
            <w:sz w:val="24"/>
            <w:szCs w:val="24"/>
          </w:rPr>
          <w:t>was</w:t>
        </w:r>
        <w:r w:rsidRPr="00220C73">
          <w:rPr>
            <w:rFonts w:ascii="Helvetica" w:hAnsi="Helvetica" w:cs="Helvetica"/>
            <w:sz w:val="24"/>
            <w:szCs w:val="24"/>
          </w:rPr>
          <w:t xml:space="preserve"> </w:t>
        </w:r>
      </w:ins>
      <w:r w:rsidRPr="00220C73">
        <w:rPr>
          <w:rFonts w:ascii="Helvetica" w:hAnsi="Helvetica" w:cs="Helvetica"/>
          <w:sz w:val="24"/>
          <w:szCs w:val="24"/>
        </w:rPr>
        <w:t>parametrised as ‘white’ and ‘non-white’.</w:t>
      </w:r>
      <w:ins w:id="55" w:author="Scott Oatley" w:date="2023-03-31T13:00:00Z">
        <w:r w:rsidRPr="00220C73">
          <w:rPr>
            <w:rFonts w:ascii="Helvetica" w:hAnsi="Helvetica" w:cs="Helvetica"/>
            <w:sz w:val="24"/>
            <w:szCs w:val="24"/>
          </w:rPr>
          <w:t xml:space="preserve"> There were two major issues with this that resulted in the race variable being dropped from analysis. The first returns to the overall low sample of non-white participants when spread over five different economic activity sub-categories</w:t>
        </w:r>
      </w:ins>
      <w:ins w:id="56" w:author="Scott Oatley" w:date="2023-03-31T13:01:00Z">
        <w:r w:rsidRPr="00220C73">
          <w:rPr>
            <w:rFonts w:ascii="Helvetica" w:hAnsi="Helvetica" w:cs="Helvetica"/>
            <w:sz w:val="24"/>
            <w:szCs w:val="24"/>
          </w:rPr>
          <w:t xml:space="preserve">. This low number of observations results in low statistical power and thus would impact the entire model. The second is that missing data is a particular problem when it comes to race. </w:t>
        </w:r>
      </w:ins>
      <w:ins w:id="57" w:author="Scott Oatley" w:date="2023-03-31T13:02:00Z">
        <w:r w:rsidRPr="00220C73">
          <w:rPr>
            <w:rFonts w:ascii="Helvetica" w:hAnsi="Helvetica" w:cs="Helvetica"/>
            <w:sz w:val="24"/>
            <w:szCs w:val="24"/>
          </w:rPr>
          <w:t xml:space="preserve">The race variable </w:t>
        </w:r>
        <w:r w:rsidRPr="00220C73">
          <w:rPr>
            <w:rFonts w:ascii="Helvetica" w:hAnsi="Helvetica" w:cs="Helvetica"/>
            <w:sz w:val="24"/>
            <w:szCs w:val="24"/>
          </w:rPr>
          <w:lastRenderedPageBreak/>
          <w:t>accounted for 16 per cent of missingness in subsequent models.</w:t>
        </w:r>
      </w:ins>
      <w:r w:rsidRPr="00220C73">
        <w:rPr>
          <w:rFonts w:ascii="Helvetica" w:hAnsi="Helvetica" w:cs="Helvetica"/>
          <w:sz w:val="24"/>
          <w:szCs w:val="24"/>
        </w:rPr>
        <w:t xml:space="preserve"> </w:t>
      </w:r>
      <w:ins w:id="58" w:author="Scott Oatley" w:date="2023-03-31T13:02:00Z">
        <w:r w:rsidRPr="00220C73">
          <w:rPr>
            <w:rFonts w:ascii="Helvetica" w:hAnsi="Helvetica" w:cs="Helvetica"/>
            <w:sz w:val="24"/>
            <w:szCs w:val="24"/>
          </w:rPr>
          <w:t>Ontop of these two primary conc</w:t>
        </w:r>
      </w:ins>
      <w:ins w:id="59" w:author="Scott Oatley" w:date="2023-03-31T13:03:00Z">
        <w:r w:rsidRPr="00220C73">
          <w:rPr>
            <w:rFonts w:ascii="Helvetica" w:hAnsi="Helvetica" w:cs="Helvetica"/>
            <w:sz w:val="24"/>
            <w:szCs w:val="24"/>
          </w:rPr>
          <w:t>erns, a combined race category into white/non-white presents assumptions surrounding homogeneity within the non-white category that is not theoretically justifiable. For these reasons race was dropped from analysis.</w:t>
        </w:r>
      </w:ins>
      <w:r w:rsidRPr="00220C73">
        <w:rPr>
          <w:rFonts w:ascii="Helvetica" w:hAnsi="Helvetica" w:cs="Helvetica"/>
          <w:sz w:val="24"/>
          <w:szCs w:val="24"/>
        </w:rPr>
        <w:t xml:space="preserve"> </w:t>
      </w:r>
    </w:p>
    <w:p w14:paraId="344E45F4" w14:textId="77777777" w:rsidR="0086540A" w:rsidRPr="00220C73" w:rsidRDefault="0086540A" w:rsidP="00220C73">
      <w:pPr>
        <w:pStyle w:val="Heading4"/>
        <w:rPr>
          <w:rFonts w:ascii="Helvetica" w:hAnsi="Helvetica" w:cs="Helvetica"/>
          <w:sz w:val="24"/>
          <w:szCs w:val="24"/>
        </w:rPr>
      </w:pPr>
      <w:r w:rsidRPr="00220C73">
        <w:rPr>
          <w:rFonts w:ascii="Helvetica" w:hAnsi="Helvetica" w:cs="Helvetica"/>
          <w:sz w:val="24"/>
          <w:szCs w:val="24"/>
        </w:rPr>
        <w:t>Housing Tenure</w:t>
      </w:r>
    </w:p>
    <w:p w14:paraId="39DE7749" w14:textId="05E23A59" w:rsidR="0086540A" w:rsidRPr="00220C73" w:rsidRDefault="0086540A" w:rsidP="0086540A">
      <w:pPr>
        <w:rPr>
          <w:rFonts w:ascii="Helvetica" w:hAnsi="Helvetica" w:cs="Helvetica"/>
          <w:sz w:val="24"/>
          <w:szCs w:val="24"/>
        </w:rPr>
      </w:pPr>
      <w:r w:rsidRPr="00220C73">
        <w:rPr>
          <w:rFonts w:ascii="Helvetica" w:hAnsi="Helvetica" w:cs="Helvetica"/>
          <w:sz w:val="24"/>
          <w:szCs w:val="24"/>
        </w:rPr>
        <w:t xml:space="preserve">Housing tenure has been used in previous analyses regarding educational attainment and labour market outcome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dDYg7kix","properties":{"formattedCitation":"(Di Salvo and Ermisch, 1997; Duta, Iannelli and Breen, 2021)","plainCitation":"(Di Salvo and Ermisch, 1997; Duta, Iannelli and Breen, 2021)","noteIndex":0},"citationItems":[{"id":6474,"uris":["http://zotero.org/users/8741181/items/8HCR37VH"],"itemData":{"id":6474,"type":"article-journal","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8091,"uris":["http://zotero.org/users/8741181/items/4IYAH44B"],"itemData":{"id":8091,"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Di Salvo and Ermisch, 1997; Duta</w:t>
      </w:r>
      <w:r w:rsidR="0000520D" w:rsidRPr="00220C73">
        <w:rPr>
          <w:rFonts w:ascii="Helvetica" w:hAnsi="Helvetica" w:cs="Helvetica"/>
          <w:sz w:val="24"/>
          <w:szCs w:val="24"/>
        </w:rPr>
        <w:t xml:space="preserve"> et al</w:t>
      </w:r>
      <w:r w:rsidRPr="00220C73">
        <w:rPr>
          <w:rFonts w:ascii="Helvetica" w:hAnsi="Helvetica" w:cs="Helvetica"/>
          <w:sz w:val="24"/>
          <w:szCs w:val="24"/>
        </w:rPr>
        <w:t>, 2021)</w:t>
      </w:r>
      <w:r w:rsidRPr="00220C73">
        <w:rPr>
          <w:rFonts w:ascii="Helvetica" w:hAnsi="Helvetica" w:cs="Helvetica"/>
          <w:sz w:val="24"/>
          <w:szCs w:val="24"/>
        </w:rPr>
        <w:fldChar w:fldCharType="end"/>
      </w:r>
      <w:r w:rsidRPr="00220C73">
        <w:rPr>
          <w:rFonts w:ascii="Helvetica" w:hAnsi="Helvetica" w:cs="Helvetica"/>
          <w:sz w:val="24"/>
          <w:szCs w:val="24"/>
        </w:rPr>
        <w:t>. For subsequent analysis, tenure is a measure of whether an individual lives in their own home or not</w:t>
      </w:r>
      <w:r w:rsidRPr="00220C73">
        <w:rPr>
          <w:rStyle w:val="FootnoteReference"/>
          <w:rFonts w:ascii="Helvetica" w:hAnsi="Helvetica" w:cs="Helvetica"/>
          <w:sz w:val="24"/>
          <w:szCs w:val="24"/>
        </w:rPr>
        <w:footnoteReference w:id="10"/>
      </w:r>
      <w:r w:rsidRPr="00220C73">
        <w:rPr>
          <w:rFonts w:ascii="Helvetica" w:hAnsi="Helvetica" w:cs="Helvetica"/>
          <w:sz w:val="24"/>
          <w:szCs w:val="24"/>
        </w:rPr>
        <w:t xml:space="preserve">. For this sample, 48.99 per cent of individuals own their own home compared to 51.01 per cent that do not. </w:t>
      </w:r>
    </w:p>
    <w:p w14:paraId="66603997" w14:textId="398F8F00" w:rsidR="005E7306" w:rsidRPr="00220C73" w:rsidRDefault="005E7306" w:rsidP="005E7306">
      <w:pPr>
        <w:pStyle w:val="Heading4"/>
        <w:rPr>
          <w:rFonts w:ascii="Helvetica" w:hAnsi="Helvetica" w:cs="Helvetica"/>
          <w:sz w:val="24"/>
          <w:szCs w:val="24"/>
        </w:rPr>
      </w:pPr>
      <w:r w:rsidRPr="00220C73">
        <w:rPr>
          <w:rFonts w:ascii="Helvetica" w:hAnsi="Helvetica" w:cs="Helvetica"/>
          <w:sz w:val="24"/>
          <w:szCs w:val="24"/>
        </w:rPr>
        <w:t>Social Stratification and Socio-Economic Background</w:t>
      </w:r>
      <w:r w:rsidR="00707BF6" w:rsidRPr="00220C73">
        <w:rPr>
          <w:rFonts w:ascii="Helvetica" w:hAnsi="Helvetica" w:cs="Helvetica"/>
          <w:sz w:val="24"/>
          <w:szCs w:val="24"/>
        </w:rPr>
        <w:t>: NS-SEC, CAMSIS, RGSC</w:t>
      </w:r>
    </w:p>
    <w:p w14:paraId="148E3F0F" w14:textId="77777777" w:rsidR="005E7306" w:rsidRPr="00220C73" w:rsidRDefault="005E7306" w:rsidP="005E7306">
      <w:pPr>
        <w:rPr>
          <w:rFonts w:ascii="Helvetica" w:hAnsi="Helvetica" w:cs="Helvetica"/>
          <w:sz w:val="24"/>
          <w:szCs w:val="24"/>
        </w:rPr>
      </w:pPr>
      <w:r w:rsidRPr="00220C73">
        <w:rPr>
          <w:rFonts w:ascii="Helvetica" w:hAnsi="Helvetica" w:cs="Helvetica"/>
          <w:sz w:val="24"/>
          <w:szCs w:val="24"/>
        </w:rPr>
        <w:t xml:space="preserve">Social stratification is the persistence of inequalities which occur or are reified across generation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Rb4gN7YA","properties":{"formattedCitation":"(Stopforth, 2020)","plainCitation":"(Stopforth, 2020)","dontUpdate":true,"noteIndex":0},"citationItems":[{"id":1377,"uris":["http://zotero.org/users/8741181/items/945VSPSD"],"itemData":{"id":1377,"type":"article-journal","language":"en","page":"306","source":"Zotero","title":"Parental Socio-Economic Background and Children’s School-Level GCSE Attainment","author":[{"family":"Stopforth","given":"Sarah"}],"issued":{"date-parts":[["202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Stopforth, 2020: 17)</w:t>
      </w:r>
      <w:r w:rsidRPr="00220C73">
        <w:rPr>
          <w:rFonts w:ascii="Helvetica" w:hAnsi="Helvetica" w:cs="Helvetica"/>
          <w:sz w:val="24"/>
          <w:szCs w:val="24"/>
        </w:rPr>
        <w:fldChar w:fldCharType="end"/>
      </w:r>
      <w:r w:rsidRPr="00220C73">
        <w:rPr>
          <w:rFonts w:ascii="Helvetica" w:hAnsi="Helvetica" w:cs="Helvetica"/>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2692F699" w14:textId="0B3D9B32" w:rsidR="0086540A" w:rsidRPr="00220C73" w:rsidRDefault="005E7306" w:rsidP="00707BF6">
      <w:pPr>
        <w:rPr>
          <w:rFonts w:ascii="Helvetica" w:hAnsi="Helvetica" w:cs="Helvetica"/>
          <w:sz w:val="24"/>
          <w:szCs w:val="24"/>
        </w:rPr>
      </w:pPr>
      <w:r w:rsidRPr="00220C73">
        <w:rPr>
          <w:rFonts w:ascii="Helvetica" w:hAnsi="Helvetica" w:cs="Helvetica"/>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6662440E" w14:textId="77777777" w:rsidR="00C95AE0" w:rsidRPr="00220C73" w:rsidRDefault="00C95AE0" w:rsidP="00C95AE0">
      <w:pPr>
        <w:rPr>
          <w:rFonts w:ascii="Helvetica" w:hAnsi="Helvetica" w:cs="Helvetica"/>
          <w:sz w:val="24"/>
          <w:szCs w:val="24"/>
        </w:rPr>
      </w:pPr>
      <w:r w:rsidRPr="00220C73">
        <w:rPr>
          <w:rFonts w:ascii="Helvetica" w:hAnsi="Helvetica" w:cs="Helvetica"/>
          <w:sz w:val="24"/>
          <w:szCs w:val="24"/>
        </w:rPr>
        <w:t xml:space="preserve">Social class as a variable is one that has constant and consistent debate throughout sociological literature – even today whilst current schemas reign dominant, there is no universally held gold-standard of social class within empirical research. Three approaches that are used: social class schemes, social stratification scales, and the micro-class appro. </w:t>
      </w:r>
    </w:p>
    <w:p w14:paraId="62D9BA08" w14:textId="77777777" w:rsidR="00C95AE0" w:rsidRPr="00220C73" w:rsidRDefault="00C95AE0" w:rsidP="00C95AE0">
      <w:pPr>
        <w:rPr>
          <w:rFonts w:ascii="Helvetica" w:hAnsi="Helvetica" w:cs="Helvetica"/>
          <w:sz w:val="24"/>
          <w:szCs w:val="24"/>
        </w:rPr>
      </w:pPr>
      <w:r w:rsidRPr="00220C73">
        <w:rPr>
          <w:rFonts w:ascii="Helvetica" w:hAnsi="Helvetica" w:cs="Helvetica"/>
          <w:sz w:val="24"/>
          <w:szCs w:val="24"/>
        </w:rPr>
        <w:t xml:space="preserve">This PhD thesis seeks to find the most appropriate measure of social class to fit the given models of analysis. This is to find the most empirically useful schema to distinguish most effectively the analytical purposes in mind for this research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Gzgz0PND","properties":{"formattedCitation":"(Bergman and Joye, 2001)","plainCitation":"(Bergman and Joye, 2001)","dontUpdate":true,"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Bergman and Joye, 2001: 14)</w:t>
      </w:r>
      <w:r w:rsidRPr="00220C73">
        <w:rPr>
          <w:rFonts w:ascii="Helvetica" w:hAnsi="Helvetica" w:cs="Helvetica"/>
          <w:sz w:val="24"/>
          <w:szCs w:val="24"/>
        </w:rPr>
        <w:fldChar w:fldCharType="end"/>
      </w:r>
      <w:r w:rsidRPr="00220C73">
        <w:rPr>
          <w:rFonts w:ascii="Helvetica" w:hAnsi="Helvetica" w:cs="Helvetica"/>
          <w:sz w:val="24"/>
          <w:szCs w:val="24"/>
        </w:rPr>
        <w:t xml:space="preserve">. Multiple measures of social class will be reflected upon. This following section seeks to establish the major measures of social class and weigh their common strengths and weaknesses, which may affect model parsimony. </w:t>
      </w:r>
    </w:p>
    <w:p w14:paraId="55C2A2CA" w14:textId="77777777" w:rsidR="00C95AE0" w:rsidRPr="00220C73" w:rsidRDefault="00C95AE0" w:rsidP="00C95AE0">
      <w:pPr>
        <w:rPr>
          <w:rFonts w:ascii="Helvetica" w:hAnsi="Helvetica" w:cs="Helvetica"/>
          <w:sz w:val="24"/>
          <w:szCs w:val="24"/>
        </w:rPr>
      </w:pPr>
      <w:r w:rsidRPr="00220C73">
        <w:rPr>
          <w:rFonts w:ascii="Helvetica" w:hAnsi="Helvetica" w:cs="Helvetica"/>
          <w:sz w:val="24"/>
          <w:szCs w:val="24"/>
        </w:rPr>
        <w:t xml:space="preserve">One element that is important to develop is the concept of time. Prestige scales, social class schemes, occupational grading all rely on rather static temporal procedures. Longer-term structural transformations of society will alter the underlying distribution of stratification over tim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gmQluUEz","properties":{"formattedCitation":"(Lambert and Barnett, 2021)","plainCitation":"(Lambert and Barnett, 2021)","dontUpdate":true,"noteIndex":0},"citationItems":[{"id":1305,"uris":["http://zotero.org/users/8741181/items/RQZ4C89C"],"itemData":{"id":130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Lambert and Barnett, 2021: 191)</w:t>
      </w:r>
      <w:r w:rsidRPr="00220C73">
        <w:rPr>
          <w:rFonts w:ascii="Helvetica" w:hAnsi="Helvetica" w:cs="Helvetica"/>
          <w:sz w:val="24"/>
          <w:szCs w:val="24"/>
        </w:rPr>
        <w:fldChar w:fldCharType="end"/>
      </w:r>
      <w:r w:rsidRPr="00220C73">
        <w:rPr>
          <w:rFonts w:ascii="Helvetica" w:hAnsi="Helvetica" w:cs="Helvetica"/>
          <w:sz w:val="24"/>
          <w:szCs w:val="24"/>
        </w:rPr>
        <w:t>. The prestige and economic capital of a bank teller is very different from the start of the 1950s compared to present day. With each schema being constructed in different ways, it will be interesting to highlight the potential temporal implications within this research.</w:t>
      </w:r>
    </w:p>
    <w:p w14:paraId="55777CAB" w14:textId="77642F8E" w:rsidR="00C95AE0" w:rsidRPr="00220C73" w:rsidRDefault="00C95AE0" w:rsidP="00707BF6">
      <w:pPr>
        <w:rPr>
          <w:rFonts w:ascii="Helvetica" w:hAnsi="Helvetica" w:cs="Helvetica"/>
          <w:sz w:val="24"/>
          <w:szCs w:val="24"/>
        </w:rPr>
      </w:pPr>
      <w:r w:rsidRPr="00220C73">
        <w:rPr>
          <w:rFonts w:ascii="Helvetica" w:hAnsi="Helvetica" w:cs="Helvetica"/>
          <w:sz w:val="24"/>
          <w:szCs w:val="24"/>
        </w:rPr>
        <w:lastRenderedPageBreak/>
        <w:t>The NCDS provides occupational coding measures for father’s socio-economic position using a variety of measures.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The first occupational measure gives a full six class categorisation</w:t>
      </w:r>
      <w:r w:rsidRPr="00220C73">
        <w:rPr>
          <w:rStyle w:val="FootnoteReference"/>
          <w:rFonts w:ascii="Helvetica" w:hAnsi="Helvetica" w:cs="Helvetica"/>
          <w:sz w:val="24"/>
          <w:szCs w:val="24"/>
        </w:rPr>
        <w:footnoteReference w:id="11"/>
      </w:r>
      <w:r w:rsidRPr="00220C73">
        <w:rPr>
          <w:rFonts w:ascii="Helvetica" w:hAnsi="Helvetica" w:cs="Helvetica"/>
          <w:sz w:val="24"/>
          <w:szCs w:val="24"/>
        </w:rPr>
        <w:t>. This occupational measure had to be collapsed in order to appropriately conduct multiple imputation. The second occupational measure ranges from 2-13.5 of the National Statistics Socio-Economic Classification scale and so the most appropriate collapsing of the scale is into the three-category schema</w:t>
      </w:r>
      <w:r w:rsidRPr="00220C73">
        <w:rPr>
          <w:rStyle w:val="FootnoteReference"/>
          <w:rFonts w:ascii="Helvetica" w:hAnsi="Helvetica" w:cs="Helvetica"/>
          <w:sz w:val="24"/>
          <w:szCs w:val="24"/>
        </w:rPr>
        <w:footnoteReference w:id="12"/>
      </w:r>
      <w:r w:rsidRPr="00220C73">
        <w:rPr>
          <w:rFonts w:ascii="Helvetica" w:hAnsi="Helvetica" w:cs="Helvetica"/>
          <w:sz w:val="24"/>
          <w:szCs w:val="24"/>
        </w:rPr>
        <w:t xml:space="preserve">. The last measure is continuous and as such no recoding was required. </w:t>
      </w:r>
    </w:p>
    <w:p w14:paraId="6F0B2592" w14:textId="77777777" w:rsidR="0086540A" w:rsidRPr="00220C73" w:rsidRDefault="0086540A" w:rsidP="0086540A">
      <w:pPr>
        <w:rPr>
          <w:ins w:id="60" w:author="Scott Oatley" w:date="2023-03-31T13:21:00Z"/>
          <w:rFonts w:ascii="Helvetica" w:hAnsi="Helvetica" w:cs="Helvetica"/>
          <w:sz w:val="24"/>
          <w:szCs w:val="24"/>
        </w:rPr>
      </w:pPr>
      <w:r w:rsidRPr="00220C73">
        <w:rPr>
          <w:rFonts w:ascii="Helvetica" w:hAnsi="Helvetica" w:cs="Helvetica"/>
          <w:sz w:val="24"/>
          <w:szCs w:val="24"/>
        </w:rPr>
        <w:t>The final three variables for subsequent analysis are all considered socio-economic variables. Two are social class schemas and one is a stratification scale.</w:t>
      </w:r>
      <w:ins w:id="61" w:author="Scott Oatley" w:date="2023-03-31T13:04:00Z">
        <w:r w:rsidRPr="00220C73">
          <w:rPr>
            <w:rFonts w:ascii="Helvetica" w:hAnsi="Helvetica" w:cs="Helvetica"/>
            <w:sz w:val="24"/>
            <w:szCs w:val="24"/>
          </w:rPr>
          <w:t xml:space="preserve"> Multiple socio-economic measures are considered </w:t>
        </w:r>
      </w:ins>
      <w:ins w:id="62" w:author="Scott Oatley" w:date="2023-03-31T13:05:00Z">
        <w:r w:rsidRPr="00220C73">
          <w:rPr>
            <w:rFonts w:ascii="Helvetica" w:hAnsi="Helvetica" w:cs="Helvetica"/>
            <w:sz w:val="24"/>
            <w:szCs w:val="24"/>
          </w:rPr>
          <w:t>to see whether there are different patterns for different dimensions of social stratification both within cohorts and across them by comparising between cohort substantive findings.</w:t>
        </w:r>
      </w:ins>
      <w:r w:rsidRPr="00220C73">
        <w:rPr>
          <w:rFonts w:ascii="Helvetica" w:hAnsi="Helvetica" w:cs="Helvetica"/>
          <w:sz w:val="24"/>
          <w:szCs w:val="24"/>
        </w:rPr>
        <w:t xml:space="preserve"> </w:t>
      </w:r>
      <w:commentRangeStart w:id="63"/>
      <w:r w:rsidRPr="00220C73">
        <w:rPr>
          <w:rFonts w:ascii="Helvetica" w:hAnsi="Helvetica" w:cs="Helvetica"/>
          <w:sz w:val="24"/>
          <w:szCs w:val="24"/>
        </w:rPr>
        <w:t>Three measures are included for sensitivity analysis of socio-economic measures</w:t>
      </w:r>
      <w:commentRangeEnd w:id="63"/>
      <w:r w:rsidRPr="00220C73">
        <w:rPr>
          <w:rStyle w:val="CommentReference"/>
          <w:rFonts w:ascii="Helvetica" w:hAnsi="Helvetica" w:cs="Helvetica"/>
          <w:sz w:val="24"/>
          <w:szCs w:val="24"/>
        </w:rPr>
        <w:commentReference w:id="63"/>
      </w:r>
      <w:ins w:id="64" w:author="Scott Oatley" w:date="2023-03-31T13:05:00Z">
        <w:r w:rsidRPr="00220C73">
          <w:rPr>
            <w:rFonts w:ascii="Helvetica" w:hAnsi="Helvetica" w:cs="Helvetica"/>
            <w:sz w:val="24"/>
            <w:szCs w:val="24"/>
          </w:rPr>
          <w:t xml:space="preserve"> across three separate mode</w:t>
        </w:r>
      </w:ins>
      <w:ins w:id="65" w:author="Scott Oatley" w:date="2023-03-31T13:06:00Z">
        <w:r w:rsidRPr="00220C73">
          <w:rPr>
            <w:rFonts w:ascii="Helvetica" w:hAnsi="Helvetica" w:cs="Helvetica"/>
            <w:sz w:val="24"/>
            <w:szCs w:val="24"/>
          </w:rPr>
          <w:t>ls so a comparison between these measures can be made</w:t>
        </w:r>
      </w:ins>
      <w:r w:rsidRPr="00220C73">
        <w:rPr>
          <w:rFonts w:ascii="Helvetica" w:hAnsi="Helvetica" w:cs="Helvetica"/>
          <w:sz w:val="24"/>
          <w:szCs w:val="24"/>
        </w:rPr>
        <w:t>. The National Statistics Socio-economic Classification (NS-SEC) is a social class schema that indicates socio-economic position based upon occupation in a non-hierarchical format. The NCDS makes it possible to construct the full NS-SEC schema</w:t>
      </w:r>
      <w:commentRangeStart w:id="66"/>
      <w:r w:rsidRPr="00220C73">
        <w:rPr>
          <w:rStyle w:val="FootnoteReference"/>
          <w:rFonts w:ascii="Helvetica" w:hAnsi="Helvetica" w:cs="Helvetica"/>
          <w:sz w:val="24"/>
          <w:szCs w:val="24"/>
        </w:rPr>
        <w:footnoteReference w:id="13"/>
      </w:r>
      <w:r w:rsidRPr="00220C73">
        <w:rPr>
          <w:rFonts w:ascii="Helvetica" w:hAnsi="Helvetica" w:cs="Helvetica"/>
          <w:sz w:val="24"/>
          <w:szCs w:val="24"/>
        </w:rPr>
        <w:t>.</w:t>
      </w:r>
      <w:commentRangeEnd w:id="66"/>
      <w:r w:rsidRPr="00220C73">
        <w:rPr>
          <w:rStyle w:val="CommentReference"/>
          <w:rFonts w:ascii="Helvetica" w:hAnsi="Helvetica" w:cs="Helvetica"/>
          <w:sz w:val="24"/>
          <w:szCs w:val="24"/>
        </w:rPr>
        <w:commentReference w:id="66"/>
      </w:r>
      <w:r w:rsidRPr="00220C73">
        <w:rPr>
          <w:rFonts w:ascii="Helvetica" w:hAnsi="Helvetica" w:cs="Helvetica"/>
          <w:sz w:val="24"/>
          <w:szCs w:val="24"/>
        </w:rPr>
        <w:t xml:space="preserve"> The Registrar General’s Social Class schema (RGSC) is a hierarchical class schema based on occupation. The occupational codes provided by the NCDS make it possible to construct the six-category schema of the RGSC. </w:t>
      </w:r>
      <w:commentRangeStart w:id="67"/>
      <w:r w:rsidRPr="00220C73">
        <w:rPr>
          <w:rFonts w:ascii="Helvetica" w:hAnsi="Helvetica" w:cs="Helvetica"/>
          <w:sz w:val="24"/>
          <w:szCs w:val="24"/>
        </w:rPr>
        <w:t xml:space="preserve">CAMSIS is a continuous measure that assumes categorical measures of socio-economic position are inferior to continuous ones. The occupational codes provided by the NCDS provides CAMSIS codes to conduct analysis with. </w:t>
      </w:r>
      <w:commentRangeEnd w:id="67"/>
      <w:r w:rsidRPr="00220C73">
        <w:rPr>
          <w:rStyle w:val="CommentReference"/>
          <w:rFonts w:ascii="Helvetica" w:hAnsi="Helvetica" w:cs="Helvetica"/>
          <w:sz w:val="24"/>
          <w:szCs w:val="24"/>
        </w:rPr>
        <w:commentReference w:id="67"/>
      </w:r>
    </w:p>
    <w:p w14:paraId="19AD31A6" w14:textId="3E02A917" w:rsidR="0086540A" w:rsidRPr="00220C73" w:rsidRDefault="0086540A" w:rsidP="0086540A">
      <w:pPr>
        <w:rPr>
          <w:rFonts w:ascii="Helvetica" w:hAnsi="Helvetica" w:cs="Helvetica"/>
          <w:sz w:val="24"/>
          <w:szCs w:val="24"/>
        </w:rPr>
      </w:pPr>
      <w:ins w:id="68" w:author="Scott Oatley" w:date="2023-03-31T13:21:00Z">
        <w:r w:rsidRPr="00220C73">
          <w:rPr>
            <w:rFonts w:ascii="Helvetica" w:hAnsi="Helvetica" w:cs="Helvetica"/>
            <w:sz w:val="24"/>
            <w:szCs w:val="24"/>
          </w:rPr>
          <w:t>There are many other socio-economic measures</w:t>
        </w:r>
      </w:ins>
      <w:ins w:id="69" w:author="Scott Oatley" w:date="2023-03-31T13:22:00Z">
        <w:r w:rsidRPr="00220C73">
          <w:rPr>
            <w:rFonts w:ascii="Helvetica" w:hAnsi="Helvetica" w:cs="Helvetica"/>
            <w:sz w:val="24"/>
            <w:szCs w:val="24"/>
          </w:rPr>
          <w:t>. The rational for including the RGSC, NS-SEC, and CAMSIS are based upon theoretical diversity</w:t>
        </w:r>
      </w:ins>
      <w:ins w:id="70" w:author="Scott Oatley" w:date="2023-03-31T13:23:00Z">
        <w:r w:rsidRPr="00220C73">
          <w:rPr>
            <w:rFonts w:ascii="Helvetica" w:hAnsi="Helvetica" w:cs="Helvetica"/>
            <w:sz w:val="24"/>
            <w:szCs w:val="24"/>
          </w:rPr>
          <w:t xml:space="preserve"> and empirical practicality. The most straightforward explanation as to why these three measures were included specifically is that these three measures are easily able to be constructed using the NCDS. </w:t>
        </w:r>
      </w:ins>
      <w:ins w:id="71" w:author="Scott Oatley" w:date="2023-03-31T13:24:00Z">
        <w:r w:rsidRPr="00220C73">
          <w:rPr>
            <w:rFonts w:ascii="Helvetica" w:hAnsi="Helvetica" w:cs="Helvetica"/>
            <w:sz w:val="24"/>
            <w:szCs w:val="24"/>
          </w:rPr>
          <w:t>An occupational coding file is provided for Sweep Two of the NCDS which enable</w:t>
        </w:r>
      </w:ins>
      <w:ins w:id="72" w:author="Scott Oatley" w:date="2023-03-31T13:25:00Z">
        <w:r w:rsidRPr="00220C73">
          <w:rPr>
            <w:rFonts w:ascii="Helvetica" w:hAnsi="Helvetica" w:cs="Helvetica"/>
            <w:sz w:val="24"/>
            <w:szCs w:val="24"/>
          </w:rPr>
          <w:t>s the construction of the full RGSC and NS-SEC social class schemas as well as CAMSIS. All three socio-economic measures are constructed using a different theoretical orientation. Th</w:t>
        </w:r>
      </w:ins>
      <w:ins w:id="73" w:author="Scott Oatley" w:date="2023-03-31T13:26:00Z">
        <w:r w:rsidRPr="00220C73">
          <w:rPr>
            <w:rFonts w:ascii="Helvetica" w:hAnsi="Helvetica" w:cs="Helvetica"/>
            <w:sz w:val="24"/>
            <w:szCs w:val="24"/>
          </w:rPr>
          <w:t xml:space="preserve">e RGSC’s strict hierarchical nature </w:t>
        </w:r>
      </w:ins>
      <w:ins w:id="74" w:author="Scott Oatley" w:date="2023-03-31T13:27:00Z">
        <w:r w:rsidRPr="00220C73">
          <w:rPr>
            <w:rFonts w:ascii="Helvetica" w:hAnsi="Helvetica" w:cs="Helvetica"/>
            <w:sz w:val="24"/>
            <w:szCs w:val="24"/>
          </w:rPr>
          <w:t>separates itself from the NS-SEC that argues against a hierarchy for example. Both RGSC and NS-SEC are</w:t>
        </w:r>
      </w:ins>
      <w:ins w:id="75" w:author="Scott Oatley" w:date="2023-03-31T13:28:00Z">
        <w:r w:rsidRPr="00220C73">
          <w:rPr>
            <w:rFonts w:ascii="Helvetica" w:hAnsi="Helvetica" w:cs="Helvetica"/>
            <w:sz w:val="24"/>
            <w:szCs w:val="24"/>
          </w:rPr>
          <w:t xml:space="preserve"> </w:t>
        </w:r>
      </w:ins>
      <w:ins w:id="76" w:author="Scott Oatley" w:date="2023-03-31T13:30:00Z">
        <w:r w:rsidRPr="00220C73">
          <w:rPr>
            <w:rFonts w:ascii="Helvetica" w:hAnsi="Helvetica" w:cs="Helvetica"/>
            <w:sz w:val="24"/>
            <w:szCs w:val="24"/>
          </w:rPr>
          <w:t>categorical gradational scales in comparison to the CAMSIS which is a single continuous measure. Other socio-economic measures were considered – for example the neo-</w:t>
        </w:r>
      </w:ins>
      <w:ins w:id="77" w:author="Scott Oatley" w:date="2023-03-31T13:31:00Z">
        <w:r w:rsidRPr="00220C73">
          <w:rPr>
            <w:rFonts w:ascii="Helvetica" w:hAnsi="Helvetica" w:cs="Helvetica"/>
            <w:sz w:val="24"/>
            <w:szCs w:val="24"/>
          </w:rPr>
          <w:t>Marxian</w:t>
        </w:r>
      </w:ins>
      <w:ins w:id="78" w:author="Scott Oatley" w:date="2023-03-31T13:30:00Z">
        <w:r w:rsidRPr="00220C73">
          <w:rPr>
            <w:rFonts w:ascii="Helvetica" w:hAnsi="Helvetica" w:cs="Helvetica"/>
            <w:sz w:val="24"/>
            <w:szCs w:val="24"/>
          </w:rPr>
          <w:t xml:space="preserve"> social </w:t>
        </w:r>
      </w:ins>
      <w:ins w:id="79" w:author="Scott Oatley" w:date="2023-03-31T13:31:00Z">
        <w:r w:rsidRPr="00220C73">
          <w:rPr>
            <w:rFonts w:ascii="Helvetica" w:hAnsi="Helvetica" w:cs="Helvetica"/>
            <w:sz w:val="24"/>
            <w:szCs w:val="24"/>
          </w:rPr>
          <w:t xml:space="preserve">class schema developed by Wright (XXXX). This measure would provide an alternative social class </w:t>
        </w:r>
        <w:r w:rsidRPr="00220C73">
          <w:rPr>
            <w:rFonts w:ascii="Helvetica" w:hAnsi="Helvetica" w:cs="Helvetica"/>
            <w:sz w:val="24"/>
            <w:szCs w:val="24"/>
          </w:rPr>
          <w:lastRenderedPageBreak/>
          <w:t xml:space="preserve">schema that challenges the occupational dominance of the RGSC and NS-SEC. However, due to data limitations this schema </w:t>
        </w:r>
      </w:ins>
      <w:ins w:id="80" w:author="Scott Oatley" w:date="2023-03-31T13:32:00Z">
        <w:r w:rsidRPr="00220C73">
          <w:rPr>
            <w:rFonts w:ascii="Helvetica" w:hAnsi="Helvetica" w:cs="Helvetica"/>
            <w:sz w:val="24"/>
            <w:szCs w:val="24"/>
          </w:rPr>
          <w:t xml:space="preserve">can not be practically constructed. </w:t>
        </w:r>
      </w:ins>
    </w:p>
    <w:p w14:paraId="071DA55C" w14:textId="653855BF" w:rsidR="00C95AE0" w:rsidRPr="00220C73" w:rsidRDefault="00C95AE0" w:rsidP="0086540A">
      <w:pPr>
        <w:rPr>
          <w:rFonts w:ascii="Helvetica" w:hAnsi="Helvetica" w:cs="Helvetica"/>
          <w:sz w:val="24"/>
          <w:szCs w:val="24"/>
        </w:rPr>
      </w:pPr>
      <w:r w:rsidRPr="00220C73">
        <w:rPr>
          <w:rFonts w:ascii="Helvetica" w:hAnsi="Helvetica" w:cs="Helvetica"/>
          <w:sz w:val="24"/>
          <w:szCs w:val="24"/>
        </w:rPr>
        <w:t xml:space="preserve">The following section provides a detailed breakdown of each chosen social stratification measure, explaining their theoretical makeup and their analytical construction. </w:t>
      </w:r>
    </w:p>
    <w:p w14:paraId="28096A84" w14:textId="77777777" w:rsidR="005A78EE" w:rsidRPr="00220C73" w:rsidRDefault="005A78EE" w:rsidP="00C95AE0">
      <w:pPr>
        <w:pStyle w:val="Heading5"/>
        <w:rPr>
          <w:rFonts w:ascii="Helvetica" w:hAnsi="Helvetica" w:cs="Helvetica"/>
          <w:sz w:val="24"/>
          <w:szCs w:val="24"/>
        </w:rPr>
      </w:pPr>
      <w:r w:rsidRPr="00220C73">
        <w:rPr>
          <w:rFonts w:ascii="Helvetica" w:hAnsi="Helvetica" w:cs="Helvetica"/>
          <w:sz w:val="24"/>
          <w:szCs w:val="24"/>
        </w:rPr>
        <w:t>Registrar General Class Schema</w:t>
      </w:r>
    </w:p>
    <w:p w14:paraId="0C480BBE"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The Registrar General’s Social Class (RGSC) is one of the oldest social class measures in the UK – first used in 1911 to show variation in infant mortality according to parents’ occupation</w:t>
      </w:r>
      <w:del w:id="81" w:author="Scott Oatley" w:date="2023-04-01T11:02:00Z">
        <w:r w:rsidRPr="00220C73" w:rsidDel="00714BE4">
          <w:rPr>
            <w:rFonts w:ascii="Helvetica" w:hAnsi="Helvetica" w:cs="Helvetica"/>
            <w:sz w:val="24"/>
            <w:szCs w:val="24"/>
          </w:rPr>
          <w:delText xml:space="preserve"> </w:delText>
        </w:r>
      </w:del>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11370,"uris":["http://zotero.org/users/8741181/items/P6NJZGGH"],"itemData":{"id":11370,"type":"article-journal","DOI":"https://doi.org/10.1016/S0140-6736(01)78008-7","issue":"4708","page":"1491-1492","title":"Annual report for the 1911 of the registrar-general","volume":"182","issued":{"date-parts":[["1913"]]}}}],"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Annual report for the 1911 of the registrar-general’, 1913)</w:t>
      </w:r>
      <w:r w:rsidRPr="00220C73">
        <w:rPr>
          <w:rFonts w:ascii="Helvetica" w:hAnsi="Helvetica" w:cs="Helvetica"/>
          <w:sz w:val="24"/>
          <w:szCs w:val="24"/>
        </w:rPr>
        <w:fldChar w:fldCharType="end"/>
      </w:r>
      <w:del w:id="82" w:author="Scott Oatley" w:date="2023-04-01T11:02:00Z">
        <w:r w:rsidRPr="00220C73" w:rsidDel="00714BE4">
          <w:rPr>
            <w:rFonts w:ascii="Helvetica" w:hAnsi="Helvetica" w:cs="Helvetica"/>
            <w:sz w:val="24"/>
            <w:szCs w:val="24"/>
          </w:rPr>
          <w:fldChar w:fldCharType="begin"/>
        </w:r>
        <w:r w:rsidRPr="00220C73" w:rsidDel="00714BE4">
          <w:rPr>
            <w:rFonts w:ascii="Helvetica" w:hAnsi="Helvetica" w:cs="Helvetica"/>
            <w:sz w:val="24"/>
            <w:szCs w:val="24"/>
          </w:rPr>
          <w:delInstrText xml:space="preserve"> ADDIN ZOTERO_ITEM CSL_CITATION {"citationID":"U15cXzK5","properties":{"formattedCitation":"(Szreter, 1984)","plainCitation":"(Szreter, 1984)","dontUpdate":true,"noteIndex":0},"citationItems":[{"id":2630,"uris":["http://zotero.org/users/8741181/items/SK8DWTC7"],"itemData":{"id":2630,"type":"article-journal","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delInstrText>
        </w:r>
        <w:r w:rsidRPr="00220C73" w:rsidDel="00714BE4">
          <w:rPr>
            <w:rFonts w:ascii="Helvetica" w:hAnsi="Helvetica" w:cs="Helvetica"/>
            <w:sz w:val="24"/>
            <w:szCs w:val="24"/>
          </w:rPr>
          <w:fldChar w:fldCharType="separate"/>
        </w:r>
        <w:r w:rsidRPr="00220C73" w:rsidDel="00714BE4">
          <w:rPr>
            <w:rFonts w:ascii="Helvetica" w:hAnsi="Helvetica" w:cs="Helvetica"/>
            <w:sz w:val="24"/>
            <w:szCs w:val="24"/>
          </w:rPr>
          <w:fldChar w:fldCharType="end"/>
        </w:r>
      </w:del>
      <w:r w:rsidRPr="00220C73">
        <w:rPr>
          <w:rFonts w:ascii="Helvetica" w:hAnsi="Helvetica" w:cs="Helvetica"/>
          <w:sz w:val="24"/>
          <w:szCs w:val="24"/>
        </w:rPr>
        <w:t xml:space="preserve">. The </w:t>
      </w:r>
      <w:commentRangeStart w:id="83"/>
      <w:r w:rsidRPr="00220C73">
        <w:rPr>
          <w:rFonts w:ascii="Helvetica" w:hAnsi="Helvetica" w:cs="Helvetica"/>
          <w:sz w:val="24"/>
          <w:szCs w:val="24"/>
        </w:rPr>
        <w:t xml:space="preserve">measure is built upon the assumption that society is graded based upon a hierarchy of occupations(Murray </w:t>
      </w:r>
      <w:commentRangeEnd w:id="83"/>
      <w:r w:rsidRPr="00220C73">
        <w:rPr>
          <w:rStyle w:val="CommentReference"/>
          <w:rFonts w:ascii="Helvetica" w:hAnsi="Helvetica" w:cs="Helvetica"/>
          <w:sz w:val="24"/>
          <w:szCs w:val="24"/>
        </w:rPr>
        <w:commentReference w:id="83"/>
      </w:r>
      <w:r w:rsidRPr="00220C73">
        <w:rPr>
          <w:rFonts w:ascii="Helvetica" w:hAnsi="Helvetica" w:cs="Helvetica"/>
          <w:sz w:val="24"/>
          <w:szCs w:val="24"/>
        </w:rPr>
        <w:t xml:space="preserve">2011: 67). The schema is broken into six distinction categories and rages from unskilled manual occupation to higher level professionals (ibid). The RGSC </w:t>
      </w:r>
      <w:commentRangeStart w:id="84"/>
      <w:r w:rsidRPr="00220C73">
        <w:rPr>
          <w:rFonts w:ascii="Helvetica" w:hAnsi="Helvetica" w:cs="Helvetica"/>
          <w:sz w:val="24"/>
          <w:szCs w:val="24"/>
        </w:rPr>
        <w:t>once formed the basis of all commonly used social classifications within Britain (Szreter 1984: 523</w:t>
      </w:r>
      <w:commentRangeEnd w:id="84"/>
      <w:r w:rsidRPr="00220C73">
        <w:rPr>
          <w:rStyle w:val="CommentReference"/>
          <w:rFonts w:ascii="Helvetica" w:hAnsi="Helvetica" w:cs="Helvetica"/>
          <w:sz w:val="24"/>
          <w:szCs w:val="24"/>
        </w:rPr>
        <w:commentReference w:id="84"/>
      </w:r>
      <w:r w:rsidRPr="00220C73">
        <w:rPr>
          <w:rFonts w:ascii="Helvetica" w:hAnsi="Helvetica" w:cs="Helvetica"/>
          <w:sz w:val="24"/>
          <w:szCs w:val="24"/>
        </w:rPr>
        <w:t xml:space="preserve">) which gives the RGSC a widely known level of recognition. </w:t>
      </w:r>
      <w:ins w:id="85" w:author="Scott Oatley" w:date="2023-04-01T11:04:00Z">
        <w:r w:rsidRPr="00220C73">
          <w:rPr>
            <w:rFonts w:ascii="Helvetica" w:hAnsi="Helvetica" w:cs="Helvetica"/>
            <w:sz w:val="24"/>
            <w:szCs w:val="24"/>
          </w:rPr>
          <w:t xml:space="preserve">With </w:t>
        </w:r>
      </w:ins>
      <w:r w:rsidRPr="00220C73">
        <w:rPr>
          <w:rFonts w:ascii="Helvetica" w:hAnsi="Helvetica" w:cs="Helvetica"/>
          <w:sz w:val="24"/>
          <w:szCs w:val="24"/>
        </w:rPr>
        <w:t>that</w:t>
      </w:r>
      <w:ins w:id="86" w:author="Scott Oatley" w:date="2023-04-01T11:04:00Z">
        <w:r w:rsidRPr="00220C73">
          <w:rPr>
            <w:rFonts w:ascii="Helvetica" w:hAnsi="Helvetica" w:cs="Helvetica"/>
            <w:sz w:val="24"/>
            <w:szCs w:val="24"/>
          </w:rPr>
          <w:t xml:space="preserve"> being said, alternative measures, such as the National Statistics Socio-Economic Classification have risen to prominence</w:t>
        </w:r>
      </w:ins>
      <w:ins w:id="87" w:author="Scott Oatley" w:date="2023-04-01T11:05:00Z">
        <w:r w:rsidRPr="00220C73">
          <w:rPr>
            <w:rFonts w:ascii="Helvetica" w:hAnsi="Helvetica" w:cs="Helvetica"/>
            <w:sz w:val="24"/>
            <w:szCs w:val="24"/>
          </w:rPr>
          <w:t>. The RGSC was a popular social class measure of its time (particularly around the 1980s). This temporal distinction remains important for subsequent sensitivity analyses in cross-</w:t>
        </w:r>
      </w:ins>
      <w:ins w:id="88" w:author="Scott Oatley" w:date="2023-04-01T11:07:00Z">
        <w:r w:rsidRPr="00220C73">
          <w:rPr>
            <w:rFonts w:ascii="Helvetica" w:hAnsi="Helvetica" w:cs="Helvetica"/>
            <w:sz w:val="24"/>
            <w:szCs w:val="24"/>
          </w:rPr>
          <w:t>comparisons</w:t>
        </w:r>
      </w:ins>
      <w:ins w:id="89" w:author="Scott Oatley" w:date="2023-04-01T11:06:00Z">
        <w:r w:rsidRPr="00220C73">
          <w:rPr>
            <w:rFonts w:ascii="Helvetica" w:hAnsi="Helvetica" w:cs="Helvetica"/>
            <w:sz w:val="24"/>
            <w:szCs w:val="24"/>
          </w:rPr>
          <w:t xml:space="preserve"> between cohorts. The RGSC and other measures will be used to understand if the temporal element to the construction of social class impacts a models best fit. </w:t>
        </w:r>
      </w:ins>
    </w:p>
    <w:p w14:paraId="42F73DEF" w14:textId="77777777" w:rsidR="005A78EE" w:rsidRPr="00220C73" w:rsidRDefault="005A78EE" w:rsidP="005A78EE">
      <w:pPr>
        <w:rPr>
          <w:ins w:id="90" w:author="Scott Oatley" w:date="2023-04-01T11:07:00Z"/>
          <w:rFonts w:ascii="Helvetica" w:hAnsi="Helvetica" w:cs="Helvetica"/>
          <w:sz w:val="24"/>
          <w:szCs w:val="24"/>
        </w:rPr>
      </w:pPr>
      <w:r w:rsidRPr="00220C73">
        <w:rPr>
          <w:rFonts w:ascii="Helvetica" w:hAnsi="Helvetica" w:cs="Helvetica"/>
          <w:sz w:val="24"/>
          <w:szCs w:val="24"/>
        </w:rPr>
        <w:t>The RGSC as Szreter (1984: 538) articulates, has five distinctive theoretical implications</w:t>
      </w:r>
      <w:ins w:id="91" w:author="Scott Oatley" w:date="2023-04-01T11:08:00Z">
        <w:r w:rsidRPr="00220C73">
          <w:rPr>
            <w:rFonts w:ascii="Helvetica" w:hAnsi="Helvetica" w:cs="Helvetica"/>
            <w:sz w:val="24"/>
            <w:szCs w:val="24"/>
          </w:rPr>
          <w:t xml:space="preserve">. The RGSC rests upon a theoretical assumption that social inequality exists within society. This social inequality </w:t>
        </w:r>
      </w:ins>
      <w:ins w:id="92" w:author="Scott Oatley" w:date="2023-04-01T11:09:00Z">
        <w:r w:rsidRPr="00220C73">
          <w:rPr>
            <w:rFonts w:ascii="Helvetica" w:hAnsi="Helvetica" w:cs="Helvetica"/>
            <w:sz w:val="24"/>
            <w:szCs w:val="24"/>
          </w:rPr>
          <w:t>is structured around a single scale of social position/status within society encapsulated within occupational categories. These occupational categories form a</w:t>
        </w:r>
      </w:ins>
      <w:ins w:id="93" w:author="Scott Oatley" w:date="2023-04-01T11:10:00Z">
        <w:r w:rsidRPr="00220C73">
          <w:rPr>
            <w:rFonts w:ascii="Helvetica" w:hAnsi="Helvetica" w:cs="Helvetica"/>
            <w:sz w:val="24"/>
            <w:szCs w:val="24"/>
          </w:rPr>
          <w:t xml:space="preserve"> single uni-dimensional</w:t>
        </w:r>
      </w:ins>
      <w:ins w:id="94" w:author="Scott Oatley" w:date="2023-04-01T11:09:00Z">
        <w:r w:rsidRPr="00220C73">
          <w:rPr>
            <w:rFonts w:ascii="Helvetica" w:hAnsi="Helvetica" w:cs="Helvetica"/>
            <w:sz w:val="24"/>
            <w:szCs w:val="24"/>
          </w:rPr>
          <w:t xml:space="preserve"> hierarchy across all of Britain</w:t>
        </w:r>
      </w:ins>
      <w:ins w:id="95" w:author="Scott Oatley" w:date="2023-04-01T11:10:00Z">
        <w:r w:rsidRPr="00220C73">
          <w:rPr>
            <w:rFonts w:ascii="Helvetica" w:hAnsi="Helvetica" w:cs="Helvetica"/>
            <w:sz w:val="24"/>
            <w:szCs w:val="24"/>
          </w:rPr>
          <w:t>.</w:t>
        </w:r>
      </w:ins>
      <w:commentRangeStart w:id="96"/>
    </w:p>
    <w:p w14:paraId="220FBF5C"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 xml:space="preserve">The original creator of the schema, Stevenson, created the model of RGSC based upon an assumption that society is comprised of an upper middle, middle, and working clas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gU6tdu7Z","properties":{"formattedCitation":"(Prandy, 1999)","plainCitation":"(Prandy, 1999)","dontUpdate":true,"noteIndex":0},"citationItems":[{"id":2705,"uris":["http://zotero.org/users/8741181/items/2PWPQP2I"],"itemData":{"id":2705,"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Pr="00220C73">
        <w:rPr>
          <w:rFonts w:ascii="Cambria Math" w:hAnsi="Cambria Math" w:cs="Cambria Math"/>
          <w:sz w:val="24"/>
          <w:szCs w:val="24"/>
        </w:rPr>
        <w:instrText>‐</w:instrText>
      </w:r>
      <w:r w:rsidRPr="00220C73">
        <w:rPr>
          <w:rFonts w:ascii="Helvetica" w:hAnsi="Helvetica" w:cs="Helvetica"/>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Prandy, 1999: 468)</w:t>
      </w:r>
      <w:r w:rsidRPr="00220C73">
        <w:rPr>
          <w:rFonts w:ascii="Helvetica" w:hAnsi="Helvetica" w:cs="Helvetica"/>
          <w:sz w:val="24"/>
          <w:szCs w:val="24"/>
        </w:rPr>
        <w:fldChar w:fldCharType="end"/>
      </w:r>
      <w:r w:rsidRPr="00220C73">
        <w:rPr>
          <w:rFonts w:ascii="Helvetica" w:hAnsi="Helvetica" w:cs="Helvetica"/>
          <w:sz w:val="24"/>
          <w:szCs w:val="24"/>
        </w:rPr>
        <w:t xml:space="preserve">. This assumption is baked into the theoretical implications </w:t>
      </w:r>
      <w:commentRangeEnd w:id="96"/>
      <w:r w:rsidRPr="00220C73">
        <w:rPr>
          <w:rStyle w:val="CommentReference"/>
          <w:rFonts w:ascii="Helvetica" w:hAnsi="Helvetica" w:cs="Helvetica"/>
          <w:sz w:val="24"/>
          <w:szCs w:val="24"/>
        </w:rPr>
        <w:commentReference w:id="96"/>
      </w:r>
      <w:r w:rsidRPr="00220C73">
        <w:rPr>
          <w:rFonts w:ascii="Helvetica" w:hAnsi="Helvetica" w:cs="Helvetica"/>
          <w:sz w:val="24"/>
          <w:szCs w:val="24"/>
        </w:rPr>
        <w:t xml:space="preserve">mentioned above. </w:t>
      </w:r>
    </w:p>
    <w:p w14:paraId="512CF57A"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 xml:space="preserve">The Full RGSC class schema is detailed below: </w:t>
      </w:r>
    </w:p>
    <w:p w14:paraId="44D226FB" w14:textId="6ADAE10F" w:rsidR="005A78EE" w:rsidRPr="00220C73" w:rsidRDefault="005A78EE" w:rsidP="005A78EE">
      <w:pPr>
        <w:pStyle w:val="Caption"/>
        <w:keepNext/>
        <w:rPr>
          <w:rFonts w:ascii="Helvetica" w:hAnsi="Helvetica" w:cs="Helvetica"/>
          <w:color w:val="auto"/>
          <w:sz w:val="24"/>
          <w:szCs w:val="24"/>
        </w:rPr>
      </w:pPr>
      <w:r w:rsidRPr="00220C73">
        <w:rPr>
          <w:rFonts w:ascii="Helvetica" w:hAnsi="Helvetica" w:cs="Helvetica"/>
          <w:color w:val="auto"/>
          <w:sz w:val="24"/>
          <w:szCs w:val="24"/>
        </w:rPr>
        <w:t xml:space="preserve">Table </w:t>
      </w:r>
      <w:r w:rsidRPr="00220C73">
        <w:rPr>
          <w:rFonts w:ascii="Helvetica" w:hAnsi="Helvetica" w:cs="Helvetica"/>
          <w:color w:val="auto"/>
          <w:sz w:val="24"/>
          <w:szCs w:val="24"/>
        </w:rPr>
        <w:fldChar w:fldCharType="begin"/>
      </w:r>
      <w:r w:rsidRPr="00220C73">
        <w:rPr>
          <w:rFonts w:ascii="Helvetica" w:hAnsi="Helvetica" w:cs="Helvetica"/>
          <w:color w:val="auto"/>
          <w:sz w:val="24"/>
          <w:szCs w:val="24"/>
        </w:rPr>
        <w:instrText xml:space="preserve"> SEQ Table \* ARABIC </w:instrText>
      </w:r>
      <w:r w:rsidRPr="00220C73">
        <w:rPr>
          <w:rFonts w:ascii="Helvetica" w:hAnsi="Helvetica" w:cs="Helvetica"/>
          <w:color w:val="auto"/>
          <w:sz w:val="24"/>
          <w:szCs w:val="24"/>
        </w:rPr>
        <w:fldChar w:fldCharType="separate"/>
      </w:r>
      <w:r w:rsidRPr="00220C73">
        <w:rPr>
          <w:rFonts w:ascii="Helvetica" w:hAnsi="Helvetica" w:cs="Helvetica"/>
          <w:noProof/>
          <w:color w:val="auto"/>
          <w:sz w:val="24"/>
          <w:szCs w:val="24"/>
        </w:rPr>
        <w:t>1</w:t>
      </w:r>
      <w:r w:rsidRPr="00220C73">
        <w:rPr>
          <w:rFonts w:ascii="Helvetica" w:hAnsi="Helvetica" w:cs="Helvetica"/>
          <w:color w:val="auto"/>
          <w:sz w:val="24"/>
          <w:szCs w:val="24"/>
        </w:rPr>
        <w:fldChar w:fldCharType="end"/>
      </w:r>
      <w:r w:rsidRPr="00220C73">
        <w:rPr>
          <w:rFonts w:ascii="Helvetica" w:hAnsi="Helvetica" w:cs="Helvetica"/>
          <w:color w:val="auto"/>
          <w:sz w:val="24"/>
          <w:szCs w:val="24"/>
        </w:rPr>
        <w:t>.</w:t>
      </w:r>
      <w:r w:rsidR="002020E2">
        <w:rPr>
          <w:rFonts w:ascii="Helvetica" w:hAnsi="Helvetica" w:cs="Helvetica"/>
          <w:color w:val="auto"/>
          <w:sz w:val="24"/>
          <w:szCs w:val="24"/>
        </w:rPr>
        <w:t>3</w:t>
      </w:r>
      <w:r w:rsidRPr="00220C73">
        <w:rPr>
          <w:rFonts w:ascii="Helvetica" w:hAnsi="Helvetica" w:cs="Helvetica"/>
          <w:color w:val="auto"/>
          <w:sz w:val="24"/>
          <w:szCs w:val="24"/>
        </w:rPr>
        <w:t xml:space="preserve"> RGSC Class Schema</w:t>
      </w:r>
    </w:p>
    <w:tbl>
      <w:tblPr>
        <w:tblStyle w:val="GridTable2"/>
        <w:tblW w:w="0" w:type="auto"/>
        <w:tblLook w:val="04A0" w:firstRow="1" w:lastRow="0" w:firstColumn="1" w:lastColumn="0" w:noHBand="0" w:noVBand="1"/>
      </w:tblPr>
      <w:tblGrid>
        <w:gridCol w:w="4500"/>
        <w:gridCol w:w="4526"/>
      </w:tblGrid>
      <w:tr w:rsidR="005A78EE" w:rsidRPr="00220C73" w14:paraId="68BEEDBD" w14:textId="77777777" w:rsidTr="00DC2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4D2E46F8"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Class</w:t>
            </w:r>
          </w:p>
        </w:tc>
        <w:tc>
          <w:tcPr>
            <w:tcW w:w="4621" w:type="dxa"/>
          </w:tcPr>
          <w:p w14:paraId="0365857E" w14:textId="77777777" w:rsidR="005A78EE" w:rsidRPr="00220C73" w:rsidRDefault="005A78EE"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Occupations</w:t>
            </w:r>
          </w:p>
        </w:tc>
      </w:tr>
      <w:tr w:rsidR="005A78EE" w:rsidRPr="00220C73" w14:paraId="16590F34"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7FB369FC"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w:t>
            </w:r>
          </w:p>
        </w:tc>
        <w:tc>
          <w:tcPr>
            <w:tcW w:w="4621" w:type="dxa"/>
          </w:tcPr>
          <w:p w14:paraId="20F5F231"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Professional Occupations</w:t>
            </w:r>
          </w:p>
        </w:tc>
      </w:tr>
      <w:tr w:rsidR="005A78EE" w:rsidRPr="00220C73" w14:paraId="3832E438" w14:textId="77777777" w:rsidTr="00DC2FFC">
        <w:tc>
          <w:tcPr>
            <w:cnfStyle w:val="001000000000" w:firstRow="0" w:lastRow="0" w:firstColumn="1" w:lastColumn="0" w:oddVBand="0" w:evenVBand="0" w:oddHBand="0" w:evenHBand="0" w:firstRowFirstColumn="0" w:firstRowLastColumn="0" w:lastRowFirstColumn="0" w:lastRowLastColumn="0"/>
            <w:tcW w:w="4621" w:type="dxa"/>
          </w:tcPr>
          <w:p w14:paraId="71A909B7"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I</w:t>
            </w:r>
          </w:p>
        </w:tc>
        <w:tc>
          <w:tcPr>
            <w:tcW w:w="4621" w:type="dxa"/>
          </w:tcPr>
          <w:p w14:paraId="7CE6AAC9"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Intermediate Occupations</w:t>
            </w:r>
          </w:p>
        </w:tc>
      </w:tr>
      <w:tr w:rsidR="005A78EE" w:rsidRPr="00220C73" w14:paraId="6F4E1BB6"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136A1449"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IIN</w:t>
            </w:r>
          </w:p>
        </w:tc>
        <w:tc>
          <w:tcPr>
            <w:tcW w:w="4621" w:type="dxa"/>
          </w:tcPr>
          <w:p w14:paraId="6798E31F"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killed Non-Manual Occupations</w:t>
            </w:r>
          </w:p>
        </w:tc>
      </w:tr>
      <w:tr w:rsidR="005A78EE" w:rsidRPr="00220C73" w14:paraId="720A9FE5" w14:textId="77777777" w:rsidTr="00DC2FFC">
        <w:tc>
          <w:tcPr>
            <w:cnfStyle w:val="001000000000" w:firstRow="0" w:lastRow="0" w:firstColumn="1" w:lastColumn="0" w:oddVBand="0" w:evenVBand="0" w:oddHBand="0" w:evenHBand="0" w:firstRowFirstColumn="0" w:firstRowLastColumn="0" w:lastRowFirstColumn="0" w:lastRowLastColumn="0"/>
            <w:tcW w:w="4621" w:type="dxa"/>
          </w:tcPr>
          <w:p w14:paraId="228A1433"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IIM</w:t>
            </w:r>
          </w:p>
        </w:tc>
        <w:tc>
          <w:tcPr>
            <w:tcW w:w="4621" w:type="dxa"/>
          </w:tcPr>
          <w:p w14:paraId="26359E67"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killed Manual Occupations</w:t>
            </w:r>
          </w:p>
        </w:tc>
      </w:tr>
      <w:tr w:rsidR="005A78EE" w:rsidRPr="00220C73" w14:paraId="509ADE31"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tcPr>
          <w:p w14:paraId="1CA5032A"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V</w:t>
            </w:r>
          </w:p>
        </w:tc>
        <w:tc>
          <w:tcPr>
            <w:tcW w:w="4621" w:type="dxa"/>
          </w:tcPr>
          <w:p w14:paraId="01771630"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Partly Skilled Occupations</w:t>
            </w:r>
          </w:p>
        </w:tc>
      </w:tr>
      <w:tr w:rsidR="005A78EE" w:rsidRPr="00220C73" w14:paraId="1B48899D" w14:textId="77777777" w:rsidTr="00DC2FFC">
        <w:tc>
          <w:tcPr>
            <w:cnfStyle w:val="001000000000" w:firstRow="0" w:lastRow="0" w:firstColumn="1" w:lastColumn="0" w:oddVBand="0" w:evenVBand="0" w:oddHBand="0" w:evenHBand="0" w:firstRowFirstColumn="0" w:firstRowLastColumn="0" w:lastRowFirstColumn="0" w:lastRowLastColumn="0"/>
            <w:tcW w:w="4621" w:type="dxa"/>
          </w:tcPr>
          <w:p w14:paraId="604AE4D4"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V</w:t>
            </w:r>
          </w:p>
        </w:tc>
        <w:tc>
          <w:tcPr>
            <w:tcW w:w="4621" w:type="dxa"/>
          </w:tcPr>
          <w:p w14:paraId="343974F4"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Unskilled Occupations</w:t>
            </w:r>
          </w:p>
        </w:tc>
      </w:tr>
    </w:tbl>
    <w:p w14:paraId="48D3FEC3" w14:textId="77777777" w:rsidR="005A78EE" w:rsidRPr="00220C73" w:rsidRDefault="005A78EE" w:rsidP="005A78EE">
      <w:pPr>
        <w:rPr>
          <w:rFonts w:ascii="Helvetica" w:hAnsi="Helvetica" w:cs="Helvetica"/>
          <w:sz w:val="24"/>
          <w:szCs w:val="24"/>
        </w:rPr>
      </w:pPr>
    </w:p>
    <w:p w14:paraId="07E1578F" w14:textId="77777777" w:rsidR="005A78EE" w:rsidRPr="00220C73" w:rsidDel="00714BE4" w:rsidRDefault="005A78EE" w:rsidP="005A78EE">
      <w:pPr>
        <w:rPr>
          <w:del w:id="97" w:author="Scott Oatley" w:date="2023-04-01T11:11:00Z"/>
          <w:rFonts w:ascii="Helvetica" w:hAnsi="Helvetica" w:cs="Helvetica"/>
          <w:sz w:val="24"/>
          <w:szCs w:val="24"/>
        </w:rPr>
      </w:pPr>
      <w:r w:rsidRPr="00220C73">
        <w:rPr>
          <w:rFonts w:ascii="Helvetica" w:hAnsi="Helvetica" w:cs="Helvetica"/>
          <w:sz w:val="24"/>
          <w:szCs w:val="24"/>
        </w:rPr>
        <w:lastRenderedPageBreak/>
        <w:t xml:space="preserve">The NCDS provides occupational codes and social-class categories so that the full RGSC class schema can be replicated and reproduced for subsequent analysis. </w:t>
      </w:r>
    </w:p>
    <w:p w14:paraId="6AE8BED2" w14:textId="4A13B6F8" w:rsidR="005A78EE" w:rsidRPr="00220C73" w:rsidRDefault="005A78EE" w:rsidP="00C95AE0">
      <w:pPr>
        <w:pStyle w:val="Heading5"/>
        <w:rPr>
          <w:rFonts w:ascii="Helvetica" w:hAnsi="Helvetica" w:cs="Helvetica"/>
          <w:sz w:val="24"/>
          <w:szCs w:val="24"/>
        </w:rPr>
      </w:pPr>
      <w:r w:rsidRPr="00220C73">
        <w:rPr>
          <w:rFonts w:ascii="Helvetica" w:hAnsi="Helvetica" w:cs="Helvetica"/>
          <w:sz w:val="24"/>
          <w:szCs w:val="24"/>
        </w:rPr>
        <w:t>National Statistics Socio-Economic Classification</w:t>
      </w:r>
    </w:p>
    <w:p w14:paraId="7DED6F21"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Over the years, the work of Goldthorpe has produced a variety of social class schemas (the E</w:t>
      </w:r>
      <w:ins w:id="98" w:author="Scott Oatley" w:date="2023-04-01T11:11:00Z">
        <w:r w:rsidRPr="00220C73">
          <w:rPr>
            <w:rFonts w:ascii="Helvetica" w:hAnsi="Helvetica" w:cs="Helvetica"/>
            <w:sz w:val="24"/>
            <w:szCs w:val="24"/>
          </w:rPr>
          <w:t>GP</w:t>
        </w:r>
      </w:ins>
      <w:r w:rsidRPr="00220C73">
        <w:rPr>
          <w:rFonts w:ascii="Helvetica" w:hAnsi="Helvetica" w:cs="Helvetica"/>
          <w:sz w:val="24"/>
          <w:szCs w:val="24"/>
        </w:rPr>
        <w:t xml:space="preserve"> schema</w:t>
      </w:r>
      <w:ins w:id="99" w:author="Scott Oatley" w:date="2023-04-01T11:12:00Z">
        <w:r w:rsidRPr="00220C73">
          <w:rPr>
            <w:rFonts w:ascii="Helvetica" w:hAnsi="Helvetica" w:cs="Helvetica"/>
            <w:sz w:val="24"/>
            <w:szCs w:val="24"/>
          </w:rPr>
          <w:t>, which was later updated by the EG schema</w:t>
        </w:r>
      </w:ins>
      <w:r w:rsidRPr="00220C73">
        <w:rPr>
          <w:rFonts w:ascii="Helvetica" w:hAnsi="Helvetica" w:cs="Helvetica"/>
          <w:sz w:val="24"/>
          <w:szCs w:val="24"/>
        </w:rPr>
        <w:t xml:space="preserve">). The most up to date version is the NS-SEC schema. </w:t>
      </w:r>
    </w:p>
    <w:p w14:paraId="18CD341C"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 xml:space="preserve">Central to Goldthorpe’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12). It is within this differentiation of employment relations that gives rise to class-based patterns of social stratificatio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J2Jkmk84","properties":{"formattedCitation":"(Williams, 2017)","plainCitation":"(Williams, 2017)","noteIndex":0},"citationItems":[{"id":1487,"uris":["http://zotero.org/users/8741181/items/Y6FWCSAX"],"itemData":{"id":1487,"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Williams, 2017)</w:t>
      </w:r>
      <w:r w:rsidRPr="00220C73">
        <w:rPr>
          <w:rFonts w:ascii="Helvetica" w:hAnsi="Helvetica" w:cs="Helvetica"/>
          <w:sz w:val="24"/>
          <w:szCs w:val="24"/>
        </w:rPr>
        <w:fldChar w:fldCharType="end"/>
      </w:r>
      <w:r w:rsidRPr="00220C73">
        <w:rPr>
          <w:rFonts w:ascii="Helvetica" w:hAnsi="Helvetica" w:cs="Helvetica"/>
          <w:sz w:val="24"/>
          <w:szCs w:val="24"/>
        </w:rPr>
        <w:t xml:space="preserve">. Like other social class schemas already mentioned, a central tendency for Goldthorpe’s study of social class rests upon an analysis of relationship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JUW9JoRU","properties":{"formattedCitation":"(Goldthorpe and Marshall, 1992)","plainCitation":"(Goldthorpe and Marshall, 1992)","noteIndex":0},"citationItems":[{"id":393,"uris":["http://zotero.org/users/8741181/items/T3BSZXEG"],"itemData":{"id":393,"type":"article-journal","title":"The promising future of class analysis: a response to recent critiques","author":[{"family":"Goldthorpe","given":"John H"},{"family":"Marshall","given":"Gordon"}],"issued":{"date-parts":[["199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oldthorpe and Marshall, 1992)</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1354D809" w14:textId="77777777" w:rsidR="005A78EE" w:rsidRPr="00220C73" w:rsidRDefault="005A78EE" w:rsidP="005A78EE">
      <w:pPr>
        <w:rPr>
          <w:rFonts w:ascii="Helvetica" w:hAnsi="Helvetica" w:cs="Helvetica"/>
          <w:sz w:val="24"/>
          <w:szCs w:val="24"/>
        </w:rPr>
      </w:pPr>
      <w:commentRangeStart w:id="100"/>
      <w:r w:rsidRPr="00220C73">
        <w:rPr>
          <w:rFonts w:ascii="Helvetica" w:hAnsi="Helvetica" w:cs="Helvetica"/>
          <w:sz w:val="24"/>
          <w:szCs w:val="24"/>
        </w:rPr>
        <w:t xml:space="preserve">The full NS-SEC classification </w:t>
      </w:r>
      <w:commentRangeEnd w:id="100"/>
      <w:r w:rsidRPr="00220C73">
        <w:rPr>
          <w:rStyle w:val="CommentReference"/>
          <w:rFonts w:ascii="Helvetica" w:hAnsi="Helvetica" w:cs="Helvetica"/>
          <w:sz w:val="24"/>
          <w:szCs w:val="24"/>
        </w:rPr>
        <w:commentReference w:id="100"/>
      </w:r>
      <w:r w:rsidRPr="00220C73">
        <w:rPr>
          <w:rFonts w:ascii="Helvetica" w:hAnsi="Helvetica" w:cs="Helvetica"/>
          <w:sz w:val="24"/>
          <w:szCs w:val="24"/>
        </w:rPr>
        <w:t xml:space="preserve">schema has 14 constituent parts but can be broken down into as few as three categories. This ability to break down the social class schema is attractive – particularly when using data that has limited sample sizes or complications related to multiple imputation convergence. </w:t>
      </w:r>
    </w:p>
    <w:p w14:paraId="38F09E26"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 xml:space="preserve">In testing the criterion-related validity of the Goldthorpe schema, Evans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koGTHnu9","properties":{"formattedCitation":"(Evans, 1992)","plainCitation":"(Evans, 1992)","dontUpdate":true,"noteIndex":0},"citationItems":[{"id":2671,"uris":["http://zotero.org/users/8741181/items/R856E5Q2"],"itemData":{"id":2671,"type":"article-journal","container-title":"European Sociological Review","DOI":"10.1093/oxfordjournals.esr.a036638","ISSN":"1468-2672, 0266-7215","issue":"3","language":"en","page":"211-232","source":"DOI.org (Crossref)","title":"Testing the validity of the Goldthorpe class schema","volume":"8","author":[{"family":"Evans","given":"Geoffrey"}],"issued":{"date-parts":[["1992",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1992: 211)</w:t>
      </w:r>
      <w:r w:rsidRPr="00220C73">
        <w:rPr>
          <w:rFonts w:ascii="Helvetica" w:hAnsi="Helvetica" w:cs="Helvetica"/>
          <w:sz w:val="24"/>
          <w:szCs w:val="24"/>
        </w:rPr>
        <w:fldChar w:fldCharType="end"/>
      </w:r>
      <w:r w:rsidRPr="00220C73">
        <w:rPr>
          <w:rFonts w:ascii="Helvetica" w:hAnsi="Helvetica" w:cs="Helvetica"/>
          <w:sz w:val="24"/>
          <w:szCs w:val="24"/>
        </w:rPr>
        <w:t xml:space="preserve"> found that the analysis found strong associations between class and indicators of employment conditions – consistent with the theoretical intentions embodied within the schema. </w:t>
      </w:r>
    </w:p>
    <w:p w14:paraId="01EFD939" w14:textId="0BF0D33C" w:rsidR="005A78EE" w:rsidRPr="00220C73" w:rsidRDefault="005A78EE" w:rsidP="005A78EE">
      <w:pPr>
        <w:pStyle w:val="Caption"/>
        <w:keepNext/>
        <w:rPr>
          <w:rFonts w:ascii="Helvetica" w:hAnsi="Helvetica" w:cs="Helvetica"/>
          <w:color w:val="auto"/>
          <w:sz w:val="24"/>
          <w:szCs w:val="24"/>
        </w:rPr>
      </w:pPr>
      <w:r w:rsidRPr="00220C73">
        <w:rPr>
          <w:rFonts w:ascii="Helvetica" w:hAnsi="Helvetica" w:cs="Helvetica"/>
          <w:color w:val="auto"/>
          <w:sz w:val="24"/>
          <w:szCs w:val="24"/>
        </w:rPr>
        <w:t>Table 1.</w:t>
      </w:r>
      <w:r w:rsidR="002020E2">
        <w:rPr>
          <w:rFonts w:ascii="Helvetica" w:hAnsi="Helvetica" w:cs="Helvetica"/>
          <w:color w:val="auto"/>
          <w:sz w:val="24"/>
          <w:szCs w:val="24"/>
        </w:rPr>
        <w:t>4</w:t>
      </w:r>
      <w:r w:rsidRPr="00220C73">
        <w:rPr>
          <w:rFonts w:ascii="Helvetica" w:hAnsi="Helvetica" w:cs="Helvetica"/>
          <w:color w:val="auto"/>
          <w:sz w:val="24"/>
          <w:szCs w:val="24"/>
        </w:rPr>
        <w:t xml:space="preserve"> NS-SEC Class Schema</w:t>
      </w:r>
    </w:p>
    <w:tbl>
      <w:tblPr>
        <w:tblStyle w:val="GridTable2"/>
        <w:tblW w:w="0" w:type="auto"/>
        <w:tblLook w:val="04A0" w:firstRow="1" w:lastRow="0" w:firstColumn="1" w:lastColumn="0" w:noHBand="0" w:noVBand="1"/>
      </w:tblPr>
      <w:tblGrid>
        <w:gridCol w:w="4919"/>
        <w:gridCol w:w="4107"/>
      </w:tblGrid>
      <w:tr w:rsidR="005A78EE" w:rsidRPr="00220C73" w14:paraId="0876D0BA" w14:textId="77777777" w:rsidTr="00DC2F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6D02C5" w14:textId="77777777" w:rsidR="005A78EE" w:rsidRPr="00220C73" w:rsidRDefault="005A78EE" w:rsidP="00DC2FFC">
            <w:pPr>
              <w:rPr>
                <w:rFonts w:ascii="Helvetica" w:hAnsi="Helvetica" w:cs="Helvetica"/>
                <w:sz w:val="24"/>
                <w:szCs w:val="24"/>
              </w:rPr>
            </w:pPr>
          </w:p>
        </w:tc>
        <w:tc>
          <w:tcPr>
            <w:tcW w:w="0" w:type="auto"/>
          </w:tcPr>
          <w:p w14:paraId="16104013" w14:textId="77777777" w:rsidR="005A78EE" w:rsidRPr="00220C73" w:rsidRDefault="005A78EE"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lang w:val="en-US"/>
              </w:rPr>
            </w:pPr>
            <w:r w:rsidRPr="00220C73">
              <w:rPr>
                <w:rFonts w:ascii="Helvetica" w:hAnsi="Helvetica" w:cs="Helvetica"/>
                <w:sz w:val="24"/>
                <w:szCs w:val="24"/>
              </w:rPr>
              <w:t>Analytical Variables for NS-SEC</w:t>
            </w:r>
          </w:p>
        </w:tc>
      </w:tr>
      <w:tr w:rsidR="005A78EE" w:rsidRPr="00220C73" w14:paraId="0F682D42"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322F69"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Operational Categories</w:t>
            </w:r>
          </w:p>
        </w:tc>
        <w:tc>
          <w:tcPr>
            <w:tcW w:w="0" w:type="auto"/>
          </w:tcPr>
          <w:p w14:paraId="0D519FB2"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Eight Classes</w:t>
            </w:r>
          </w:p>
        </w:tc>
      </w:tr>
      <w:tr w:rsidR="005A78EE" w:rsidRPr="00220C73" w14:paraId="4EF835B4"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2A9CFC4B"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w:t>
            </w:r>
          </w:p>
          <w:p w14:paraId="63878F61"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Employers in large establishments</w:t>
            </w:r>
          </w:p>
        </w:tc>
        <w:tc>
          <w:tcPr>
            <w:tcW w:w="0" w:type="auto"/>
            <w:vMerge w:val="restart"/>
          </w:tcPr>
          <w:p w14:paraId="629456AD"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w:t>
            </w:r>
          </w:p>
          <w:p w14:paraId="6FCE0DE6"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Higher Managerial</w:t>
            </w:r>
          </w:p>
        </w:tc>
      </w:tr>
      <w:tr w:rsidR="005A78EE" w:rsidRPr="00220C73" w14:paraId="569601A3"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310BB1"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2</w:t>
            </w:r>
          </w:p>
          <w:p w14:paraId="2B9A3BDA"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Higher managerial occupations</w:t>
            </w:r>
          </w:p>
        </w:tc>
        <w:tc>
          <w:tcPr>
            <w:tcW w:w="0" w:type="auto"/>
            <w:vMerge/>
          </w:tcPr>
          <w:p w14:paraId="56F6D6A9"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5A78EE" w:rsidRPr="00220C73" w14:paraId="05BA0A17"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53C9A7CD"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3</w:t>
            </w:r>
          </w:p>
          <w:p w14:paraId="7A37384A"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Higher professional occupations</w:t>
            </w:r>
          </w:p>
        </w:tc>
        <w:tc>
          <w:tcPr>
            <w:tcW w:w="0" w:type="auto"/>
            <w:vMerge/>
          </w:tcPr>
          <w:p w14:paraId="33776066"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5A78EE" w:rsidRPr="00220C73" w14:paraId="07AFE608"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21D073"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4</w:t>
            </w:r>
          </w:p>
          <w:p w14:paraId="2546992E"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ower professional and higher technical occupations</w:t>
            </w:r>
          </w:p>
        </w:tc>
        <w:tc>
          <w:tcPr>
            <w:tcW w:w="0" w:type="auto"/>
            <w:vMerge w:val="restart"/>
          </w:tcPr>
          <w:p w14:paraId="206F458A"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2 </w:t>
            </w:r>
          </w:p>
          <w:p w14:paraId="67CB9214"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Lower managerial and professional occupations</w:t>
            </w:r>
          </w:p>
        </w:tc>
      </w:tr>
      <w:tr w:rsidR="005A78EE" w:rsidRPr="00220C73" w14:paraId="26AD7B23"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02186F71"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5</w:t>
            </w:r>
          </w:p>
          <w:p w14:paraId="7E77EDCE"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ower managerial ocuaptions</w:t>
            </w:r>
          </w:p>
        </w:tc>
        <w:tc>
          <w:tcPr>
            <w:tcW w:w="0" w:type="auto"/>
            <w:vMerge/>
          </w:tcPr>
          <w:p w14:paraId="59EAFB09"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5A78EE" w:rsidRPr="00220C73" w14:paraId="0DB3A8CE"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59B2A6"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6</w:t>
            </w:r>
          </w:p>
          <w:p w14:paraId="54276857"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Higher supervisory occuaptions</w:t>
            </w:r>
          </w:p>
        </w:tc>
        <w:tc>
          <w:tcPr>
            <w:tcW w:w="0" w:type="auto"/>
            <w:vMerge/>
          </w:tcPr>
          <w:p w14:paraId="06DAA9E0"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5A78EE" w:rsidRPr="00220C73" w14:paraId="54CCE882"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405FA3AE"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7</w:t>
            </w:r>
          </w:p>
          <w:p w14:paraId="30171092"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Intermediate occupations</w:t>
            </w:r>
          </w:p>
        </w:tc>
        <w:tc>
          <w:tcPr>
            <w:tcW w:w="0" w:type="auto"/>
          </w:tcPr>
          <w:p w14:paraId="7FE37A04"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 Intermediate occupations</w:t>
            </w:r>
          </w:p>
        </w:tc>
      </w:tr>
      <w:tr w:rsidR="005A78EE" w:rsidRPr="00220C73" w14:paraId="562B5CD5"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00A335"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8</w:t>
            </w:r>
          </w:p>
          <w:p w14:paraId="37821C3E"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Employers in small establishments</w:t>
            </w:r>
          </w:p>
        </w:tc>
        <w:tc>
          <w:tcPr>
            <w:tcW w:w="0" w:type="auto"/>
            <w:vMerge w:val="restart"/>
          </w:tcPr>
          <w:p w14:paraId="15825742"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p w14:paraId="445A458F"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mall employers and own account wrokers</w:t>
            </w:r>
          </w:p>
        </w:tc>
      </w:tr>
      <w:tr w:rsidR="005A78EE" w:rsidRPr="00220C73" w14:paraId="3E9E7FB0"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58954812"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9</w:t>
            </w:r>
          </w:p>
          <w:p w14:paraId="71FABB92"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lastRenderedPageBreak/>
              <w:t>Own account workers</w:t>
            </w:r>
          </w:p>
        </w:tc>
        <w:tc>
          <w:tcPr>
            <w:tcW w:w="0" w:type="auto"/>
            <w:vMerge/>
          </w:tcPr>
          <w:p w14:paraId="3AFAB27F"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5A78EE" w:rsidRPr="00220C73" w14:paraId="015846CC"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955CB3"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0</w:t>
            </w:r>
          </w:p>
          <w:p w14:paraId="3A123018"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ower supervisory occupations</w:t>
            </w:r>
          </w:p>
        </w:tc>
        <w:tc>
          <w:tcPr>
            <w:tcW w:w="0" w:type="auto"/>
            <w:vMerge w:val="restart"/>
          </w:tcPr>
          <w:p w14:paraId="66CBE63A"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5 </w:t>
            </w:r>
          </w:p>
          <w:p w14:paraId="374C3349"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Lower supervisory and technical</w:t>
            </w:r>
          </w:p>
        </w:tc>
      </w:tr>
      <w:tr w:rsidR="005A78EE" w:rsidRPr="00220C73" w14:paraId="16CD5BF8"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32A0BA54"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1</w:t>
            </w:r>
          </w:p>
          <w:p w14:paraId="5B190786"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ower technical occupations</w:t>
            </w:r>
          </w:p>
        </w:tc>
        <w:tc>
          <w:tcPr>
            <w:tcW w:w="0" w:type="auto"/>
            <w:vMerge/>
          </w:tcPr>
          <w:p w14:paraId="6A42914E"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5A78EE" w:rsidRPr="00220C73" w14:paraId="779568B9"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4DEB85"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2</w:t>
            </w:r>
          </w:p>
          <w:p w14:paraId="4B513085"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Semi-routine occupations</w:t>
            </w:r>
          </w:p>
        </w:tc>
        <w:tc>
          <w:tcPr>
            <w:tcW w:w="0" w:type="auto"/>
          </w:tcPr>
          <w:p w14:paraId="04BF4B0B"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6 </w:t>
            </w:r>
          </w:p>
          <w:p w14:paraId="39AE879D"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emi-routine occupations</w:t>
            </w:r>
          </w:p>
        </w:tc>
      </w:tr>
      <w:tr w:rsidR="005A78EE" w:rsidRPr="00220C73" w14:paraId="1F625950" w14:textId="77777777" w:rsidTr="00DC2FFC">
        <w:tc>
          <w:tcPr>
            <w:cnfStyle w:val="001000000000" w:firstRow="0" w:lastRow="0" w:firstColumn="1" w:lastColumn="0" w:oddVBand="0" w:evenVBand="0" w:oddHBand="0" w:evenHBand="0" w:firstRowFirstColumn="0" w:firstRowLastColumn="0" w:lastRowFirstColumn="0" w:lastRowLastColumn="0"/>
            <w:tcW w:w="0" w:type="auto"/>
          </w:tcPr>
          <w:p w14:paraId="39DF877B"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3</w:t>
            </w:r>
          </w:p>
          <w:p w14:paraId="4F5D4057"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Routine occupations</w:t>
            </w:r>
          </w:p>
        </w:tc>
        <w:tc>
          <w:tcPr>
            <w:tcW w:w="0" w:type="auto"/>
          </w:tcPr>
          <w:p w14:paraId="477A2E75"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7 </w:t>
            </w:r>
          </w:p>
          <w:p w14:paraId="35552B13" w14:textId="77777777" w:rsidR="005A78EE" w:rsidRPr="00220C73" w:rsidRDefault="005A78EE" w:rsidP="00DC2FFC">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outine occupations</w:t>
            </w:r>
          </w:p>
        </w:tc>
      </w:tr>
      <w:tr w:rsidR="005A78EE" w:rsidRPr="00220C73" w14:paraId="7CE58F73" w14:textId="77777777" w:rsidTr="00DC2F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090AA3"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L14</w:t>
            </w:r>
          </w:p>
          <w:p w14:paraId="44E9C803" w14:textId="77777777" w:rsidR="005A78EE" w:rsidRPr="00220C73" w:rsidRDefault="005A78EE" w:rsidP="00DC2FFC">
            <w:pPr>
              <w:rPr>
                <w:rFonts w:ascii="Helvetica" w:hAnsi="Helvetica" w:cs="Helvetica"/>
                <w:sz w:val="24"/>
                <w:szCs w:val="24"/>
              </w:rPr>
            </w:pPr>
            <w:r w:rsidRPr="00220C73">
              <w:rPr>
                <w:rFonts w:ascii="Helvetica" w:hAnsi="Helvetica" w:cs="Helvetica"/>
                <w:sz w:val="24"/>
                <w:szCs w:val="24"/>
              </w:rPr>
              <w:t>Never worked and long-term unemployed</w:t>
            </w:r>
          </w:p>
        </w:tc>
        <w:tc>
          <w:tcPr>
            <w:tcW w:w="0" w:type="auto"/>
          </w:tcPr>
          <w:p w14:paraId="57AAE8CA"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8 </w:t>
            </w:r>
          </w:p>
          <w:p w14:paraId="52B17515" w14:textId="77777777" w:rsidR="005A78EE" w:rsidRPr="00220C73" w:rsidRDefault="005A78EE"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ever worked and long-term unemployed</w:t>
            </w:r>
          </w:p>
        </w:tc>
      </w:tr>
    </w:tbl>
    <w:p w14:paraId="0DBD3367" w14:textId="77777777" w:rsidR="005A78EE" w:rsidRPr="00220C73" w:rsidRDefault="005A78EE" w:rsidP="005A78EE">
      <w:pPr>
        <w:rPr>
          <w:rFonts w:ascii="Helvetica" w:hAnsi="Helvetica" w:cs="Helvetica"/>
          <w:sz w:val="24"/>
          <w:szCs w:val="24"/>
        </w:rPr>
      </w:pPr>
    </w:p>
    <w:p w14:paraId="2E69BD60"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As with the RGSC, the NCDS allows for replication of the full NS-SEC class schema. This will provide the basis for comparison and sensitivity analysis of socio-economic measures within this chapter.</w:t>
      </w:r>
    </w:p>
    <w:p w14:paraId="03978E40" w14:textId="0E3FEBCB" w:rsidR="005A78EE" w:rsidRPr="00220C73" w:rsidRDefault="005A78EE" w:rsidP="00666A02">
      <w:pPr>
        <w:pStyle w:val="Heading5"/>
        <w:rPr>
          <w:rFonts w:ascii="Helvetica" w:hAnsi="Helvetica" w:cs="Helvetica"/>
          <w:sz w:val="24"/>
          <w:szCs w:val="24"/>
        </w:rPr>
      </w:pPr>
      <w:r w:rsidRPr="00220C73">
        <w:rPr>
          <w:rFonts w:ascii="Helvetica" w:hAnsi="Helvetica" w:cs="Helvetica"/>
          <w:sz w:val="24"/>
          <w:szCs w:val="24"/>
        </w:rPr>
        <w:t>CAMSIS</w:t>
      </w:r>
    </w:p>
    <w:p w14:paraId="6838E9CA"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The Cambridge Social Interaction and Stratification scale (CAMSIS) is a subsequent evolution and development of the Cambridge scale. 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commentRangeStart w:id="101"/>
      <w:r w:rsidRPr="00220C73">
        <w:rPr>
          <w:rFonts w:ascii="Helvetica" w:hAnsi="Helvetica" w:cs="Helvetica"/>
          <w:sz w:val="24"/>
          <w:szCs w:val="24"/>
        </w:rPr>
        <w:t>Bergman and Joye 2001: 3</w:t>
      </w:r>
      <w:commentRangeEnd w:id="101"/>
      <w:r w:rsidRPr="00220C73">
        <w:rPr>
          <w:rStyle w:val="CommentReference"/>
          <w:rFonts w:ascii="Helvetica" w:hAnsi="Helvetica" w:cs="Helvetica"/>
          <w:sz w:val="24"/>
          <w:szCs w:val="24"/>
        </w:rPr>
        <w:commentReference w:id="101"/>
      </w:r>
      <w:r w:rsidRPr="00220C73">
        <w:rPr>
          <w:rFonts w:ascii="Helvetica" w:hAnsi="Helvetica" w:cs="Helvetica"/>
          <w:sz w:val="24"/>
          <w:szCs w:val="24"/>
        </w:rPr>
        <w:t xml:space="preserve">4). The concept of social structure itself can and does change – there is no a priori assumption (ibid). Just as with the Cambridge scale, CAMSIS offers different scales for both men and women, ‘since holding the same occupation may have different implications for the persons’ social position, depending upon their gender’ (Bergman and Joye 2001: 36). </w:t>
      </w:r>
    </w:p>
    <w:p w14:paraId="6A6DE197" w14:textId="77777777" w:rsidR="005A78EE" w:rsidRPr="00220C73" w:rsidRDefault="005A78EE" w:rsidP="005A78EE">
      <w:pPr>
        <w:rPr>
          <w:rFonts w:ascii="Helvetica" w:hAnsi="Helvetica" w:cs="Helvetica"/>
          <w:sz w:val="24"/>
          <w:szCs w:val="24"/>
        </w:rPr>
      </w:pPr>
      <w:r w:rsidRPr="00220C73">
        <w:rPr>
          <w:rFonts w:ascii="Helvetica" w:hAnsi="Helvetica" w:cs="Helvetica"/>
          <w:sz w:val="24"/>
          <w:szCs w:val="24"/>
        </w:rPr>
        <w:t xml:space="preserve">By its nature, CAMSIS does not delineate between concepts of class and concepts of status (Bergman and Joye 2001: 40). It’s </w:t>
      </w:r>
      <w:commentRangeStart w:id="102"/>
      <w:r w:rsidRPr="00220C73">
        <w:rPr>
          <w:rFonts w:ascii="Helvetica" w:hAnsi="Helvetica" w:cs="Helvetica"/>
          <w:sz w:val="24"/>
          <w:szCs w:val="24"/>
        </w:rPr>
        <w:t xml:space="preserve">continuous nature means that numerical values are attached to occupations, meaning the relative value of each occupational value is only meaningful in comparison to other occupations </w:t>
      </w:r>
      <w:commentRangeEnd w:id="102"/>
      <w:r w:rsidRPr="00220C73">
        <w:rPr>
          <w:rStyle w:val="CommentReference"/>
          <w:rFonts w:ascii="Helvetica" w:hAnsi="Helvetica" w:cs="Helvetica"/>
          <w:sz w:val="24"/>
          <w:szCs w:val="24"/>
        </w:rPr>
        <w:commentReference w:id="102"/>
      </w:r>
      <w:r w:rsidRPr="00220C73">
        <w:rPr>
          <w:rFonts w:ascii="Helvetica" w:hAnsi="Helvetica" w:cs="Helvetica"/>
          <w:sz w:val="24"/>
          <w:szCs w:val="24"/>
        </w:rPr>
        <w:t>on the same scale (Connelly et al 2016: 7). This is meaningful when it comes to interpretation of the CAMSIS measure within models of analysis as the value of the coefficient is always going to be in relation to the comparison to other occupations along the CAMSIS scale.</w:t>
      </w:r>
    </w:p>
    <w:p w14:paraId="5F534AC3" w14:textId="5E8AB2D9" w:rsidR="005A78EE" w:rsidRPr="00220C73" w:rsidRDefault="005A78EE" w:rsidP="00666A02">
      <w:pPr>
        <w:rPr>
          <w:rFonts w:ascii="Helvetica" w:hAnsi="Helvetica" w:cs="Helvetica"/>
          <w:sz w:val="24"/>
          <w:szCs w:val="24"/>
        </w:rPr>
      </w:pPr>
      <w:r w:rsidRPr="00220C73">
        <w:rPr>
          <w:rFonts w:ascii="Helvetica" w:hAnsi="Helvetica" w:cs="Helvetica"/>
          <w:sz w:val="24"/>
          <w:szCs w:val="24"/>
        </w:rPr>
        <w:t xml:space="preserve">As with RGSC and NS-SEC, CAMSIS codes are provided within the NCDS. </w:t>
      </w:r>
    </w:p>
    <w:p w14:paraId="59EAD3B6" w14:textId="5CA02BF6" w:rsidR="00203676" w:rsidRPr="00220C73" w:rsidRDefault="00203676" w:rsidP="00203676">
      <w:pPr>
        <w:pStyle w:val="Heading3"/>
        <w:rPr>
          <w:rFonts w:ascii="Helvetica" w:hAnsi="Helvetica" w:cs="Helvetica"/>
        </w:rPr>
      </w:pPr>
      <w:bookmarkStart w:id="103" w:name="_Toc131406654"/>
      <w:r w:rsidRPr="00220C73">
        <w:rPr>
          <w:rFonts w:ascii="Helvetica" w:hAnsi="Helvetica" w:cs="Helvetica"/>
        </w:rPr>
        <w:t>Analysis Methods</w:t>
      </w:r>
      <w:bookmarkEnd w:id="103"/>
    </w:p>
    <w:p w14:paraId="6E5B8391" w14:textId="77777777" w:rsidR="00F22F46" w:rsidRPr="00220C73" w:rsidRDefault="00F22F46" w:rsidP="00F22F46">
      <w:pPr>
        <w:rPr>
          <w:rFonts w:ascii="Helvetica" w:hAnsi="Helvetica" w:cs="Helvetica"/>
          <w:sz w:val="24"/>
          <w:szCs w:val="24"/>
        </w:rPr>
      </w:pPr>
      <w:r w:rsidRPr="00220C73">
        <w:rPr>
          <w:rFonts w:ascii="Helvetica" w:hAnsi="Helvetica" w:cs="Helvetica"/>
          <w:sz w:val="24"/>
          <w:szCs w:val="24"/>
        </w:rPr>
        <w:t xml:space="preserve">This PhD has been undertaken via the ERSC Advanced Quantitative Methods stipend. This PhD is entirely composed of quantitative methods. Each section will provide in detail the methods employed. Methods and skills used throughout include handling complex social surveys, glmm models, synthetic cohort analysis, handling missing data, using panel data etc. All analyses have been undertaken using the software package Stata. </w:t>
      </w:r>
    </w:p>
    <w:p w14:paraId="47D342AB" w14:textId="77777777" w:rsidR="00F22F46" w:rsidRPr="00220C73" w:rsidRDefault="00F22F46" w:rsidP="00F22F46">
      <w:pPr>
        <w:rPr>
          <w:rFonts w:ascii="Helvetica" w:hAnsi="Helvetica" w:cs="Helvetica"/>
          <w:sz w:val="24"/>
          <w:szCs w:val="24"/>
        </w:rPr>
      </w:pPr>
      <w:r w:rsidRPr="00220C73">
        <w:rPr>
          <w:rFonts w:ascii="Helvetica" w:hAnsi="Helvetica" w:cs="Helvetica"/>
          <w:sz w:val="24"/>
          <w:szCs w:val="24"/>
        </w:rPr>
        <w:lastRenderedPageBreak/>
        <w:t xml:space="preserve">The project will employ multivariate statistical techniques to analyse youth transitions. The work will employ suitable statistical modelling techniques from the generalized linear modelling (glm) framework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7DCZSyyT","properties":{"formattedCitation":"(McCullough and Nelder, 1989)","plainCitation":"(McCullough and Nelder, 1989)","noteIndex":0},"citationItems":[{"id":10767,"uris":["http://zotero.org/users/8741181/items/BH5NBP66"],"itemData":{"id":10767,"type":"book","publisher":"Chapman Hall: New York","title":"Generalized Linear Models","author":[{"family":"McCullough","given":"P"},{"family":"Nelder","given":"J"}],"issued":{"date-parts":[["198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McCullough and Nelder, 1989)</w:t>
      </w:r>
      <w:r w:rsidRPr="00220C73">
        <w:rPr>
          <w:rFonts w:ascii="Helvetica" w:hAnsi="Helvetica" w:cs="Helvetica"/>
          <w:sz w:val="24"/>
          <w:szCs w:val="24"/>
        </w:rPr>
        <w:fldChar w:fldCharType="end"/>
      </w:r>
      <w:r w:rsidRPr="00220C73">
        <w:rPr>
          <w:rFonts w:ascii="Helvetica" w:hAnsi="Helvetica" w:cs="Helvetica"/>
          <w:sz w:val="24"/>
          <w:szCs w:val="24"/>
        </w:rPr>
        <w:t>.</w:t>
      </w:r>
      <w:r w:rsidRPr="00220C73">
        <w:rPr>
          <w:rFonts w:ascii="Helvetica" w:hAnsi="Helvetica" w:cs="Helvetica"/>
          <w:spacing w:val="-9"/>
          <w:sz w:val="24"/>
          <w:szCs w:val="24"/>
        </w:rPr>
        <w:t xml:space="preserve"> </w:t>
      </w:r>
      <w:r w:rsidRPr="00220C73">
        <w:rPr>
          <w:rFonts w:ascii="Helvetica" w:hAnsi="Helvetica" w:cs="Helvetica"/>
          <w:sz w:val="24"/>
          <w:szCs w:val="24"/>
        </w:rPr>
        <w:t>Where</w:t>
      </w:r>
      <w:r w:rsidRPr="00220C73">
        <w:rPr>
          <w:rFonts w:ascii="Helvetica" w:hAnsi="Helvetica" w:cs="Helvetica"/>
          <w:spacing w:val="-12"/>
          <w:sz w:val="24"/>
          <w:szCs w:val="24"/>
        </w:rPr>
        <w:t xml:space="preserve"> </w:t>
      </w:r>
      <w:r w:rsidRPr="00220C73">
        <w:rPr>
          <w:rFonts w:ascii="Helvetica" w:hAnsi="Helvetica" w:cs="Helvetica"/>
          <w:sz w:val="24"/>
          <w:szCs w:val="24"/>
        </w:rPr>
        <w:t>appropriate</w:t>
      </w:r>
      <w:r w:rsidRPr="00220C73">
        <w:rPr>
          <w:rFonts w:ascii="Helvetica" w:hAnsi="Helvetica" w:cs="Helvetica"/>
          <w:spacing w:val="-9"/>
          <w:sz w:val="24"/>
          <w:szCs w:val="24"/>
        </w:rPr>
        <w:t xml:space="preserve"> </w:t>
      </w:r>
      <w:r w:rsidRPr="00220C73">
        <w:rPr>
          <w:rFonts w:ascii="Helvetica" w:hAnsi="Helvetica" w:cs="Helvetica"/>
          <w:sz w:val="24"/>
          <w:szCs w:val="24"/>
        </w:rPr>
        <w:t>the</w:t>
      </w:r>
      <w:r w:rsidRPr="00220C73">
        <w:rPr>
          <w:rFonts w:ascii="Helvetica" w:hAnsi="Helvetica" w:cs="Helvetica"/>
          <w:spacing w:val="-11"/>
          <w:sz w:val="24"/>
          <w:szCs w:val="24"/>
        </w:rPr>
        <w:t xml:space="preserve"> </w:t>
      </w:r>
      <w:r w:rsidRPr="00220C73">
        <w:rPr>
          <w:rFonts w:ascii="Helvetica" w:hAnsi="Helvetica" w:cs="Helvetica"/>
          <w:sz w:val="24"/>
          <w:szCs w:val="24"/>
        </w:rPr>
        <w:t>analysis</w:t>
      </w:r>
      <w:r w:rsidRPr="00220C73">
        <w:rPr>
          <w:rFonts w:ascii="Helvetica" w:hAnsi="Helvetica" w:cs="Helvetica"/>
          <w:spacing w:val="-9"/>
          <w:sz w:val="24"/>
          <w:szCs w:val="24"/>
        </w:rPr>
        <w:t xml:space="preserve"> </w:t>
      </w:r>
      <w:r w:rsidRPr="00220C73">
        <w:rPr>
          <w:rFonts w:ascii="Helvetica" w:hAnsi="Helvetica" w:cs="Helvetica"/>
          <w:sz w:val="24"/>
          <w:szCs w:val="24"/>
        </w:rPr>
        <w:t>of</w:t>
      </w:r>
      <w:r w:rsidRPr="00220C73">
        <w:rPr>
          <w:rFonts w:ascii="Helvetica" w:hAnsi="Helvetica" w:cs="Helvetica"/>
          <w:spacing w:val="-10"/>
          <w:sz w:val="24"/>
          <w:szCs w:val="24"/>
        </w:rPr>
        <w:t xml:space="preserve"> </w:t>
      </w:r>
      <w:r w:rsidRPr="00220C73">
        <w:rPr>
          <w:rFonts w:ascii="Helvetica" w:hAnsi="Helvetica" w:cs="Helvetica"/>
          <w:sz w:val="24"/>
          <w:szCs w:val="24"/>
        </w:rPr>
        <w:t>the</w:t>
      </w:r>
      <w:r w:rsidRPr="00220C73">
        <w:rPr>
          <w:rFonts w:ascii="Helvetica" w:hAnsi="Helvetica" w:cs="Helvetica"/>
          <w:spacing w:val="-9"/>
          <w:sz w:val="24"/>
          <w:szCs w:val="24"/>
        </w:rPr>
        <w:t xml:space="preserve"> </w:t>
      </w:r>
      <w:r w:rsidRPr="00220C73">
        <w:rPr>
          <w:rFonts w:ascii="Helvetica" w:hAnsi="Helvetica" w:cs="Helvetica"/>
          <w:sz w:val="24"/>
          <w:szCs w:val="24"/>
        </w:rPr>
        <w:t>panel</w:t>
      </w:r>
      <w:r w:rsidRPr="00220C73">
        <w:rPr>
          <w:rFonts w:ascii="Helvetica" w:hAnsi="Helvetica" w:cs="Helvetica"/>
          <w:spacing w:val="-12"/>
          <w:sz w:val="24"/>
          <w:szCs w:val="24"/>
        </w:rPr>
        <w:t xml:space="preserve"> </w:t>
      </w:r>
      <w:r w:rsidRPr="00220C73">
        <w:rPr>
          <w:rFonts w:ascii="Helvetica" w:hAnsi="Helvetica" w:cs="Helvetica"/>
          <w:sz w:val="24"/>
          <w:szCs w:val="24"/>
        </w:rPr>
        <w:t>data</w:t>
      </w:r>
      <w:r w:rsidRPr="00220C73">
        <w:rPr>
          <w:rFonts w:ascii="Helvetica" w:hAnsi="Helvetica" w:cs="Helvetica"/>
          <w:spacing w:val="-10"/>
          <w:sz w:val="24"/>
          <w:szCs w:val="24"/>
        </w:rPr>
        <w:t xml:space="preserve"> </w:t>
      </w:r>
      <w:r w:rsidRPr="00220C73">
        <w:rPr>
          <w:rFonts w:ascii="Helvetica" w:hAnsi="Helvetica" w:cs="Helvetica"/>
          <w:sz w:val="24"/>
          <w:szCs w:val="24"/>
        </w:rPr>
        <w:t>will</w:t>
      </w:r>
      <w:r w:rsidRPr="00220C73">
        <w:rPr>
          <w:rFonts w:ascii="Helvetica" w:hAnsi="Helvetica" w:cs="Helvetica"/>
          <w:spacing w:val="-10"/>
          <w:sz w:val="24"/>
          <w:szCs w:val="24"/>
        </w:rPr>
        <w:t xml:space="preserve"> </w:t>
      </w:r>
      <w:r w:rsidRPr="00220C73">
        <w:rPr>
          <w:rFonts w:ascii="Helvetica" w:hAnsi="Helvetica" w:cs="Helvetica"/>
          <w:sz w:val="24"/>
          <w:szCs w:val="24"/>
        </w:rPr>
        <w:t>make</w:t>
      </w:r>
      <w:r w:rsidRPr="00220C73">
        <w:rPr>
          <w:rFonts w:ascii="Helvetica" w:hAnsi="Helvetica" w:cs="Helvetica"/>
          <w:spacing w:val="-9"/>
          <w:sz w:val="24"/>
          <w:szCs w:val="24"/>
        </w:rPr>
        <w:t xml:space="preserve"> </w:t>
      </w:r>
      <w:r w:rsidRPr="00220C73">
        <w:rPr>
          <w:rFonts w:ascii="Helvetica" w:hAnsi="Helvetica" w:cs="Helvetica"/>
          <w:sz w:val="24"/>
          <w:szCs w:val="24"/>
        </w:rPr>
        <w:t>the</w:t>
      </w:r>
      <w:r w:rsidRPr="00220C73">
        <w:rPr>
          <w:rFonts w:ascii="Helvetica" w:hAnsi="Helvetica" w:cs="Helvetica"/>
          <w:spacing w:val="-10"/>
          <w:sz w:val="24"/>
          <w:szCs w:val="24"/>
        </w:rPr>
        <w:t xml:space="preserve"> </w:t>
      </w:r>
      <w:r w:rsidRPr="00220C73">
        <w:rPr>
          <w:rFonts w:ascii="Helvetica" w:hAnsi="Helvetica" w:cs="Helvetica"/>
          <w:sz w:val="24"/>
          <w:szCs w:val="24"/>
        </w:rPr>
        <w:t>logical</w:t>
      </w:r>
      <w:r w:rsidRPr="00220C73">
        <w:rPr>
          <w:rFonts w:ascii="Helvetica" w:hAnsi="Helvetica" w:cs="Helvetica"/>
          <w:spacing w:val="-9"/>
          <w:sz w:val="24"/>
          <w:szCs w:val="24"/>
        </w:rPr>
        <w:t xml:space="preserve"> </w:t>
      </w:r>
      <w:r w:rsidRPr="00220C73">
        <w:rPr>
          <w:rFonts w:ascii="Helvetica" w:hAnsi="Helvetica" w:cs="Helvetica"/>
          <w:sz w:val="24"/>
          <w:szCs w:val="24"/>
        </w:rPr>
        <w:t>extension</w:t>
      </w:r>
      <w:r w:rsidRPr="00220C73">
        <w:rPr>
          <w:rFonts w:ascii="Helvetica" w:hAnsi="Helvetica" w:cs="Helvetica"/>
          <w:spacing w:val="-10"/>
          <w:sz w:val="24"/>
          <w:szCs w:val="24"/>
        </w:rPr>
        <w:t xml:space="preserve"> </w:t>
      </w:r>
      <w:r w:rsidRPr="00220C73">
        <w:rPr>
          <w:rFonts w:ascii="Helvetica" w:hAnsi="Helvetica" w:cs="Helvetica"/>
          <w:sz w:val="24"/>
          <w:szCs w:val="24"/>
        </w:rPr>
        <w:t>to</w:t>
      </w:r>
      <w:r w:rsidRPr="00220C73">
        <w:rPr>
          <w:rFonts w:ascii="Helvetica" w:hAnsi="Helvetica" w:cs="Helvetica"/>
          <w:spacing w:val="-9"/>
          <w:sz w:val="24"/>
          <w:szCs w:val="24"/>
        </w:rPr>
        <w:t xml:space="preserve"> </w:t>
      </w:r>
      <w:r w:rsidRPr="00220C73">
        <w:rPr>
          <w:rFonts w:ascii="Helvetica" w:hAnsi="Helvetica" w:cs="Helvetica"/>
          <w:sz w:val="24"/>
          <w:szCs w:val="24"/>
        </w:rPr>
        <w:t xml:space="preserve">models in the generalized linear mixed modelling (glmm) framework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5PjsJf7y","properties":{"formattedCitation":"(Hedeker, 2005)","plainCitation":"(Hedeker, 2005)","noteIndex":0},"citationItems":[{"id":10768,"uris":["http://zotero.org/users/8741181/items/CXCW7GSU"],"itemData":{"id":10768,"type":"book","publisher":"Encyclopedia of statistics in behavioral science","title":"Generalized linear mixed models.","author":[{"family":"Hedeker","given":"D"}],"issued":{"date-parts":[["2005"]]}}}],"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Hedeker, 2005)</w:t>
      </w:r>
      <w:r w:rsidRPr="00220C73">
        <w:rPr>
          <w:rFonts w:ascii="Helvetica" w:hAnsi="Helvetica" w:cs="Helvetica"/>
          <w:sz w:val="24"/>
          <w:szCs w:val="24"/>
        </w:rPr>
        <w:fldChar w:fldCharType="end"/>
      </w:r>
      <w:r w:rsidRPr="00220C73">
        <w:rPr>
          <w:rFonts w:ascii="Helvetica" w:hAnsi="Helvetica" w:cs="Helvetica"/>
          <w:sz w:val="24"/>
          <w:szCs w:val="24"/>
        </w:rPr>
        <w:t>. An innovative feature of the work</w:t>
      </w:r>
      <w:r w:rsidRPr="00220C73">
        <w:rPr>
          <w:rFonts w:ascii="Helvetica" w:hAnsi="Helvetica" w:cs="Helvetica"/>
          <w:spacing w:val="-18"/>
          <w:sz w:val="24"/>
          <w:szCs w:val="24"/>
        </w:rPr>
        <w:t xml:space="preserve"> </w:t>
      </w:r>
      <w:r w:rsidRPr="00220C73">
        <w:rPr>
          <w:rFonts w:ascii="Helvetica" w:hAnsi="Helvetica" w:cs="Helvetica"/>
          <w:sz w:val="24"/>
          <w:szCs w:val="24"/>
        </w:rPr>
        <w:t>will</w:t>
      </w:r>
      <w:r w:rsidRPr="00220C73">
        <w:rPr>
          <w:rFonts w:ascii="Helvetica" w:hAnsi="Helvetica" w:cs="Helvetica"/>
          <w:spacing w:val="-18"/>
          <w:sz w:val="24"/>
          <w:szCs w:val="24"/>
        </w:rPr>
        <w:t xml:space="preserve"> </w:t>
      </w:r>
      <w:r w:rsidRPr="00220C73">
        <w:rPr>
          <w:rFonts w:ascii="Helvetica" w:hAnsi="Helvetica" w:cs="Helvetica"/>
          <w:sz w:val="24"/>
          <w:szCs w:val="24"/>
        </w:rPr>
        <w:t>be</w:t>
      </w:r>
      <w:r w:rsidRPr="00220C73">
        <w:rPr>
          <w:rFonts w:ascii="Helvetica" w:hAnsi="Helvetica" w:cs="Helvetica"/>
          <w:spacing w:val="-16"/>
          <w:sz w:val="24"/>
          <w:szCs w:val="24"/>
        </w:rPr>
        <w:t xml:space="preserve"> </w:t>
      </w:r>
      <w:r w:rsidRPr="00220C73">
        <w:rPr>
          <w:rFonts w:ascii="Helvetica" w:hAnsi="Helvetica" w:cs="Helvetica"/>
          <w:sz w:val="24"/>
          <w:szCs w:val="24"/>
        </w:rPr>
        <w:t>a</w:t>
      </w:r>
      <w:r w:rsidRPr="00220C73">
        <w:rPr>
          <w:rFonts w:ascii="Helvetica" w:hAnsi="Helvetica" w:cs="Helvetica"/>
          <w:spacing w:val="-17"/>
          <w:sz w:val="24"/>
          <w:szCs w:val="24"/>
        </w:rPr>
        <w:t xml:space="preserve"> </w:t>
      </w:r>
      <w:r w:rsidRPr="00220C73">
        <w:rPr>
          <w:rFonts w:ascii="Helvetica" w:hAnsi="Helvetica" w:cs="Helvetica"/>
          <w:sz w:val="24"/>
          <w:szCs w:val="24"/>
        </w:rPr>
        <w:t>comparison</w:t>
      </w:r>
      <w:r w:rsidRPr="00220C73">
        <w:rPr>
          <w:rFonts w:ascii="Helvetica" w:hAnsi="Helvetica" w:cs="Helvetica"/>
          <w:spacing w:val="-17"/>
          <w:sz w:val="24"/>
          <w:szCs w:val="24"/>
        </w:rPr>
        <w:t xml:space="preserve"> </w:t>
      </w:r>
      <w:r w:rsidRPr="00220C73">
        <w:rPr>
          <w:rFonts w:ascii="Helvetica" w:hAnsi="Helvetica" w:cs="Helvetica"/>
          <w:sz w:val="24"/>
          <w:szCs w:val="24"/>
        </w:rPr>
        <w:t>between</w:t>
      </w:r>
      <w:r w:rsidRPr="00220C73">
        <w:rPr>
          <w:rFonts w:ascii="Helvetica" w:hAnsi="Helvetica" w:cs="Helvetica"/>
          <w:spacing w:val="-16"/>
          <w:sz w:val="24"/>
          <w:szCs w:val="24"/>
        </w:rPr>
        <w:t xml:space="preserve"> </w:t>
      </w:r>
      <w:r w:rsidRPr="00220C73">
        <w:rPr>
          <w:rFonts w:ascii="Helvetica" w:hAnsi="Helvetica" w:cs="Helvetica"/>
          <w:sz w:val="24"/>
          <w:szCs w:val="24"/>
        </w:rPr>
        <w:t>random</w:t>
      </w:r>
      <w:r w:rsidRPr="00220C73">
        <w:rPr>
          <w:rFonts w:ascii="Helvetica" w:hAnsi="Helvetica" w:cs="Helvetica"/>
          <w:spacing w:val="-18"/>
          <w:sz w:val="24"/>
          <w:szCs w:val="24"/>
        </w:rPr>
        <w:t xml:space="preserve"> </w:t>
      </w:r>
      <w:r w:rsidRPr="00220C73">
        <w:rPr>
          <w:rFonts w:ascii="Helvetica" w:hAnsi="Helvetica" w:cs="Helvetica"/>
          <w:sz w:val="24"/>
          <w:szCs w:val="24"/>
        </w:rPr>
        <w:t>effects</w:t>
      </w:r>
      <w:r w:rsidRPr="00220C73">
        <w:rPr>
          <w:rFonts w:ascii="Helvetica" w:hAnsi="Helvetica" w:cs="Helvetica"/>
          <w:spacing w:val="-17"/>
          <w:sz w:val="24"/>
          <w:szCs w:val="24"/>
        </w:rPr>
        <w:t xml:space="preserve"> </w:t>
      </w:r>
      <w:r w:rsidRPr="00220C73">
        <w:rPr>
          <w:rFonts w:ascii="Helvetica" w:hAnsi="Helvetica" w:cs="Helvetica"/>
          <w:sz w:val="24"/>
          <w:szCs w:val="24"/>
        </w:rPr>
        <w:t>models</w:t>
      </w:r>
      <w:r w:rsidRPr="00220C73">
        <w:rPr>
          <w:rFonts w:ascii="Helvetica" w:hAnsi="Helvetica" w:cs="Helvetica"/>
          <w:spacing w:val="-12"/>
          <w:sz w:val="24"/>
          <w:szCs w:val="24"/>
        </w:rPr>
        <w:t xml:space="preserve"> </w:t>
      </w:r>
      <w:r w:rsidRPr="00220C73">
        <w:rPr>
          <w:rFonts w:ascii="Helvetica" w:hAnsi="Helvetica" w:cs="Helvetica"/>
          <w:sz w:val="24"/>
          <w:szCs w:val="24"/>
        </w:rPr>
        <w:t>(see</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UWT0fFp5","properties":{"formattedCitation":"(Wooldridge, no date)","plainCitation":"(Wooldridge, no date)","dontUpdate":true,"noteIndex":0},"citationItems":[{"id":10769,"uris":["http://zotero.org/users/8741181/items/KT647DM8"],"itemData":{"id":10769,"type":"book","publisher":"MIT Press","title":"Econometric analysis of cross section and panel data","author":[{"family":"Wooldridge","given":"J.M"}],"issued":{"date-parts":[["2010"]]}}}],"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 Wooldridge, 2010)</w:t>
      </w:r>
      <w:r w:rsidRPr="00220C73">
        <w:rPr>
          <w:rFonts w:ascii="Helvetica" w:hAnsi="Helvetica" w:cs="Helvetica"/>
          <w:sz w:val="24"/>
          <w:szCs w:val="24"/>
        </w:rPr>
        <w:fldChar w:fldCharType="end"/>
      </w:r>
      <w:r w:rsidRPr="00220C73">
        <w:rPr>
          <w:rFonts w:ascii="Helvetica" w:hAnsi="Helvetica" w:cs="Helvetica"/>
          <w:spacing w:val="-17"/>
          <w:sz w:val="24"/>
          <w:szCs w:val="24"/>
        </w:rPr>
        <w:t xml:space="preserve"> </w:t>
      </w:r>
      <w:r w:rsidRPr="00220C73">
        <w:rPr>
          <w:rFonts w:ascii="Helvetica" w:hAnsi="Helvetica" w:cs="Helvetica"/>
          <w:sz w:val="24"/>
          <w:szCs w:val="24"/>
        </w:rPr>
        <w:t>and</w:t>
      </w:r>
      <w:r w:rsidRPr="00220C73">
        <w:rPr>
          <w:rFonts w:ascii="Helvetica" w:hAnsi="Helvetica" w:cs="Helvetica"/>
          <w:spacing w:val="-16"/>
          <w:sz w:val="24"/>
          <w:szCs w:val="24"/>
        </w:rPr>
        <w:t xml:space="preserve"> </w:t>
      </w:r>
      <w:r w:rsidRPr="00220C73">
        <w:rPr>
          <w:rFonts w:ascii="Helvetica" w:hAnsi="Helvetica" w:cs="Helvetica"/>
          <w:sz w:val="24"/>
          <w:szCs w:val="24"/>
        </w:rPr>
        <w:t>generalized</w:t>
      </w:r>
      <w:r w:rsidRPr="00220C73">
        <w:rPr>
          <w:rFonts w:ascii="Helvetica" w:hAnsi="Helvetica" w:cs="Helvetica"/>
          <w:spacing w:val="-16"/>
          <w:sz w:val="24"/>
          <w:szCs w:val="24"/>
        </w:rPr>
        <w:t xml:space="preserve"> </w:t>
      </w:r>
      <w:r w:rsidRPr="00220C73">
        <w:rPr>
          <w:rFonts w:ascii="Helvetica" w:hAnsi="Helvetica" w:cs="Helvetica"/>
          <w:sz w:val="24"/>
          <w:szCs w:val="24"/>
        </w:rPr>
        <w:t xml:space="preserve">estimating equations (gee models) (se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baen4PgR","properties":{"formattedCitation":"(Zeger, Liang and Albert, 1988)","plainCitation":"(Zeger, Liang and Albert, 1988)","dontUpdate":true,"noteIndex":0},"citationItems":[{"id":1842,"uris":["http://zotero.org/users/8741181/items/JK72XDGP"],"itemData":{"id":1842,"type":"article-journal","container-title":"Biometrics","DOI":"10.2307/2531734","ISSN":"0006341X","issue":"4","journalAbbreviation":"Biometrics","language":"en","page":"1049","source":"DOI.org (Crossref)","title":"Models for Longitudinal Data: A Generalized Estimating Equation Approach","title-short":"Models for Longitudinal Data","volume":"44","author":[{"family":"Zeger","given":"Scott L."},{"family":"Liang","given":"Kung-Yee"},{"family":"Albert","given":"Paul S."}],"issued":{"date-parts":[["1988",12]]}}}],"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Zeger et al 1988)</w:t>
      </w:r>
      <w:r w:rsidRPr="00220C73">
        <w:rPr>
          <w:rFonts w:ascii="Helvetica" w:hAnsi="Helvetica" w:cs="Helvetica"/>
          <w:sz w:val="24"/>
          <w:szCs w:val="24"/>
        </w:rPr>
        <w:fldChar w:fldCharType="end"/>
      </w:r>
      <w:r w:rsidRPr="00220C73">
        <w:rPr>
          <w:rFonts w:ascii="Helvetica" w:hAnsi="Helvetica" w:cs="Helvetica"/>
          <w:sz w:val="24"/>
          <w:szCs w:val="24"/>
        </w:rPr>
        <w:t>. Generalized estimating equations have largely been overlooked in sociological and educational studies as a method of estimating ‘population average’ effects in panel data, and they are likely to provide an interesting alternative approach to analysing repeated contacts data.</w:t>
      </w:r>
    </w:p>
    <w:p w14:paraId="5175F621" w14:textId="1FF9E4B7" w:rsidR="00FF4DCB" w:rsidRPr="00220C73" w:rsidRDefault="00F22A7D" w:rsidP="003D4E94">
      <w:pPr>
        <w:rPr>
          <w:rFonts w:ascii="Helvetica" w:hAnsi="Helvetica" w:cs="Helvetica"/>
          <w:sz w:val="24"/>
          <w:szCs w:val="24"/>
        </w:rPr>
      </w:pPr>
      <w:r w:rsidRPr="00220C73">
        <w:rPr>
          <w:rFonts w:ascii="Helvetica" w:hAnsi="Helvetica" w:cs="Helvetica"/>
          <w:sz w:val="24"/>
          <w:szCs w:val="24"/>
        </w:rPr>
        <w:t xml:space="preserve">For the NCDS analysis three main statistical techniques shall be undertaken. </w:t>
      </w:r>
      <w:r w:rsidR="00AF0225" w:rsidRPr="00220C73">
        <w:rPr>
          <w:rFonts w:ascii="Helvetica" w:hAnsi="Helvetica" w:cs="Helvetica"/>
          <w:sz w:val="24"/>
          <w:szCs w:val="24"/>
        </w:rPr>
        <w:t>Firstly,</w:t>
      </w:r>
      <w:r w:rsidRPr="00220C73">
        <w:rPr>
          <w:rFonts w:ascii="Helvetica" w:hAnsi="Helvetica" w:cs="Helvetica"/>
          <w:sz w:val="24"/>
          <w:szCs w:val="24"/>
        </w:rPr>
        <w:t xml:space="preserve"> a CCA multinominal logistic regression will be undertaken of economic activity. Then a </w:t>
      </w:r>
      <w:r w:rsidR="00AF0225" w:rsidRPr="00220C73">
        <w:rPr>
          <w:rFonts w:ascii="Helvetica" w:hAnsi="Helvetica" w:cs="Helvetica"/>
          <w:sz w:val="24"/>
          <w:szCs w:val="24"/>
        </w:rPr>
        <w:t>sensitivity</w:t>
      </w:r>
      <w:r w:rsidRPr="00220C73">
        <w:rPr>
          <w:rFonts w:ascii="Helvetica" w:hAnsi="Helvetica" w:cs="Helvetica"/>
          <w:sz w:val="24"/>
          <w:szCs w:val="24"/>
        </w:rPr>
        <w:t xml:space="preserve"> analysis of socio-economic measures will be undertaken. Average marginal effects will be </w:t>
      </w:r>
      <w:r w:rsidR="00AF0225" w:rsidRPr="00220C73">
        <w:rPr>
          <w:rFonts w:ascii="Helvetica" w:hAnsi="Helvetica" w:cs="Helvetica"/>
          <w:sz w:val="24"/>
          <w:szCs w:val="24"/>
        </w:rPr>
        <w:t>given,</w:t>
      </w:r>
      <w:r w:rsidRPr="00220C73">
        <w:rPr>
          <w:rFonts w:ascii="Helvetica" w:hAnsi="Helvetica" w:cs="Helvetica"/>
          <w:sz w:val="24"/>
          <w:szCs w:val="24"/>
        </w:rPr>
        <w:t xml:space="preserve"> and the predicted probabilities of the chosen social class measure will be graphically presented. Finally, multiple imputation will be undertaken and compared to the CCA</w:t>
      </w:r>
      <w:r w:rsidR="00AF0225" w:rsidRPr="00220C73">
        <w:rPr>
          <w:rFonts w:ascii="Helvetica" w:hAnsi="Helvetica" w:cs="Helvetica"/>
          <w:sz w:val="24"/>
          <w:szCs w:val="24"/>
        </w:rPr>
        <w:t xml:space="preserve"> multinominal logistic regression. </w:t>
      </w:r>
    </w:p>
    <w:p w14:paraId="47DBF504" w14:textId="361B691F" w:rsidR="001E3D6E" w:rsidRPr="00220C73" w:rsidRDefault="001E3D6E" w:rsidP="001E3D6E">
      <w:pPr>
        <w:pStyle w:val="Heading2"/>
        <w:rPr>
          <w:rFonts w:ascii="Helvetica" w:hAnsi="Helvetica" w:cs="Helvetica"/>
          <w:sz w:val="24"/>
          <w:szCs w:val="24"/>
        </w:rPr>
      </w:pPr>
      <w:bookmarkStart w:id="104" w:name="_Toc131406655"/>
      <w:commentRangeStart w:id="105"/>
      <w:r w:rsidRPr="00220C73">
        <w:rPr>
          <w:rFonts w:ascii="Helvetica" w:hAnsi="Helvetica" w:cs="Helvetica"/>
          <w:sz w:val="24"/>
          <w:szCs w:val="24"/>
        </w:rPr>
        <w:t>Descriptive Statistics</w:t>
      </w:r>
      <w:commentRangeEnd w:id="105"/>
      <w:r w:rsidR="00C770F4" w:rsidRPr="00220C73">
        <w:rPr>
          <w:rStyle w:val="CommentReference"/>
          <w:rFonts w:ascii="Helvetica" w:eastAsiaTheme="minorHAnsi" w:hAnsi="Helvetica" w:cs="Helvetica"/>
          <w:color w:val="auto"/>
          <w:sz w:val="24"/>
          <w:szCs w:val="24"/>
        </w:rPr>
        <w:commentReference w:id="105"/>
      </w:r>
      <w:bookmarkEnd w:id="104"/>
    </w:p>
    <w:p w14:paraId="3221A491" w14:textId="5F1774D4" w:rsidR="002162EC" w:rsidRPr="00220C73" w:rsidRDefault="00996C6F" w:rsidP="00996C6F">
      <w:pPr>
        <w:rPr>
          <w:rFonts w:ascii="Helvetica" w:hAnsi="Helvetica" w:cs="Helvetica"/>
          <w:sz w:val="24"/>
          <w:szCs w:val="24"/>
        </w:rPr>
      </w:pPr>
      <w:r w:rsidRPr="00220C73">
        <w:rPr>
          <w:rFonts w:ascii="Helvetica" w:hAnsi="Helvetica" w:cs="Helvetica"/>
          <w:sz w:val="24"/>
          <w:szCs w:val="24"/>
        </w:rPr>
        <w:t xml:space="preserve">Table </w:t>
      </w:r>
      <w:r w:rsidR="00EC0788" w:rsidRPr="00220C73">
        <w:rPr>
          <w:rFonts w:ascii="Helvetica" w:hAnsi="Helvetica" w:cs="Helvetica"/>
          <w:sz w:val="24"/>
          <w:szCs w:val="24"/>
        </w:rPr>
        <w:t>1.</w:t>
      </w:r>
      <w:r w:rsidR="0095687E" w:rsidRPr="00220C73">
        <w:rPr>
          <w:rFonts w:ascii="Helvetica" w:hAnsi="Helvetica" w:cs="Helvetica"/>
          <w:sz w:val="24"/>
          <w:szCs w:val="24"/>
        </w:rPr>
        <w:t>4</w:t>
      </w:r>
      <w:r w:rsidRPr="00220C73">
        <w:rPr>
          <w:rFonts w:ascii="Helvetica" w:hAnsi="Helvetica" w:cs="Helvetica"/>
          <w:sz w:val="24"/>
          <w:szCs w:val="24"/>
        </w:rPr>
        <w:t xml:space="preserve"> shows </w:t>
      </w:r>
      <w:commentRangeStart w:id="106"/>
      <w:r w:rsidRPr="00220C73">
        <w:rPr>
          <w:rFonts w:ascii="Helvetica" w:hAnsi="Helvetica" w:cs="Helvetica"/>
          <w:sz w:val="24"/>
          <w:szCs w:val="24"/>
        </w:rPr>
        <w:t>the frequencies and summary statistics for the NCDS. Overall,</w:t>
      </w:r>
      <w:r w:rsidR="0095687E" w:rsidRPr="00220C73">
        <w:rPr>
          <w:rFonts w:ascii="Helvetica" w:hAnsi="Helvetica" w:cs="Helvetica"/>
          <w:sz w:val="24"/>
          <w:szCs w:val="24"/>
        </w:rPr>
        <w:t xml:space="preserve"> </w:t>
      </w:r>
      <w:r w:rsidR="009071CF" w:rsidRPr="00220C73">
        <w:rPr>
          <w:rFonts w:ascii="Helvetica" w:hAnsi="Helvetica" w:cs="Helvetica"/>
          <w:sz w:val="24"/>
          <w:szCs w:val="24"/>
        </w:rPr>
        <w:t>38.17</w:t>
      </w:r>
      <w:r w:rsidRPr="00220C73">
        <w:rPr>
          <w:rFonts w:ascii="Helvetica" w:hAnsi="Helvetica" w:cs="Helvetica"/>
          <w:sz w:val="24"/>
          <w:szCs w:val="24"/>
        </w:rPr>
        <w:t xml:space="preserve"> per cent of our sample </w:t>
      </w:r>
      <w:commentRangeEnd w:id="106"/>
      <w:r w:rsidR="0024532F" w:rsidRPr="00220C73">
        <w:rPr>
          <w:rStyle w:val="CommentReference"/>
          <w:rFonts w:ascii="Helvetica" w:hAnsi="Helvetica" w:cs="Helvetica"/>
          <w:sz w:val="24"/>
          <w:szCs w:val="24"/>
        </w:rPr>
        <w:commentReference w:id="106"/>
      </w:r>
      <w:r w:rsidRPr="00220C73">
        <w:rPr>
          <w:rFonts w:ascii="Helvetica" w:hAnsi="Helvetica" w:cs="Helvetica"/>
          <w:sz w:val="24"/>
          <w:szCs w:val="24"/>
        </w:rPr>
        <w:t xml:space="preserve">is in full-time employment. Whilst </w:t>
      </w:r>
      <w:r w:rsidR="0095687E" w:rsidRPr="00220C73">
        <w:rPr>
          <w:rFonts w:ascii="Helvetica" w:hAnsi="Helvetica" w:cs="Helvetica"/>
          <w:sz w:val="24"/>
          <w:szCs w:val="24"/>
        </w:rPr>
        <w:t>3</w:t>
      </w:r>
      <w:r w:rsidR="009071CF" w:rsidRPr="00220C73">
        <w:rPr>
          <w:rFonts w:ascii="Helvetica" w:hAnsi="Helvetica" w:cs="Helvetica"/>
          <w:sz w:val="24"/>
          <w:szCs w:val="24"/>
        </w:rPr>
        <w:t>0.42</w:t>
      </w:r>
      <w:r w:rsidRPr="00220C73">
        <w:rPr>
          <w:rFonts w:ascii="Helvetica" w:hAnsi="Helvetica" w:cs="Helvetica"/>
          <w:sz w:val="24"/>
          <w:szCs w:val="24"/>
        </w:rPr>
        <w:t xml:space="preserve"> per cent remain in school </w:t>
      </w:r>
      <w:r w:rsidR="009071CF" w:rsidRPr="00220C73">
        <w:rPr>
          <w:rFonts w:ascii="Helvetica" w:hAnsi="Helvetica" w:cs="Helvetica"/>
          <w:sz w:val="24"/>
          <w:szCs w:val="24"/>
        </w:rPr>
        <w:t>8.82</w:t>
      </w:r>
      <w:r w:rsidRPr="00220C73">
        <w:rPr>
          <w:rFonts w:ascii="Helvetica" w:hAnsi="Helvetica" w:cs="Helvetica"/>
          <w:sz w:val="24"/>
          <w:szCs w:val="24"/>
        </w:rPr>
        <w:t xml:space="preserve"> per cent moved on to full-time post school education. Unemployment and being out of the labour force makes up </w:t>
      </w:r>
      <w:r w:rsidR="009071CF" w:rsidRPr="00220C73">
        <w:rPr>
          <w:rFonts w:ascii="Helvetica" w:hAnsi="Helvetica" w:cs="Helvetica"/>
          <w:sz w:val="24"/>
          <w:szCs w:val="24"/>
        </w:rPr>
        <w:t>3.10</w:t>
      </w:r>
      <w:r w:rsidRPr="00220C73">
        <w:rPr>
          <w:rFonts w:ascii="Helvetica" w:hAnsi="Helvetica" w:cs="Helvetica"/>
          <w:sz w:val="24"/>
          <w:szCs w:val="24"/>
        </w:rPr>
        <w:t xml:space="preserve">. Finally, </w:t>
      </w:r>
      <w:r w:rsidR="0095687E" w:rsidRPr="00220C73">
        <w:rPr>
          <w:rFonts w:ascii="Helvetica" w:hAnsi="Helvetica" w:cs="Helvetica"/>
          <w:sz w:val="24"/>
          <w:szCs w:val="24"/>
        </w:rPr>
        <w:t>19.</w:t>
      </w:r>
      <w:r w:rsidR="009071CF" w:rsidRPr="00220C73">
        <w:rPr>
          <w:rFonts w:ascii="Helvetica" w:hAnsi="Helvetica" w:cs="Helvetica"/>
          <w:sz w:val="24"/>
          <w:szCs w:val="24"/>
        </w:rPr>
        <w:t>48</w:t>
      </w:r>
      <w:r w:rsidRPr="00220C73">
        <w:rPr>
          <w:rFonts w:ascii="Helvetica" w:hAnsi="Helvetica" w:cs="Helvetica"/>
          <w:sz w:val="24"/>
          <w:szCs w:val="24"/>
        </w:rPr>
        <w:t xml:space="preserve"> per cent of the sample are in some kind of training or apprenticeship scheme. </w:t>
      </w:r>
    </w:p>
    <w:p w14:paraId="1E3751DE" w14:textId="14D186E3" w:rsidR="002162EC" w:rsidRPr="00220C73" w:rsidRDefault="00996C6F" w:rsidP="00996C6F">
      <w:pPr>
        <w:rPr>
          <w:rFonts w:ascii="Helvetica" w:hAnsi="Helvetica" w:cs="Helvetica"/>
          <w:sz w:val="24"/>
          <w:szCs w:val="24"/>
        </w:rPr>
      </w:pPr>
      <w:r w:rsidRPr="00220C73">
        <w:rPr>
          <w:rFonts w:ascii="Helvetica" w:hAnsi="Helvetica" w:cs="Helvetica"/>
          <w:sz w:val="24"/>
          <w:szCs w:val="24"/>
        </w:rPr>
        <w:t xml:space="preserve">Educational attainment and sex are two key factors during this time period that are of particular interest. Table </w:t>
      </w:r>
      <w:r w:rsidR="00EC0788" w:rsidRPr="00220C73">
        <w:rPr>
          <w:rFonts w:ascii="Helvetica" w:hAnsi="Helvetica" w:cs="Helvetica"/>
          <w:sz w:val="24"/>
          <w:szCs w:val="24"/>
        </w:rPr>
        <w:t>1.</w:t>
      </w:r>
      <w:r w:rsidR="0095687E" w:rsidRPr="00220C73">
        <w:rPr>
          <w:rFonts w:ascii="Helvetica" w:hAnsi="Helvetica" w:cs="Helvetica"/>
          <w:sz w:val="24"/>
          <w:szCs w:val="24"/>
        </w:rPr>
        <w:t>5</w:t>
      </w:r>
      <w:r w:rsidR="00EC0788" w:rsidRPr="00220C73">
        <w:rPr>
          <w:rFonts w:ascii="Helvetica" w:hAnsi="Helvetica" w:cs="Helvetica"/>
          <w:sz w:val="24"/>
          <w:szCs w:val="24"/>
        </w:rPr>
        <w:t>-1.</w:t>
      </w:r>
      <w:r w:rsidR="0095687E" w:rsidRPr="00220C73">
        <w:rPr>
          <w:rFonts w:ascii="Helvetica" w:hAnsi="Helvetica" w:cs="Helvetica"/>
          <w:sz w:val="24"/>
          <w:szCs w:val="24"/>
        </w:rPr>
        <w:t>7</w:t>
      </w:r>
      <w:r w:rsidRPr="00220C73">
        <w:rPr>
          <w:rFonts w:ascii="Helvetica" w:hAnsi="Helvetica" w:cs="Helvetica"/>
          <w:sz w:val="24"/>
          <w:szCs w:val="24"/>
        </w:rPr>
        <w:t xml:space="preserve"> breaks down economic activity by Sex and Educational Attainment. There is a substantive </w:t>
      </w:r>
      <w:commentRangeStart w:id="107"/>
      <w:r w:rsidRPr="00220C73">
        <w:rPr>
          <w:rFonts w:ascii="Helvetica" w:hAnsi="Helvetica" w:cs="Helvetica"/>
          <w:sz w:val="24"/>
          <w:szCs w:val="24"/>
        </w:rPr>
        <w:t xml:space="preserve">difference for both men and women in fulltime employment by </w:t>
      </w:r>
      <w:r w:rsidR="00EC0788" w:rsidRPr="00220C73">
        <w:rPr>
          <w:rFonts w:ascii="Helvetica" w:hAnsi="Helvetica" w:cs="Helvetica"/>
          <w:sz w:val="24"/>
          <w:szCs w:val="24"/>
        </w:rPr>
        <w:t>whether</w:t>
      </w:r>
      <w:r w:rsidRPr="00220C73">
        <w:rPr>
          <w:rFonts w:ascii="Helvetica" w:hAnsi="Helvetica" w:cs="Helvetica"/>
          <w:sz w:val="24"/>
          <w:szCs w:val="24"/>
        </w:rPr>
        <w:t xml:space="preserve"> they attained less than five O-levels or not. </w:t>
      </w:r>
      <w:r w:rsidR="00F04C86" w:rsidRPr="00220C73">
        <w:rPr>
          <w:rFonts w:ascii="Helvetica" w:hAnsi="Helvetica" w:cs="Helvetica"/>
          <w:sz w:val="24"/>
          <w:szCs w:val="24"/>
        </w:rPr>
        <w:t>20.24</w:t>
      </w:r>
      <w:r w:rsidRPr="00220C73">
        <w:rPr>
          <w:rFonts w:ascii="Helvetica" w:hAnsi="Helvetica" w:cs="Helvetica"/>
          <w:sz w:val="24"/>
          <w:szCs w:val="24"/>
        </w:rPr>
        <w:t xml:space="preserve"> per cent compared to 2.2</w:t>
      </w:r>
      <w:r w:rsidR="00F04C86" w:rsidRPr="00220C73">
        <w:rPr>
          <w:rFonts w:ascii="Helvetica" w:hAnsi="Helvetica" w:cs="Helvetica"/>
          <w:sz w:val="24"/>
          <w:szCs w:val="24"/>
        </w:rPr>
        <w:t>8</w:t>
      </w:r>
      <w:r w:rsidRPr="00220C73">
        <w:rPr>
          <w:rFonts w:ascii="Helvetica" w:hAnsi="Helvetica" w:cs="Helvetica"/>
          <w:sz w:val="24"/>
          <w:szCs w:val="24"/>
        </w:rPr>
        <w:t xml:space="preserve"> per cent of females were in full-time work.</w:t>
      </w:r>
      <w:r w:rsidR="00F04C86" w:rsidRPr="00220C73">
        <w:rPr>
          <w:rFonts w:ascii="Helvetica" w:hAnsi="Helvetica" w:cs="Helvetica"/>
          <w:sz w:val="24"/>
          <w:szCs w:val="24"/>
        </w:rPr>
        <w:t xml:space="preserve"> 12.97</w:t>
      </w:r>
      <w:r w:rsidRPr="00220C73">
        <w:rPr>
          <w:rFonts w:ascii="Helvetica" w:hAnsi="Helvetica" w:cs="Helvetica"/>
          <w:sz w:val="24"/>
          <w:szCs w:val="24"/>
        </w:rPr>
        <w:t xml:space="preserve"> per cent compared to </w:t>
      </w:r>
      <w:r w:rsidR="00F04C86" w:rsidRPr="00220C73">
        <w:rPr>
          <w:rFonts w:ascii="Helvetica" w:hAnsi="Helvetica" w:cs="Helvetica"/>
          <w:sz w:val="24"/>
          <w:szCs w:val="24"/>
        </w:rPr>
        <w:t>1.27</w:t>
      </w:r>
      <w:r w:rsidRPr="00220C73">
        <w:rPr>
          <w:rFonts w:ascii="Helvetica" w:hAnsi="Helvetica" w:cs="Helvetica"/>
          <w:sz w:val="24"/>
          <w:szCs w:val="24"/>
        </w:rPr>
        <w:t xml:space="preserve"> per cent of males were in full-time work</w:t>
      </w:r>
      <w:commentRangeEnd w:id="107"/>
      <w:r w:rsidR="002162EC" w:rsidRPr="00220C73">
        <w:rPr>
          <w:rStyle w:val="CommentReference"/>
          <w:rFonts w:ascii="Helvetica" w:hAnsi="Helvetica" w:cs="Helvetica"/>
          <w:sz w:val="24"/>
          <w:szCs w:val="24"/>
        </w:rPr>
        <w:commentReference w:id="107"/>
      </w:r>
      <w:r w:rsidRPr="00220C73">
        <w:rPr>
          <w:rFonts w:ascii="Helvetica" w:hAnsi="Helvetica" w:cs="Helvetica"/>
          <w:sz w:val="24"/>
          <w:szCs w:val="24"/>
        </w:rPr>
        <w:t xml:space="preserve">. </w:t>
      </w:r>
      <w:r w:rsidR="00F04C86" w:rsidRPr="00220C73">
        <w:rPr>
          <w:rFonts w:ascii="Helvetica" w:hAnsi="Helvetica" w:cs="Helvetica"/>
          <w:sz w:val="24"/>
          <w:szCs w:val="24"/>
        </w:rPr>
        <w:t>M</w:t>
      </w:r>
      <w:r w:rsidRPr="00220C73">
        <w:rPr>
          <w:rFonts w:ascii="Helvetica" w:hAnsi="Helvetica" w:cs="Helvetica"/>
          <w:sz w:val="24"/>
          <w:szCs w:val="24"/>
        </w:rPr>
        <w:t xml:space="preserve">ore women who achieved less than five O-levels appear to be in full-time employment compared to men, by </w:t>
      </w:r>
      <w:r w:rsidR="00F04C86" w:rsidRPr="00220C73">
        <w:rPr>
          <w:rFonts w:ascii="Helvetica" w:hAnsi="Helvetica" w:cs="Helvetica"/>
          <w:sz w:val="24"/>
          <w:szCs w:val="24"/>
        </w:rPr>
        <w:t>over 7</w:t>
      </w:r>
      <w:r w:rsidRPr="00220C73">
        <w:rPr>
          <w:rFonts w:ascii="Helvetica" w:hAnsi="Helvetica" w:cs="Helvetica"/>
          <w:sz w:val="24"/>
          <w:szCs w:val="24"/>
        </w:rPr>
        <w:t xml:space="preserve"> per cent. </w:t>
      </w:r>
    </w:p>
    <w:p w14:paraId="6D56F612" w14:textId="45306411" w:rsidR="002162EC"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re are negligible differences between men and women when it came to school as their main economic activity across educational attainment. Those that received less than </w:t>
      </w:r>
      <w:r w:rsidR="00F04C86" w:rsidRPr="00220C73">
        <w:rPr>
          <w:rFonts w:ascii="Helvetica" w:hAnsi="Helvetica" w:cs="Helvetica"/>
          <w:sz w:val="24"/>
          <w:szCs w:val="24"/>
        </w:rPr>
        <w:t>five</w:t>
      </w:r>
      <w:r w:rsidRPr="00220C73">
        <w:rPr>
          <w:rFonts w:ascii="Helvetica" w:hAnsi="Helvetica" w:cs="Helvetica"/>
          <w:sz w:val="24"/>
          <w:szCs w:val="24"/>
        </w:rPr>
        <w:t xml:space="preserve"> O-levels made up 5.</w:t>
      </w:r>
      <w:r w:rsidR="00F04C86" w:rsidRPr="00220C73">
        <w:rPr>
          <w:rFonts w:ascii="Helvetica" w:hAnsi="Helvetica" w:cs="Helvetica"/>
          <w:sz w:val="24"/>
          <w:szCs w:val="24"/>
        </w:rPr>
        <w:t>21</w:t>
      </w:r>
      <w:r w:rsidRPr="00220C73">
        <w:rPr>
          <w:rFonts w:ascii="Helvetica" w:hAnsi="Helvetica" w:cs="Helvetica"/>
          <w:sz w:val="24"/>
          <w:szCs w:val="24"/>
        </w:rPr>
        <w:t xml:space="preserve"> per cent of main economic activity for that grouping compared to </w:t>
      </w:r>
      <w:r w:rsidR="00F04C86" w:rsidRPr="00220C73">
        <w:rPr>
          <w:rFonts w:ascii="Helvetica" w:hAnsi="Helvetica" w:cs="Helvetica"/>
          <w:sz w:val="24"/>
          <w:szCs w:val="24"/>
        </w:rPr>
        <w:t>26</w:t>
      </w:r>
      <w:r w:rsidRPr="00220C73">
        <w:rPr>
          <w:rFonts w:ascii="Helvetica" w:hAnsi="Helvetica" w:cs="Helvetica"/>
          <w:sz w:val="24"/>
          <w:szCs w:val="24"/>
        </w:rPr>
        <w:t>.</w:t>
      </w:r>
      <w:r w:rsidR="00F04C86" w:rsidRPr="00220C73">
        <w:rPr>
          <w:rFonts w:ascii="Helvetica" w:hAnsi="Helvetica" w:cs="Helvetica"/>
          <w:sz w:val="24"/>
          <w:szCs w:val="24"/>
        </w:rPr>
        <w:t>41</w:t>
      </w:r>
      <w:r w:rsidRPr="00220C73">
        <w:rPr>
          <w:rFonts w:ascii="Helvetica" w:hAnsi="Helvetica" w:cs="Helvetica"/>
          <w:sz w:val="24"/>
          <w:szCs w:val="24"/>
        </w:rPr>
        <w:t xml:space="preserve"> per cent of main economic activity for the</w:t>
      </w:r>
      <w:r w:rsidR="00F04C86" w:rsidRPr="00220C73">
        <w:rPr>
          <w:rFonts w:ascii="Helvetica" w:hAnsi="Helvetica" w:cs="Helvetica"/>
          <w:sz w:val="24"/>
          <w:szCs w:val="24"/>
        </w:rPr>
        <w:t xml:space="preserve"> greater than five</w:t>
      </w:r>
      <w:r w:rsidRPr="00220C73">
        <w:rPr>
          <w:rFonts w:ascii="Helvetica" w:hAnsi="Helvetica" w:cs="Helvetica"/>
          <w:sz w:val="24"/>
          <w:szCs w:val="24"/>
        </w:rPr>
        <w:t xml:space="preserve"> O-level group. </w:t>
      </w:r>
    </w:p>
    <w:p w14:paraId="59CF6A8C" w14:textId="7EF2AC3C"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A final thing to note, whilst there is a small difference between men and women in the </w:t>
      </w:r>
      <w:r w:rsidR="00F04C86" w:rsidRPr="00220C73">
        <w:rPr>
          <w:rFonts w:ascii="Helvetica" w:hAnsi="Helvetica" w:cs="Helvetica"/>
          <w:sz w:val="24"/>
          <w:szCs w:val="24"/>
        </w:rPr>
        <w:t>greater than five</w:t>
      </w:r>
      <w:r w:rsidRPr="00220C73">
        <w:rPr>
          <w:rFonts w:ascii="Helvetica" w:hAnsi="Helvetica" w:cs="Helvetica"/>
          <w:sz w:val="24"/>
          <w:szCs w:val="24"/>
        </w:rPr>
        <w:t xml:space="preserve"> O-level group for being in training/apprenticeships, only 2.</w:t>
      </w:r>
      <w:r w:rsidR="00F04C86" w:rsidRPr="00220C73">
        <w:rPr>
          <w:rFonts w:ascii="Helvetica" w:hAnsi="Helvetica" w:cs="Helvetica"/>
          <w:sz w:val="24"/>
          <w:szCs w:val="24"/>
        </w:rPr>
        <w:t>82</w:t>
      </w:r>
      <w:r w:rsidRPr="00220C73">
        <w:rPr>
          <w:rFonts w:ascii="Helvetica" w:hAnsi="Helvetica" w:cs="Helvetica"/>
          <w:sz w:val="24"/>
          <w:szCs w:val="24"/>
        </w:rPr>
        <w:t xml:space="preserve"> per cent of women compared to </w:t>
      </w:r>
      <w:r w:rsidR="00F04C86" w:rsidRPr="00220C73">
        <w:rPr>
          <w:rFonts w:ascii="Helvetica" w:hAnsi="Helvetica" w:cs="Helvetica"/>
          <w:sz w:val="24"/>
          <w:szCs w:val="24"/>
        </w:rPr>
        <w:t>14</w:t>
      </w:r>
      <w:r w:rsidRPr="00220C73">
        <w:rPr>
          <w:rFonts w:ascii="Helvetica" w:hAnsi="Helvetica" w:cs="Helvetica"/>
          <w:sz w:val="24"/>
          <w:szCs w:val="24"/>
        </w:rPr>
        <w:t>.</w:t>
      </w:r>
      <w:r w:rsidR="00F04C86" w:rsidRPr="00220C73">
        <w:rPr>
          <w:rFonts w:ascii="Helvetica" w:hAnsi="Helvetica" w:cs="Helvetica"/>
          <w:sz w:val="24"/>
          <w:szCs w:val="24"/>
        </w:rPr>
        <w:t>12</w:t>
      </w:r>
      <w:r w:rsidRPr="00220C73">
        <w:rPr>
          <w:rFonts w:ascii="Helvetica" w:hAnsi="Helvetica" w:cs="Helvetica"/>
          <w:sz w:val="24"/>
          <w:szCs w:val="24"/>
        </w:rPr>
        <w:t xml:space="preserve"> per cent of men in the less than five O-level grouping are in training/apprenticeships as their main economic activity. These descriptive statistics demonstrate that descriptively, there are differences in economic activity across educational attainment and sex that will be investigated for further analyses. </w:t>
      </w:r>
    </w:p>
    <w:p w14:paraId="79938D5A" w14:textId="48D81A2C" w:rsidR="00996C6F" w:rsidRPr="00220C73" w:rsidRDefault="00996C6F" w:rsidP="00996C6F">
      <w:pPr>
        <w:rPr>
          <w:rFonts w:ascii="Helvetica" w:hAnsi="Helvetica" w:cs="Helvetica"/>
          <w:sz w:val="24"/>
          <w:szCs w:val="24"/>
        </w:rPr>
      </w:pPr>
    </w:p>
    <w:p w14:paraId="2570E792" w14:textId="77777777" w:rsidR="00CB38A1" w:rsidRPr="00220C73" w:rsidRDefault="00CB38A1" w:rsidP="00996C6F">
      <w:pPr>
        <w:rPr>
          <w:ins w:id="108" w:author="Scott Oatley" w:date="2023-04-01T11:43:00Z"/>
          <w:rFonts w:ascii="Helvetica" w:hAnsi="Helvetica" w:cs="Helvetica"/>
          <w:sz w:val="24"/>
          <w:szCs w:val="24"/>
        </w:rPr>
      </w:pPr>
    </w:p>
    <w:tbl>
      <w:tblPr>
        <w:tblStyle w:val="GridTable2"/>
        <w:tblW w:w="0" w:type="auto"/>
        <w:jc w:val="center"/>
        <w:tblLook w:val="04A0" w:firstRow="1" w:lastRow="0" w:firstColumn="1" w:lastColumn="0" w:noHBand="0" w:noVBand="1"/>
      </w:tblPr>
      <w:tblGrid>
        <w:gridCol w:w="7179"/>
        <w:gridCol w:w="817"/>
        <w:gridCol w:w="1030"/>
      </w:tblGrid>
      <w:tr w:rsidR="000E60F3" w:rsidRPr="00220C73" w14:paraId="38DE5DAD" w14:textId="77777777" w:rsidTr="008446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Pr>
          <w:p w14:paraId="3075F901" w14:textId="2DAF9BEB" w:rsidR="000E60F3" w:rsidRPr="00220C73" w:rsidRDefault="000E60F3" w:rsidP="00DC2FFC">
            <w:pPr>
              <w:rPr>
                <w:rFonts w:ascii="Helvetica" w:hAnsi="Helvetica" w:cs="Helvetica"/>
                <w:sz w:val="24"/>
                <w:szCs w:val="24"/>
              </w:rPr>
            </w:pPr>
            <w:r w:rsidRPr="00220C73">
              <w:rPr>
                <w:rFonts w:ascii="Helvetica" w:hAnsi="Helvetica" w:cs="Helvetica"/>
                <w:sz w:val="24"/>
                <w:szCs w:val="24"/>
              </w:rPr>
              <w:t>Table 1</w:t>
            </w:r>
            <w:r w:rsidR="002020E2">
              <w:rPr>
                <w:rFonts w:ascii="Helvetica" w:hAnsi="Helvetica" w:cs="Helvetica"/>
                <w:sz w:val="24"/>
                <w:szCs w:val="24"/>
              </w:rPr>
              <w:t>.5</w:t>
            </w:r>
            <w:r w:rsidRPr="00220C73">
              <w:rPr>
                <w:rFonts w:ascii="Helvetica" w:hAnsi="Helvetica" w:cs="Helvetica"/>
                <w:sz w:val="24"/>
                <w:szCs w:val="24"/>
              </w:rPr>
              <w:t>: Descriptive Statistics for Economic Activity</w:t>
            </w:r>
          </w:p>
        </w:tc>
      </w:tr>
      <w:tr w:rsidR="000E60F3" w:rsidRPr="00220C73" w14:paraId="0E51C071"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5BC862C" w14:textId="77777777" w:rsidR="000E60F3" w:rsidRPr="00220C73" w:rsidRDefault="000E60F3" w:rsidP="00DC2FFC">
            <w:pPr>
              <w:rPr>
                <w:rFonts w:ascii="Helvetica" w:hAnsi="Helvetica" w:cs="Helvetica"/>
                <w:sz w:val="24"/>
                <w:szCs w:val="24"/>
              </w:rPr>
            </w:pPr>
          </w:p>
        </w:tc>
        <w:tc>
          <w:tcPr>
            <w:tcW w:w="0" w:type="auto"/>
          </w:tcPr>
          <w:p w14:paraId="6C741508"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w:t>
            </w:r>
          </w:p>
        </w:tc>
        <w:tc>
          <w:tcPr>
            <w:tcW w:w="0" w:type="auto"/>
          </w:tcPr>
          <w:p w14:paraId="3C57C5F3"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0E60F3" w:rsidRPr="00220C73" w14:paraId="1B3D0C38"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505543" w14:textId="6739E28F" w:rsidR="000E60F3" w:rsidRPr="00220C73" w:rsidRDefault="000E60F3" w:rsidP="00DC2FFC">
            <w:pPr>
              <w:rPr>
                <w:rFonts w:ascii="Helvetica" w:hAnsi="Helvetica" w:cs="Helvetica"/>
                <w:sz w:val="24"/>
                <w:szCs w:val="24"/>
              </w:rPr>
            </w:pPr>
            <w:r w:rsidRPr="00220C73">
              <w:rPr>
                <w:rFonts w:ascii="Helvetica" w:hAnsi="Helvetica" w:cs="Helvetica"/>
                <w:sz w:val="24"/>
                <w:szCs w:val="24"/>
              </w:rPr>
              <w:t>Economic Activity</w:t>
            </w:r>
          </w:p>
        </w:tc>
        <w:tc>
          <w:tcPr>
            <w:tcW w:w="0" w:type="auto"/>
          </w:tcPr>
          <w:p w14:paraId="31E3DD9B"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DB95D4D"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0E60F3" w:rsidRPr="00220C73" w14:paraId="38FF9F00"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00A917F"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Employment</w:t>
            </w:r>
          </w:p>
        </w:tc>
        <w:tc>
          <w:tcPr>
            <w:tcW w:w="0" w:type="auto"/>
          </w:tcPr>
          <w:p w14:paraId="007C5DC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225</w:t>
            </w:r>
          </w:p>
        </w:tc>
        <w:tc>
          <w:tcPr>
            <w:tcW w:w="0" w:type="auto"/>
          </w:tcPr>
          <w:p w14:paraId="3E255376"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8.17%</w:t>
            </w:r>
          </w:p>
        </w:tc>
      </w:tr>
      <w:tr w:rsidR="000E60F3" w:rsidRPr="00220C73" w14:paraId="0464E85C"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838CBB"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Post-Schooling Education</w:t>
            </w:r>
          </w:p>
        </w:tc>
        <w:tc>
          <w:tcPr>
            <w:tcW w:w="0" w:type="auto"/>
          </w:tcPr>
          <w:p w14:paraId="6EBAB194"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745</w:t>
            </w:r>
          </w:p>
        </w:tc>
        <w:tc>
          <w:tcPr>
            <w:tcW w:w="0" w:type="auto"/>
          </w:tcPr>
          <w:p w14:paraId="0B3B7E32"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82%</w:t>
            </w:r>
          </w:p>
        </w:tc>
      </w:tr>
      <w:tr w:rsidR="000E60F3" w:rsidRPr="00220C73" w14:paraId="34B9D850"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E32BAA2"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School</w:t>
            </w:r>
          </w:p>
        </w:tc>
        <w:tc>
          <w:tcPr>
            <w:tcW w:w="0" w:type="auto"/>
          </w:tcPr>
          <w:p w14:paraId="6B2EAEF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570</w:t>
            </w:r>
          </w:p>
        </w:tc>
        <w:tc>
          <w:tcPr>
            <w:tcW w:w="0" w:type="auto"/>
          </w:tcPr>
          <w:p w14:paraId="78FA4870"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0.42%</w:t>
            </w:r>
          </w:p>
        </w:tc>
      </w:tr>
      <w:tr w:rsidR="000E60F3" w:rsidRPr="00220C73" w14:paraId="6FC61402"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8AC56FE"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Training/Apprenticeships</w:t>
            </w:r>
          </w:p>
        </w:tc>
        <w:tc>
          <w:tcPr>
            <w:tcW w:w="0" w:type="auto"/>
          </w:tcPr>
          <w:p w14:paraId="6692379F"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46</w:t>
            </w:r>
          </w:p>
        </w:tc>
        <w:tc>
          <w:tcPr>
            <w:tcW w:w="0" w:type="auto"/>
          </w:tcPr>
          <w:p w14:paraId="126CB771"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48%</w:t>
            </w:r>
          </w:p>
        </w:tc>
      </w:tr>
      <w:tr w:rsidR="000E60F3" w:rsidRPr="00220C73" w14:paraId="57CF4CF1"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CFA8624"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Unemployment and OLF</w:t>
            </w:r>
          </w:p>
        </w:tc>
        <w:tc>
          <w:tcPr>
            <w:tcW w:w="0" w:type="auto"/>
          </w:tcPr>
          <w:p w14:paraId="51F8DED4"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62</w:t>
            </w:r>
          </w:p>
        </w:tc>
        <w:tc>
          <w:tcPr>
            <w:tcW w:w="0" w:type="auto"/>
          </w:tcPr>
          <w:p w14:paraId="53895D5B"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10%</w:t>
            </w:r>
          </w:p>
        </w:tc>
      </w:tr>
      <w:tr w:rsidR="000E60F3" w:rsidRPr="00220C73" w14:paraId="647AFE4E"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6C78E12" w14:textId="145C118B" w:rsidR="000E60F3" w:rsidRPr="00220C73" w:rsidRDefault="000E60F3" w:rsidP="00DC2FFC">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70A21E2E"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66CBC28"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0E60F3" w:rsidRPr="00220C73" w14:paraId="30B3D9CF"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7AE3E1"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lt;5 O-Levels</w:t>
            </w:r>
          </w:p>
        </w:tc>
        <w:tc>
          <w:tcPr>
            <w:tcW w:w="0" w:type="auto"/>
          </w:tcPr>
          <w:p w14:paraId="4E851E02"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5,447</w:t>
            </w:r>
          </w:p>
        </w:tc>
        <w:tc>
          <w:tcPr>
            <w:tcW w:w="0" w:type="auto"/>
          </w:tcPr>
          <w:p w14:paraId="63DD0273"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64.48%</w:t>
            </w:r>
          </w:p>
        </w:tc>
      </w:tr>
      <w:tr w:rsidR="000E60F3" w:rsidRPr="00220C73" w14:paraId="53DEAABE"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EB7A07A"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gt;5 O-Levels</w:t>
            </w:r>
          </w:p>
        </w:tc>
        <w:tc>
          <w:tcPr>
            <w:tcW w:w="0" w:type="auto"/>
          </w:tcPr>
          <w:p w14:paraId="6594770F"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001</w:t>
            </w:r>
          </w:p>
        </w:tc>
        <w:tc>
          <w:tcPr>
            <w:tcW w:w="0" w:type="auto"/>
          </w:tcPr>
          <w:p w14:paraId="0BA85557"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52%</w:t>
            </w:r>
          </w:p>
        </w:tc>
      </w:tr>
      <w:tr w:rsidR="000E60F3" w:rsidRPr="00220C73" w14:paraId="4FFBFE34"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0492772" w14:textId="401BD246" w:rsidR="000E60F3" w:rsidRPr="00220C73" w:rsidRDefault="000E60F3" w:rsidP="00DC2FFC">
            <w:pPr>
              <w:rPr>
                <w:rFonts w:ascii="Helvetica" w:hAnsi="Helvetica" w:cs="Helvetica"/>
                <w:sz w:val="24"/>
                <w:szCs w:val="24"/>
              </w:rPr>
            </w:pPr>
            <w:r w:rsidRPr="00220C73">
              <w:rPr>
                <w:rFonts w:ascii="Helvetica" w:hAnsi="Helvetica" w:cs="Helvetica"/>
                <w:sz w:val="24"/>
                <w:szCs w:val="24"/>
              </w:rPr>
              <w:t>Sex</w:t>
            </w:r>
          </w:p>
        </w:tc>
        <w:tc>
          <w:tcPr>
            <w:tcW w:w="0" w:type="auto"/>
          </w:tcPr>
          <w:p w14:paraId="317B13E3"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9B6AC47"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0E60F3" w:rsidRPr="00220C73" w14:paraId="180E9B78"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53E5A3"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Female</w:t>
            </w:r>
          </w:p>
        </w:tc>
        <w:tc>
          <w:tcPr>
            <w:tcW w:w="0" w:type="auto"/>
          </w:tcPr>
          <w:p w14:paraId="5A9D6266"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35</w:t>
            </w:r>
          </w:p>
        </w:tc>
        <w:tc>
          <w:tcPr>
            <w:tcW w:w="0" w:type="auto"/>
          </w:tcPr>
          <w:p w14:paraId="62D4C822"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50.13%</w:t>
            </w:r>
          </w:p>
        </w:tc>
      </w:tr>
      <w:tr w:rsidR="000E60F3" w:rsidRPr="00220C73" w14:paraId="0B9834FA"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36EF947"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Male</w:t>
            </w:r>
          </w:p>
        </w:tc>
        <w:tc>
          <w:tcPr>
            <w:tcW w:w="0" w:type="auto"/>
          </w:tcPr>
          <w:p w14:paraId="535DD27D"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13</w:t>
            </w:r>
          </w:p>
        </w:tc>
        <w:tc>
          <w:tcPr>
            <w:tcW w:w="0" w:type="auto"/>
          </w:tcPr>
          <w:p w14:paraId="5160DA0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9.87%</w:t>
            </w:r>
          </w:p>
        </w:tc>
      </w:tr>
      <w:tr w:rsidR="000E60F3" w:rsidRPr="00220C73" w14:paraId="098757CF"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93521C6" w14:textId="35076C66" w:rsidR="000E60F3" w:rsidRPr="00220C73" w:rsidRDefault="000E60F3" w:rsidP="00DC2FFC">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365DA9A8"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2426E1E"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0E60F3" w:rsidRPr="00220C73" w14:paraId="689F6DA5"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404AAF"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457DF50A"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061</w:t>
            </w:r>
          </w:p>
        </w:tc>
        <w:tc>
          <w:tcPr>
            <w:tcW w:w="0" w:type="auto"/>
          </w:tcPr>
          <w:p w14:paraId="0C2E55D4"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8.07%</w:t>
            </w:r>
          </w:p>
        </w:tc>
      </w:tr>
      <w:tr w:rsidR="000E60F3" w:rsidRPr="00220C73" w14:paraId="5D305ED3"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73E45A8"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Don't Own Home</w:t>
            </w:r>
          </w:p>
        </w:tc>
        <w:tc>
          <w:tcPr>
            <w:tcW w:w="0" w:type="auto"/>
          </w:tcPr>
          <w:p w14:paraId="3B031B64"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387</w:t>
            </w:r>
          </w:p>
        </w:tc>
        <w:tc>
          <w:tcPr>
            <w:tcW w:w="0" w:type="auto"/>
          </w:tcPr>
          <w:p w14:paraId="013EB19C"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51.93%</w:t>
            </w:r>
          </w:p>
        </w:tc>
      </w:tr>
      <w:tr w:rsidR="000E60F3" w:rsidRPr="00220C73" w14:paraId="0E451D8F"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3B2A47D" w14:textId="5681A6D7" w:rsidR="000E60F3" w:rsidRPr="00220C73" w:rsidRDefault="000E60F3" w:rsidP="00DC2FFC">
            <w:pPr>
              <w:rPr>
                <w:rFonts w:ascii="Helvetica" w:hAnsi="Helvetica" w:cs="Helvetica"/>
                <w:sz w:val="24"/>
                <w:szCs w:val="24"/>
              </w:rPr>
            </w:pPr>
            <w:r w:rsidRPr="00220C73">
              <w:rPr>
                <w:rFonts w:ascii="Helvetica" w:hAnsi="Helvetica" w:cs="Helvetica"/>
                <w:sz w:val="24"/>
                <w:szCs w:val="24"/>
              </w:rPr>
              <w:t>NS-SEC</w:t>
            </w:r>
          </w:p>
        </w:tc>
        <w:tc>
          <w:tcPr>
            <w:tcW w:w="0" w:type="auto"/>
          </w:tcPr>
          <w:p w14:paraId="175D1A9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9D0E744"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0E60F3" w:rsidRPr="00220C73" w14:paraId="57CCF139"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C8BA21D" w14:textId="28564665"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Higher managerial, administrative and professional occupations</w:t>
            </w:r>
          </w:p>
        </w:tc>
        <w:tc>
          <w:tcPr>
            <w:tcW w:w="0" w:type="auto"/>
          </w:tcPr>
          <w:p w14:paraId="63D6D79F"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65</w:t>
            </w:r>
          </w:p>
        </w:tc>
        <w:tc>
          <w:tcPr>
            <w:tcW w:w="0" w:type="auto"/>
          </w:tcPr>
          <w:p w14:paraId="441AEB98"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16%</w:t>
            </w:r>
          </w:p>
        </w:tc>
      </w:tr>
      <w:tr w:rsidR="000E60F3" w:rsidRPr="00220C73" w14:paraId="1AB3B0C2"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C4EEABA"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Lower managerial, administrative and professional occupations</w:t>
            </w:r>
          </w:p>
        </w:tc>
        <w:tc>
          <w:tcPr>
            <w:tcW w:w="0" w:type="auto"/>
          </w:tcPr>
          <w:p w14:paraId="2A8FC54D"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86</w:t>
            </w:r>
          </w:p>
        </w:tc>
        <w:tc>
          <w:tcPr>
            <w:tcW w:w="0" w:type="auto"/>
          </w:tcPr>
          <w:p w14:paraId="6890EBD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04%</w:t>
            </w:r>
          </w:p>
        </w:tc>
      </w:tr>
      <w:tr w:rsidR="000E60F3" w:rsidRPr="00220C73" w14:paraId="64C7FCCB"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90B14E"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tcPr>
          <w:p w14:paraId="1BEEEB55"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3</w:t>
            </w:r>
          </w:p>
        </w:tc>
        <w:tc>
          <w:tcPr>
            <w:tcW w:w="0" w:type="auto"/>
          </w:tcPr>
          <w:p w14:paraId="37C6E83B"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5%</w:t>
            </w:r>
          </w:p>
        </w:tc>
      </w:tr>
      <w:tr w:rsidR="000E60F3" w:rsidRPr="00220C73" w14:paraId="70298530"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739DE05"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Small employers and own account workers</w:t>
            </w:r>
          </w:p>
        </w:tc>
        <w:tc>
          <w:tcPr>
            <w:tcW w:w="0" w:type="auto"/>
          </w:tcPr>
          <w:p w14:paraId="320763B2"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51</w:t>
            </w:r>
          </w:p>
        </w:tc>
        <w:tc>
          <w:tcPr>
            <w:tcW w:w="0" w:type="auto"/>
          </w:tcPr>
          <w:p w14:paraId="6088837F"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07%</w:t>
            </w:r>
          </w:p>
        </w:tc>
      </w:tr>
      <w:tr w:rsidR="000E60F3" w:rsidRPr="00220C73" w14:paraId="14CC33D7"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E76B6B"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Lower supervisory and technical occupations</w:t>
            </w:r>
          </w:p>
        </w:tc>
        <w:tc>
          <w:tcPr>
            <w:tcW w:w="0" w:type="auto"/>
          </w:tcPr>
          <w:p w14:paraId="6010876A"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72</w:t>
            </w:r>
          </w:p>
        </w:tc>
        <w:tc>
          <w:tcPr>
            <w:tcW w:w="0" w:type="auto"/>
          </w:tcPr>
          <w:p w14:paraId="7527D967"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24%</w:t>
            </w:r>
          </w:p>
        </w:tc>
      </w:tr>
      <w:tr w:rsidR="000E60F3" w:rsidRPr="00220C73" w14:paraId="4CA9EACC"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8ED7679"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0" w:type="auto"/>
          </w:tcPr>
          <w:p w14:paraId="48E70913"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85</w:t>
            </w:r>
          </w:p>
        </w:tc>
        <w:tc>
          <w:tcPr>
            <w:tcW w:w="0" w:type="auto"/>
          </w:tcPr>
          <w:p w14:paraId="62540753"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8%</w:t>
            </w:r>
          </w:p>
        </w:tc>
      </w:tr>
      <w:tr w:rsidR="000E60F3" w:rsidRPr="00220C73" w14:paraId="03423472"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DA16050"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Routine occupations</w:t>
            </w:r>
          </w:p>
        </w:tc>
        <w:tc>
          <w:tcPr>
            <w:tcW w:w="0" w:type="auto"/>
          </w:tcPr>
          <w:p w14:paraId="22F8AC7D"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16</w:t>
            </w:r>
          </w:p>
        </w:tc>
        <w:tc>
          <w:tcPr>
            <w:tcW w:w="0" w:type="auto"/>
          </w:tcPr>
          <w:p w14:paraId="38FDFF91"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86%</w:t>
            </w:r>
          </w:p>
        </w:tc>
      </w:tr>
      <w:tr w:rsidR="000E60F3" w:rsidRPr="00220C73" w14:paraId="73E9B7A1"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DE2B9EE" w14:textId="1BCFA1C2" w:rsidR="000E60F3" w:rsidRPr="00220C73" w:rsidRDefault="000E60F3" w:rsidP="00DC2FFC">
            <w:pPr>
              <w:rPr>
                <w:rFonts w:ascii="Helvetica" w:hAnsi="Helvetica" w:cs="Helvetica"/>
                <w:sz w:val="24"/>
                <w:szCs w:val="24"/>
              </w:rPr>
            </w:pPr>
            <w:r w:rsidRPr="00220C73">
              <w:rPr>
                <w:rFonts w:ascii="Helvetica" w:hAnsi="Helvetica" w:cs="Helvetica"/>
                <w:sz w:val="24"/>
                <w:szCs w:val="24"/>
              </w:rPr>
              <w:t>RGSC</w:t>
            </w:r>
          </w:p>
        </w:tc>
        <w:tc>
          <w:tcPr>
            <w:tcW w:w="0" w:type="auto"/>
          </w:tcPr>
          <w:p w14:paraId="1E03A20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C6AAFDF"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0E60F3" w:rsidRPr="00220C73" w14:paraId="0E2C7D02"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368F7A"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Professional</w:t>
            </w:r>
          </w:p>
        </w:tc>
        <w:tc>
          <w:tcPr>
            <w:tcW w:w="0" w:type="auto"/>
          </w:tcPr>
          <w:p w14:paraId="102B1C0E"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62</w:t>
            </w:r>
          </w:p>
        </w:tc>
        <w:tc>
          <w:tcPr>
            <w:tcW w:w="0" w:type="auto"/>
          </w:tcPr>
          <w:p w14:paraId="60E00BAB"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9%</w:t>
            </w:r>
          </w:p>
        </w:tc>
      </w:tr>
      <w:tr w:rsidR="000E60F3" w:rsidRPr="00220C73" w14:paraId="26FB7776"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BC4800E"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Managerial and Technical</w:t>
            </w:r>
          </w:p>
        </w:tc>
        <w:tc>
          <w:tcPr>
            <w:tcW w:w="0" w:type="auto"/>
          </w:tcPr>
          <w:p w14:paraId="1C717A1F"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38</w:t>
            </w:r>
          </w:p>
        </w:tc>
        <w:tc>
          <w:tcPr>
            <w:tcW w:w="0" w:type="auto"/>
          </w:tcPr>
          <w:p w14:paraId="4866B35B"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57%</w:t>
            </w:r>
          </w:p>
        </w:tc>
      </w:tr>
      <w:tr w:rsidR="000E60F3" w:rsidRPr="00220C73" w14:paraId="5930E037"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822B5B3"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Skilled non-manual</w:t>
            </w:r>
          </w:p>
        </w:tc>
        <w:tc>
          <w:tcPr>
            <w:tcW w:w="0" w:type="auto"/>
          </w:tcPr>
          <w:p w14:paraId="06A1409D"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24</w:t>
            </w:r>
          </w:p>
        </w:tc>
        <w:tc>
          <w:tcPr>
            <w:tcW w:w="0" w:type="auto"/>
          </w:tcPr>
          <w:p w14:paraId="73387D6E"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94%</w:t>
            </w:r>
          </w:p>
        </w:tc>
      </w:tr>
      <w:tr w:rsidR="000E60F3" w:rsidRPr="00220C73" w14:paraId="158815D7"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316968A"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Skilled manual</w:t>
            </w:r>
          </w:p>
        </w:tc>
        <w:tc>
          <w:tcPr>
            <w:tcW w:w="0" w:type="auto"/>
          </w:tcPr>
          <w:p w14:paraId="549A0FF0"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01</w:t>
            </w:r>
          </w:p>
        </w:tc>
        <w:tc>
          <w:tcPr>
            <w:tcW w:w="0" w:type="auto"/>
          </w:tcPr>
          <w:p w14:paraId="356241EE"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1.44%</w:t>
            </w:r>
          </w:p>
        </w:tc>
      </w:tr>
      <w:tr w:rsidR="000E60F3" w:rsidRPr="00220C73" w14:paraId="0BDCC21C"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0BA8C6F"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Partly skilled</w:t>
            </w:r>
          </w:p>
        </w:tc>
        <w:tc>
          <w:tcPr>
            <w:tcW w:w="0" w:type="auto"/>
          </w:tcPr>
          <w:p w14:paraId="2FAA4210"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05</w:t>
            </w:r>
          </w:p>
        </w:tc>
        <w:tc>
          <w:tcPr>
            <w:tcW w:w="0" w:type="auto"/>
          </w:tcPr>
          <w:p w14:paraId="31B51B15"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26%</w:t>
            </w:r>
          </w:p>
        </w:tc>
      </w:tr>
      <w:tr w:rsidR="000E60F3" w:rsidRPr="00220C73" w14:paraId="2C0056DC"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F0F589B" w14:textId="77777777" w:rsidR="000E60F3" w:rsidRPr="00220C73" w:rsidRDefault="000E60F3" w:rsidP="00DC2FFC">
            <w:pPr>
              <w:rPr>
                <w:rFonts w:ascii="Helvetica" w:hAnsi="Helvetica" w:cs="Helvetica"/>
                <w:i/>
                <w:iCs/>
                <w:sz w:val="24"/>
                <w:szCs w:val="24"/>
              </w:rPr>
            </w:pPr>
            <w:r w:rsidRPr="00220C73">
              <w:rPr>
                <w:rFonts w:ascii="Helvetica" w:hAnsi="Helvetica" w:cs="Helvetica"/>
                <w:i/>
                <w:iCs/>
                <w:sz w:val="24"/>
                <w:szCs w:val="24"/>
              </w:rPr>
              <w:t xml:space="preserve">  Unskilled</w:t>
            </w:r>
          </w:p>
        </w:tc>
        <w:tc>
          <w:tcPr>
            <w:tcW w:w="0" w:type="auto"/>
          </w:tcPr>
          <w:p w14:paraId="7AC70121"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718</w:t>
            </w:r>
          </w:p>
        </w:tc>
        <w:tc>
          <w:tcPr>
            <w:tcW w:w="0" w:type="auto"/>
          </w:tcPr>
          <w:p w14:paraId="3F83527D"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50%</w:t>
            </w:r>
          </w:p>
        </w:tc>
      </w:tr>
      <w:tr w:rsidR="000E60F3" w:rsidRPr="00220C73" w14:paraId="5496989F"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410FA69" w14:textId="77777777" w:rsidR="000E60F3" w:rsidRPr="00220C73" w:rsidRDefault="000E60F3" w:rsidP="00DC2FFC">
            <w:pPr>
              <w:rPr>
                <w:rFonts w:ascii="Helvetica" w:hAnsi="Helvetica" w:cs="Helvetica"/>
                <w:sz w:val="24"/>
                <w:szCs w:val="24"/>
              </w:rPr>
            </w:pPr>
          </w:p>
        </w:tc>
        <w:tc>
          <w:tcPr>
            <w:tcW w:w="0" w:type="auto"/>
          </w:tcPr>
          <w:p w14:paraId="3A63425F"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CF60125"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0E60F3" w:rsidRPr="00220C73" w14:paraId="1F402252"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69DDBC" w14:textId="77777777" w:rsidR="000E60F3" w:rsidRPr="00220C73" w:rsidRDefault="000E60F3" w:rsidP="00DC2FFC">
            <w:pPr>
              <w:rPr>
                <w:rFonts w:ascii="Helvetica" w:hAnsi="Helvetica" w:cs="Helvetica"/>
                <w:sz w:val="24"/>
                <w:szCs w:val="24"/>
              </w:rPr>
            </w:pPr>
          </w:p>
        </w:tc>
        <w:tc>
          <w:tcPr>
            <w:tcW w:w="0" w:type="auto"/>
          </w:tcPr>
          <w:p w14:paraId="686C4432"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ean</w:t>
            </w:r>
          </w:p>
        </w:tc>
        <w:tc>
          <w:tcPr>
            <w:tcW w:w="0" w:type="auto"/>
          </w:tcPr>
          <w:p w14:paraId="1C811645"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D</w:t>
            </w:r>
          </w:p>
        </w:tc>
      </w:tr>
      <w:tr w:rsidR="000E60F3" w:rsidRPr="00220C73" w14:paraId="2E0F7BFC"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7161AD" w14:textId="2BC54809" w:rsidR="000E60F3" w:rsidRPr="00220C73" w:rsidRDefault="000E60F3" w:rsidP="00DC2FFC">
            <w:pPr>
              <w:rPr>
                <w:rFonts w:ascii="Helvetica" w:hAnsi="Helvetica" w:cs="Helvetica"/>
                <w:sz w:val="24"/>
                <w:szCs w:val="24"/>
              </w:rPr>
            </w:pPr>
            <w:r w:rsidRPr="00220C73">
              <w:rPr>
                <w:rFonts w:ascii="Helvetica" w:hAnsi="Helvetica" w:cs="Helvetica"/>
                <w:sz w:val="24"/>
                <w:szCs w:val="24"/>
              </w:rPr>
              <w:t>CAMSIS</w:t>
            </w:r>
          </w:p>
        </w:tc>
        <w:tc>
          <w:tcPr>
            <w:tcW w:w="0" w:type="auto"/>
          </w:tcPr>
          <w:p w14:paraId="6ABD2B65"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44</w:t>
            </w:r>
          </w:p>
        </w:tc>
        <w:tc>
          <w:tcPr>
            <w:tcW w:w="0" w:type="auto"/>
          </w:tcPr>
          <w:p w14:paraId="7636C423"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8</w:t>
            </w:r>
          </w:p>
        </w:tc>
      </w:tr>
      <w:tr w:rsidR="000E60F3" w:rsidRPr="00220C73" w14:paraId="6F137933"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3144366" w14:textId="77777777" w:rsidR="000E60F3" w:rsidRPr="00220C73" w:rsidRDefault="000E60F3" w:rsidP="00DC2FFC">
            <w:pPr>
              <w:rPr>
                <w:rFonts w:ascii="Helvetica" w:hAnsi="Helvetica" w:cs="Helvetica"/>
                <w:sz w:val="24"/>
                <w:szCs w:val="24"/>
              </w:rPr>
            </w:pPr>
          </w:p>
        </w:tc>
        <w:tc>
          <w:tcPr>
            <w:tcW w:w="0" w:type="auto"/>
          </w:tcPr>
          <w:p w14:paraId="5B6A5328"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904FABA" w14:textId="77777777" w:rsidR="000E60F3" w:rsidRPr="00220C73" w:rsidRDefault="000E60F3" w:rsidP="008446E3">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0E60F3" w:rsidRPr="00220C73" w14:paraId="499A59A5" w14:textId="77777777" w:rsidTr="008446E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1D8C3E"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n</w:t>
            </w:r>
          </w:p>
        </w:tc>
        <w:tc>
          <w:tcPr>
            <w:tcW w:w="0" w:type="auto"/>
          </w:tcPr>
          <w:p w14:paraId="5D9A03F5"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896BB3F" w14:textId="77777777" w:rsidR="000E60F3" w:rsidRPr="00220C73" w:rsidRDefault="000E60F3" w:rsidP="008446E3">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r>
      <w:tr w:rsidR="000E60F3" w:rsidRPr="00220C73" w14:paraId="317F4735" w14:textId="77777777" w:rsidTr="008446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3"/>
          </w:tcPr>
          <w:p w14:paraId="416DEF39"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Data Source: NCDS</w:t>
            </w:r>
          </w:p>
        </w:tc>
      </w:tr>
    </w:tbl>
    <w:p w14:paraId="548D45BB" w14:textId="24C91077" w:rsidR="000E60F3" w:rsidRPr="00220C73" w:rsidRDefault="000E60F3" w:rsidP="00996C6F">
      <w:pPr>
        <w:rPr>
          <w:rFonts w:ascii="Helvetica" w:hAnsi="Helvetica" w:cs="Helvetica"/>
          <w:sz w:val="24"/>
          <w:szCs w:val="24"/>
        </w:rPr>
      </w:pPr>
    </w:p>
    <w:p w14:paraId="2CA2BAD8" w14:textId="77777777" w:rsidR="00996C6F" w:rsidRPr="00220C73" w:rsidRDefault="00996C6F" w:rsidP="00996C6F">
      <w:pPr>
        <w:pStyle w:val="Caption"/>
        <w:keepNext/>
        <w:rPr>
          <w:rFonts w:ascii="Helvetica" w:hAnsi="Helvetica" w:cs="Helvetica"/>
          <w:color w:val="auto"/>
          <w:sz w:val="24"/>
          <w:szCs w:val="24"/>
        </w:rPr>
      </w:pPr>
    </w:p>
    <w:p w14:paraId="79E6C1C3" w14:textId="0749DDAC" w:rsidR="00996C6F" w:rsidRPr="00220C73" w:rsidRDefault="00996C6F" w:rsidP="00F04C86">
      <w:pPr>
        <w:pStyle w:val="Caption"/>
        <w:keepNext/>
        <w:rPr>
          <w:rFonts w:ascii="Helvetica" w:hAnsi="Helvetica" w:cs="Helvetica"/>
          <w:color w:val="auto"/>
          <w:sz w:val="24"/>
          <w:szCs w:val="24"/>
        </w:rPr>
      </w:pPr>
      <w:r w:rsidRPr="00220C73">
        <w:rPr>
          <w:rFonts w:ascii="Helvetica" w:hAnsi="Helvetica" w:cs="Helvetica"/>
          <w:color w:val="auto"/>
          <w:sz w:val="24"/>
          <w:szCs w:val="24"/>
          <w:highlight w:val="yellow"/>
        </w:rPr>
        <w:t>Table 1.</w:t>
      </w:r>
      <w:r w:rsidR="002020E2">
        <w:rPr>
          <w:rFonts w:ascii="Helvetica" w:hAnsi="Helvetica" w:cs="Helvetica"/>
          <w:color w:val="auto"/>
          <w:sz w:val="24"/>
          <w:szCs w:val="24"/>
          <w:highlight w:val="yellow"/>
        </w:rPr>
        <w:t>6</w:t>
      </w:r>
      <w:r w:rsidRPr="00220C73">
        <w:rPr>
          <w:rFonts w:ascii="Helvetica" w:hAnsi="Helvetica" w:cs="Helvetica"/>
          <w:color w:val="auto"/>
          <w:sz w:val="24"/>
          <w:szCs w:val="24"/>
          <w:highlight w:val="yellow"/>
        </w:rPr>
        <w:t xml:space="preserve"> Descriptive Statistics for Economic Activity by Sex and &lt;5 O-levels, unweighted</w:t>
      </w:r>
    </w:p>
    <w:tbl>
      <w:tblPr>
        <w:tblStyle w:val="GridTable2"/>
        <w:tblW w:w="0" w:type="auto"/>
        <w:tblLook w:val="04A0" w:firstRow="1" w:lastRow="0" w:firstColumn="1" w:lastColumn="0" w:noHBand="0" w:noVBand="1"/>
      </w:tblPr>
      <w:tblGrid>
        <w:gridCol w:w="3336"/>
        <w:gridCol w:w="1017"/>
        <w:gridCol w:w="817"/>
        <w:gridCol w:w="817"/>
      </w:tblGrid>
      <w:tr w:rsidR="000E60F3" w:rsidRPr="00220C73" w14:paraId="41DF21B8" w14:textId="77777777" w:rsidTr="000E60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CB2C93F" w14:textId="08003BA8" w:rsidR="000E60F3" w:rsidRPr="00220C73" w:rsidRDefault="000E60F3" w:rsidP="00DC2FFC">
            <w:pPr>
              <w:rPr>
                <w:rFonts w:ascii="Helvetica" w:hAnsi="Helvetica" w:cs="Helvetica"/>
                <w:sz w:val="24"/>
                <w:szCs w:val="24"/>
              </w:rPr>
            </w:pPr>
            <w:r w:rsidRPr="00220C73">
              <w:rPr>
                <w:rFonts w:ascii="Helvetica" w:hAnsi="Helvetica" w:cs="Helvetica"/>
                <w:sz w:val="24"/>
                <w:szCs w:val="24"/>
              </w:rPr>
              <w:t>Less than five O-Levels</w:t>
            </w:r>
            <w:r w:rsidR="00E81E09" w:rsidRPr="00220C73">
              <w:rPr>
                <w:rFonts w:ascii="Helvetica" w:hAnsi="Helvetica" w:cs="Helvetica"/>
                <w:sz w:val="24"/>
                <w:szCs w:val="24"/>
              </w:rPr>
              <w:t xml:space="preserve"> (%)</w:t>
            </w:r>
          </w:p>
        </w:tc>
      </w:tr>
      <w:tr w:rsidR="000E60F3" w:rsidRPr="00220C73" w14:paraId="1B18BDBD" w14:textId="77777777" w:rsidTr="000E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1D73A6" w14:textId="77777777" w:rsidR="000E60F3" w:rsidRPr="00220C73" w:rsidRDefault="000E60F3" w:rsidP="00DC2FFC">
            <w:pPr>
              <w:rPr>
                <w:rFonts w:ascii="Helvetica" w:hAnsi="Helvetica" w:cs="Helvetica"/>
                <w:sz w:val="24"/>
                <w:szCs w:val="24"/>
              </w:rPr>
            </w:pPr>
          </w:p>
        </w:tc>
        <w:tc>
          <w:tcPr>
            <w:tcW w:w="0" w:type="auto"/>
            <w:gridSpan w:val="3"/>
          </w:tcPr>
          <w:p w14:paraId="0CEA7F0D" w14:textId="6D7ED2F5" w:rsidR="000E60F3" w:rsidRPr="00220C73" w:rsidRDefault="000E60F3" w:rsidP="00DC2FF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ex</w:t>
            </w:r>
          </w:p>
        </w:tc>
      </w:tr>
      <w:tr w:rsidR="000E60F3" w:rsidRPr="00220C73" w14:paraId="159BB0B0" w14:textId="77777777" w:rsidTr="000E60F3">
        <w:tc>
          <w:tcPr>
            <w:cnfStyle w:val="001000000000" w:firstRow="0" w:lastRow="0" w:firstColumn="1" w:lastColumn="0" w:oddVBand="0" w:evenVBand="0" w:oddHBand="0" w:evenHBand="0" w:firstRowFirstColumn="0" w:firstRowLastColumn="0" w:lastRowFirstColumn="0" w:lastRowLastColumn="0"/>
            <w:tcW w:w="0" w:type="auto"/>
          </w:tcPr>
          <w:p w14:paraId="1F33AEFD" w14:textId="77777777" w:rsidR="000E60F3" w:rsidRPr="00220C73" w:rsidRDefault="000E60F3" w:rsidP="00DC2FFC">
            <w:pPr>
              <w:rPr>
                <w:rFonts w:ascii="Helvetica" w:hAnsi="Helvetica" w:cs="Helvetica"/>
                <w:sz w:val="24"/>
                <w:szCs w:val="24"/>
              </w:rPr>
            </w:pPr>
          </w:p>
        </w:tc>
        <w:tc>
          <w:tcPr>
            <w:tcW w:w="0" w:type="auto"/>
          </w:tcPr>
          <w:p w14:paraId="1CCCE3A6"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Female</w:t>
            </w:r>
          </w:p>
        </w:tc>
        <w:tc>
          <w:tcPr>
            <w:tcW w:w="0" w:type="auto"/>
          </w:tcPr>
          <w:p w14:paraId="7B461292"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ale</w:t>
            </w:r>
          </w:p>
        </w:tc>
        <w:tc>
          <w:tcPr>
            <w:tcW w:w="0" w:type="auto"/>
          </w:tcPr>
          <w:p w14:paraId="4A435EE1" w14:textId="19D60BC6"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Total</w:t>
            </w:r>
          </w:p>
        </w:tc>
      </w:tr>
      <w:tr w:rsidR="00220C73" w:rsidRPr="00220C73" w14:paraId="0F2D8DB5" w14:textId="77777777" w:rsidTr="000E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D60657" w14:textId="53FFCC1C" w:rsidR="000E60F3" w:rsidRPr="00220C73" w:rsidRDefault="000E60F3" w:rsidP="00DC2FFC">
            <w:pPr>
              <w:rPr>
                <w:rFonts w:ascii="Helvetica" w:hAnsi="Helvetica" w:cs="Helvetica"/>
                <w:sz w:val="24"/>
                <w:szCs w:val="24"/>
              </w:rPr>
            </w:pPr>
            <w:r w:rsidRPr="00220C73">
              <w:rPr>
                <w:rFonts w:ascii="Helvetica" w:hAnsi="Helvetica" w:cs="Helvetica"/>
                <w:sz w:val="24"/>
                <w:szCs w:val="24"/>
              </w:rPr>
              <w:t>Economic Activity</w:t>
            </w:r>
          </w:p>
        </w:tc>
        <w:tc>
          <w:tcPr>
            <w:tcW w:w="0" w:type="auto"/>
          </w:tcPr>
          <w:p w14:paraId="7DBDE622" w14:textId="77777777" w:rsidR="000E60F3" w:rsidRPr="00220C73" w:rsidRDefault="000E60F3"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9329ED5" w14:textId="77777777" w:rsidR="000E60F3" w:rsidRPr="00220C73" w:rsidRDefault="000E60F3"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6045495" w14:textId="77777777" w:rsidR="000E60F3" w:rsidRPr="00220C73" w:rsidRDefault="000E60F3"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0E60F3" w:rsidRPr="00220C73" w14:paraId="069558E3" w14:textId="77777777" w:rsidTr="000E60F3">
        <w:tc>
          <w:tcPr>
            <w:cnfStyle w:val="001000000000" w:firstRow="0" w:lastRow="0" w:firstColumn="1" w:lastColumn="0" w:oddVBand="0" w:evenVBand="0" w:oddHBand="0" w:evenHBand="0" w:firstRowFirstColumn="0" w:firstRowLastColumn="0" w:lastRowFirstColumn="0" w:lastRowLastColumn="0"/>
            <w:tcW w:w="0" w:type="auto"/>
          </w:tcPr>
          <w:p w14:paraId="61A2075C"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Employment</w:t>
            </w:r>
          </w:p>
        </w:tc>
        <w:tc>
          <w:tcPr>
            <w:tcW w:w="0" w:type="auto"/>
          </w:tcPr>
          <w:p w14:paraId="20012D84"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94</w:t>
            </w:r>
          </w:p>
        </w:tc>
        <w:tc>
          <w:tcPr>
            <w:tcW w:w="0" w:type="auto"/>
          </w:tcPr>
          <w:p w14:paraId="683BD34E"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74</w:t>
            </w:r>
          </w:p>
        </w:tc>
        <w:tc>
          <w:tcPr>
            <w:tcW w:w="0" w:type="auto"/>
          </w:tcPr>
          <w:p w14:paraId="5A263392"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4.68</w:t>
            </w:r>
          </w:p>
        </w:tc>
      </w:tr>
      <w:tr w:rsidR="00220C73" w:rsidRPr="00220C73" w14:paraId="4C7E4A74" w14:textId="77777777" w:rsidTr="000E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7F9EB5"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Post-Schooling Education</w:t>
            </w:r>
          </w:p>
        </w:tc>
        <w:tc>
          <w:tcPr>
            <w:tcW w:w="0" w:type="auto"/>
          </w:tcPr>
          <w:p w14:paraId="7CF85FF7"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7</w:t>
            </w:r>
          </w:p>
        </w:tc>
        <w:tc>
          <w:tcPr>
            <w:tcW w:w="0" w:type="auto"/>
          </w:tcPr>
          <w:p w14:paraId="5F867B3E"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1</w:t>
            </w:r>
          </w:p>
        </w:tc>
        <w:tc>
          <w:tcPr>
            <w:tcW w:w="0" w:type="auto"/>
          </w:tcPr>
          <w:p w14:paraId="4532E4BF"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78</w:t>
            </w:r>
          </w:p>
        </w:tc>
      </w:tr>
      <w:tr w:rsidR="000E60F3" w:rsidRPr="00220C73" w14:paraId="2FA74009" w14:textId="77777777" w:rsidTr="000E60F3">
        <w:tc>
          <w:tcPr>
            <w:cnfStyle w:val="001000000000" w:firstRow="0" w:lastRow="0" w:firstColumn="1" w:lastColumn="0" w:oddVBand="0" w:evenVBand="0" w:oddHBand="0" w:evenHBand="0" w:firstRowFirstColumn="0" w:firstRowLastColumn="0" w:lastRowFirstColumn="0" w:lastRowLastColumn="0"/>
            <w:tcW w:w="0" w:type="auto"/>
          </w:tcPr>
          <w:p w14:paraId="23FB2087"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School</w:t>
            </w:r>
          </w:p>
        </w:tc>
        <w:tc>
          <w:tcPr>
            <w:tcW w:w="0" w:type="auto"/>
          </w:tcPr>
          <w:p w14:paraId="741BB375"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65</w:t>
            </w:r>
          </w:p>
        </w:tc>
        <w:tc>
          <w:tcPr>
            <w:tcW w:w="0" w:type="auto"/>
          </w:tcPr>
          <w:p w14:paraId="65C0763B"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53</w:t>
            </w:r>
          </w:p>
        </w:tc>
        <w:tc>
          <w:tcPr>
            <w:tcW w:w="0" w:type="auto"/>
          </w:tcPr>
          <w:p w14:paraId="23849079"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5.18</w:t>
            </w:r>
          </w:p>
        </w:tc>
      </w:tr>
      <w:tr w:rsidR="00220C73" w:rsidRPr="00220C73" w14:paraId="40D7E8B4" w14:textId="77777777" w:rsidTr="000E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505716"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Training/Apprenticeships</w:t>
            </w:r>
          </w:p>
        </w:tc>
        <w:tc>
          <w:tcPr>
            <w:tcW w:w="0" w:type="auto"/>
          </w:tcPr>
          <w:p w14:paraId="2B29BB37"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97</w:t>
            </w:r>
          </w:p>
        </w:tc>
        <w:tc>
          <w:tcPr>
            <w:tcW w:w="0" w:type="auto"/>
          </w:tcPr>
          <w:p w14:paraId="7AFFE6BF"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94</w:t>
            </w:r>
          </w:p>
        </w:tc>
        <w:tc>
          <w:tcPr>
            <w:tcW w:w="0" w:type="auto"/>
          </w:tcPr>
          <w:p w14:paraId="46442F50"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92</w:t>
            </w:r>
          </w:p>
        </w:tc>
      </w:tr>
      <w:tr w:rsidR="000E60F3" w:rsidRPr="00220C73" w14:paraId="10A2F55C" w14:textId="77777777" w:rsidTr="000E60F3">
        <w:tc>
          <w:tcPr>
            <w:cnfStyle w:val="001000000000" w:firstRow="0" w:lastRow="0" w:firstColumn="1" w:lastColumn="0" w:oddVBand="0" w:evenVBand="0" w:oddHBand="0" w:evenHBand="0" w:firstRowFirstColumn="0" w:firstRowLastColumn="0" w:lastRowFirstColumn="0" w:lastRowLastColumn="0"/>
            <w:tcW w:w="0" w:type="auto"/>
          </w:tcPr>
          <w:p w14:paraId="360716A9" w14:textId="77777777"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Unemployment and OLF</w:t>
            </w:r>
          </w:p>
        </w:tc>
        <w:tc>
          <w:tcPr>
            <w:tcW w:w="0" w:type="auto"/>
          </w:tcPr>
          <w:p w14:paraId="48FD1FFE"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2</w:t>
            </w:r>
          </w:p>
        </w:tc>
        <w:tc>
          <w:tcPr>
            <w:tcW w:w="0" w:type="auto"/>
          </w:tcPr>
          <w:p w14:paraId="31C141DE"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0</w:t>
            </w:r>
          </w:p>
        </w:tc>
        <w:tc>
          <w:tcPr>
            <w:tcW w:w="0" w:type="auto"/>
          </w:tcPr>
          <w:p w14:paraId="5E08BF62" w14:textId="77777777" w:rsidR="000E60F3" w:rsidRPr="00220C73" w:rsidRDefault="000E60F3"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91</w:t>
            </w:r>
          </w:p>
        </w:tc>
      </w:tr>
      <w:tr w:rsidR="00220C73" w:rsidRPr="00220C73" w14:paraId="772AEF7B" w14:textId="77777777" w:rsidTr="000E60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AB8D55" w14:textId="120F1982" w:rsidR="000E60F3" w:rsidRPr="00220C73" w:rsidRDefault="000E60F3" w:rsidP="00DC2FFC">
            <w:pPr>
              <w:rPr>
                <w:rFonts w:ascii="Helvetica" w:hAnsi="Helvetica" w:cs="Helvetica"/>
                <w:sz w:val="24"/>
                <w:szCs w:val="24"/>
              </w:rPr>
            </w:pPr>
            <w:r w:rsidRPr="00220C73">
              <w:rPr>
                <w:rFonts w:ascii="Helvetica" w:hAnsi="Helvetica" w:cs="Helvetica"/>
                <w:sz w:val="24"/>
                <w:szCs w:val="24"/>
              </w:rPr>
              <w:t xml:space="preserve">  </w:t>
            </w:r>
            <w:r w:rsidR="00E81E09" w:rsidRPr="00220C73">
              <w:rPr>
                <w:rFonts w:ascii="Helvetica" w:hAnsi="Helvetica" w:cs="Helvetica"/>
                <w:sz w:val="24"/>
                <w:szCs w:val="24"/>
              </w:rPr>
              <w:t xml:space="preserve">Overall </w:t>
            </w:r>
            <w:r w:rsidRPr="00220C73">
              <w:rPr>
                <w:rFonts w:ascii="Helvetica" w:hAnsi="Helvetica" w:cs="Helvetica"/>
                <w:sz w:val="24"/>
                <w:szCs w:val="24"/>
              </w:rPr>
              <w:t>Total</w:t>
            </w:r>
          </w:p>
        </w:tc>
        <w:tc>
          <w:tcPr>
            <w:tcW w:w="0" w:type="auto"/>
          </w:tcPr>
          <w:p w14:paraId="0E59D797"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1.85</w:t>
            </w:r>
          </w:p>
        </w:tc>
        <w:tc>
          <w:tcPr>
            <w:tcW w:w="0" w:type="auto"/>
          </w:tcPr>
          <w:p w14:paraId="27B069F0"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2.62</w:t>
            </w:r>
          </w:p>
        </w:tc>
        <w:tc>
          <w:tcPr>
            <w:tcW w:w="0" w:type="auto"/>
          </w:tcPr>
          <w:p w14:paraId="35DCEADD" w14:textId="77777777" w:rsidR="000E60F3" w:rsidRPr="00220C73" w:rsidRDefault="000E60F3"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64.48</w:t>
            </w:r>
          </w:p>
        </w:tc>
      </w:tr>
    </w:tbl>
    <w:p w14:paraId="78406686" w14:textId="77777777" w:rsidR="00996C6F" w:rsidRPr="00220C73" w:rsidRDefault="00996C6F" w:rsidP="00996C6F">
      <w:pPr>
        <w:rPr>
          <w:rFonts w:ascii="Helvetica" w:hAnsi="Helvetica" w:cs="Helvetica"/>
          <w:sz w:val="24"/>
          <w:szCs w:val="24"/>
        </w:rPr>
      </w:pPr>
    </w:p>
    <w:p w14:paraId="59AA1CF6" w14:textId="5348FD87" w:rsidR="00996C6F" w:rsidRPr="00220C73" w:rsidRDefault="00996C6F" w:rsidP="00F04C86">
      <w:pPr>
        <w:pStyle w:val="Caption"/>
        <w:keepNext/>
        <w:rPr>
          <w:rFonts w:ascii="Helvetica" w:hAnsi="Helvetica" w:cs="Helvetica"/>
          <w:color w:val="auto"/>
          <w:sz w:val="24"/>
          <w:szCs w:val="24"/>
        </w:rPr>
      </w:pPr>
      <w:r w:rsidRPr="00220C73">
        <w:rPr>
          <w:rFonts w:ascii="Helvetica" w:hAnsi="Helvetica" w:cs="Helvetica"/>
          <w:color w:val="auto"/>
          <w:sz w:val="24"/>
          <w:szCs w:val="24"/>
          <w:highlight w:val="yellow"/>
        </w:rPr>
        <w:t>Table 1.</w:t>
      </w:r>
      <w:r w:rsidR="002020E2">
        <w:rPr>
          <w:rFonts w:ascii="Helvetica" w:hAnsi="Helvetica" w:cs="Helvetica"/>
          <w:color w:val="auto"/>
          <w:sz w:val="24"/>
          <w:szCs w:val="24"/>
          <w:highlight w:val="yellow"/>
        </w:rPr>
        <w:t>7</w:t>
      </w:r>
      <w:r w:rsidRPr="00220C73">
        <w:rPr>
          <w:rFonts w:ascii="Helvetica" w:hAnsi="Helvetica" w:cs="Helvetica"/>
          <w:color w:val="auto"/>
          <w:sz w:val="24"/>
          <w:szCs w:val="24"/>
          <w:highlight w:val="yellow"/>
        </w:rPr>
        <w:t xml:space="preserve"> Descriptive Statistics for Economic Activity by Sex and </w:t>
      </w:r>
      <w:commentRangeStart w:id="109"/>
      <w:r w:rsidRPr="00220C73">
        <w:rPr>
          <w:rFonts w:ascii="Helvetica" w:hAnsi="Helvetica" w:cs="Helvetica"/>
          <w:color w:val="auto"/>
          <w:sz w:val="24"/>
          <w:szCs w:val="24"/>
          <w:highlight w:val="yellow"/>
        </w:rPr>
        <w:t xml:space="preserve">=&gt;5 </w:t>
      </w:r>
      <w:commentRangeEnd w:id="109"/>
      <w:r w:rsidR="002162EC" w:rsidRPr="00220C73">
        <w:rPr>
          <w:rStyle w:val="CommentReference"/>
          <w:rFonts w:ascii="Helvetica" w:hAnsi="Helvetica" w:cs="Helvetica"/>
          <w:b w:val="0"/>
          <w:bCs w:val="0"/>
          <w:color w:val="auto"/>
          <w:sz w:val="24"/>
          <w:szCs w:val="24"/>
          <w:highlight w:val="yellow"/>
          <w:lang w:val="en-GB"/>
        </w:rPr>
        <w:commentReference w:id="109"/>
      </w:r>
      <w:r w:rsidRPr="00220C73">
        <w:rPr>
          <w:rFonts w:ascii="Helvetica" w:hAnsi="Helvetica" w:cs="Helvetica"/>
          <w:color w:val="auto"/>
          <w:sz w:val="24"/>
          <w:szCs w:val="24"/>
          <w:highlight w:val="yellow"/>
        </w:rPr>
        <w:t>O-levels, unweighted</w:t>
      </w:r>
    </w:p>
    <w:tbl>
      <w:tblPr>
        <w:tblStyle w:val="GridTable2"/>
        <w:tblW w:w="0" w:type="auto"/>
        <w:tblLook w:val="04A0" w:firstRow="1" w:lastRow="0" w:firstColumn="1" w:lastColumn="0" w:noHBand="0" w:noVBand="1"/>
      </w:tblPr>
      <w:tblGrid>
        <w:gridCol w:w="3336"/>
        <w:gridCol w:w="1017"/>
        <w:gridCol w:w="817"/>
        <w:gridCol w:w="817"/>
      </w:tblGrid>
      <w:tr w:rsidR="00E81E09" w:rsidRPr="00220C73" w14:paraId="31024282" w14:textId="77777777" w:rsidTr="00E81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48BA6004" w14:textId="0F1E82C7" w:rsidR="00E81E09" w:rsidRPr="00220C73" w:rsidRDefault="00E81E09" w:rsidP="00DC2FFC">
            <w:pPr>
              <w:rPr>
                <w:rFonts w:ascii="Helvetica" w:hAnsi="Helvetica" w:cs="Helvetica"/>
                <w:sz w:val="24"/>
                <w:szCs w:val="24"/>
              </w:rPr>
            </w:pPr>
            <w:r w:rsidRPr="00220C73">
              <w:rPr>
                <w:rFonts w:ascii="Helvetica" w:hAnsi="Helvetica" w:cs="Helvetica"/>
                <w:sz w:val="24"/>
                <w:szCs w:val="24"/>
              </w:rPr>
              <w:t>Five or more O-Levels (%)</w:t>
            </w:r>
          </w:p>
        </w:tc>
      </w:tr>
      <w:tr w:rsidR="00E81E09" w:rsidRPr="00220C73" w14:paraId="645646A5"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E52E3" w14:textId="77777777" w:rsidR="00E81E09" w:rsidRPr="00220C73" w:rsidRDefault="00E81E09" w:rsidP="00DC2FFC">
            <w:pPr>
              <w:rPr>
                <w:rFonts w:ascii="Helvetica" w:hAnsi="Helvetica" w:cs="Helvetica"/>
                <w:sz w:val="24"/>
                <w:szCs w:val="24"/>
              </w:rPr>
            </w:pPr>
          </w:p>
        </w:tc>
        <w:tc>
          <w:tcPr>
            <w:tcW w:w="0" w:type="auto"/>
            <w:gridSpan w:val="3"/>
          </w:tcPr>
          <w:p w14:paraId="267EAA41" w14:textId="5EA4A768" w:rsidR="00E81E09" w:rsidRPr="00220C73" w:rsidRDefault="00E81E09" w:rsidP="00DC2FF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ex</w:t>
            </w:r>
          </w:p>
        </w:tc>
      </w:tr>
      <w:tr w:rsidR="00E81E09" w:rsidRPr="00220C73" w14:paraId="6F925BE0"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5CE10946" w14:textId="77777777" w:rsidR="00E81E09" w:rsidRPr="00220C73" w:rsidRDefault="00E81E09" w:rsidP="00DC2FFC">
            <w:pPr>
              <w:rPr>
                <w:rFonts w:ascii="Helvetica" w:hAnsi="Helvetica" w:cs="Helvetica"/>
                <w:sz w:val="24"/>
                <w:szCs w:val="24"/>
              </w:rPr>
            </w:pPr>
          </w:p>
        </w:tc>
        <w:tc>
          <w:tcPr>
            <w:tcW w:w="0" w:type="auto"/>
          </w:tcPr>
          <w:p w14:paraId="402D9A65"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Female</w:t>
            </w:r>
          </w:p>
        </w:tc>
        <w:tc>
          <w:tcPr>
            <w:tcW w:w="0" w:type="auto"/>
          </w:tcPr>
          <w:p w14:paraId="3088F7F9"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ale</w:t>
            </w:r>
          </w:p>
        </w:tc>
        <w:tc>
          <w:tcPr>
            <w:tcW w:w="0" w:type="auto"/>
          </w:tcPr>
          <w:p w14:paraId="119DD8C9" w14:textId="73E5A1F9"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Total</w:t>
            </w:r>
          </w:p>
        </w:tc>
      </w:tr>
      <w:tr w:rsidR="00E81E09" w:rsidRPr="00220C73" w14:paraId="1B1D3306"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DB9DCE" w14:textId="252BC9D9" w:rsidR="00E81E09" w:rsidRPr="00220C73" w:rsidRDefault="00E81E09" w:rsidP="00DC2FFC">
            <w:pPr>
              <w:rPr>
                <w:rFonts w:ascii="Helvetica" w:hAnsi="Helvetica" w:cs="Helvetica"/>
                <w:sz w:val="24"/>
                <w:szCs w:val="24"/>
              </w:rPr>
            </w:pPr>
            <w:r w:rsidRPr="00220C73">
              <w:rPr>
                <w:rFonts w:ascii="Helvetica" w:hAnsi="Helvetica" w:cs="Helvetica"/>
                <w:sz w:val="24"/>
                <w:szCs w:val="24"/>
              </w:rPr>
              <w:t>Economic Activity</w:t>
            </w:r>
          </w:p>
        </w:tc>
        <w:tc>
          <w:tcPr>
            <w:tcW w:w="0" w:type="auto"/>
          </w:tcPr>
          <w:p w14:paraId="7041C45F"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61756DE"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86C3AEB"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81E09" w:rsidRPr="00220C73" w14:paraId="2E2E5B42"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4A3B2500"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Employment</w:t>
            </w:r>
          </w:p>
        </w:tc>
        <w:tc>
          <w:tcPr>
            <w:tcW w:w="0" w:type="auto"/>
          </w:tcPr>
          <w:p w14:paraId="5A075733"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4</w:t>
            </w:r>
          </w:p>
        </w:tc>
        <w:tc>
          <w:tcPr>
            <w:tcW w:w="0" w:type="auto"/>
          </w:tcPr>
          <w:p w14:paraId="66A93670"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5</w:t>
            </w:r>
          </w:p>
        </w:tc>
        <w:tc>
          <w:tcPr>
            <w:tcW w:w="0" w:type="auto"/>
          </w:tcPr>
          <w:p w14:paraId="049A4AA5"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49</w:t>
            </w:r>
          </w:p>
        </w:tc>
      </w:tr>
      <w:tr w:rsidR="00E81E09" w:rsidRPr="00220C73" w14:paraId="75655A5A"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6FB91C"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Post-Schooling Education</w:t>
            </w:r>
          </w:p>
        </w:tc>
        <w:tc>
          <w:tcPr>
            <w:tcW w:w="0" w:type="auto"/>
          </w:tcPr>
          <w:p w14:paraId="301D419D"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60</w:t>
            </w:r>
          </w:p>
        </w:tc>
        <w:tc>
          <w:tcPr>
            <w:tcW w:w="0" w:type="auto"/>
          </w:tcPr>
          <w:p w14:paraId="6D6AE0BA"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3</w:t>
            </w:r>
          </w:p>
        </w:tc>
        <w:tc>
          <w:tcPr>
            <w:tcW w:w="0" w:type="auto"/>
          </w:tcPr>
          <w:p w14:paraId="383C1E5B"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04</w:t>
            </w:r>
          </w:p>
        </w:tc>
      </w:tr>
      <w:tr w:rsidR="00E81E09" w:rsidRPr="00220C73" w14:paraId="61A3A099"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4C4831F8"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School</w:t>
            </w:r>
          </w:p>
        </w:tc>
        <w:tc>
          <w:tcPr>
            <w:tcW w:w="0" w:type="auto"/>
          </w:tcPr>
          <w:p w14:paraId="08B1D9EE"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65</w:t>
            </w:r>
          </w:p>
        </w:tc>
        <w:tc>
          <w:tcPr>
            <w:tcW w:w="0" w:type="auto"/>
          </w:tcPr>
          <w:p w14:paraId="2A0222FB"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58</w:t>
            </w:r>
          </w:p>
        </w:tc>
        <w:tc>
          <w:tcPr>
            <w:tcW w:w="0" w:type="auto"/>
          </w:tcPr>
          <w:p w14:paraId="2F04AE68"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5.24</w:t>
            </w:r>
          </w:p>
        </w:tc>
      </w:tr>
      <w:tr w:rsidR="00E81E09" w:rsidRPr="00220C73" w14:paraId="6DCB8A78"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54FF19"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Training/Apprenticeships</w:t>
            </w:r>
          </w:p>
        </w:tc>
        <w:tc>
          <w:tcPr>
            <w:tcW w:w="0" w:type="auto"/>
          </w:tcPr>
          <w:p w14:paraId="20CB430B"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3</w:t>
            </w:r>
          </w:p>
        </w:tc>
        <w:tc>
          <w:tcPr>
            <w:tcW w:w="0" w:type="auto"/>
          </w:tcPr>
          <w:p w14:paraId="30D7B21F"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4</w:t>
            </w:r>
          </w:p>
        </w:tc>
        <w:tc>
          <w:tcPr>
            <w:tcW w:w="0" w:type="auto"/>
          </w:tcPr>
          <w:p w14:paraId="5DD920C8"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57</w:t>
            </w:r>
          </w:p>
        </w:tc>
      </w:tr>
      <w:tr w:rsidR="00E81E09" w:rsidRPr="00220C73" w14:paraId="028E3ACA"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348C1A6D"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Unemployment and OLF</w:t>
            </w:r>
          </w:p>
        </w:tc>
        <w:tc>
          <w:tcPr>
            <w:tcW w:w="0" w:type="auto"/>
          </w:tcPr>
          <w:p w14:paraId="7DDE92BF"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5EB0B0B5"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0" w:type="auto"/>
          </w:tcPr>
          <w:p w14:paraId="3B77EB64"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9</w:t>
            </w:r>
          </w:p>
        </w:tc>
      </w:tr>
      <w:tr w:rsidR="00E81E09" w:rsidRPr="00220C73" w14:paraId="2CAF583B"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721A98" w14:textId="3EB8925E"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sz w:val="24"/>
                <w:szCs w:val="24"/>
              </w:rPr>
              <w:t xml:space="preserve">Overall </w:t>
            </w:r>
            <w:r w:rsidRPr="00220C73">
              <w:rPr>
                <w:rFonts w:ascii="Helvetica" w:hAnsi="Helvetica" w:cs="Helvetica"/>
                <w:sz w:val="24"/>
                <w:szCs w:val="24"/>
              </w:rPr>
              <w:t>Total</w:t>
            </w:r>
          </w:p>
        </w:tc>
        <w:tc>
          <w:tcPr>
            <w:tcW w:w="0" w:type="auto"/>
          </w:tcPr>
          <w:p w14:paraId="25731071"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28</w:t>
            </w:r>
          </w:p>
        </w:tc>
        <w:tc>
          <w:tcPr>
            <w:tcW w:w="0" w:type="auto"/>
          </w:tcPr>
          <w:p w14:paraId="4A4A73A6"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25</w:t>
            </w:r>
          </w:p>
        </w:tc>
        <w:tc>
          <w:tcPr>
            <w:tcW w:w="0" w:type="auto"/>
          </w:tcPr>
          <w:p w14:paraId="254394C7"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52</w:t>
            </w:r>
          </w:p>
        </w:tc>
      </w:tr>
    </w:tbl>
    <w:p w14:paraId="6CD91BEC" w14:textId="77777777" w:rsidR="00996C6F" w:rsidRPr="00220C73" w:rsidRDefault="00996C6F" w:rsidP="00996C6F">
      <w:pPr>
        <w:rPr>
          <w:rFonts w:ascii="Helvetica" w:hAnsi="Helvetica" w:cs="Helvetica"/>
          <w:sz w:val="24"/>
          <w:szCs w:val="24"/>
        </w:rPr>
      </w:pPr>
    </w:p>
    <w:p w14:paraId="601113FC" w14:textId="6BB81C73" w:rsidR="00996C6F" w:rsidRPr="00220C73" w:rsidRDefault="00996C6F" w:rsidP="00F04C86">
      <w:pPr>
        <w:pStyle w:val="Caption"/>
        <w:keepNext/>
        <w:rPr>
          <w:rFonts w:ascii="Helvetica" w:hAnsi="Helvetica" w:cs="Helvetica"/>
          <w:color w:val="auto"/>
          <w:sz w:val="24"/>
          <w:szCs w:val="24"/>
        </w:rPr>
      </w:pPr>
      <w:r w:rsidRPr="00220C73">
        <w:rPr>
          <w:rFonts w:ascii="Helvetica" w:hAnsi="Helvetica" w:cs="Helvetica"/>
          <w:color w:val="auto"/>
          <w:sz w:val="24"/>
          <w:szCs w:val="24"/>
          <w:highlight w:val="yellow"/>
        </w:rPr>
        <w:t>Table 1.</w:t>
      </w:r>
      <w:r w:rsidR="002020E2">
        <w:rPr>
          <w:rFonts w:ascii="Helvetica" w:hAnsi="Helvetica" w:cs="Helvetica"/>
          <w:color w:val="auto"/>
          <w:sz w:val="24"/>
          <w:szCs w:val="24"/>
          <w:highlight w:val="yellow"/>
        </w:rPr>
        <w:t>8</w:t>
      </w:r>
      <w:r w:rsidRPr="00220C73">
        <w:rPr>
          <w:rFonts w:ascii="Helvetica" w:hAnsi="Helvetica" w:cs="Helvetica"/>
          <w:color w:val="auto"/>
          <w:sz w:val="24"/>
          <w:szCs w:val="24"/>
          <w:highlight w:val="yellow"/>
        </w:rPr>
        <w:t xml:space="preserve"> Descriptive Statistics for Economic Activity by Sex and Total O-levels, unweighted</w:t>
      </w:r>
    </w:p>
    <w:tbl>
      <w:tblPr>
        <w:tblStyle w:val="GridTable2"/>
        <w:tblW w:w="0" w:type="auto"/>
        <w:tblLook w:val="04A0" w:firstRow="1" w:lastRow="0" w:firstColumn="1" w:lastColumn="0" w:noHBand="0" w:noVBand="1"/>
      </w:tblPr>
      <w:tblGrid>
        <w:gridCol w:w="3336"/>
        <w:gridCol w:w="1017"/>
        <w:gridCol w:w="817"/>
        <w:gridCol w:w="951"/>
      </w:tblGrid>
      <w:tr w:rsidR="00E81E09" w:rsidRPr="00220C73" w14:paraId="08602296" w14:textId="77777777" w:rsidTr="00E81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14:paraId="09FB4A5A" w14:textId="77D7C7CE" w:rsidR="00E81E09" w:rsidRPr="00220C73" w:rsidRDefault="00E81E09" w:rsidP="00DC2FFC">
            <w:pPr>
              <w:rPr>
                <w:rFonts w:ascii="Helvetica" w:hAnsi="Helvetica" w:cs="Helvetica"/>
                <w:sz w:val="24"/>
                <w:szCs w:val="24"/>
              </w:rPr>
            </w:pPr>
            <w:r w:rsidRPr="00220C73">
              <w:rPr>
                <w:rFonts w:ascii="Helvetica" w:hAnsi="Helvetica" w:cs="Helvetica"/>
                <w:sz w:val="24"/>
                <w:szCs w:val="24"/>
              </w:rPr>
              <w:t>Total O-levels (%)</w:t>
            </w:r>
          </w:p>
        </w:tc>
      </w:tr>
      <w:tr w:rsidR="00E81E09" w:rsidRPr="00220C73" w14:paraId="6ACC92DD"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B7755" w14:textId="77777777" w:rsidR="00E81E09" w:rsidRPr="00220C73" w:rsidRDefault="00E81E09" w:rsidP="00DC2FFC">
            <w:pPr>
              <w:rPr>
                <w:rFonts w:ascii="Helvetica" w:hAnsi="Helvetica" w:cs="Helvetica"/>
                <w:sz w:val="24"/>
                <w:szCs w:val="24"/>
              </w:rPr>
            </w:pPr>
          </w:p>
        </w:tc>
        <w:tc>
          <w:tcPr>
            <w:tcW w:w="0" w:type="auto"/>
            <w:gridSpan w:val="3"/>
          </w:tcPr>
          <w:p w14:paraId="17BDE37B" w14:textId="0458C26F" w:rsidR="00E81E09" w:rsidRPr="00220C73" w:rsidRDefault="00E81E09" w:rsidP="00DC2FF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Sex</w:t>
            </w:r>
          </w:p>
        </w:tc>
      </w:tr>
      <w:tr w:rsidR="00E81E09" w:rsidRPr="00220C73" w14:paraId="4528883A"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452B166E" w14:textId="77777777" w:rsidR="00E81E09" w:rsidRPr="00220C73" w:rsidRDefault="00E81E09" w:rsidP="00DC2FFC">
            <w:pPr>
              <w:rPr>
                <w:rFonts w:ascii="Helvetica" w:hAnsi="Helvetica" w:cs="Helvetica"/>
                <w:sz w:val="24"/>
                <w:szCs w:val="24"/>
              </w:rPr>
            </w:pPr>
          </w:p>
        </w:tc>
        <w:tc>
          <w:tcPr>
            <w:tcW w:w="0" w:type="auto"/>
          </w:tcPr>
          <w:p w14:paraId="21085467"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Female</w:t>
            </w:r>
          </w:p>
        </w:tc>
        <w:tc>
          <w:tcPr>
            <w:tcW w:w="0" w:type="auto"/>
          </w:tcPr>
          <w:p w14:paraId="579AB01C"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ale</w:t>
            </w:r>
          </w:p>
        </w:tc>
        <w:tc>
          <w:tcPr>
            <w:tcW w:w="0" w:type="auto"/>
          </w:tcPr>
          <w:p w14:paraId="646300F4"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Total</w:t>
            </w:r>
          </w:p>
        </w:tc>
      </w:tr>
      <w:tr w:rsidR="00E81E09" w:rsidRPr="00220C73" w14:paraId="73289EBB"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EEF03" w14:textId="2721A142" w:rsidR="00E81E09" w:rsidRPr="00220C73" w:rsidRDefault="00E81E09" w:rsidP="00DC2FFC">
            <w:pPr>
              <w:rPr>
                <w:rFonts w:ascii="Helvetica" w:hAnsi="Helvetica" w:cs="Helvetica"/>
                <w:sz w:val="24"/>
                <w:szCs w:val="24"/>
              </w:rPr>
            </w:pPr>
            <w:r w:rsidRPr="00220C73">
              <w:rPr>
                <w:rFonts w:ascii="Helvetica" w:hAnsi="Helvetica" w:cs="Helvetica"/>
                <w:sz w:val="24"/>
                <w:szCs w:val="24"/>
              </w:rPr>
              <w:t>Economic Activity</w:t>
            </w:r>
          </w:p>
        </w:tc>
        <w:tc>
          <w:tcPr>
            <w:tcW w:w="0" w:type="auto"/>
          </w:tcPr>
          <w:p w14:paraId="55242D0A"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7E0C880"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578B79C" w14:textId="77777777" w:rsidR="00E81E09" w:rsidRPr="00220C73" w:rsidRDefault="00E81E09"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81E09" w:rsidRPr="00220C73" w14:paraId="7CD1CA04"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785E5B93"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Employment</w:t>
            </w:r>
          </w:p>
        </w:tc>
        <w:tc>
          <w:tcPr>
            <w:tcW w:w="0" w:type="auto"/>
          </w:tcPr>
          <w:p w14:paraId="56EC091E"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w:t>
            </w:r>
          </w:p>
        </w:tc>
        <w:tc>
          <w:tcPr>
            <w:tcW w:w="0" w:type="auto"/>
          </w:tcPr>
          <w:p w14:paraId="3826A156"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00</w:t>
            </w:r>
          </w:p>
        </w:tc>
        <w:tc>
          <w:tcPr>
            <w:tcW w:w="0" w:type="auto"/>
          </w:tcPr>
          <w:p w14:paraId="3D082720"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8.17</w:t>
            </w:r>
          </w:p>
        </w:tc>
      </w:tr>
      <w:tr w:rsidR="00E81E09" w:rsidRPr="00220C73" w14:paraId="1638DD4C"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400207"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Post-Schooling Education</w:t>
            </w:r>
          </w:p>
        </w:tc>
        <w:tc>
          <w:tcPr>
            <w:tcW w:w="0" w:type="auto"/>
          </w:tcPr>
          <w:p w14:paraId="0D9A82B7"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6.18</w:t>
            </w:r>
          </w:p>
        </w:tc>
        <w:tc>
          <w:tcPr>
            <w:tcW w:w="0" w:type="auto"/>
          </w:tcPr>
          <w:p w14:paraId="7B95547C"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64</w:t>
            </w:r>
          </w:p>
        </w:tc>
        <w:tc>
          <w:tcPr>
            <w:tcW w:w="0" w:type="auto"/>
          </w:tcPr>
          <w:p w14:paraId="2AD7071E"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82</w:t>
            </w:r>
          </w:p>
        </w:tc>
      </w:tr>
      <w:tr w:rsidR="00E81E09" w:rsidRPr="00220C73" w14:paraId="2C611D06"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1E8E6675"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School</w:t>
            </w:r>
          </w:p>
        </w:tc>
        <w:tc>
          <w:tcPr>
            <w:tcW w:w="0" w:type="auto"/>
          </w:tcPr>
          <w:p w14:paraId="57FD52AC"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31</w:t>
            </w:r>
          </w:p>
        </w:tc>
        <w:tc>
          <w:tcPr>
            <w:tcW w:w="0" w:type="auto"/>
          </w:tcPr>
          <w:p w14:paraId="2C5964DB"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12</w:t>
            </w:r>
          </w:p>
        </w:tc>
        <w:tc>
          <w:tcPr>
            <w:tcW w:w="0" w:type="auto"/>
          </w:tcPr>
          <w:p w14:paraId="7C7EED43"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0.42</w:t>
            </w:r>
          </w:p>
        </w:tc>
      </w:tr>
      <w:tr w:rsidR="00E81E09" w:rsidRPr="00220C73" w14:paraId="221D33D4"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3486C"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Training/Apprenticeships</w:t>
            </w:r>
          </w:p>
        </w:tc>
        <w:tc>
          <w:tcPr>
            <w:tcW w:w="0" w:type="auto"/>
          </w:tcPr>
          <w:p w14:paraId="271E1786"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60</w:t>
            </w:r>
          </w:p>
        </w:tc>
        <w:tc>
          <w:tcPr>
            <w:tcW w:w="0" w:type="auto"/>
          </w:tcPr>
          <w:p w14:paraId="487943AD"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89</w:t>
            </w:r>
          </w:p>
        </w:tc>
        <w:tc>
          <w:tcPr>
            <w:tcW w:w="0" w:type="auto"/>
          </w:tcPr>
          <w:p w14:paraId="6F260F13"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48</w:t>
            </w:r>
          </w:p>
        </w:tc>
      </w:tr>
      <w:tr w:rsidR="00E81E09" w:rsidRPr="00220C73" w14:paraId="70F0478D" w14:textId="77777777" w:rsidTr="00E81E09">
        <w:tc>
          <w:tcPr>
            <w:cnfStyle w:val="001000000000" w:firstRow="0" w:lastRow="0" w:firstColumn="1" w:lastColumn="0" w:oddVBand="0" w:evenVBand="0" w:oddHBand="0" w:evenHBand="0" w:firstRowFirstColumn="0" w:firstRowLastColumn="0" w:lastRowFirstColumn="0" w:lastRowLastColumn="0"/>
            <w:tcW w:w="0" w:type="auto"/>
          </w:tcPr>
          <w:p w14:paraId="555A2375" w14:textId="77777777"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Unemployment and OLF</w:t>
            </w:r>
          </w:p>
        </w:tc>
        <w:tc>
          <w:tcPr>
            <w:tcW w:w="0" w:type="auto"/>
          </w:tcPr>
          <w:p w14:paraId="7E0F185E"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7</w:t>
            </w:r>
          </w:p>
        </w:tc>
        <w:tc>
          <w:tcPr>
            <w:tcW w:w="0" w:type="auto"/>
          </w:tcPr>
          <w:p w14:paraId="2426B853"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3</w:t>
            </w:r>
          </w:p>
        </w:tc>
        <w:tc>
          <w:tcPr>
            <w:tcW w:w="0" w:type="auto"/>
          </w:tcPr>
          <w:p w14:paraId="7C7A0A76" w14:textId="77777777" w:rsidR="00E81E09" w:rsidRPr="00220C73" w:rsidRDefault="00E81E09" w:rsidP="00DC2FFC">
            <w:pPr>
              <w:jc w:val="right"/>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10</w:t>
            </w:r>
          </w:p>
        </w:tc>
      </w:tr>
      <w:tr w:rsidR="00E81E09" w:rsidRPr="00220C73" w14:paraId="2C2D59C1" w14:textId="77777777" w:rsidTr="00E81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F5E1A3" w14:textId="003A488B" w:rsidR="00E81E09" w:rsidRPr="00220C73" w:rsidRDefault="00E81E09" w:rsidP="00DC2FFC">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sz w:val="24"/>
                <w:szCs w:val="24"/>
              </w:rPr>
              <w:t xml:space="preserve">Overall </w:t>
            </w:r>
            <w:r w:rsidRPr="00220C73">
              <w:rPr>
                <w:rFonts w:ascii="Helvetica" w:hAnsi="Helvetica" w:cs="Helvetica"/>
                <w:sz w:val="24"/>
                <w:szCs w:val="24"/>
              </w:rPr>
              <w:t>Total</w:t>
            </w:r>
          </w:p>
        </w:tc>
        <w:tc>
          <w:tcPr>
            <w:tcW w:w="0" w:type="auto"/>
          </w:tcPr>
          <w:p w14:paraId="0FDDF5F8"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50.13</w:t>
            </w:r>
          </w:p>
        </w:tc>
        <w:tc>
          <w:tcPr>
            <w:tcW w:w="0" w:type="auto"/>
          </w:tcPr>
          <w:p w14:paraId="5131F712"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9.87</w:t>
            </w:r>
          </w:p>
        </w:tc>
        <w:tc>
          <w:tcPr>
            <w:tcW w:w="0" w:type="auto"/>
          </w:tcPr>
          <w:p w14:paraId="04E04E6D" w14:textId="77777777" w:rsidR="00E81E09" w:rsidRPr="00220C73" w:rsidRDefault="00E81E09" w:rsidP="00DC2FFC">
            <w:pPr>
              <w:jc w:val="right"/>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0.00</w:t>
            </w:r>
          </w:p>
        </w:tc>
      </w:tr>
    </w:tbl>
    <w:p w14:paraId="005608E5" w14:textId="528D71D1" w:rsidR="00E81E09" w:rsidRPr="00220C73" w:rsidRDefault="00E81E09" w:rsidP="00E81E09">
      <w:pPr>
        <w:rPr>
          <w:rFonts w:ascii="Helvetica" w:hAnsi="Helvetica" w:cs="Helvetica"/>
          <w:sz w:val="24"/>
          <w:szCs w:val="24"/>
          <w:lang w:val="en-US"/>
        </w:rPr>
      </w:pPr>
    </w:p>
    <w:p w14:paraId="17543CBE" w14:textId="77777777" w:rsidR="00E81E09" w:rsidRPr="00220C73" w:rsidRDefault="00E81E09" w:rsidP="00E81E09">
      <w:pPr>
        <w:rPr>
          <w:rFonts w:ascii="Helvetica" w:hAnsi="Helvetica" w:cs="Helvetica"/>
          <w:sz w:val="24"/>
          <w:szCs w:val="24"/>
          <w:lang w:val="en-US"/>
        </w:rPr>
      </w:pPr>
    </w:p>
    <w:p w14:paraId="26370D2D" w14:textId="77777777" w:rsidR="002162EC" w:rsidRPr="00220C73" w:rsidRDefault="00265B8A" w:rsidP="00265B8A">
      <w:pPr>
        <w:pStyle w:val="Heading1"/>
        <w:rPr>
          <w:ins w:id="110" w:author="Roxanne Connelly" w:date="2023-03-05T12:20:00Z"/>
          <w:rFonts w:ascii="Helvetica" w:hAnsi="Helvetica" w:cs="Helvetica"/>
          <w:sz w:val="24"/>
          <w:szCs w:val="24"/>
        </w:rPr>
      </w:pPr>
      <w:del w:id="111" w:author="Roxanne Connelly" w:date="2023-03-05T12:20:00Z">
        <w:r w:rsidRPr="00220C73" w:rsidDel="002162EC">
          <w:rPr>
            <w:rFonts w:ascii="Helvetica" w:hAnsi="Helvetica" w:cs="Helvetica"/>
            <w:sz w:val="24"/>
            <w:szCs w:val="24"/>
          </w:rPr>
          <w:delText xml:space="preserve">Chapter 2: </w:delText>
        </w:r>
      </w:del>
    </w:p>
    <w:p w14:paraId="31F3775A" w14:textId="77777777" w:rsidR="002162EC" w:rsidRPr="00220C73" w:rsidRDefault="002162EC">
      <w:pPr>
        <w:rPr>
          <w:ins w:id="112" w:author="Roxanne Connelly" w:date="2023-03-05T12:20:00Z"/>
          <w:rFonts w:ascii="Helvetica" w:eastAsiaTheme="majorEastAsia" w:hAnsi="Helvetica" w:cs="Helvetica"/>
          <w:color w:val="2F5496" w:themeColor="accent1" w:themeShade="BF"/>
          <w:sz w:val="24"/>
          <w:szCs w:val="24"/>
        </w:rPr>
      </w:pPr>
      <w:ins w:id="113" w:author="Roxanne Connelly" w:date="2023-03-05T12:20:00Z">
        <w:r w:rsidRPr="00220C73">
          <w:rPr>
            <w:rFonts w:ascii="Helvetica" w:hAnsi="Helvetica" w:cs="Helvetica"/>
            <w:sz w:val="24"/>
            <w:szCs w:val="24"/>
          </w:rPr>
          <w:br w:type="page"/>
        </w:r>
      </w:ins>
    </w:p>
    <w:p w14:paraId="2D8BCB0C" w14:textId="29014CFE" w:rsidR="001C07E3" w:rsidRPr="00220C73" w:rsidRDefault="00996C6F" w:rsidP="00EB018F">
      <w:pPr>
        <w:pStyle w:val="Heading2"/>
        <w:rPr>
          <w:rFonts w:ascii="Helvetica" w:hAnsi="Helvetica" w:cs="Helvetica"/>
          <w:sz w:val="24"/>
          <w:szCs w:val="24"/>
        </w:rPr>
      </w:pPr>
      <w:bookmarkStart w:id="114" w:name="_Toc131406656"/>
      <w:r w:rsidRPr="00220C73">
        <w:rPr>
          <w:rFonts w:ascii="Helvetica" w:hAnsi="Helvetica" w:cs="Helvetica"/>
          <w:sz w:val="24"/>
          <w:szCs w:val="24"/>
        </w:rPr>
        <w:lastRenderedPageBreak/>
        <w:t>Modelling Main Economic Activity</w:t>
      </w:r>
      <w:bookmarkEnd w:id="114"/>
    </w:p>
    <w:p w14:paraId="570F756F" w14:textId="49DC10BD"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main outcome variable is the main economic activity of individuals in September of 1974. </w:t>
      </w:r>
      <w:r w:rsidR="00F04C86" w:rsidRPr="00220C73">
        <w:rPr>
          <w:rFonts w:ascii="Helvetica" w:hAnsi="Helvetica" w:cs="Helvetica"/>
          <w:sz w:val="24"/>
          <w:szCs w:val="24"/>
        </w:rPr>
        <w:t>This is t</w:t>
      </w:r>
      <w:r w:rsidRPr="00220C73">
        <w:rPr>
          <w:rFonts w:ascii="Helvetica" w:hAnsi="Helvetica" w:cs="Helvetica"/>
          <w:sz w:val="24"/>
          <w:szCs w:val="24"/>
        </w:rPr>
        <w:t xml:space="preserve">he first month individuals were in when they received their O-level results after mandatory schooling. The first set of analyses estimate </w:t>
      </w:r>
      <w:commentRangeStart w:id="115"/>
      <w:r w:rsidRPr="00220C73">
        <w:rPr>
          <w:rFonts w:ascii="Helvetica" w:hAnsi="Helvetica" w:cs="Helvetica"/>
          <w:sz w:val="24"/>
          <w:szCs w:val="24"/>
        </w:rPr>
        <w:t xml:space="preserve">a </w:t>
      </w:r>
      <w:r w:rsidR="00F04C86" w:rsidRPr="00220C73">
        <w:rPr>
          <w:rFonts w:ascii="Helvetica" w:hAnsi="Helvetica" w:cs="Helvetica"/>
          <w:sz w:val="24"/>
          <w:szCs w:val="24"/>
        </w:rPr>
        <w:t>multinominal</w:t>
      </w:r>
      <w:r w:rsidRPr="00220C73">
        <w:rPr>
          <w:rFonts w:ascii="Helvetica" w:hAnsi="Helvetica" w:cs="Helvetica"/>
          <w:sz w:val="24"/>
          <w:szCs w:val="24"/>
        </w:rPr>
        <w:t xml:space="preserve"> logistic regression model</w:t>
      </w:r>
      <w:commentRangeEnd w:id="115"/>
      <w:r w:rsidR="00065BA4" w:rsidRPr="00220C73">
        <w:rPr>
          <w:rStyle w:val="CommentReference"/>
          <w:rFonts w:ascii="Helvetica" w:hAnsi="Helvetica" w:cs="Helvetica"/>
          <w:sz w:val="24"/>
          <w:szCs w:val="24"/>
        </w:rPr>
        <w:commentReference w:id="115"/>
      </w:r>
      <w:r w:rsidRPr="00220C73">
        <w:rPr>
          <w:rFonts w:ascii="Helvetica" w:hAnsi="Helvetica" w:cs="Helvetica"/>
          <w:sz w:val="24"/>
          <w:szCs w:val="24"/>
        </w:rPr>
        <w:t xml:space="preserve">. Table </w:t>
      </w:r>
      <w:r w:rsidR="00F04C86" w:rsidRPr="00220C73">
        <w:rPr>
          <w:rFonts w:ascii="Helvetica" w:hAnsi="Helvetica" w:cs="Helvetica"/>
          <w:sz w:val="24"/>
          <w:szCs w:val="24"/>
        </w:rPr>
        <w:t>2.1</w:t>
      </w:r>
      <w:r w:rsidRPr="00220C73">
        <w:rPr>
          <w:rFonts w:ascii="Helvetica" w:hAnsi="Helvetica" w:cs="Helvetica"/>
          <w:sz w:val="24"/>
          <w:szCs w:val="24"/>
        </w:rPr>
        <w:t xml:space="preserve"> details the deviance, change in deviance, change in degrees of freedom,</w:t>
      </w:r>
      <w:r w:rsidR="009071CF" w:rsidRPr="00220C73">
        <w:rPr>
          <w:rFonts w:ascii="Helvetica" w:hAnsi="Helvetica" w:cs="Helvetica"/>
          <w:sz w:val="24"/>
          <w:szCs w:val="24"/>
        </w:rPr>
        <w:t xml:space="preserve"> </w:t>
      </w:r>
      <w:r w:rsidRPr="00220C73">
        <w:rPr>
          <w:rFonts w:ascii="Helvetica" w:hAnsi="Helvetica" w:cs="Helvetica"/>
          <w:sz w:val="24"/>
          <w:szCs w:val="24"/>
        </w:rPr>
        <w:t>the McFadden’s Adjusted Pseudo R2</w:t>
      </w:r>
      <w:r w:rsidR="009071CF" w:rsidRPr="00220C73">
        <w:rPr>
          <w:rFonts w:ascii="Helvetica" w:hAnsi="Helvetica" w:cs="Helvetica"/>
          <w:sz w:val="24"/>
          <w:szCs w:val="24"/>
        </w:rPr>
        <w:t>, AIC, and BIC</w:t>
      </w:r>
      <w:r w:rsidRPr="00220C73">
        <w:rPr>
          <w:rFonts w:ascii="Helvetica" w:hAnsi="Helvetica" w:cs="Helvetica"/>
          <w:sz w:val="24"/>
          <w:szCs w:val="24"/>
        </w:rPr>
        <w:t xml:space="preserve"> measure to compare the null model with models of one explanatory variable. Whilst there are </w:t>
      </w:r>
      <w:r w:rsidR="00EC0788" w:rsidRPr="00220C73">
        <w:rPr>
          <w:rFonts w:ascii="Helvetica" w:hAnsi="Helvetica" w:cs="Helvetica"/>
          <w:sz w:val="24"/>
          <w:szCs w:val="24"/>
        </w:rPr>
        <w:t>several</w:t>
      </w:r>
      <w:r w:rsidRPr="00220C73">
        <w:rPr>
          <w:rFonts w:ascii="Helvetica" w:hAnsi="Helvetica" w:cs="Helvetica"/>
          <w:sz w:val="24"/>
          <w:szCs w:val="24"/>
        </w:rPr>
        <w:t xml:space="preserve"> R2 measures available, </w:t>
      </w:r>
      <w:commentRangeStart w:id="116"/>
      <w:r w:rsidRPr="00220C73">
        <w:rPr>
          <w:rFonts w:ascii="Helvetica" w:hAnsi="Helvetica" w:cs="Helvetica"/>
          <w:sz w:val="24"/>
          <w:szCs w:val="24"/>
        </w:rPr>
        <w:t>for brevity McFadden’s Adjusted Pseudo R2 will be the only one discussed at length</w:t>
      </w:r>
      <w:commentRangeEnd w:id="116"/>
      <w:r w:rsidR="00065BA4" w:rsidRPr="00220C73">
        <w:rPr>
          <w:rStyle w:val="CommentReference"/>
          <w:rFonts w:ascii="Helvetica" w:hAnsi="Helvetica" w:cs="Helvetica"/>
          <w:sz w:val="24"/>
          <w:szCs w:val="24"/>
        </w:rPr>
        <w:commentReference w:id="116"/>
      </w:r>
      <w:r w:rsidRPr="00220C73">
        <w:rPr>
          <w:rFonts w:ascii="Helvetica" w:hAnsi="Helvetica" w:cs="Helvetica"/>
          <w:sz w:val="24"/>
          <w:szCs w:val="24"/>
        </w:rPr>
        <w:t xml:space="preserve">. </w:t>
      </w:r>
      <w:r w:rsidR="00EC0788" w:rsidRPr="00220C73">
        <w:rPr>
          <w:rFonts w:ascii="Helvetica" w:hAnsi="Helvetica" w:cs="Helvetica"/>
          <w:sz w:val="24"/>
          <w:szCs w:val="24"/>
        </w:rPr>
        <w:t>Table</w:t>
      </w:r>
      <w:r w:rsidR="00F04C86" w:rsidRPr="00220C73">
        <w:rPr>
          <w:rFonts w:ascii="Helvetica" w:hAnsi="Helvetica" w:cs="Helvetica"/>
          <w:sz w:val="24"/>
          <w:szCs w:val="24"/>
        </w:rPr>
        <w:t xml:space="preserve"> 2.2</w:t>
      </w:r>
      <w:r w:rsidR="00EC0788" w:rsidRPr="00220C73">
        <w:rPr>
          <w:rFonts w:ascii="Helvetica" w:hAnsi="Helvetica" w:cs="Helvetica"/>
          <w:sz w:val="24"/>
          <w:szCs w:val="24"/>
        </w:rPr>
        <w:t xml:space="preserve"> details the same but through a sequential building of the null model with each subsequent independent variable added. </w:t>
      </w:r>
    </w:p>
    <w:p w14:paraId="0719091E" w14:textId="77777777" w:rsidR="00996C6F" w:rsidRPr="00220C73" w:rsidRDefault="00996C6F" w:rsidP="00996C6F">
      <w:pPr>
        <w:rPr>
          <w:rFonts w:ascii="Helvetica" w:hAnsi="Helvetica" w:cs="Helvetica"/>
          <w:sz w:val="24"/>
          <w:szCs w:val="24"/>
        </w:rPr>
      </w:pPr>
    </w:p>
    <w:p w14:paraId="667F6A56" w14:textId="03590196" w:rsidR="00996C6F" w:rsidRPr="00220C73" w:rsidRDefault="00996C6F" w:rsidP="00F04C86">
      <w:pPr>
        <w:pStyle w:val="Caption"/>
        <w:keepNext/>
        <w:rPr>
          <w:rFonts w:ascii="Helvetica" w:hAnsi="Helvetica" w:cs="Helvetica"/>
          <w:color w:val="auto"/>
          <w:sz w:val="24"/>
          <w:szCs w:val="24"/>
        </w:rPr>
      </w:pPr>
      <w:r w:rsidRPr="00220C73">
        <w:rPr>
          <w:rFonts w:ascii="Helvetica" w:hAnsi="Helvetica" w:cs="Helvetica"/>
          <w:color w:val="auto"/>
          <w:sz w:val="24"/>
          <w:szCs w:val="24"/>
        </w:rPr>
        <w:t xml:space="preserve">Table </w:t>
      </w:r>
      <w:r w:rsidR="002020E2">
        <w:rPr>
          <w:rFonts w:ascii="Helvetica" w:hAnsi="Helvetica" w:cs="Helvetica"/>
          <w:color w:val="auto"/>
          <w:sz w:val="24"/>
          <w:szCs w:val="24"/>
        </w:rPr>
        <w:t>1.9</w:t>
      </w:r>
      <w:r w:rsidRPr="00220C73">
        <w:rPr>
          <w:rFonts w:ascii="Helvetica" w:hAnsi="Helvetica" w:cs="Helvetica"/>
          <w:color w:val="auto"/>
          <w:sz w:val="24"/>
          <w:szCs w:val="24"/>
        </w:rPr>
        <w:t xml:space="preserve"> Goodness-of-fit summaries for explanatory variables and Economic Activity</w:t>
      </w:r>
    </w:p>
    <w:tbl>
      <w:tblPr>
        <w:tblStyle w:val="GridTable2"/>
        <w:tblW w:w="0" w:type="auto"/>
        <w:tblLook w:val="04A0" w:firstRow="1" w:lastRow="0" w:firstColumn="1" w:lastColumn="0" w:noHBand="0" w:noVBand="1"/>
      </w:tblPr>
      <w:tblGrid>
        <w:gridCol w:w="1522"/>
        <w:gridCol w:w="1305"/>
        <w:gridCol w:w="1240"/>
        <w:gridCol w:w="805"/>
        <w:gridCol w:w="1546"/>
        <w:gridCol w:w="1304"/>
        <w:gridCol w:w="1304"/>
      </w:tblGrid>
      <w:tr w:rsidR="005C5BC8" w:rsidRPr="00220C73" w14:paraId="1C0915BF" w14:textId="154AE281" w:rsidTr="005C5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1F460D"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0" w:type="auto"/>
          </w:tcPr>
          <w:p w14:paraId="67CF2E45"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0" w:type="auto"/>
          </w:tcPr>
          <w:p w14:paraId="122F0D32"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Null)</w:t>
            </w:r>
          </w:p>
        </w:tc>
        <w:tc>
          <w:tcPr>
            <w:tcW w:w="0" w:type="auto"/>
          </w:tcPr>
          <w:p w14:paraId="321A01DE"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Null)</w:t>
            </w:r>
          </w:p>
        </w:tc>
        <w:tc>
          <w:tcPr>
            <w:tcW w:w="0" w:type="auto"/>
          </w:tcPr>
          <w:p w14:paraId="2AC67F29"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McFadden’s </w:t>
            </w:r>
            <w:commentRangeStart w:id="117"/>
            <w:r w:rsidRPr="00220C73">
              <w:rPr>
                <w:rFonts w:ascii="Helvetica" w:hAnsi="Helvetica" w:cs="Helvetica"/>
                <w:sz w:val="24"/>
                <w:szCs w:val="24"/>
              </w:rPr>
              <w:t>Adjusted Pseudo R2</w:t>
            </w:r>
            <w:commentRangeEnd w:id="117"/>
            <w:r w:rsidRPr="00220C73">
              <w:rPr>
                <w:rStyle w:val="CommentReference"/>
                <w:rFonts w:ascii="Helvetica" w:hAnsi="Helvetica" w:cs="Helvetica"/>
                <w:b w:val="0"/>
                <w:bCs w:val="0"/>
                <w:sz w:val="24"/>
                <w:szCs w:val="24"/>
              </w:rPr>
              <w:commentReference w:id="117"/>
            </w:r>
          </w:p>
        </w:tc>
        <w:tc>
          <w:tcPr>
            <w:tcW w:w="0" w:type="auto"/>
          </w:tcPr>
          <w:p w14:paraId="257BAAEF" w14:textId="4C4A9A88"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0" w:type="auto"/>
          </w:tcPr>
          <w:p w14:paraId="74E03A3D" w14:textId="6BAABB40"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5C5BC8" w:rsidRPr="00220C73" w14:paraId="41467330" w14:textId="59272C05"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940FAA"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w:t>
            </w:r>
          </w:p>
        </w:tc>
        <w:tc>
          <w:tcPr>
            <w:tcW w:w="0" w:type="auto"/>
          </w:tcPr>
          <w:p w14:paraId="0229A6FB" w14:textId="4F435DC6"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0" w:type="auto"/>
          </w:tcPr>
          <w:p w14:paraId="12F7A3D5" w14:textId="77777777"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154E225" w14:textId="77777777"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0748605" w14:textId="77777777"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44EB714" w14:textId="02942A31"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0" w:type="auto"/>
          </w:tcPr>
          <w:p w14:paraId="4ED0B161" w14:textId="7AF3FEF0"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5C5BC8" w:rsidRPr="00220C73" w14:paraId="0491EB28" w14:textId="3731AFDA" w:rsidTr="005C5BC8">
        <w:tc>
          <w:tcPr>
            <w:cnfStyle w:val="001000000000" w:firstRow="0" w:lastRow="0" w:firstColumn="1" w:lastColumn="0" w:oddVBand="0" w:evenVBand="0" w:oddHBand="0" w:evenHBand="0" w:firstRowFirstColumn="0" w:firstRowLastColumn="0" w:lastRowFirstColumn="0" w:lastRowLastColumn="0"/>
            <w:tcW w:w="0" w:type="auto"/>
          </w:tcPr>
          <w:p w14:paraId="46BDDE91"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Educational Attainment</w:t>
            </w:r>
          </w:p>
        </w:tc>
        <w:tc>
          <w:tcPr>
            <w:tcW w:w="0" w:type="auto"/>
          </w:tcPr>
          <w:p w14:paraId="7D102A41" w14:textId="492064D7"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0" w:type="auto"/>
          </w:tcPr>
          <w:p w14:paraId="7031E7B0" w14:textId="7B962BD9" w:rsidR="005C5BC8" w:rsidRPr="00220C73" w:rsidRDefault="000E06A2"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0" w:type="auto"/>
          </w:tcPr>
          <w:p w14:paraId="45923051" w14:textId="7460F4AD"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14546420" w14:textId="0B58F8B6"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0" w:type="auto"/>
          </w:tcPr>
          <w:p w14:paraId="11DD4264" w14:textId="7982394D"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0" w:type="auto"/>
          </w:tcPr>
          <w:p w14:paraId="08342154" w14:textId="74A8B0A0"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5C5BC8" w:rsidRPr="00220C73" w14:paraId="59B557C5" w14:textId="52EF52E7"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F7149A"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Sex</w:t>
            </w:r>
          </w:p>
        </w:tc>
        <w:tc>
          <w:tcPr>
            <w:tcW w:w="0" w:type="auto"/>
          </w:tcPr>
          <w:p w14:paraId="5DDE4530" w14:textId="3BC57379"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59.828</w:t>
            </w:r>
          </w:p>
        </w:tc>
        <w:tc>
          <w:tcPr>
            <w:tcW w:w="0" w:type="auto"/>
          </w:tcPr>
          <w:p w14:paraId="33113C59" w14:textId="3658AD10" w:rsidR="005C5BC8" w:rsidRPr="00220C73" w:rsidRDefault="000E06A2"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90.757</w:t>
            </w:r>
          </w:p>
        </w:tc>
        <w:tc>
          <w:tcPr>
            <w:tcW w:w="0" w:type="auto"/>
          </w:tcPr>
          <w:p w14:paraId="3744EA1D" w14:textId="567F6F06"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69D634D2" w14:textId="68A8F4FE"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2</w:t>
            </w:r>
          </w:p>
        </w:tc>
        <w:tc>
          <w:tcPr>
            <w:tcW w:w="0" w:type="auto"/>
          </w:tcPr>
          <w:p w14:paraId="2D28C6B6" w14:textId="6264D0F5"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75.828</w:t>
            </w:r>
          </w:p>
        </w:tc>
        <w:tc>
          <w:tcPr>
            <w:tcW w:w="0" w:type="auto"/>
          </w:tcPr>
          <w:p w14:paraId="424C5B62" w14:textId="1D91512C"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232.161</w:t>
            </w:r>
          </w:p>
        </w:tc>
      </w:tr>
      <w:tr w:rsidR="005C5BC8" w:rsidRPr="00220C73" w14:paraId="0AD30A06" w14:textId="67E339BC" w:rsidTr="005C5BC8">
        <w:tc>
          <w:tcPr>
            <w:cnfStyle w:val="001000000000" w:firstRow="0" w:lastRow="0" w:firstColumn="1" w:lastColumn="0" w:oddVBand="0" w:evenVBand="0" w:oddHBand="0" w:evenHBand="0" w:firstRowFirstColumn="0" w:firstRowLastColumn="0" w:lastRowFirstColumn="0" w:lastRowLastColumn="0"/>
            <w:tcW w:w="0" w:type="auto"/>
          </w:tcPr>
          <w:p w14:paraId="24CC67CA"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Tenure</w:t>
            </w:r>
          </w:p>
        </w:tc>
        <w:tc>
          <w:tcPr>
            <w:tcW w:w="0" w:type="auto"/>
          </w:tcPr>
          <w:p w14:paraId="50B689C6" w14:textId="52FD695E"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28.736</w:t>
            </w:r>
          </w:p>
        </w:tc>
        <w:tc>
          <w:tcPr>
            <w:tcW w:w="0" w:type="auto"/>
          </w:tcPr>
          <w:p w14:paraId="05D03F29" w14:textId="70DCFC4C" w:rsidR="005C5BC8" w:rsidRPr="00220C73" w:rsidRDefault="000E06A2"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21.849</w:t>
            </w:r>
          </w:p>
        </w:tc>
        <w:tc>
          <w:tcPr>
            <w:tcW w:w="0" w:type="auto"/>
          </w:tcPr>
          <w:p w14:paraId="2113AD49" w14:textId="5B7DBC56"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0AEB9580" w14:textId="17AC9FE6"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5</w:t>
            </w:r>
          </w:p>
        </w:tc>
        <w:tc>
          <w:tcPr>
            <w:tcW w:w="0" w:type="auto"/>
          </w:tcPr>
          <w:p w14:paraId="4B83FE5D" w14:textId="4B9C8B35"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44.736</w:t>
            </w:r>
          </w:p>
        </w:tc>
        <w:tc>
          <w:tcPr>
            <w:tcW w:w="0" w:type="auto"/>
          </w:tcPr>
          <w:p w14:paraId="132AC448" w14:textId="05E8AA21"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401.069</w:t>
            </w:r>
          </w:p>
        </w:tc>
      </w:tr>
      <w:tr w:rsidR="005C5BC8" w:rsidRPr="00220C73" w14:paraId="225A012E" w14:textId="6AB8AF9B"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43656"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NS-SEC</w:t>
            </w:r>
          </w:p>
        </w:tc>
        <w:tc>
          <w:tcPr>
            <w:tcW w:w="0" w:type="auto"/>
          </w:tcPr>
          <w:p w14:paraId="371556E3" w14:textId="349FD705"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879.497</w:t>
            </w:r>
          </w:p>
        </w:tc>
        <w:tc>
          <w:tcPr>
            <w:tcW w:w="0" w:type="auto"/>
          </w:tcPr>
          <w:p w14:paraId="48B30D8B" w14:textId="2D2917A2" w:rsidR="005C5BC8" w:rsidRPr="00220C73" w:rsidRDefault="000E06A2"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71.088</w:t>
            </w:r>
          </w:p>
        </w:tc>
        <w:tc>
          <w:tcPr>
            <w:tcW w:w="0" w:type="auto"/>
          </w:tcPr>
          <w:p w14:paraId="181B677D" w14:textId="68389084"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w:t>
            </w:r>
          </w:p>
        </w:tc>
        <w:tc>
          <w:tcPr>
            <w:tcW w:w="0" w:type="auto"/>
          </w:tcPr>
          <w:p w14:paraId="6E5DDFA7" w14:textId="02AB3E3E"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2</w:t>
            </w:r>
          </w:p>
        </w:tc>
        <w:tc>
          <w:tcPr>
            <w:tcW w:w="0" w:type="auto"/>
          </w:tcPr>
          <w:p w14:paraId="2A93D92E" w14:textId="5B66600B"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935.497</w:t>
            </w:r>
          </w:p>
        </w:tc>
        <w:tc>
          <w:tcPr>
            <w:tcW w:w="0" w:type="auto"/>
          </w:tcPr>
          <w:p w14:paraId="4A35C904" w14:textId="47CB9689"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32.664</w:t>
            </w:r>
          </w:p>
        </w:tc>
      </w:tr>
    </w:tbl>
    <w:p w14:paraId="71EC10C2" w14:textId="77777777" w:rsidR="00996C6F" w:rsidRPr="00220C73" w:rsidRDefault="00996C6F" w:rsidP="00996C6F">
      <w:pPr>
        <w:rPr>
          <w:rFonts w:ascii="Helvetica" w:hAnsi="Helvetica" w:cs="Helvetica"/>
          <w:sz w:val="24"/>
          <w:szCs w:val="24"/>
        </w:rPr>
      </w:pPr>
    </w:p>
    <w:p w14:paraId="084BD485"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Explanatory variables are entered sequentially in the subsequent multiple logistic model following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ftuk7Ilg","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Gayle and Lambert, 2009)</w:t>
      </w:r>
      <w:r w:rsidRPr="00220C73">
        <w:rPr>
          <w:rFonts w:ascii="Helvetica" w:hAnsi="Helvetica" w:cs="Helvetica"/>
          <w:sz w:val="24"/>
          <w:szCs w:val="24"/>
        </w:rPr>
        <w:fldChar w:fldCharType="end"/>
      </w:r>
      <w:r w:rsidRPr="00220C73">
        <w:rPr>
          <w:rFonts w:ascii="Helvetica" w:hAnsi="Helvetica" w:cs="Helvetica"/>
          <w:sz w:val="24"/>
          <w:szCs w:val="24"/>
        </w:rPr>
        <w:t xml:space="preserve"> example. </w:t>
      </w:r>
    </w:p>
    <w:p w14:paraId="6024B779" w14:textId="77777777" w:rsidR="00996C6F" w:rsidRPr="00220C73" w:rsidRDefault="00996C6F" w:rsidP="00996C6F">
      <w:pPr>
        <w:rPr>
          <w:rFonts w:ascii="Helvetica" w:hAnsi="Helvetica" w:cs="Helvetica"/>
          <w:sz w:val="24"/>
          <w:szCs w:val="24"/>
        </w:rPr>
      </w:pPr>
    </w:p>
    <w:p w14:paraId="7B9F8FE5" w14:textId="44967969" w:rsidR="00996C6F" w:rsidRPr="00220C73" w:rsidRDefault="00996C6F" w:rsidP="00F04C86">
      <w:pPr>
        <w:pStyle w:val="Caption"/>
        <w:keepNext/>
        <w:rPr>
          <w:rFonts w:ascii="Helvetica" w:hAnsi="Helvetica" w:cs="Helvetica"/>
          <w:color w:val="auto"/>
          <w:sz w:val="24"/>
          <w:szCs w:val="24"/>
        </w:rPr>
      </w:pPr>
      <w:r w:rsidRPr="00220C73">
        <w:rPr>
          <w:rFonts w:ascii="Helvetica" w:hAnsi="Helvetica" w:cs="Helvetica"/>
          <w:color w:val="auto"/>
          <w:sz w:val="24"/>
          <w:szCs w:val="24"/>
        </w:rPr>
        <w:t xml:space="preserve">Table </w:t>
      </w:r>
      <w:r w:rsidR="002020E2">
        <w:rPr>
          <w:rFonts w:ascii="Helvetica" w:hAnsi="Helvetica" w:cs="Helvetica"/>
          <w:color w:val="auto"/>
          <w:sz w:val="24"/>
          <w:szCs w:val="24"/>
        </w:rPr>
        <w:t>1.10</w:t>
      </w:r>
      <w:r w:rsidRPr="00220C73">
        <w:rPr>
          <w:rFonts w:ascii="Helvetica" w:hAnsi="Helvetica" w:cs="Helvetica"/>
          <w:color w:val="auto"/>
          <w:sz w:val="24"/>
          <w:szCs w:val="24"/>
        </w:rPr>
        <w:t xml:space="preserve"> Model building goodness-of-fit summaries for multiple logistic regression model of</w:t>
      </w:r>
      <w:r w:rsidRPr="00220C73">
        <w:rPr>
          <w:rFonts w:ascii="Helvetica" w:hAnsi="Helvetica" w:cs="Helvetica"/>
          <w:noProof/>
          <w:color w:val="auto"/>
          <w:sz w:val="24"/>
          <w:szCs w:val="24"/>
        </w:rPr>
        <w:t xml:space="preserve"> Economic Activity</w:t>
      </w:r>
    </w:p>
    <w:tbl>
      <w:tblPr>
        <w:tblStyle w:val="GridTable2"/>
        <w:tblW w:w="0" w:type="auto"/>
        <w:tblLook w:val="04A0" w:firstRow="1" w:lastRow="0" w:firstColumn="1" w:lastColumn="0" w:noHBand="0" w:noVBand="1"/>
      </w:tblPr>
      <w:tblGrid>
        <w:gridCol w:w="1443"/>
        <w:gridCol w:w="1238"/>
        <w:gridCol w:w="1202"/>
        <w:gridCol w:w="1202"/>
        <w:gridCol w:w="1465"/>
        <w:gridCol w:w="1238"/>
        <w:gridCol w:w="1238"/>
      </w:tblGrid>
      <w:tr w:rsidR="005C5BC8" w:rsidRPr="00220C73" w14:paraId="2DAFAD48" w14:textId="4641F7C9" w:rsidTr="005C5B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603675"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0" w:type="auto"/>
          </w:tcPr>
          <w:p w14:paraId="0D16007F"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0" w:type="auto"/>
          </w:tcPr>
          <w:p w14:paraId="201DC162"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Previous)</w:t>
            </w:r>
          </w:p>
        </w:tc>
        <w:tc>
          <w:tcPr>
            <w:tcW w:w="0" w:type="auto"/>
          </w:tcPr>
          <w:p w14:paraId="30909DC0"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Previous)</w:t>
            </w:r>
          </w:p>
        </w:tc>
        <w:tc>
          <w:tcPr>
            <w:tcW w:w="0" w:type="auto"/>
          </w:tcPr>
          <w:p w14:paraId="37009DBA" w14:textId="77777777"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commentRangeStart w:id="118"/>
            <w:r w:rsidRPr="00220C73">
              <w:rPr>
                <w:rFonts w:ascii="Helvetica" w:hAnsi="Helvetica" w:cs="Helvetica"/>
                <w:sz w:val="24"/>
                <w:szCs w:val="24"/>
              </w:rPr>
              <w:t xml:space="preserve">McFadden’s Adjusted Pseudo </w:t>
            </w:r>
            <w:commentRangeEnd w:id="118"/>
            <w:r w:rsidRPr="00220C73">
              <w:rPr>
                <w:rStyle w:val="CommentReference"/>
                <w:rFonts w:ascii="Helvetica" w:hAnsi="Helvetica" w:cs="Helvetica"/>
                <w:b w:val="0"/>
                <w:bCs w:val="0"/>
                <w:sz w:val="24"/>
                <w:szCs w:val="24"/>
              </w:rPr>
              <w:commentReference w:id="118"/>
            </w:r>
            <w:r w:rsidRPr="00220C73">
              <w:rPr>
                <w:rFonts w:ascii="Helvetica" w:hAnsi="Helvetica" w:cs="Helvetica"/>
                <w:sz w:val="24"/>
                <w:szCs w:val="24"/>
              </w:rPr>
              <w:t>R2</w:t>
            </w:r>
          </w:p>
        </w:tc>
        <w:tc>
          <w:tcPr>
            <w:tcW w:w="0" w:type="auto"/>
          </w:tcPr>
          <w:p w14:paraId="2BD5643B" w14:textId="4B8A0C5E"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0" w:type="auto"/>
          </w:tcPr>
          <w:p w14:paraId="6BCBB894" w14:textId="30D0B27E" w:rsidR="005C5BC8" w:rsidRPr="00220C73" w:rsidRDefault="005C5BC8"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5C5BC8" w:rsidRPr="00220C73" w14:paraId="07A3A8F2" w14:textId="0174E873"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976C49" w14:textId="77777777" w:rsidR="005C5BC8" w:rsidRPr="00220C73" w:rsidRDefault="005C5BC8" w:rsidP="005C5BC8">
            <w:pPr>
              <w:rPr>
                <w:rFonts w:ascii="Helvetica" w:hAnsi="Helvetica" w:cs="Helvetica"/>
                <w:sz w:val="24"/>
                <w:szCs w:val="24"/>
              </w:rPr>
            </w:pPr>
            <w:r w:rsidRPr="00220C73">
              <w:rPr>
                <w:rFonts w:ascii="Helvetica" w:hAnsi="Helvetica" w:cs="Helvetica"/>
                <w:sz w:val="24"/>
                <w:szCs w:val="24"/>
              </w:rPr>
              <w:t>Null Model</w:t>
            </w:r>
          </w:p>
        </w:tc>
        <w:tc>
          <w:tcPr>
            <w:tcW w:w="0" w:type="auto"/>
          </w:tcPr>
          <w:p w14:paraId="17221127" w14:textId="17432001" w:rsidR="005C5BC8" w:rsidRPr="00220C73" w:rsidRDefault="005C5BC8"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0" w:type="auto"/>
          </w:tcPr>
          <w:p w14:paraId="10F8B679" w14:textId="77777777" w:rsidR="005C5BC8" w:rsidRPr="00220C73" w:rsidRDefault="005C5BC8"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07D075D" w14:textId="77777777" w:rsidR="005C5BC8" w:rsidRPr="00220C73" w:rsidRDefault="005C5BC8"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7905898" w14:textId="77777777" w:rsidR="005C5BC8" w:rsidRPr="00220C73" w:rsidRDefault="005C5BC8"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ABB0A52" w14:textId="01033AC5" w:rsidR="005C5BC8" w:rsidRPr="00220C73" w:rsidRDefault="001B3491"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0" w:type="auto"/>
          </w:tcPr>
          <w:p w14:paraId="7D063FCB" w14:textId="09893F79" w:rsidR="005C5BC8" w:rsidRPr="00220C73" w:rsidRDefault="001B3491" w:rsidP="005C5BC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5C5BC8" w:rsidRPr="00220C73" w14:paraId="3D234B75" w14:textId="73CA3B8A" w:rsidTr="005C5BC8">
        <w:tc>
          <w:tcPr>
            <w:cnfStyle w:val="001000000000" w:firstRow="0" w:lastRow="0" w:firstColumn="1" w:lastColumn="0" w:oddVBand="0" w:evenVBand="0" w:oddHBand="0" w:evenHBand="0" w:firstRowFirstColumn="0" w:firstRowLastColumn="0" w:lastRowFirstColumn="0" w:lastRowLastColumn="0"/>
            <w:tcW w:w="0" w:type="auto"/>
          </w:tcPr>
          <w:p w14:paraId="2C950AB5"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lastRenderedPageBreak/>
              <w:t>Null Model + Educational Attainment</w:t>
            </w:r>
          </w:p>
        </w:tc>
        <w:tc>
          <w:tcPr>
            <w:tcW w:w="0" w:type="auto"/>
          </w:tcPr>
          <w:p w14:paraId="6CC87D78" w14:textId="3D7C3A7B"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0" w:type="auto"/>
          </w:tcPr>
          <w:p w14:paraId="62825BE1" w14:textId="7829A97A" w:rsidR="005C5BC8" w:rsidRPr="00220C73" w:rsidRDefault="000E06A2"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0" w:type="auto"/>
          </w:tcPr>
          <w:p w14:paraId="3E0BA72C" w14:textId="7CD2D60E"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6019140E" w14:textId="5D11680D"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0" w:type="auto"/>
          </w:tcPr>
          <w:p w14:paraId="54B045F3" w14:textId="533EDC8D"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0" w:type="auto"/>
          </w:tcPr>
          <w:p w14:paraId="305B1EFC" w14:textId="474CD600"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5C5BC8" w:rsidRPr="00220C73" w14:paraId="3ECA535D" w14:textId="32C07B25"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129056" w14:textId="77777777"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Educational Attainment + Sex</w:t>
            </w:r>
          </w:p>
        </w:tc>
        <w:tc>
          <w:tcPr>
            <w:tcW w:w="0" w:type="auto"/>
          </w:tcPr>
          <w:p w14:paraId="7937FBFF" w14:textId="48819212"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21.387</w:t>
            </w:r>
          </w:p>
        </w:tc>
        <w:tc>
          <w:tcPr>
            <w:tcW w:w="0" w:type="auto"/>
          </w:tcPr>
          <w:p w14:paraId="73CB4DC9" w14:textId="37663DBB" w:rsidR="005C5BC8" w:rsidRPr="00220C73" w:rsidRDefault="000E06A2"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87.574</w:t>
            </w:r>
          </w:p>
        </w:tc>
        <w:tc>
          <w:tcPr>
            <w:tcW w:w="0" w:type="auto"/>
          </w:tcPr>
          <w:p w14:paraId="59740471" w14:textId="5ABD0129"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52DB3698" w14:textId="57AF3FDD"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5</w:t>
            </w:r>
          </w:p>
        </w:tc>
        <w:tc>
          <w:tcPr>
            <w:tcW w:w="0" w:type="auto"/>
          </w:tcPr>
          <w:p w14:paraId="67BC9933" w14:textId="462FE3A9"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45.387</w:t>
            </w:r>
          </w:p>
        </w:tc>
        <w:tc>
          <w:tcPr>
            <w:tcW w:w="0" w:type="auto"/>
          </w:tcPr>
          <w:p w14:paraId="1D410CDD" w14:textId="375A5975"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029.888</w:t>
            </w:r>
          </w:p>
        </w:tc>
      </w:tr>
      <w:tr w:rsidR="005C5BC8" w:rsidRPr="00220C73" w14:paraId="2291CA92" w14:textId="63974CA1" w:rsidTr="005C5BC8">
        <w:tc>
          <w:tcPr>
            <w:cnfStyle w:val="001000000000" w:firstRow="0" w:lastRow="0" w:firstColumn="1" w:lastColumn="0" w:oddVBand="0" w:evenVBand="0" w:oddHBand="0" w:evenHBand="0" w:firstRowFirstColumn="0" w:firstRowLastColumn="0" w:lastRowFirstColumn="0" w:lastRowLastColumn="0"/>
            <w:tcW w:w="0" w:type="auto"/>
          </w:tcPr>
          <w:p w14:paraId="72ECF112" w14:textId="79B44330"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Educational Attainment + Sex + Tenure</w:t>
            </w:r>
          </w:p>
        </w:tc>
        <w:tc>
          <w:tcPr>
            <w:tcW w:w="0" w:type="auto"/>
          </w:tcPr>
          <w:p w14:paraId="06E93B06" w14:textId="5C624914"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677.491</w:t>
            </w:r>
          </w:p>
        </w:tc>
        <w:tc>
          <w:tcPr>
            <w:tcW w:w="0" w:type="auto"/>
          </w:tcPr>
          <w:p w14:paraId="3C8A15D8" w14:textId="531727F3" w:rsidR="005C5BC8" w:rsidRPr="00220C73" w:rsidRDefault="000E06A2"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3.896</w:t>
            </w:r>
          </w:p>
        </w:tc>
        <w:tc>
          <w:tcPr>
            <w:tcW w:w="0" w:type="auto"/>
          </w:tcPr>
          <w:p w14:paraId="1874CFF2" w14:textId="5C24DBD8"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545A2D89" w14:textId="371F09A4"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35</w:t>
            </w:r>
          </w:p>
        </w:tc>
        <w:tc>
          <w:tcPr>
            <w:tcW w:w="0" w:type="auto"/>
          </w:tcPr>
          <w:p w14:paraId="5529D939" w14:textId="410624A7"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09.491</w:t>
            </w:r>
          </w:p>
        </w:tc>
        <w:tc>
          <w:tcPr>
            <w:tcW w:w="0" w:type="auto"/>
          </w:tcPr>
          <w:p w14:paraId="3E63AE3B" w14:textId="0C0AE886" w:rsidR="005C5BC8" w:rsidRPr="00220C73" w:rsidRDefault="005C5BC8" w:rsidP="00AD2AE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822.158</w:t>
            </w:r>
          </w:p>
        </w:tc>
      </w:tr>
      <w:tr w:rsidR="005C5BC8" w:rsidRPr="00220C73" w14:paraId="0A5C81D9" w14:textId="4EE4BBEC" w:rsidTr="005C5B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580D2" w14:textId="0C3CF46A" w:rsidR="005C5BC8" w:rsidRPr="00220C73" w:rsidRDefault="005C5BC8" w:rsidP="00AD2AE7">
            <w:pPr>
              <w:rPr>
                <w:rFonts w:ascii="Helvetica" w:hAnsi="Helvetica" w:cs="Helvetica"/>
                <w:sz w:val="24"/>
                <w:szCs w:val="24"/>
              </w:rPr>
            </w:pPr>
            <w:r w:rsidRPr="00220C73">
              <w:rPr>
                <w:rFonts w:ascii="Helvetica" w:hAnsi="Helvetica" w:cs="Helvetica"/>
                <w:sz w:val="24"/>
                <w:szCs w:val="24"/>
              </w:rPr>
              <w:t>Null Model + Educational Attainment + Sex + Tenure + NS-SEC</w:t>
            </w:r>
          </w:p>
        </w:tc>
        <w:tc>
          <w:tcPr>
            <w:tcW w:w="0" w:type="auto"/>
          </w:tcPr>
          <w:p w14:paraId="2AABF379" w14:textId="7E72C195"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425.215</w:t>
            </w:r>
          </w:p>
        </w:tc>
        <w:tc>
          <w:tcPr>
            <w:tcW w:w="0" w:type="auto"/>
          </w:tcPr>
          <w:p w14:paraId="21A8341D" w14:textId="48D9ED99" w:rsidR="005C5BC8" w:rsidRPr="00220C73" w:rsidRDefault="000E06A2"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52.276</w:t>
            </w:r>
          </w:p>
        </w:tc>
        <w:tc>
          <w:tcPr>
            <w:tcW w:w="0" w:type="auto"/>
          </w:tcPr>
          <w:p w14:paraId="4CE3F721" w14:textId="3555691A"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w:t>
            </w:r>
          </w:p>
        </w:tc>
        <w:tc>
          <w:tcPr>
            <w:tcW w:w="0" w:type="auto"/>
          </w:tcPr>
          <w:p w14:paraId="608C8879" w14:textId="0C916203"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4</w:t>
            </w:r>
          </w:p>
        </w:tc>
        <w:tc>
          <w:tcPr>
            <w:tcW w:w="0" w:type="auto"/>
          </w:tcPr>
          <w:p w14:paraId="53769067" w14:textId="398A8294"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05.215</w:t>
            </w:r>
          </w:p>
        </w:tc>
        <w:tc>
          <w:tcPr>
            <w:tcW w:w="0" w:type="auto"/>
          </w:tcPr>
          <w:p w14:paraId="380A33FD" w14:textId="0F9F4589" w:rsidR="005C5BC8" w:rsidRPr="00220C73" w:rsidRDefault="005C5BC8" w:rsidP="00AD2AE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86.883</w:t>
            </w:r>
          </w:p>
        </w:tc>
      </w:tr>
    </w:tbl>
    <w:p w14:paraId="19EE06ED" w14:textId="77777777" w:rsidR="00996C6F" w:rsidRPr="00220C73" w:rsidRDefault="00996C6F" w:rsidP="00996C6F">
      <w:pPr>
        <w:rPr>
          <w:rFonts w:ascii="Helvetica" w:hAnsi="Helvetica" w:cs="Helvetica"/>
          <w:sz w:val="24"/>
          <w:szCs w:val="24"/>
        </w:rPr>
      </w:pPr>
    </w:p>
    <w:p w14:paraId="5B8C6233" w14:textId="3F813419" w:rsidR="00996C6F" w:rsidRPr="00220C73" w:rsidRDefault="00996C6F" w:rsidP="00996C6F">
      <w:pPr>
        <w:rPr>
          <w:rFonts w:ascii="Helvetica" w:hAnsi="Helvetica" w:cs="Helvetica"/>
          <w:sz w:val="24"/>
          <w:szCs w:val="24"/>
        </w:rPr>
      </w:pPr>
      <w:commentRangeStart w:id="119"/>
      <w:r w:rsidRPr="00220C73">
        <w:rPr>
          <w:rFonts w:ascii="Helvetica" w:hAnsi="Helvetica" w:cs="Helvetica"/>
          <w:sz w:val="24"/>
          <w:szCs w:val="24"/>
        </w:rPr>
        <w:t xml:space="preserve">The results of the </w:t>
      </w:r>
      <w:commentRangeEnd w:id="119"/>
      <w:r w:rsidR="00065BA4" w:rsidRPr="00220C73">
        <w:rPr>
          <w:rStyle w:val="CommentReference"/>
          <w:rFonts w:ascii="Helvetica" w:hAnsi="Helvetica" w:cs="Helvetica"/>
          <w:sz w:val="24"/>
          <w:szCs w:val="24"/>
        </w:rPr>
        <w:commentReference w:id="119"/>
      </w:r>
      <w:r w:rsidR="00F04C86" w:rsidRPr="00220C73">
        <w:rPr>
          <w:rFonts w:ascii="Helvetica" w:hAnsi="Helvetica" w:cs="Helvetica"/>
          <w:sz w:val="24"/>
          <w:szCs w:val="24"/>
        </w:rPr>
        <w:t>multinominal</w:t>
      </w:r>
      <w:r w:rsidRPr="00220C73">
        <w:rPr>
          <w:rFonts w:ascii="Helvetica" w:hAnsi="Helvetica" w:cs="Helvetica"/>
          <w:sz w:val="24"/>
          <w:szCs w:val="24"/>
        </w:rPr>
        <w:t xml:space="preserve"> logistic regression model are reported in table </w:t>
      </w:r>
      <w:r w:rsidR="00F04C86" w:rsidRPr="00220C73">
        <w:rPr>
          <w:rFonts w:ascii="Helvetica" w:hAnsi="Helvetica" w:cs="Helvetica"/>
          <w:sz w:val="24"/>
          <w:szCs w:val="24"/>
        </w:rPr>
        <w:t>2.3</w:t>
      </w:r>
      <w:r w:rsidRPr="00220C73">
        <w:rPr>
          <w:rFonts w:ascii="Helvetica" w:hAnsi="Helvetica" w:cs="Helvetica"/>
          <w:sz w:val="24"/>
          <w:szCs w:val="24"/>
        </w:rPr>
        <w:t xml:space="preserve">. It is not possible to ascertain the significance parameters of variables other than in relation to the reference category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cF3jiyZS","properties":{"formattedCitation":"(Firth, 2003)","plainCitation":"(Firth, 2003)","noteIndex":0},"citationItems":[{"id":2704,"uris":["http://zotero.org/users/8741181/items/I3UQ8YDX"],"itemData":{"id":2704,"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Firth, 2003)</w:t>
      </w:r>
      <w:r w:rsidRPr="00220C73">
        <w:rPr>
          <w:rFonts w:ascii="Helvetica" w:hAnsi="Helvetica" w:cs="Helvetica"/>
          <w:sz w:val="24"/>
          <w:szCs w:val="24"/>
        </w:rPr>
        <w:fldChar w:fldCharType="end"/>
      </w:r>
      <w:r w:rsidRPr="00220C73">
        <w:rPr>
          <w:rFonts w:ascii="Helvetica" w:hAnsi="Helvetica" w:cs="Helvetica"/>
          <w:sz w:val="24"/>
          <w:szCs w:val="24"/>
        </w:rPr>
        <w:t xml:space="preserve">. </w:t>
      </w:r>
      <w:commentRangeStart w:id="120"/>
      <w:r w:rsidRPr="00220C73">
        <w:rPr>
          <w:rFonts w:ascii="Helvetica" w:hAnsi="Helvetica" w:cs="Helvetica"/>
          <w:sz w:val="24"/>
          <w:szCs w:val="24"/>
        </w:rPr>
        <w:t>Quasi-variances were considered to overcome this reference category problem but considering this would only impact one variable – NS-SEC it was ultimately decided to not provide them</w:t>
      </w:r>
      <w:commentRangeEnd w:id="120"/>
      <w:r w:rsidR="00065BA4" w:rsidRPr="00220C73">
        <w:rPr>
          <w:rStyle w:val="CommentReference"/>
          <w:rFonts w:ascii="Helvetica" w:hAnsi="Helvetica" w:cs="Helvetica"/>
          <w:sz w:val="24"/>
          <w:szCs w:val="24"/>
        </w:rPr>
        <w:commentReference w:id="120"/>
      </w:r>
      <w:r w:rsidRPr="00220C73">
        <w:rPr>
          <w:rFonts w:ascii="Helvetica" w:hAnsi="Helvetica" w:cs="Helvetica"/>
          <w:sz w:val="24"/>
          <w:szCs w:val="24"/>
        </w:rPr>
        <w:t xml:space="preserve">. For this complete case analysis there are 6452 observations in total. </w:t>
      </w:r>
    </w:p>
    <w:p w14:paraId="33A02FE5" w14:textId="53E0894D"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is output is using the reference category of </w:t>
      </w:r>
      <w:r w:rsidR="00F04C86" w:rsidRPr="00220C73">
        <w:rPr>
          <w:rFonts w:ascii="Helvetica" w:hAnsi="Helvetica" w:cs="Helvetica"/>
          <w:sz w:val="24"/>
          <w:szCs w:val="24"/>
        </w:rPr>
        <w:t>full-time</w:t>
      </w:r>
      <w:r w:rsidRPr="00220C73">
        <w:rPr>
          <w:rFonts w:ascii="Helvetica" w:hAnsi="Helvetica" w:cs="Helvetica"/>
          <w:sz w:val="24"/>
          <w:szCs w:val="24"/>
        </w:rPr>
        <w:t xml:space="preserve"> </w:t>
      </w:r>
      <w:r w:rsidR="00F04C86" w:rsidRPr="00220C73">
        <w:rPr>
          <w:rFonts w:ascii="Helvetica" w:hAnsi="Helvetica" w:cs="Helvetica"/>
          <w:sz w:val="24"/>
          <w:szCs w:val="24"/>
        </w:rPr>
        <w:t>e</w:t>
      </w:r>
      <w:r w:rsidRPr="00220C73">
        <w:rPr>
          <w:rFonts w:ascii="Helvetica" w:hAnsi="Helvetica" w:cs="Helvetica"/>
          <w:sz w:val="24"/>
          <w:szCs w:val="24"/>
        </w:rPr>
        <w:t xml:space="preserve">mployment for two reasons. The first is that </w:t>
      </w:r>
      <w:commentRangeStart w:id="121"/>
      <w:r w:rsidRPr="00220C73">
        <w:rPr>
          <w:rFonts w:ascii="Helvetica" w:hAnsi="Helvetica" w:cs="Helvetica"/>
          <w:sz w:val="24"/>
          <w:szCs w:val="24"/>
        </w:rPr>
        <w:t xml:space="preserve">said category is has the largest sample of all economic activity sub-categories. The second is that a contrast with full-time employment is sociologically compelling. Contrasting </w:t>
      </w:r>
      <w:r w:rsidR="00F04C86" w:rsidRPr="00220C73">
        <w:rPr>
          <w:rFonts w:ascii="Helvetica" w:hAnsi="Helvetica" w:cs="Helvetica"/>
          <w:sz w:val="24"/>
          <w:szCs w:val="24"/>
        </w:rPr>
        <w:t>f</w:t>
      </w:r>
      <w:r w:rsidRPr="00220C73">
        <w:rPr>
          <w:rFonts w:ascii="Helvetica" w:hAnsi="Helvetica" w:cs="Helvetica"/>
          <w:sz w:val="24"/>
          <w:szCs w:val="24"/>
        </w:rPr>
        <w:t xml:space="preserve">ull-time </w:t>
      </w:r>
      <w:r w:rsidR="00F04C86" w:rsidRPr="00220C73">
        <w:rPr>
          <w:rFonts w:ascii="Helvetica" w:hAnsi="Helvetica" w:cs="Helvetica"/>
          <w:sz w:val="24"/>
          <w:szCs w:val="24"/>
        </w:rPr>
        <w:t>e</w:t>
      </w:r>
      <w:r w:rsidRPr="00220C73">
        <w:rPr>
          <w:rFonts w:ascii="Helvetica" w:hAnsi="Helvetica" w:cs="Helvetica"/>
          <w:sz w:val="24"/>
          <w:szCs w:val="24"/>
        </w:rPr>
        <w:t xml:space="preserve">mployment with other economic activity destinations like education or apprenticeships is temporally relevant given the possible impact that increasing the mandatory school leaving age, decline in manufacturing industry, rise </w:t>
      </w:r>
      <w:commentRangeEnd w:id="121"/>
      <w:r w:rsidR="00065BA4" w:rsidRPr="00220C73">
        <w:rPr>
          <w:rStyle w:val="CommentReference"/>
          <w:rFonts w:ascii="Helvetica" w:hAnsi="Helvetica" w:cs="Helvetica"/>
          <w:sz w:val="24"/>
          <w:szCs w:val="24"/>
        </w:rPr>
        <w:commentReference w:id="121"/>
      </w:r>
      <w:r w:rsidRPr="00220C73">
        <w:rPr>
          <w:rFonts w:ascii="Helvetica" w:hAnsi="Helvetica" w:cs="Helvetica"/>
          <w:sz w:val="24"/>
          <w:szCs w:val="24"/>
        </w:rPr>
        <w:t xml:space="preserve">in part-time work may have on the economic destinations of youth. </w:t>
      </w:r>
    </w:p>
    <w:p w14:paraId="235A3737" w14:textId="7267725B"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Unemployment and </w:t>
      </w:r>
      <w:r w:rsidR="00F04C86" w:rsidRPr="00220C73">
        <w:rPr>
          <w:rFonts w:ascii="Helvetica" w:hAnsi="Helvetica" w:cs="Helvetica"/>
          <w:sz w:val="24"/>
          <w:szCs w:val="24"/>
        </w:rPr>
        <w:t>o</w:t>
      </w:r>
      <w:r w:rsidRPr="00220C73">
        <w:rPr>
          <w:rFonts w:ascii="Helvetica" w:hAnsi="Helvetica" w:cs="Helvetica"/>
          <w:sz w:val="24"/>
          <w:szCs w:val="24"/>
        </w:rPr>
        <w:t xml:space="preserve">ut of the </w:t>
      </w:r>
      <w:r w:rsidR="00F04C86" w:rsidRPr="00220C73">
        <w:rPr>
          <w:rFonts w:ascii="Helvetica" w:hAnsi="Helvetica" w:cs="Helvetica"/>
          <w:sz w:val="24"/>
          <w:szCs w:val="24"/>
        </w:rPr>
        <w:t>l</w:t>
      </w:r>
      <w:r w:rsidRPr="00220C73">
        <w:rPr>
          <w:rFonts w:ascii="Helvetica" w:hAnsi="Helvetica" w:cs="Helvetica"/>
          <w:sz w:val="24"/>
          <w:szCs w:val="24"/>
        </w:rPr>
        <w:t xml:space="preserve">abour force categories do not appear to be statistically significant in reference to </w:t>
      </w:r>
      <w:r w:rsidR="00F04C86" w:rsidRPr="00220C73">
        <w:rPr>
          <w:rFonts w:ascii="Helvetica" w:hAnsi="Helvetica" w:cs="Helvetica"/>
          <w:sz w:val="24"/>
          <w:szCs w:val="24"/>
        </w:rPr>
        <w:t>f</w:t>
      </w:r>
      <w:r w:rsidRPr="00220C73">
        <w:rPr>
          <w:rFonts w:ascii="Helvetica" w:hAnsi="Helvetica" w:cs="Helvetica"/>
          <w:sz w:val="24"/>
          <w:szCs w:val="24"/>
        </w:rPr>
        <w:t xml:space="preserve">ull-time employment for economic activity destinations except for in one instance. Sex is statistically significant in both </w:t>
      </w:r>
      <w:r w:rsidR="00F04C86" w:rsidRPr="00220C73">
        <w:rPr>
          <w:rFonts w:ascii="Helvetica" w:hAnsi="Helvetica" w:cs="Helvetica"/>
          <w:sz w:val="24"/>
          <w:szCs w:val="24"/>
        </w:rPr>
        <w:t>u</w:t>
      </w:r>
      <w:r w:rsidRPr="00220C73">
        <w:rPr>
          <w:rFonts w:ascii="Helvetica" w:hAnsi="Helvetica" w:cs="Helvetica"/>
          <w:sz w:val="24"/>
          <w:szCs w:val="24"/>
        </w:rPr>
        <w:t xml:space="preserve">nemployment and </w:t>
      </w:r>
      <w:r w:rsidR="00F04C86" w:rsidRPr="00220C73">
        <w:rPr>
          <w:rFonts w:ascii="Helvetica" w:hAnsi="Helvetica" w:cs="Helvetica"/>
          <w:sz w:val="24"/>
          <w:szCs w:val="24"/>
        </w:rPr>
        <w:t>o</w:t>
      </w:r>
      <w:r w:rsidRPr="00220C73">
        <w:rPr>
          <w:rFonts w:ascii="Helvetica" w:hAnsi="Helvetica" w:cs="Helvetica"/>
          <w:sz w:val="24"/>
          <w:szCs w:val="24"/>
        </w:rPr>
        <w:t xml:space="preserve">ut of the </w:t>
      </w:r>
      <w:r w:rsidR="00F04C86" w:rsidRPr="00220C73">
        <w:rPr>
          <w:rFonts w:ascii="Helvetica" w:hAnsi="Helvetica" w:cs="Helvetica"/>
          <w:sz w:val="24"/>
          <w:szCs w:val="24"/>
        </w:rPr>
        <w:t>l</w:t>
      </w:r>
      <w:r w:rsidRPr="00220C73">
        <w:rPr>
          <w:rFonts w:ascii="Helvetica" w:hAnsi="Helvetica" w:cs="Helvetica"/>
          <w:sz w:val="24"/>
          <w:szCs w:val="24"/>
        </w:rPr>
        <w:t xml:space="preserve">abour </w:t>
      </w:r>
      <w:r w:rsidR="00F04C86" w:rsidRPr="00220C73">
        <w:rPr>
          <w:rFonts w:ascii="Helvetica" w:hAnsi="Helvetica" w:cs="Helvetica"/>
          <w:sz w:val="24"/>
          <w:szCs w:val="24"/>
        </w:rPr>
        <w:t>f</w:t>
      </w:r>
      <w:r w:rsidRPr="00220C73">
        <w:rPr>
          <w:rFonts w:ascii="Helvetica" w:hAnsi="Helvetica" w:cs="Helvetica"/>
          <w:sz w:val="24"/>
          <w:szCs w:val="24"/>
        </w:rPr>
        <w:t xml:space="preserve">orce at the p&lt;0.01 level. Here we can see Men are more likely to be </w:t>
      </w:r>
      <w:r w:rsidR="00F04C86" w:rsidRPr="00220C73">
        <w:rPr>
          <w:rFonts w:ascii="Helvetica" w:hAnsi="Helvetica" w:cs="Helvetica"/>
          <w:sz w:val="24"/>
          <w:szCs w:val="24"/>
        </w:rPr>
        <w:t>u</w:t>
      </w:r>
      <w:r w:rsidRPr="00220C73">
        <w:rPr>
          <w:rFonts w:ascii="Helvetica" w:hAnsi="Helvetica" w:cs="Helvetica"/>
          <w:sz w:val="24"/>
          <w:szCs w:val="24"/>
        </w:rPr>
        <w:t xml:space="preserve">nemployed than women over being in </w:t>
      </w:r>
      <w:r w:rsidR="00F04C86" w:rsidRPr="00220C73">
        <w:rPr>
          <w:rFonts w:ascii="Helvetica" w:hAnsi="Helvetica" w:cs="Helvetica"/>
          <w:sz w:val="24"/>
          <w:szCs w:val="24"/>
        </w:rPr>
        <w:t>f</w:t>
      </w:r>
      <w:r w:rsidRPr="00220C73">
        <w:rPr>
          <w:rFonts w:ascii="Helvetica" w:hAnsi="Helvetica" w:cs="Helvetica"/>
          <w:sz w:val="24"/>
          <w:szCs w:val="24"/>
        </w:rPr>
        <w:t xml:space="preserve">ull-time employment </w:t>
      </w:r>
      <w:r w:rsidRPr="00220C73">
        <w:rPr>
          <w:rFonts w:ascii="Helvetica" w:hAnsi="Helvetica" w:cs="Helvetica"/>
          <w:sz w:val="24"/>
          <w:szCs w:val="24"/>
        </w:rPr>
        <w:lastRenderedPageBreak/>
        <w:t xml:space="preserve">whereas women are more likely to be out of the labour force than men over being in </w:t>
      </w:r>
      <w:r w:rsidR="00F04C86" w:rsidRPr="00220C73">
        <w:rPr>
          <w:rFonts w:ascii="Helvetica" w:hAnsi="Helvetica" w:cs="Helvetica"/>
          <w:sz w:val="24"/>
          <w:szCs w:val="24"/>
        </w:rPr>
        <w:t>f</w:t>
      </w:r>
      <w:r w:rsidRPr="00220C73">
        <w:rPr>
          <w:rFonts w:ascii="Helvetica" w:hAnsi="Helvetica" w:cs="Helvetica"/>
          <w:sz w:val="24"/>
          <w:szCs w:val="24"/>
        </w:rPr>
        <w:t>ull-time employment controlling for all other covariates.</w:t>
      </w:r>
    </w:p>
    <w:p w14:paraId="5704F658" w14:textId="7350B985" w:rsidR="00996C6F" w:rsidRPr="00220C73" w:rsidRDefault="00996C6F" w:rsidP="00996C6F">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There are three primary categories of economic activity that are of interest for further discussion. The first is </w:t>
      </w:r>
      <w:r w:rsidR="00F04C86" w:rsidRPr="00220C73">
        <w:rPr>
          <w:rFonts w:ascii="Helvetica" w:hAnsi="Helvetica" w:cs="Helvetica"/>
          <w:sz w:val="24"/>
          <w:szCs w:val="24"/>
        </w:rPr>
        <w:t>e</w:t>
      </w:r>
      <w:r w:rsidRPr="00220C73">
        <w:rPr>
          <w:rFonts w:ascii="Helvetica" w:hAnsi="Helvetica" w:cs="Helvetica"/>
          <w:sz w:val="24"/>
          <w:szCs w:val="24"/>
        </w:rPr>
        <w:t>ducation. Every variable is statistically significant at the p&lt;0.001 level</w:t>
      </w:r>
      <w:r w:rsidR="009071CF" w:rsidRPr="00220C73">
        <w:rPr>
          <w:rFonts w:ascii="Helvetica" w:hAnsi="Helvetica" w:cs="Helvetica"/>
          <w:sz w:val="24"/>
          <w:szCs w:val="24"/>
        </w:rPr>
        <w:t xml:space="preserve"> except for lower managerial occupations (</w:t>
      </w:r>
      <w:r w:rsidR="009071CF" w:rsidRPr="00220C73">
        <w:rPr>
          <w:rFonts w:ascii="Helvetica" w:hAnsi="Helvetica" w:cs="Helvetica"/>
          <w:sz w:val="24"/>
          <w:szCs w:val="24"/>
        </w:rPr>
        <w:t>p&lt;0.05)</w:t>
      </w:r>
      <w:r w:rsidR="009071CF" w:rsidRPr="00220C73">
        <w:rPr>
          <w:rFonts w:ascii="Helvetica" w:hAnsi="Helvetica" w:cs="Helvetica"/>
          <w:sz w:val="24"/>
          <w:szCs w:val="24"/>
        </w:rPr>
        <w:t xml:space="preserve"> and intermediate occupations (p&lt;0.01)</w:t>
      </w:r>
      <w:r w:rsidRPr="00220C73">
        <w:rPr>
          <w:rFonts w:ascii="Helvetica" w:hAnsi="Helvetica" w:cs="Helvetica"/>
          <w:sz w:val="24"/>
          <w:szCs w:val="24"/>
        </w:rPr>
        <w:t xml:space="preserve">. Those individuals that attain </w:t>
      </w:r>
      <w:r w:rsidR="00F04C86" w:rsidRPr="00220C73">
        <w:rPr>
          <w:rFonts w:ascii="Helvetica" w:hAnsi="Helvetica" w:cs="Helvetica"/>
          <w:sz w:val="24"/>
          <w:szCs w:val="24"/>
        </w:rPr>
        <w:t xml:space="preserve">five or more </w:t>
      </w:r>
      <w:r w:rsidRPr="00220C73">
        <w:rPr>
          <w:rFonts w:ascii="Helvetica" w:hAnsi="Helvetica" w:cs="Helvetica"/>
          <w:sz w:val="24"/>
          <w:szCs w:val="24"/>
        </w:rPr>
        <w:t>O-levels at school have 1.8</w:t>
      </w:r>
      <w:r w:rsidR="009071CF" w:rsidRPr="00220C73">
        <w:rPr>
          <w:rFonts w:ascii="Helvetica" w:hAnsi="Helvetica" w:cs="Helvetica"/>
          <w:sz w:val="24"/>
          <w:szCs w:val="24"/>
        </w:rPr>
        <w:t>7</w:t>
      </w:r>
      <w:r w:rsidRPr="00220C73">
        <w:rPr>
          <w:rFonts w:ascii="Helvetica" w:hAnsi="Helvetica" w:cs="Helvetica"/>
          <w:sz w:val="24"/>
          <w:szCs w:val="24"/>
        </w:rPr>
        <w:t xml:space="preserve"> </w:t>
      </w:r>
      <w:r w:rsidR="009071CF" w:rsidRPr="00220C73">
        <w:rPr>
          <w:rFonts w:ascii="Helvetica" w:hAnsi="Helvetica" w:cs="Helvetica"/>
          <w:sz w:val="24"/>
          <w:szCs w:val="24"/>
        </w:rPr>
        <w:t xml:space="preserve">the log odds of being in </w:t>
      </w:r>
      <w:r w:rsidRPr="00220C73">
        <w:rPr>
          <w:rFonts w:ascii="Helvetica" w:hAnsi="Helvetica" w:cs="Helvetica"/>
          <w:sz w:val="24"/>
          <w:szCs w:val="24"/>
        </w:rPr>
        <w:t xml:space="preserve">post-school education over </w:t>
      </w:r>
      <w:r w:rsidR="009071CF" w:rsidRPr="00220C73">
        <w:rPr>
          <w:rFonts w:ascii="Helvetica" w:hAnsi="Helvetica" w:cs="Helvetica"/>
          <w:sz w:val="24"/>
          <w:szCs w:val="24"/>
        </w:rPr>
        <w:t>employment</w:t>
      </w:r>
      <w:r w:rsidRPr="00220C73">
        <w:rPr>
          <w:rFonts w:ascii="Helvetica" w:hAnsi="Helvetica" w:cs="Helvetica"/>
          <w:sz w:val="24"/>
          <w:szCs w:val="24"/>
        </w:rPr>
        <w:t xml:space="preserve"> in comparison to those individuals that received less than </w:t>
      </w:r>
      <w:r w:rsidR="00F04C86" w:rsidRPr="00220C73">
        <w:rPr>
          <w:rFonts w:ascii="Helvetica" w:hAnsi="Helvetica" w:cs="Helvetica"/>
          <w:sz w:val="24"/>
          <w:szCs w:val="24"/>
        </w:rPr>
        <w:t>five</w:t>
      </w:r>
      <w:r w:rsidRPr="00220C73">
        <w:rPr>
          <w:rFonts w:ascii="Helvetica" w:hAnsi="Helvetica" w:cs="Helvetica"/>
          <w:sz w:val="24"/>
          <w:szCs w:val="24"/>
        </w:rPr>
        <w:t xml:space="preserve"> O-levels. It is more likely for women to be in education over full-time employment (men have -0.4</w:t>
      </w:r>
      <w:r w:rsidR="009071CF" w:rsidRPr="00220C73">
        <w:rPr>
          <w:rFonts w:ascii="Helvetica" w:hAnsi="Helvetica" w:cs="Helvetica"/>
          <w:sz w:val="24"/>
          <w:szCs w:val="24"/>
        </w:rPr>
        <w:t>4</w:t>
      </w:r>
      <w:r w:rsidRPr="00220C73">
        <w:rPr>
          <w:rFonts w:ascii="Helvetica" w:hAnsi="Helvetica" w:cs="Helvetica"/>
          <w:sz w:val="24"/>
          <w:szCs w:val="24"/>
        </w:rPr>
        <w:t xml:space="preserve"> </w:t>
      </w:r>
      <w:r w:rsidR="009071CF" w:rsidRPr="00220C73">
        <w:rPr>
          <w:rFonts w:ascii="Helvetica" w:hAnsi="Helvetica" w:cs="Helvetica"/>
          <w:sz w:val="24"/>
          <w:szCs w:val="24"/>
        </w:rPr>
        <w:t xml:space="preserve">log </w:t>
      </w:r>
      <w:r w:rsidRPr="00220C73">
        <w:rPr>
          <w:rFonts w:ascii="Helvetica" w:hAnsi="Helvetica" w:cs="Helvetica"/>
          <w:sz w:val="24"/>
          <w:szCs w:val="24"/>
        </w:rPr>
        <w:t>odds of being in education over full-time education). It is less likely for those that don’t own their own home (-0.79) than those that do</w:t>
      </w:r>
      <w:r w:rsidR="009071CF" w:rsidRPr="00220C73">
        <w:rPr>
          <w:rFonts w:ascii="Helvetica" w:hAnsi="Helvetica" w:cs="Helvetica"/>
          <w:sz w:val="24"/>
          <w:szCs w:val="24"/>
        </w:rPr>
        <w:t>,</w:t>
      </w:r>
      <w:r w:rsidRPr="00220C73">
        <w:rPr>
          <w:rFonts w:ascii="Helvetica" w:hAnsi="Helvetica" w:cs="Helvetica"/>
          <w:sz w:val="24"/>
          <w:szCs w:val="24"/>
        </w:rPr>
        <w:t xml:space="preserve"> to be in </w:t>
      </w:r>
      <w:r w:rsidR="009071CF" w:rsidRPr="00220C73">
        <w:rPr>
          <w:rFonts w:ascii="Helvetica" w:hAnsi="Helvetica" w:cs="Helvetica"/>
          <w:sz w:val="24"/>
          <w:szCs w:val="24"/>
        </w:rPr>
        <w:t xml:space="preserve">post-schooling </w:t>
      </w:r>
      <w:r w:rsidRPr="00220C73">
        <w:rPr>
          <w:rFonts w:ascii="Helvetica" w:hAnsi="Helvetica" w:cs="Helvetica"/>
          <w:sz w:val="24"/>
          <w:szCs w:val="24"/>
        </w:rPr>
        <w:t xml:space="preserve">education over employment. Finally, when looking at social class, there is a downward trajectory of the odds of individuals being in education over full-time employment with </w:t>
      </w:r>
      <w:r w:rsidR="009071CF" w:rsidRPr="00220C73">
        <w:rPr>
          <w:rFonts w:ascii="Helvetica" w:hAnsi="Helvetica" w:cs="Helvetica"/>
          <w:sz w:val="24"/>
          <w:szCs w:val="24"/>
        </w:rPr>
        <w:t>higher managerial as reference</w:t>
      </w:r>
      <w:r w:rsidRPr="00220C73">
        <w:rPr>
          <w:rFonts w:ascii="Helvetica" w:hAnsi="Helvetica" w:cs="Helvetica"/>
          <w:sz w:val="24"/>
          <w:szCs w:val="24"/>
        </w:rPr>
        <w:t xml:space="preserve">. </w:t>
      </w:r>
      <w:r w:rsidR="009071CF" w:rsidRPr="00220C73">
        <w:rPr>
          <w:rFonts w:ascii="Helvetica" w:hAnsi="Helvetica" w:cs="Helvetica"/>
          <w:sz w:val="24"/>
          <w:szCs w:val="24"/>
        </w:rPr>
        <w:t xml:space="preserve">The most substantive differences in comparison to higher managerial class relates to semi-routine and routing occupations whereby both see </w:t>
      </w:r>
      <w:r w:rsidR="009C6036" w:rsidRPr="00220C73">
        <w:rPr>
          <w:rFonts w:ascii="Helvetica" w:hAnsi="Helvetica" w:cs="Helvetica"/>
          <w:sz w:val="24"/>
          <w:szCs w:val="24"/>
        </w:rPr>
        <w:t>-1.05 log odds</w:t>
      </w:r>
      <w:r w:rsidR="009071CF" w:rsidRPr="00220C73">
        <w:rPr>
          <w:rFonts w:ascii="Helvetica" w:hAnsi="Helvetica" w:cs="Helvetica"/>
          <w:sz w:val="24"/>
          <w:szCs w:val="24"/>
        </w:rPr>
        <w:t xml:space="preserve"> of being in post-schooling education over employment. For a full breakdown of social class across each economic activity category see figure XXXX for the predicted probabilities. </w:t>
      </w:r>
    </w:p>
    <w:p w14:paraId="746B851A" w14:textId="31D64117" w:rsidR="00996C6F" w:rsidRPr="00220C73" w:rsidRDefault="00996C6F" w:rsidP="00996C6F">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xml:space="preserve">The second category of interest is </w:t>
      </w:r>
      <w:r w:rsidR="00F04C86" w:rsidRPr="00220C73">
        <w:rPr>
          <w:rFonts w:ascii="Helvetica" w:hAnsi="Helvetica" w:cs="Helvetica"/>
          <w:sz w:val="24"/>
          <w:szCs w:val="24"/>
        </w:rPr>
        <w:t>s</w:t>
      </w:r>
      <w:r w:rsidRPr="00220C73">
        <w:rPr>
          <w:rFonts w:ascii="Helvetica" w:hAnsi="Helvetica" w:cs="Helvetica"/>
          <w:sz w:val="24"/>
          <w:szCs w:val="24"/>
        </w:rPr>
        <w:t xml:space="preserve">chool. Every variable is statistically significant at the p&lt;0.001 level. Individuals that attained </w:t>
      </w:r>
      <w:r w:rsidR="00F04C86" w:rsidRPr="00220C73">
        <w:rPr>
          <w:rFonts w:ascii="Helvetica" w:hAnsi="Helvetica" w:cs="Helvetica"/>
          <w:sz w:val="24"/>
          <w:szCs w:val="24"/>
        </w:rPr>
        <w:t>five or more</w:t>
      </w:r>
      <w:r w:rsidRPr="00220C73">
        <w:rPr>
          <w:rFonts w:ascii="Helvetica" w:hAnsi="Helvetica" w:cs="Helvetica"/>
          <w:sz w:val="24"/>
          <w:szCs w:val="24"/>
        </w:rPr>
        <w:t xml:space="preserve"> O-levels are </w:t>
      </w:r>
      <w:r w:rsidR="0013210A" w:rsidRPr="00220C73">
        <w:rPr>
          <w:rFonts w:ascii="Helvetica" w:hAnsi="Helvetica" w:cs="Helvetica"/>
          <w:sz w:val="24"/>
          <w:szCs w:val="24"/>
        </w:rPr>
        <w:t>3.58</w:t>
      </w:r>
      <w:r w:rsidRPr="00220C73">
        <w:rPr>
          <w:rFonts w:ascii="Helvetica" w:hAnsi="Helvetica" w:cs="Helvetica"/>
          <w:sz w:val="24"/>
          <w:szCs w:val="24"/>
        </w:rPr>
        <w:t xml:space="preserve"> </w:t>
      </w:r>
      <w:r w:rsidR="0013210A" w:rsidRPr="00220C73">
        <w:rPr>
          <w:rFonts w:ascii="Helvetica" w:hAnsi="Helvetica" w:cs="Helvetica"/>
          <w:sz w:val="24"/>
          <w:szCs w:val="24"/>
        </w:rPr>
        <w:t>log odds</w:t>
      </w:r>
      <w:r w:rsidRPr="00220C73">
        <w:rPr>
          <w:rFonts w:ascii="Helvetica" w:hAnsi="Helvetica" w:cs="Helvetica"/>
          <w:sz w:val="24"/>
          <w:szCs w:val="24"/>
        </w:rPr>
        <w:t xml:space="preserve"> of being in school over being in employment compared to those individuals that received less than </w:t>
      </w:r>
      <w:r w:rsidR="00F04C86" w:rsidRPr="00220C73">
        <w:rPr>
          <w:rFonts w:ascii="Helvetica" w:hAnsi="Helvetica" w:cs="Helvetica"/>
          <w:sz w:val="24"/>
          <w:szCs w:val="24"/>
        </w:rPr>
        <w:t>five</w:t>
      </w:r>
      <w:r w:rsidRPr="00220C73">
        <w:rPr>
          <w:rFonts w:ascii="Helvetica" w:hAnsi="Helvetica" w:cs="Helvetica"/>
          <w:sz w:val="24"/>
          <w:szCs w:val="24"/>
        </w:rPr>
        <w:t xml:space="preserve"> O-levels. Men are more likely by 0.</w:t>
      </w:r>
      <w:r w:rsidR="0013210A" w:rsidRPr="00220C73">
        <w:rPr>
          <w:rFonts w:ascii="Helvetica" w:hAnsi="Helvetica" w:cs="Helvetica"/>
          <w:sz w:val="24"/>
          <w:szCs w:val="24"/>
        </w:rPr>
        <w:t>40</w:t>
      </w:r>
      <w:r w:rsidRPr="00220C73">
        <w:rPr>
          <w:rFonts w:ascii="Helvetica" w:hAnsi="Helvetica" w:cs="Helvetica"/>
          <w:sz w:val="24"/>
          <w:szCs w:val="24"/>
        </w:rPr>
        <w:t xml:space="preserve"> times the </w:t>
      </w:r>
      <w:r w:rsidR="0013210A" w:rsidRPr="00220C73">
        <w:rPr>
          <w:rFonts w:ascii="Helvetica" w:hAnsi="Helvetica" w:cs="Helvetica"/>
          <w:sz w:val="24"/>
          <w:szCs w:val="24"/>
        </w:rPr>
        <w:t xml:space="preserve">log </w:t>
      </w:r>
      <w:r w:rsidRPr="00220C73">
        <w:rPr>
          <w:rFonts w:ascii="Helvetica" w:hAnsi="Helvetica" w:cs="Helvetica"/>
          <w:sz w:val="24"/>
          <w:szCs w:val="24"/>
        </w:rPr>
        <w:t xml:space="preserve">odds of being in school over employment compared to women. </w:t>
      </w:r>
      <w:r w:rsidR="0013210A" w:rsidRPr="00220C73">
        <w:rPr>
          <w:rFonts w:ascii="Helvetica" w:hAnsi="Helvetica" w:cs="Helvetica"/>
          <w:sz w:val="24"/>
          <w:szCs w:val="24"/>
        </w:rPr>
        <w:t>T</w:t>
      </w:r>
      <w:r w:rsidRPr="00220C73">
        <w:rPr>
          <w:rFonts w:ascii="Helvetica" w:hAnsi="Helvetica" w:cs="Helvetica"/>
          <w:sz w:val="24"/>
          <w:szCs w:val="24"/>
        </w:rPr>
        <w:t>hose that don’t own their own home are less likely than those that do to be in school (by -0.</w:t>
      </w:r>
      <w:r w:rsidR="0013210A" w:rsidRPr="00220C73">
        <w:rPr>
          <w:rFonts w:ascii="Helvetica" w:hAnsi="Helvetica" w:cs="Helvetica"/>
          <w:sz w:val="24"/>
          <w:szCs w:val="24"/>
        </w:rPr>
        <w:t>69</w:t>
      </w:r>
      <w:r w:rsidRPr="00220C73">
        <w:rPr>
          <w:rFonts w:ascii="Helvetica" w:hAnsi="Helvetica" w:cs="Helvetica"/>
          <w:sz w:val="24"/>
          <w:szCs w:val="24"/>
        </w:rPr>
        <w:t xml:space="preserve"> </w:t>
      </w:r>
      <w:r w:rsidR="0013210A" w:rsidRPr="00220C73">
        <w:rPr>
          <w:rFonts w:ascii="Helvetica" w:hAnsi="Helvetica" w:cs="Helvetica"/>
          <w:sz w:val="24"/>
          <w:szCs w:val="24"/>
        </w:rPr>
        <w:t>log odds</w:t>
      </w:r>
      <w:r w:rsidRPr="00220C73">
        <w:rPr>
          <w:rFonts w:ascii="Helvetica" w:hAnsi="Helvetica" w:cs="Helvetica"/>
          <w:sz w:val="24"/>
          <w:szCs w:val="24"/>
        </w:rPr>
        <w:t xml:space="preserve">) over employment. Finally with respect to class, there is again a downward trend that shows those whose fathers </w:t>
      </w:r>
      <w:r w:rsidR="0013210A" w:rsidRPr="00220C73">
        <w:rPr>
          <w:rFonts w:ascii="Helvetica" w:hAnsi="Helvetica" w:cs="Helvetica"/>
          <w:sz w:val="24"/>
          <w:szCs w:val="24"/>
        </w:rPr>
        <w:t>are in routine occupations</w:t>
      </w:r>
      <w:r w:rsidRPr="00220C73">
        <w:rPr>
          <w:rFonts w:ascii="Helvetica" w:hAnsi="Helvetica" w:cs="Helvetica"/>
          <w:sz w:val="24"/>
          <w:szCs w:val="24"/>
        </w:rPr>
        <w:t xml:space="preserve"> are less likely than those in </w:t>
      </w:r>
      <w:r w:rsidR="0013210A" w:rsidRPr="00220C73">
        <w:rPr>
          <w:rFonts w:ascii="Helvetica" w:hAnsi="Helvetica" w:cs="Helvetica"/>
          <w:sz w:val="24"/>
          <w:szCs w:val="24"/>
        </w:rPr>
        <w:t>higher managerial occupations</w:t>
      </w:r>
      <w:r w:rsidRPr="00220C73">
        <w:rPr>
          <w:rFonts w:ascii="Helvetica" w:hAnsi="Helvetica" w:cs="Helvetica"/>
          <w:sz w:val="24"/>
          <w:szCs w:val="24"/>
        </w:rPr>
        <w:t xml:space="preserve"> of being in school over full-time employment, </w:t>
      </w:r>
      <w:r w:rsidR="0013210A" w:rsidRPr="00220C73">
        <w:rPr>
          <w:rFonts w:ascii="Helvetica" w:hAnsi="Helvetica" w:cs="Helvetica"/>
          <w:sz w:val="24"/>
          <w:szCs w:val="24"/>
        </w:rPr>
        <w:t xml:space="preserve">by </w:t>
      </w:r>
      <w:r w:rsidR="0013210A" w:rsidRPr="00220C73">
        <w:rPr>
          <w:rFonts w:ascii="Helvetica" w:hAnsi="Helvetica" w:cs="Helvetica"/>
          <w:sz w:val="24"/>
          <w:szCs w:val="24"/>
        </w:rPr>
        <w:t>-1.63</w:t>
      </w:r>
      <w:r w:rsidR="0013210A" w:rsidRPr="00220C73">
        <w:rPr>
          <w:rFonts w:ascii="Helvetica" w:hAnsi="Helvetica" w:cs="Helvetica"/>
          <w:sz w:val="24"/>
          <w:szCs w:val="24"/>
        </w:rPr>
        <w:t xml:space="preserve"> the log odds.</w:t>
      </w:r>
    </w:p>
    <w:p w14:paraId="5BDE2F4E" w14:textId="305E9E8C"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final category of interest is </w:t>
      </w:r>
      <w:r w:rsidR="00F04C86" w:rsidRPr="00220C73">
        <w:rPr>
          <w:rFonts w:ascii="Helvetica" w:hAnsi="Helvetica" w:cs="Helvetica"/>
          <w:sz w:val="24"/>
          <w:szCs w:val="24"/>
        </w:rPr>
        <w:t>t</w:t>
      </w:r>
      <w:r w:rsidRPr="00220C73">
        <w:rPr>
          <w:rFonts w:ascii="Helvetica" w:hAnsi="Helvetica" w:cs="Helvetica"/>
          <w:sz w:val="24"/>
          <w:szCs w:val="24"/>
        </w:rPr>
        <w:t>raining/</w:t>
      </w:r>
      <w:r w:rsidR="00F04C86" w:rsidRPr="00220C73">
        <w:rPr>
          <w:rFonts w:ascii="Helvetica" w:hAnsi="Helvetica" w:cs="Helvetica"/>
          <w:sz w:val="24"/>
          <w:szCs w:val="24"/>
        </w:rPr>
        <w:t>a</w:t>
      </w:r>
      <w:r w:rsidRPr="00220C73">
        <w:rPr>
          <w:rFonts w:ascii="Helvetica" w:hAnsi="Helvetica" w:cs="Helvetica"/>
          <w:sz w:val="24"/>
          <w:szCs w:val="24"/>
        </w:rPr>
        <w:t xml:space="preserve">pprenticeships. </w:t>
      </w:r>
      <w:r w:rsidR="0013210A" w:rsidRPr="00220C73">
        <w:rPr>
          <w:rFonts w:ascii="Helvetica" w:hAnsi="Helvetica" w:cs="Helvetica"/>
          <w:sz w:val="24"/>
          <w:szCs w:val="24"/>
        </w:rPr>
        <w:t xml:space="preserve">Educational Attainment, sex, </w:t>
      </w:r>
      <w:r w:rsidRPr="00220C73">
        <w:rPr>
          <w:rFonts w:ascii="Helvetica" w:hAnsi="Helvetica" w:cs="Helvetica"/>
          <w:sz w:val="24"/>
          <w:szCs w:val="24"/>
        </w:rPr>
        <w:t>housing tenure</w:t>
      </w:r>
      <w:r w:rsidR="0013210A" w:rsidRPr="00220C73">
        <w:rPr>
          <w:rFonts w:ascii="Helvetica" w:hAnsi="Helvetica" w:cs="Helvetica"/>
          <w:sz w:val="24"/>
          <w:szCs w:val="24"/>
        </w:rPr>
        <w:t>, and routine occupations</w:t>
      </w:r>
      <w:r w:rsidRPr="00220C73">
        <w:rPr>
          <w:rFonts w:ascii="Helvetica" w:hAnsi="Helvetica" w:cs="Helvetica"/>
          <w:sz w:val="24"/>
          <w:szCs w:val="24"/>
        </w:rPr>
        <w:t xml:space="preserve"> are statistically significant at the p&lt;0.001 leve</w:t>
      </w:r>
      <w:r w:rsidR="0013210A" w:rsidRPr="00220C73">
        <w:rPr>
          <w:rFonts w:ascii="Helvetica" w:hAnsi="Helvetica" w:cs="Helvetica"/>
          <w:sz w:val="24"/>
          <w:szCs w:val="24"/>
        </w:rPr>
        <w:t>l, semi-routine occupations are statistically significant at p&lt;0.01, and lower managerial occupations are statistically significant at p&lt;0.05</w:t>
      </w:r>
      <w:r w:rsidRPr="00220C73">
        <w:rPr>
          <w:rFonts w:ascii="Helvetica" w:hAnsi="Helvetica" w:cs="Helvetica"/>
          <w:sz w:val="24"/>
          <w:szCs w:val="24"/>
        </w:rPr>
        <w:t xml:space="preserve">. Individuals that attained </w:t>
      </w:r>
      <w:r w:rsidR="00F04C86" w:rsidRPr="00220C73">
        <w:rPr>
          <w:rFonts w:ascii="Helvetica" w:hAnsi="Helvetica" w:cs="Helvetica"/>
          <w:sz w:val="24"/>
          <w:szCs w:val="24"/>
        </w:rPr>
        <w:t>five or more</w:t>
      </w:r>
      <w:r w:rsidRPr="00220C73">
        <w:rPr>
          <w:rFonts w:ascii="Helvetica" w:hAnsi="Helvetica" w:cs="Helvetica"/>
          <w:sz w:val="24"/>
          <w:szCs w:val="24"/>
        </w:rPr>
        <w:t xml:space="preserve"> O-levels are 0.</w:t>
      </w:r>
      <w:r w:rsidR="0013210A" w:rsidRPr="00220C73">
        <w:rPr>
          <w:rFonts w:ascii="Helvetica" w:hAnsi="Helvetica" w:cs="Helvetica"/>
          <w:sz w:val="24"/>
          <w:szCs w:val="24"/>
        </w:rPr>
        <w:t>34</w:t>
      </w:r>
      <w:r w:rsidRPr="00220C73">
        <w:rPr>
          <w:rFonts w:ascii="Helvetica" w:hAnsi="Helvetica" w:cs="Helvetica"/>
          <w:sz w:val="24"/>
          <w:szCs w:val="24"/>
        </w:rPr>
        <w:t xml:space="preserve"> </w:t>
      </w:r>
      <w:r w:rsidR="0013210A" w:rsidRPr="00220C73">
        <w:rPr>
          <w:rFonts w:ascii="Helvetica" w:hAnsi="Helvetica" w:cs="Helvetica"/>
          <w:sz w:val="24"/>
          <w:szCs w:val="24"/>
        </w:rPr>
        <w:t xml:space="preserve">the log </w:t>
      </w:r>
      <w:r w:rsidRPr="00220C73">
        <w:rPr>
          <w:rFonts w:ascii="Helvetica" w:hAnsi="Helvetica" w:cs="Helvetica"/>
          <w:sz w:val="24"/>
          <w:szCs w:val="24"/>
        </w:rPr>
        <w:t>odds of being in training</w:t>
      </w:r>
      <w:r w:rsidR="0013210A" w:rsidRPr="00220C73">
        <w:rPr>
          <w:rFonts w:ascii="Helvetica" w:hAnsi="Helvetica" w:cs="Helvetica"/>
          <w:sz w:val="24"/>
          <w:szCs w:val="24"/>
        </w:rPr>
        <w:t xml:space="preserve"> &amp; </w:t>
      </w:r>
      <w:r w:rsidRPr="00220C73">
        <w:rPr>
          <w:rFonts w:ascii="Helvetica" w:hAnsi="Helvetica" w:cs="Helvetica"/>
          <w:sz w:val="24"/>
          <w:szCs w:val="24"/>
        </w:rPr>
        <w:t>apprenticeships over being in full-time employment. Men are 1.</w:t>
      </w:r>
      <w:r w:rsidR="0013210A" w:rsidRPr="00220C73">
        <w:rPr>
          <w:rFonts w:ascii="Helvetica" w:hAnsi="Helvetica" w:cs="Helvetica"/>
          <w:sz w:val="24"/>
          <w:szCs w:val="24"/>
        </w:rPr>
        <w:t xml:space="preserve">92 the log odds </w:t>
      </w:r>
      <w:r w:rsidRPr="00220C73">
        <w:rPr>
          <w:rFonts w:ascii="Helvetica" w:hAnsi="Helvetica" w:cs="Helvetica"/>
          <w:sz w:val="24"/>
          <w:szCs w:val="24"/>
        </w:rPr>
        <w:t>being in training/apprenticeships over full-time employment compared to women. Those that don’t own their own home are -0.</w:t>
      </w:r>
      <w:r w:rsidR="0013210A" w:rsidRPr="00220C73">
        <w:rPr>
          <w:rFonts w:ascii="Helvetica" w:hAnsi="Helvetica" w:cs="Helvetica"/>
          <w:sz w:val="24"/>
          <w:szCs w:val="24"/>
        </w:rPr>
        <w:t>31</w:t>
      </w:r>
      <w:r w:rsidRPr="00220C73">
        <w:rPr>
          <w:rFonts w:ascii="Helvetica" w:hAnsi="Helvetica" w:cs="Helvetica"/>
          <w:sz w:val="24"/>
          <w:szCs w:val="24"/>
        </w:rPr>
        <w:t xml:space="preserve"> </w:t>
      </w:r>
      <w:r w:rsidR="0013210A" w:rsidRPr="00220C73">
        <w:rPr>
          <w:rFonts w:ascii="Helvetica" w:hAnsi="Helvetica" w:cs="Helvetica"/>
          <w:sz w:val="24"/>
          <w:szCs w:val="24"/>
        </w:rPr>
        <w:t>the log odds</w:t>
      </w:r>
      <w:r w:rsidRPr="00220C73">
        <w:rPr>
          <w:rFonts w:ascii="Helvetica" w:hAnsi="Helvetica" w:cs="Helvetica"/>
          <w:sz w:val="24"/>
          <w:szCs w:val="24"/>
        </w:rPr>
        <w:t xml:space="preserve"> to be in training over full-time employment in comparison to their home owning peers. Finally, when it comes to class,</w:t>
      </w:r>
      <w:r w:rsidR="0013210A" w:rsidRPr="00220C73">
        <w:rPr>
          <w:rFonts w:ascii="Helvetica" w:hAnsi="Helvetica" w:cs="Helvetica"/>
          <w:sz w:val="24"/>
          <w:szCs w:val="24"/>
        </w:rPr>
        <w:t xml:space="preserve"> </w:t>
      </w:r>
      <w:r w:rsidRPr="00220C73">
        <w:rPr>
          <w:rFonts w:ascii="Helvetica" w:hAnsi="Helvetica" w:cs="Helvetica"/>
          <w:sz w:val="24"/>
          <w:szCs w:val="24"/>
        </w:rPr>
        <w:t xml:space="preserve">those whose fathers are in the </w:t>
      </w:r>
      <w:r w:rsidR="0013210A" w:rsidRPr="00220C73">
        <w:rPr>
          <w:rFonts w:ascii="Helvetica" w:hAnsi="Helvetica" w:cs="Helvetica"/>
          <w:sz w:val="24"/>
          <w:szCs w:val="24"/>
        </w:rPr>
        <w:t>routine occupations</w:t>
      </w:r>
      <w:r w:rsidRPr="00220C73">
        <w:rPr>
          <w:rFonts w:ascii="Helvetica" w:hAnsi="Helvetica" w:cs="Helvetica"/>
          <w:sz w:val="24"/>
          <w:szCs w:val="24"/>
        </w:rPr>
        <w:t xml:space="preserve"> are </w:t>
      </w:r>
      <w:r w:rsidR="0013210A" w:rsidRPr="00220C73">
        <w:rPr>
          <w:rFonts w:ascii="Helvetica" w:hAnsi="Helvetica" w:cs="Helvetica"/>
          <w:sz w:val="24"/>
          <w:szCs w:val="24"/>
        </w:rPr>
        <w:t>-1.46</w:t>
      </w:r>
      <w:r w:rsidRPr="00220C73">
        <w:rPr>
          <w:rFonts w:ascii="Helvetica" w:hAnsi="Helvetica" w:cs="Helvetica"/>
          <w:sz w:val="24"/>
          <w:szCs w:val="24"/>
        </w:rPr>
        <w:t xml:space="preserve"> </w:t>
      </w:r>
      <w:r w:rsidR="0013210A" w:rsidRPr="00220C73">
        <w:rPr>
          <w:rFonts w:ascii="Helvetica" w:hAnsi="Helvetica" w:cs="Helvetica"/>
          <w:sz w:val="24"/>
          <w:szCs w:val="24"/>
        </w:rPr>
        <w:t>the log odds</w:t>
      </w:r>
      <w:r w:rsidRPr="00220C73">
        <w:rPr>
          <w:rFonts w:ascii="Helvetica" w:hAnsi="Helvetica" w:cs="Helvetica"/>
          <w:sz w:val="24"/>
          <w:szCs w:val="24"/>
        </w:rPr>
        <w:t xml:space="preserve"> of being in training/apprenticeships over full-time </w:t>
      </w:r>
      <w:commentRangeStart w:id="122"/>
      <w:r w:rsidRPr="00220C73">
        <w:rPr>
          <w:rFonts w:ascii="Helvetica" w:hAnsi="Helvetica" w:cs="Helvetica"/>
          <w:sz w:val="24"/>
          <w:szCs w:val="24"/>
        </w:rPr>
        <w:t xml:space="preserve">employment. </w:t>
      </w:r>
    </w:p>
    <w:p w14:paraId="38F52066" w14:textId="530ACE2D" w:rsidR="0013210A" w:rsidRPr="00220C73" w:rsidRDefault="0013210A" w:rsidP="00996C6F">
      <w:pPr>
        <w:rPr>
          <w:rFonts w:ascii="Helvetica" w:hAnsi="Helvetica" w:cs="Helvetica"/>
          <w:sz w:val="24"/>
          <w:szCs w:val="24"/>
        </w:rPr>
      </w:pPr>
      <w:r w:rsidRPr="00220C73">
        <w:rPr>
          <w:rFonts w:ascii="Helvetica" w:hAnsi="Helvetica" w:cs="Helvetica"/>
          <w:sz w:val="24"/>
          <w:szCs w:val="24"/>
        </w:rPr>
        <w:t xml:space="preserve">The unemployment &amp; OLF category presents no statistically significant results and thus will not be interpreted. </w:t>
      </w:r>
    </w:p>
    <w:p w14:paraId="02E959DF" w14:textId="77777777" w:rsidR="004A5564" w:rsidRPr="00220C73" w:rsidRDefault="004A5564" w:rsidP="00AD2AE7">
      <w:pPr>
        <w:cnfStyle w:val="101000000000" w:firstRow="1" w:lastRow="0" w:firstColumn="1" w:lastColumn="0" w:oddVBand="0" w:evenVBand="0" w:oddHBand="0" w:evenHBand="0" w:firstRowFirstColumn="0" w:firstRowLastColumn="0" w:lastRowFirstColumn="0" w:lastRowLastColumn="0"/>
        <w:rPr>
          <w:rFonts w:ascii="Helvetica" w:hAnsi="Helvetica" w:cs="Helvetica"/>
          <w:b/>
          <w:bCs/>
          <w:sz w:val="24"/>
          <w:szCs w:val="24"/>
        </w:rPr>
        <w:sectPr w:rsidR="004A5564" w:rsidRPr="00220C73">
          <w:footerReference w:type="default" r:id="rId12"/>
          <w:pgSz w:w="11906" w:h="16838"/>
          <w:pgMar w:top="1440" w:right="1440" w:bottom="1440" w:left="1440" w:header="708" w:footer="708" w:gutter="0"/>
          <w:cols w:space="708"/>
          <w:docGrid w:linePitch="360"/>
        </w:sectPr>
      </w:pPr>
    </w:p>
    <w:tbl>
      <w:tblPr>
        <w:tblStyle w:val="GridTable2"/>
        <w:tblW w:w="5000" w:type="pct"/>
        <w:jc w:val="center"/>
        <w:tblLook w:val="04A0" w:firstRow="1" w:lastRow="0" w:firstColumn="1" w:lastColumn="0" w:noHBand="0" w:noVBand="1"/>
      </w:tblPr>
      <w:tblGrid>
        <w:gridCol w:w="6342"/>
        <w:gridCol w:w="1228"/>
        <w:gridCol w:w="1477"/>
        <w:gridCol w:w="1231"/>
        <w:gridCol w:w="1228"/>
        <w:gridCol w:w="1226"/>
        <w:gridCol w:w="1226"/>
      </w:tblGrid>
      <w:tr w:rsidR="004A5564" w:rsidRPr="00220C73" w14:paraId="3A17B2DD" w14:textId="410237A0" w:rsidTr="004A556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commentRangeEnd w:id="122"/>
          <w:p w14:paraId="75C99CB9" w14:textId="7B5A61F7" w:rsidR="004A5564" w:rsidRPr="00220C73" w:rsidRDefault="004A5564" w:rsidP="00AD2AE7">
            <w:pPr>
              <w:rPr>
                <w:rFonts w:ascii="Helvetica" w:hAnsi="Helvetica" w:cs="Helvetica"/>
                <w:sz w:val="24"/>
                <w:szCs w:val="24"/>
              </w:rPr>
            </w:pPr>
            <w:r w:rsidRPr="00220C73">
              <w:rPr>
                <w:rFonts w:ascii="Helvetica" w:hAnsi="Helvetica" w:cs="Helvetica"/>
                <w:sz w:val="24"/>
                <w:szCs w:val="24"/>
              </w:rPr>
              <w:lastRenderedPageBreak/>
              <w:t xml:space="preserve">Table </w:t>
            </w:r>
            <w:r w:rsidR="002020E2">
              <w:rPr>
                <w:rFonts w:ascii="Helvetica" w:hAnsi="Helvetica" w:cs="Helvetica"/>
                <w:sz w:val="24"/>
                <w:szCs w:val="24"/>
              </w:rPr>
              <w:t>1.11</w:t>
            </w:r>
            <w:r w:rsidRPr="00220C73">
              <w:rPr>
                <w:rFonts w:ascii="Helvetica" w:hAnsi="Helvetica" w:cs="Helvetica"/>
                <w:sz w:val="24"/>
                <w:szCs w:val="24"/>
              </w:rPr>
              <w:t xml:space="preserve"> Mlogit of Economic Activity</w:t>
            </w:r>
          </w:p>
        </w:tc>
        <w:tc>
          <w:tcPr>
            <w:tcW w:w="1410" w:type="pct"/>
            <w:gridSpan w:val="3"/>
          </w:tcPr>
          <w:p w14:paraId="528E59CB" w14:textId="0907DD09" w:rsidR="004A5564" w:rsidRPr="00220C73" w:rsidRDefault="00D045BC" w:rsidP="00D045BC">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S-SEC</w:t>
            </w:r>
          </w:p>
        </w:tc>
        <w:tc>
          <w:tcPr>
            <w:tcW w:w="1318" w:type="pct"/>
            <w:gridSpan w:val="3"/>
          </w:tcPr>
          <w:p w14:paraId="0D1CC560" w14:textId="39D63236" w:rsidR="004A5564" w:rsidRPr="00220C73" w:rsidRDefault="004A5564" w:rsidP="00D045BC">
            <w:pPr>
              <w:jc w:val="cente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verage Marginal Effects</w:t>
            </w:r>
          </w:p>
        </w:tc>
      </w:tr>
      <w:tr w:rsidR="004A5564" w:rsidRPr="00220C73" w14:paraId="441CE78F" w14:textId="23CCBBF5"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A359443" w14:textId="77777777" w:rsidR="004A5564" w:rsidRPr="00220C73" w:rsidRDefault="004A5564" w:rsidP="004A5564">
            <w:pPr>
              <w:rPr>
                <w:rFonts w:ascii="Helvetica" w:hAnsi="Helvetica" w:cs="Helvetica"/>
                <w:sz w:val="24"/>
                <w:szCs w:val="24"/>
              </w:rPr>
            </w:pPr>
            <w:r w:rsidRPr="00220C73">
              <w:rPr>
                <w:rStyle w:val="CommentReference"/>
                <w:rFonts w:ascii="Helvetica" w:hAnsi="Helvetica" w:cs="Helvetica"/>
                <w:b w:val="0"/>
                <w:bCs w:val="0"/>
                <w:sz w:val="24"/>
                <w:szCs w:val="24"/>
              </w:rPr>
              <w:commentReference w:id="122"/>
            </w:r>
            <w:r w:rsidRPr="00220C73">
              <w:rPr>
                <w:rFonts w:ascii="Helvetica" w:hAnsi="Helvetica" w:cs="Helvetica"/>
                <w:sz w:val="24"/>
                <w:szCs w:val="24"/>
              </w:rPr>
              <w:t>Economic Activity</w:t>
            </w:r>
          </w:p>
        </w:tc>
        <w:tc>
          <w:tcPr>
            <w:tcW w:w="440" w:type="pct"/>
          </w:tcPr>
          <w:p w14:paraId="3485AF39" w14:textId="77777777"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529" w:type="pct"/>
          </w:tcPr>
          <w:p w14:paraId="079FF23B" w14:textId="77777777"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441" w:type="pct"/>
          </w:tcPr>
          <w:p w14:paraId="1E1C70B7" w14:textId="77777777"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c>
          <w:tcPr>
            <w:tcW w:w="440" w:type="pct"/>
          </w:tcPr>
          <w:p w14:paraId="68E7BC1D" w14:textId="3178804D"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b/>
                <w:sz w:val="24"/>
                <w:szCs w:val="24"/>
              </w:rPr>
              <w:t xml:space="preserve"> Prob.</w:t>
            </w:r>
          </w:p>
        </w:tc>
        <w:tc>
          <w:tcPr>
            <w:tcW w:w="439" w:type="pct"/>
          </w:tcPr>
          <w:p w14:paraId="19A12697" w14:textId="1E2960C3"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sz w:val="24"/>
                <w:szCs w:val="24"/>
              </w:rPr>
            </w:pPr>
            <w:r w:rsidRPr="00220C73">
              <w:rPr>
                <w:rFonts w:ascii="Helvetica" w:hAnsi="Helvetica" w:cs="Helvetica"/>
                <w:b/>
                <w:sz w:val="24"/>
                <w:szCs w:val="24"/>
              </w:rPr>
              <w:t>S.E</w:t>
            </w:r>
          </w:p>
        </w:tc>
        <w:tc>
          <w:tcPr>
            <w:tcW w:w="439" w:type="pct"/>
          </w:tcPr>
          <w:p w14:paraId="005375CF" w14:textId="3471D8C1" w:rsidR="004A5564" w:rsidRPr="00220C73" w:rsidRDefault="004A5564" w:rsidP="004A5564">
            <w:pPr>
              <w:cnfStyle w:val="000000100000" w:firstRow="0" w:lastRow="0" w:firstColumn="0" w:lastColumn="0" w:oddVBand="0" w:evenVBand="0" w:oddHBand="1" w:evenHBand="0" w:firstRowFirstColumn="0" w:firstRowLastColumn="0" w:lastRowFirstColumn="0" w:lastRowLastColumn="0"/>
              <w:rPr>
                <w:rFonts w:ascii="Helvetica" w:hAnsi="Helvetica" w:cs="Helvetica"/>
                <w:b/>
                <w:sz w:val="24"/>
                <w:szCs w:val="24"/>
              </w:rPr>
            </w:pPr>
            <w:r w:rsidRPr="00220C73">
              <w:rPr>
                <w:rFonts w:ascii="Helvetica" w:hAnsi="Helvetica" w:cs="Helvetica"/>
                <w:b/>
                <w:sz w:val="24"/>
                <w:szCs w:val="24"/>
              </w:rPr>
              <w:t>Sig.</w:t>
            </w:r>
          </w:p>
        </w:tc>
      </w:tr>
      <w:tr w:rsidR="004A5564" w:rsidRPr="00220C73" w14:paraId="381ABA5A" w14:textId="1CDB2479"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3EC32F1" w14:textId="17EE4102" w:rsidR="004A5564" w:rsidRPr="00220C73" w:rsidRDefault="00A13536" w:rsidP="004A5564">
            <w:pPr>
              <w:rPr>
                <w:rFonts w:ascii="Helvetica" w:hAnsi="Helvetica" w:cs="Helvetica"/>
                <w:sz w:val="24"/>
                <w:szCs w:val="24"/>
              </w:rPr>
            </w:pPr>
            <w:r w:rsidRPr="00220C73">
              <w:rPr>
                <w:rFonts w:ascii="Helvetica" w:hAnsi="Helvetica" w:cs="Helvetica"/>
                <w:sz w:val="24"/>
                <w:szCs w:val="24"/>
              </w:rPr>
              <w:t>Employment</w:t>
            </w:r>
          </w:p>
        </w:tc>
        <w:tc>
          <w:tcPr>
            <w:tcW w:w="440" w:type="pct"/>
          </w:tcPr>
          <w:p w14:paraId="376B00CC" w14:textId="50350045" w:rsidR="004A5564"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1F0A6342" w14:textId="760A2626" w:rsidR="004A5564"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6C8EA9F3" w14:textId="786141FD"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3AC07E48" w14:textId="394670FA" w:rsidR="004A5564"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27B6EBA8" w14:textId="217D9648" w:rsidR="004A5564"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1E12F81F" w14:textId="73C2E4B4"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4A5564" w:rsidRPr="00220C73" w14:paraId="052181C8" w14:textId="58C58E09"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46BD7E6" w14:textId="77777777" w:rsidR="004A5564" w:rsidRPr="00220C73" w:rsidRDefault="004A5564" w:rsidP="004A5564">
            <w:pPr>
              <w:rPr>
                <w:rFonts w:ascii="Helvetica" w:hAnsi="Helvetica" w:cs="Helvetica"/>
                <w:sz w:val="24"/>
                <w:szCs w:val="24"/>
              </w:rPr>
            </w:pPr>
          </w:p>
        </w:tc>
        <w:tc>
          <w:tcPr>
            <w:tcW w:w="440" w:type="pct"/>
          </w:tcPr>
          <w:p w14:paraId="68467E26"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736271B6"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22B14144"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34BCB1F7"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981CA65"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DE6C1C4"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4A5564" w:rsidRPr="00220C73" w14:paraId="64FAD5BB" w14:textId="08A45585"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717C9258" w14:textId="2519F5C1" w:rsidR="004A5564" w:rsidRPr="00220C73" w:rsidRDefault="00A13536" w:rsidP="004A5564">
            <w:pPr>
              <w:rPr>
                <w:rFonts w:ascii="Helvetica" w:hAnsi="Helvetica" w:cs="Helvetica"/>
                <w:sz w:val="24"/>
                <w:szCs w:val="24"/>
              </w:rPr>
            </w:pPr>
            <w:r w:rsidRPr="00220C73">
              <w:rPr>
                <w:rFonts w:ascii="Helvetica" w:hAnsi="Helvetica" w:cs="Helvetica"/>
                <w:sz w:val="24"/>
                <w:szCs w:val="24"/>
              </w:rPr>
              <w:t>Post-Schooling Education</w:t>
            </w:r>
          </w:p>
        </w:tc>
        <w:tc>
          <w:tcPr>
            <w:tcW w:w="440" w:type="pct"/>
          </w:tcPr>
          <w:p w14:paraId="53073F1E" w14:textId="1EC7C499"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580D3332" w14:textId="2E744A00"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0D71E214" w14:textId="77777777"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280D3E48" w14:textId="77777777"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39CBE3F1" w14:textId="77777777"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23719693" w14:textId="77777777"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4A5564" w:rsidRPr="00220C73" w14:paraId="5EFA65C0" w14:textId="57AA5546"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05E6572E" w14:textId="77777777" w:rsidR="004A5564" w:rsidRPr="00220C73" w:rsidRDefault="004A5564" w:rsidP="004A5564">
            <w:pPr>
              <w:rPr>
                <w:rFonts w:ascii="Helvetica" w:hAnsi="Helvetica" w:cs="Helvetica"/>
                <w:sz w:val="24"/>
                <w:szCs w:val="24"/>
              </w:rPr>
            </w:pPr>
            <w:r w:rsidRPr="00220C73">
              <w:rPr>
                <w:rFonts w:ascii="Helvetica" w:hAnsi="Helvetica" w:cs="Helvetica"/>
                <w:sz w:val="24"/>
                <w:szCs w:val="24"/>
              </w:rPr>
              <w:t>Educational Attainment</w:t>
            </w:r>
          </w:p>
        </w:tc>
        <w:tc>
          <w:tcPr>
            <w:tcW w:w="440" w:type="pct"/>
          </w:tcPr>
          <w:p w14:paraId="70AB36EE" w14:textId="6786C04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736743A4" w14:textId="41C617AB"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5B9ADC18" w14:textId="7976130F"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6FCAF172"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0552C2F8"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3C965065" w14:textId="77777777" w:rsidR="004A5564" w:rsidRPr="00220C73" w:rsidRDefault="004A5564"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4A5564" w:rsidRPr="00220C73" w14:paraId="0C56135D" w14:textId="77777777"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6045B057" w14:textId="4360812C" w:rsidR="004A5564" w:rsidRPr="00220C73" w:rsidRDefault="004A5564" w:rsidP="004A5564">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40" w:type="pct"/>
          </w:tcPr>
          <w:p w14:paraId="6C8ADE3B" w14:textId="2330567B"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267C7B77" w14:textId="4FE69B39"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10994BCA" w14:textId="77777777"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63FD49C4" w14:textId="2E0B6908"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0703C5B0" w14:textId="34B29148"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6C3B07A" w14:textId="468A03C2" w:rsidR="004A5564" w:rsidRPr="00220C73" w:rsidRDefault="004A5564"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795A18" w:rsidRPr="00220C73" w14:paraId="63219A68" w14:textId="6D971718" w:rsidTr="001F018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471E5935" w14:textId="609C83C2" w:rsidR="00795A18" w:rsidRPr="00220C73" w:rsidRDefault="00795A18" w:rsidP="00795A18">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440" w:type="pct"/>
          </w:tcPr>
          <w:p w14:paraId="725113A7" w14:textId="6F6BAF6B"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7</w:t>
            </w:r>
          </w:p>
        </w:tc>
        <w:tc>
          <w:tcPr>
            <w:tcW w:w="529" w:type="pct"/>
            <w:vAlign w:val="bottom"/>
          </w:tcPr>
          <w:p w14:paraId="2B6BDFDC" w14:textId="3AA2663C"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441" w:type="pct"/>
          </w:tcPr>
          <w:p w14:paraId="6477CDDE" w14:textId="03B57ED0"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52273F2B" w14:textId="035B29A1"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vAlign w:val="bottom"/>
          </w:tcPr>
          <w:p w14:paraId="6900052C" w14:textId="41630ADE"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585DDCD8" w14:textId="13083024"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795A18" w:rsidRPr="00220C73" w14:paraId="0A3F3115" w14:textId="23EE1E51"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1B2D830A" w14:textId="77777777" w:rsidR="00795A18" w:rsidRPr="00220C73" w:rsidRDefault="00795A18" w:rsidP="00795A18">
            <w:pPr>
              <w:rPr>
                <w:rFonts w:ascii="Helvetica" w:hAnsi="Helvetica" w:cs="Helvetica"/>
                <w:sz w:val="24"/>
                <w:szCs w:val="24"/>
              </w:rPr>
            </w:pPr>
            <w:r w:rsidRPr="00220C73">
              <w:rPr>
                <w:rFonts w:ascii="Helvetica" w:hAnsi="Helvetica" w:cs="Helvetica"/>
                <w:sz w:val="24"/>
                <w:szCs w:val="24"/>
              </w:rPr>
              <w:t>Sex</w:t>
            </w:r>
          </w:p>
        </w:tc>
        <w:tc>
          <w:tcPr>
            <w:tcW w:w="440" w:type="pct"/>
          </w:tcPr>
          <w:p w14:paraId="3C08E8C1"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3CD610F3"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7B551623"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482926F7"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08E1AED7"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010DC6B9" w14:textId="77777777" w:rsidR="00795A18" w:rsidRPr="00220C73" w:rsidRDefault="00795A18"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795A18" w:rsidRPr="00220C73" w14:paraId="3E850EA6" w14:textId="77777777"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2054030D" w14:textId="15E2DC21" w:rsidR="00795A18" w:rsidRPr="00220C73" w:rsidRDefault="00795A18" w:rsidP="00795A18">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40" w:type="pct"/>
          </w:tcPr>
          <w:p w14:paraId="5205CAFC" w14:textId="4DA35D40"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43490767" w14:textId="702820DE"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63ADDCCC" w14:textId="77777777"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1FFC6AE8" w14:textId="4E81E17A"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19E163B" w14:textId="67B3F6D6"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18C7A802" w14:textId="25F22073" w:rsidR="00795A18" w:rsidRPr="00220C73" w:rsidRDefault="00795A18"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34E17AB7" w14:textId="088D4AA7" w:rsidTr="00941C6A">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354AA98D" w14:textId="77777777"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Male</w:t>
            </w:r>
          </w:p>
        </w:tc>
        <w:tc>
          <w:tcPr>
            <w:tcW w:w="440" w:type="pct"/>
            <w:vAlign w:val="bottom"/>
          </w:tcPr>
          <w:p w14:paraId="0C576589" w14:textId="7D066C1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529" w:type="pct"/>
            <w:vAlign w:val="bottom"/>
          </w:tcPr>
          <w:p w14:paraId="0FDEEE0C" w14:textId="7E8D43F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441" w:type="pct"/>
            <w:vAlign w:val="bottom"/>
          </w:tcPr>
          <w:p w14:paraId="765EFB74" w14:textId="33A3C89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444B8A27" w14:textId="51A6286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439" w:type="pct"/>
            <w:vAlign w:val="bottom"/>
          </w:tcPr>
          <w:p w14:paraId="0B8B7EFF" w14:textId="5121D12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2F7598ED" w14:textId="17519FE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30858643" w14:textId="4B2F607A"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04CED7B"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Housing Tenure</w:t>
            </w:r>
          </w:p>
        </w:tc>
        <w:tc>
          <w:tcPr>
            <w:tcW w:w="440" w:type="pct"/>
          </w:tcPr>
          <w:p w14:paraId="323F62A6"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44B84169"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6BB24171"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5131A690"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4B7026B9"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73950740"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167E252E" w14:textId="77777777"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D31A580" w14:textId="3187E51D"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Own Home</w:t>
            </w:r>
          </w:p>
        </w:tc>
        <w:tc>
          <w:tcPr>
            <w:tcW w:w="440" w:type="pct"/>
          </w:tcPr>
          <w:p w14:paraId="64A6E3AF" w14:textId="469C510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717995A6" w14:textId="642941F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606F02C7"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1DCA87B4" w14:textId="1DD5B80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7DC4BE15" w14:textId="2B0240C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7FBD2695" w14:textId="54D39D9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17DB57E8" w14:textId="374427C6" w:rsidTr="00FF0F0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0D7C75B6" w14:textId="77777777"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Don't Own Home</w:t>
            </w:r>
          </w:p>
        </w:tc>
        <w:tc>
          <w:tcPr>
            <w:tcW w:w="440" w:type="pct"/>
            <w:vAlign w:val="bottom"/>
          </w:tcPr>
          <w:p w14:paraId="7ABC7186" w14:textId="1EDC6AF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9</w:t>
            </w:r>
          </w:p>
        </w:tc>
        <w:tc>
          <w:tcPr>
            <w:tcW w:w="529" w:type="pct"/>
            <w:vAlign w:val="bottom"/>
          </w:tcPr>
          <w:p w14:paraId="2A5C1A8A" w14:textId="0243291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441" w:type="pct"/>
            <w:vAlign w:val="bottom"/>
          </w:tcPr>
          <w:p w14:paraId="2A72F986" w14:textId="1D2BA80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56212271" w14:textId="60976CF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439" w:type="pct"/>
            <w:vAlign w:val="bottom"/>
          </w:tcPr>
          <w:p w14:paraId="5D7DD4C4" w14:textId="0F78D68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4CB6A4C8" w14:textId="1290C42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40840A3" w14:textId="15DC5BEF"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4C82B08" w14:textId="6703114F" w:rsidR="00A4583D" w:rsidRPr="00220C73" w:rsidRDefault="00A4583D" w:rsidP="00A4583D">
            <w:pPr>
              <w:rPr>
                <w:rFonts w:ascii="Helvetica" w:hAnsi="Helvetica" w:cs="Helvetica"/>
                <w:sz w:val="24"/>
                <w:szCs w:val="24"/>
              </w:rPr>
            </w:pPr>
            <w:r w:rsidRPr="00220C73">
              <w:rPr>
                <w:rFonts w:ascii="Helvetica" w:hAnsi="Helvetica" w:cs="Helvetica"/>
                <w:sz w:val="24"/>
                <w:szCs w:val="24"/>
              </w:rPr>
              <w:t>NS-SEC</w:t>
            </w:r>
          </w:p>
        </w:tc>
        <w:tc>
          <w:tcPr>
            <w:tcW w:w="440" w:type="pct"/>
          </w:tcPr>
          <w:p w14:paraId="1E27C440" w14:textId="1AC408C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76A085C4" w14:textId="308FE15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0738AB17" w14:textId="7A4E7FF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54165EC7"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3944287C"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41BF9A0B"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3324D6F8" w14:textId="77777777"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1A1E55B" w14:textId="2689689D"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440" w:type="pct"/>
          </w:tcPr>
          <w:p w14:paraId="6AE8BCE2" w14:textId="229E9A7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7DA3086F" w14:textId="3E5B6F2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72877E89"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530E437B" w14:textId="54C545E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53FAD4F" w14:textId="2F18657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56E8918E" w14:textId="5550899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413DE154" w14:textId="6E857701" w:rsidTr="00C81773">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6BA4784A" w14:textId="220FDEF4"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440" w:type="pct"/>
            <w:vAlign w:val="bottom"/>
          </w:tcPr>
          <w:p w14:paraId="1FA7AF3D" w14:textId="55A250C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529" w:type="pct"/>
            <w:vAlign w:val="bottom"/>
          </w:tcPr>
          <w:p w14:paraId="7EFA707A" w14:textId="51637F8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vAlign w:val="bottom"/>
          </w:tcPr>
          <w:p w14:paraId="68B9F6CC" w14:textId="57B17F8D"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7946FD13" w14:textId="27CEADD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3F669ABC" w14:textId="5D88EA1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1133477E"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44F3338A" w14:textId="774A766D" w:rsidTr="009E07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DFA1899" w14:textId="72BE2050"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440" w:type="pct"/>
            <w:vAlign w:val="bottom"/>
          </w:tcPr>
          <w:p w14:paraId="7E8E918D" w14:textId="5A99FD3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529" w:type="pct"/>
            <w:vAlign w:val="bottom"/>
          </w:tcPr>
          <w:p w14:paraId="3E72C4AF" w14:textId="6FDB7E41"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441" w:type="pct"/>
            <w:vAlign w:val="bottom"/>
          </w:tcPr>
          <w:p w14:paraId="53F04E28" w14:textId="7693B72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2BB9F826" w14:textId="7ADE04A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vAlign w:val="bottom"/>
          </w:tcPr>
          <w:p w14:paraId="7A0D6BB0" w14:textId="4D6593D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7EAE22A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39069ECF" w14:textId="77777777" w:rsidTr="00CB566C">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02A2D0FF" w14:textId="7A297F9A"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440" w:type="pct"/>
            <w:vAlign w:val="bottom"/>
          </w:tcPr>
          <w:p w14:paraId="3B388547" w14:textId="50E5720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529" w:type="pct"/>
            <w:vAlign w:val="bottom"/>
          </w:tcPr>
          <w:p w14:paraId="025DC8F2" w14:textId="16583F8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441" w:type="pct"/>
          </w:tcPr>
          <w:p w14:paraId="62F28F5A" w14:textId="2D867F3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E726CAE" w14:textId="5E3151E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439" w:type="pct"/>
            <w:vAlign w:val="bottom"/>
          </w:tcPr>
          <w:p w14:paraId="56C018CA" w14:textId="43C393A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2283E576" w14:textId="0784B5E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489D05D6" w14:textId="77777777" w:rsidTr="001B13D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4E0734DA" w14:textId="23831EFD"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ower Supervisory &amp; Technical Occupations</w:t>
            </w:r>
          </w:p>
        </w:tc>
        <w:tc>
          <w:tcPr>
            <w:tcW w:w="440" w:type="pct"/>
            <w:vAlign w:val="bottom"/>
          </w:tcPr>
          <w:p w14:paraId="05837E3E" w14:textId="52BC6DC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4</w:t>
            </w:r>
          </w:p>
        </w:tc>
        <w:tc>
          <w:tcPr>
            <w:tcW w:w="529" w:type="pct"/>
            <w:vAlign w:val="bottom"/>
          </w:tcPr>
          <w:p w14:paraId="208ECB58" w14:textId="59D2620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211BB900" w14:textId="226C328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3F94FA29" w14:textId="228AB65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vAlign w:val="bottom"/>
          </w:tcPr>
          <w:p w14:paraId="514DC378" w14:textId="52B8A4D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2F50C4D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3A163BC0" w14:textId="77777777" w:rsidTr="00B466EE">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AF5BB62" w14:textId="21487249"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440" w:type="pct"/>
            <w:vAlign w:val="bottom"/>
          </w:tcPr>
          <w:p w14:paraId="502273DF" w14:textId="5682294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529" w:type="pct"/>
            <w:vAlign w:val="bottom"/>
          </w:tcPr>
          <w:p w14:paraId="54C4009C" w14:textId="4A63291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441" w:type="pct"/>
            <w:vAlign w:val="bottom"/>
          </w:tcPr>
          <w:p w14:paraId="7E584F43" w14:textId="18E3724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1CE5C171" w14:textId="3B4FECF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439" w:type="pct"/>
            <w:vAlign w:val="bottom"/>
          </w:tcPr>
          <w:p w14:paraId="353AC885" w14:textId="12650C5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2B2B6033" w14:textId="07261AB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380965BC" w14:textId="77777777" w:rsidTr="00C270E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62647BC" w14:textId="5E3F9284"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Routine Occupations</w:t>
            </w:r>
          </w:p>
        </w:tc>
        <w:tc>
          <w:tcPr>
            <w:tcW w:w="440" w:type="pct"/>
            <w:vAlign w:val="bottom"/>
          </w:tcPr>
          <w:p w14:paraId="359AE9B7" w14:textId="7A0C407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529" w:type="pct"/>
            <w:vAlign w:val="bottom"/>
          </w:tcPr>
          <w:p w14:paraId="1304D30C" w14:textId="5DD8320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3B21245D" w14:textId="5FE9F72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17CD5B0" w14:textId="0F346C5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439" w:type="pct"/>
            <w:vAlign w:val="bottom"/>
          </w:tcPr>
          <w:p w14:paraId="2D1E6282" w14:textId="31F535E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01B5D718" w14:textId="3081621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6FADAF7F" w14:textId="7973CEE8" w:rsidTr="008073DD">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10D1B43" w14:textId="0A4E9DA1" w:rsidR="00A4583D" w:rsidRPr="00220C73" w:rsidRDefault="00A4583D" w:rsidP="00A4583D">
            <w:pPr>
              <w:rPr>
                <w:rFonts w:ascii="Helvetica" w:hAnsi="Helvetica" w:cs="Helvetica"/>
                <w:sz w:val="24"/>
                <w:szCs w:val="24"/>
              </w:rPr>
            </w:pPr>
            <w:r w:rsidRPr="00220C73">
              <w:rPr>
                <w:rFonts w:ascii="Helvetica" w:hAnsi="Helvetica" w:cs="Helvetica"/>
                <w:sz w:val="24"/>
                <w:szCs w:val="24"/>
              </w:rPr>
              <w:t>Intercept</w:t>
            </w:r>
          </w:p>
        </w:tc>
        <w:tc>
          <w:tcPr>
            <w:tcW w:w="440" w:type="pct"/>
            <w:vAlign w:val="bottom"/>
          </w:tcPr>
          <w:p w14:paraId="2EDBA2EC" w14:textId="1D2C8D3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9</w:t>
            </w:r>
          </w:p>
        </w:tc>
        <w:tc>
          <w:tcPr>
            <w:tcW w:w="529" w:type="pct"/>
            <w:vAlign w:val="bottom"/>
          </w:tcPr>
          <w:p w14:paraId="3B05F972" w14:textId="1E772FD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6F3F6FB7" w14:textId="2BD1CF1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tcPr>
          <w:p w14:paraId="564194EC"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63F6E4ED"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6AD598AF"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73D80BAF" w14:textId="1F4F5BE6"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5328A41" w14:textId="77777777" w:rsidR="00A4583D" w:rsidRPr="00220C73" w:rsidRDefault="00A4583D" w:rsidP="00A4583D">
            <w:pPr>
              <w:rPr>
                <w:rFonts w:ascii="Helvetica" w:hAnsi="Helvetica" w:cs="Helvetica"/>
                <w:sz w:val="24"/>
                <w:szCs w:val="24"/>
              </w:rPr>
            </w:pPr>
          </w:p>
        </w:tc>
        <w:tc>
          <w:tcPr>
            <w:tcW w:w="440" w:type="pct"/>
          </w:tcPr>
          <w:p w14:paraId="2EEEC7D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1975500F"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448D17D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324776F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0CBCE7D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428556C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74BD0C39" w14:textId="105FE4EC"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2453973" w14:textId="38A3F7DE" w:rsidR="00A4583D" w:rsidRPr="00220C73" w:rsidRDefault="00A4583D" w:rsidP="00A4583D">
            <w:pPr>
              <w:rPr>
                <w:rFonts w:ascii="Helvetica" w:hAnsi="Helvetica" w:cs="Helvetica"/>
                <w:sz w:val="24"/>
                <w:szCs w:val="24"/>
              </w:rPr>
            </w:pPr>
            <w:r w:rsidRPr="00220C73">
              <w:rPr>
                <w:rFonts w:ascii="Helvetica" w:hAnsi="Helvetica" w:cs="Helvetica"/>
                <w:sz w:val="24"/>
                <w:szCs w:val="24"/>
              </w:rPr>
              <w:t>School</w:t>
            </w:r>
          </w:p>
        </w:tc>
        <w:tc>
          <w:tcPr>
            <w:tcW w:w="440" w:type="pct"/>
          </w:tcPr>
          <w:p w14:paraId="74B9DACC"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190BC523"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7396A175"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0E7FF628"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5CBE3D79"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49DDDB2B"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41DFE573" w14:textId="5F2DEB9E"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38AD754" w14:textId="0625AEFF" w:rsidR="00A4583D" w:rsidRPr="00220C73" w:rsidRDefault="00A4583D" w:rsidP="00A4583D">
            <w:pPr>
              <w:rPr>
                <w:rFonts w:ascii="Helvetica" w:hAnsi="Helvetica" w:cs="Helvetica"/>
                <w:sz w:val="24"/>
                <w:szCs w:val="24"/>
              </w:rPr>
            </w:pPr>
            <w:r w:rsidRPr="00220C73">
              <w:rPr>
                <w:rFonts w:ascii="Helvetica" w:hAnsi="Helvetica" w:cs="Helvetica"/>
                <w:sz w:val="24"/>
                <w:szCs w:val="24"/>
              </w:rPr>
              <w:t>Educational Attainment</w:t>
            </w:r>
          </w:p>
        </w:tc>
        <w:tc>
          <w:tcPr>
            <w:tcW w:w="440" w:type="pct"/>
          </w:tcPr>
          <w:p w14:paraId="5073654A" w14:textId="6107CE3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7601B56D" w14:textId="70D61C4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3A9A05DE" w14:textId="0D36227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1D73A1B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55D07AE2"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7FB4F4EB"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6BFB7243" w14:textId="5C24EA7C"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5723169" w14:textId="405F7F69"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40" w:type="pct"/>
          </w:tcPr>
          <w:p w14:paraId="48DE71AB" w14:textId="2AA7AE5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18BB95E0" w14:textId="7DD83F9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6F71634D" w14:textId="00B16A1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1DEACF83" w14:textId="6C0C1A4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E56CEB8" w14:textId="27583BC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0F446E7E" w14:textId="1C77143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7D73E58F" w14:textId="4F4F8A46" w:rsidTr="007F0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285B66C2" w14:textId="337CFD2B"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440" w:type="pct"/>
            <w:vAlign w:val="bottom"/>
          </w:tcPr>
          <w:p w14:paraId="5581E20A" w14:textId="1026D0A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8</w:t>
            </w:r>
          </w:p>
        </w:tc>
        <w:tc>
          <w:tcPr>
            <w:tcW w:w="529" w:type="pct"/>
            <w:vAlign w:val="bottom"/>
          </w:tcPr>
          <w:p w14:paraId="72C970FF" w14:textId="6F995DD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441" w:type="pct"/>
            <w:vAlign w:val="bottom"/>
          </w:tcPr>
          <w:p w14:paraId="3500DEE6" w14:textId="518257B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F4A9B6F" w14:textId="79EE38F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439" w:type="pct"/>
            <w:vAlign w:val="bottom"/>
          </w:tcPr>
          <w:p w14:paraId="322A901C" w14:textId="7D60913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3978899B" w14:textId="71AFC9F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27FFB598" w14:textId="6043C18B"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623A8E24" w14:textId="414348AD"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Sex</w:t>
            </w:r>
          </w:p>
        </w:tc>
        <w:tc>
          <w:tcPr>
            <w:tcW w:w="440" w:type="pct"/>
          </w:tcPr>
          <w:p w14:paraId="7B6BEA32" w14:textId="189BB1B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76046850" w14:textId="374CCE8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2222B17C" w14:textId="08FB99ED"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0909EE71"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37D2EFFD"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2264E137"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48D3A604" w14:textId="1320CE27"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7E65001" w14:textId="5D011792" w:rsidR="00A4583D" w:rsidRPr="00220C73" w:rsidRDefault="00A4583D" w:rsidP="00A4583D">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40" w:type="pct"/>
          </w:tcPr>
          <w:p w14:paraId="7997EA49" w14:textId="0DF22F8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5403EE00" w14:textId="1F153E2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35CE5D0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5D75220E" w14:textId="0CFF4E2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1D740E0" w14:textId="3965965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C917978" w14:textId="3995CDD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7ACE9F6C" w14:textId="23EDDF7D" w:rsidTr="00A423E8">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7A94C470" w14:textId="51DBB00B"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Male</w:t>
            </w:r>
          </w:p>
        </w:tc>
        <w:tc>
          <w:tcPr>
            <w:tcW w:w="440" w:type="pct"/>
            <w:vAlign w:val="bottom"/>
          </w:tcPr>
          <w:p w14:paraId="3840E67D" w14:textId="26B81A0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529" w:type="pct"/>
            <w:vAlign w:val="bottom"/>
          </w:tcPr>
          <w:p w14:paraId="2CD70F2B" w14:textId="3650E75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441" w:type="pct"/>
            <w:vAlign w:val="bottom"/>
          </w:tcPr>
          <w:p w14:paraId="516DC295" w14:textId="56F1A11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61C12494" w14:textId="6B49BB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5B8DE938" w14:textId="235B912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77A391A7"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370DCA44" w14:textId="5917AC4D"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3C6F582" w14:textId="5C145DC9" w:rsidR="00A4583D" w:rsidRPr="00220C73" w:rsidRDefault="00A4583D" w:rsidP="00A4583D">
            <w:pPr>
              <w:rPr>
                <w:rFonts w:ascii="Helvetica" w:hAnsi="Helvetica" w:cs="Helvetica"/>
                <w:sz w:val="24"/>
                <w:szCs w:val="24"/>
              </w:rPr>
            </w:pPr>
            <w:r w:rsidRPr="00220C73">
              <w:rPr>
                <w:rFonts w:ascii="Helvetica" w:hAnsi="Helvetica" w:cs="Helvetica"/>
                <w:sz w:val="24"/>
                <w:szCs w:val="24"/>
              </w:rPr>
              <w:t>Housing Tenure</w:t>
            </w:r>
          </w:p>
        </w:tc>
        <w:tc>
          <w:tcPr>
            <w:tcW w:w="440" w:type="pct"/>
          </w:tcPr>
          <w:p w14:paraId="62C55F0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48DC8C5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5000501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5E4ED8E9"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1A2DB431"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7C39F0E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733BD4B9" w14:textId="55DB62BF"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7155DDC" w14:textId="12E69F19"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lastRenderedPageBreak/>
              <w:t xml:space="preserve">  Own Home</w:t>
            </w:r>
          </w:p>
        </w:tc>
        <w:tc>
          <w:tcPr>
            <w:tcW w:w="440" w:type="pct"/>
          </w:tcPr>
          <w:p w14:paraId="79BE7B83" w14:textId="34722C4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1B955271" w14:textId="1B1910A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4A888AA6" w14:textId="2EFE18A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7D7DE0DE" w14:textId="2BA0E2B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074594BD" w14:textId="5626264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5C682668" w14:textId="4307074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0B585FBA" w14:textId="229648A3" w:rsidTr="007429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95CB5EA" w14:textId="3FBC600F"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Don't Own Home</w:t>
            </w:r>
          </w:p>
        </w:tc>
        <w:tc>
          <w:tcPr>
            <w:tcW w:w="440" w:type="pct"/>
            <w:vAlign w:val="bottom"/>
          </w:tcPr>
          <w:p w14:paraId="54BBC3D3" w14:textId="6BD83AA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9</w:t>
            </w:r>
          </w:p>
        </w:tc>
        <w:tc>
          <w:tcPr>
            <w:tcW w:w="529" w:type="pct"/>
            <w:vAlign w:val="bottom"/>
          </w:tcPr>
          <w:p w14:paraId="42544C1F" w14:textId="1BED959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441" w:type="pct"/>
            <w:vAlign w:val="bottom"/>
          </w:tcPr>
          <w:p w14:paraId="36F90C44" w14:textId="576BDAB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703A8613" w14:textId="12A89AF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439" w:type="pct"/>
            <w:vAlign w:val="bottom"/>
          </w:tcPr>
          <w:p w14:paraId="0FDF3119" w14:textId="16844B4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7A6D5B6B" w14:textId="414C1C5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0AA12F35" w14:textId="50591FA4"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85D1FEF" w14:textId="69C9AC4C"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NS-SEC</w:t>
            </w:r>
          </w:p>
        </w:tc>
        <w:tc>
          <w:tcPr>
            <w:tcW w:w="440" w:type="pct"/>
          </w:tcPr>
          <w:p w14:paraId="079F0AF7" w14:textId="78D1C64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7B7451DC" w14:textId="5FF944D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3875649A" w14:textId="677DCB9D"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17C17EEF"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2CF3A850"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061FB584"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3D82A75D" w14:textId="098341C1" w:rsidTr="00AD5A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49CADC3" w14:textId="54A732EE"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440" w:type="pct"/>
          </w:tcPr>
          <w:p w14:paraId="69C303CE" w14:textId="2D59B23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7975DA3D" w14:textId="65160AE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39423F49" w14:textId="22B0DFD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33F44A1E" w14:textId="19ADC2A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27AC73FA" w14:textId="3A1115A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0B7E3074" w14:textId="7FAE010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7391AA9" w14:textId="0315937B" w:rsidTr="00D70C9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85B7E70" w14:textId="616BA5CC"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Lower Managerial</w:t>
            </w:r>
          </w:p>
        </w:tc>
        <w:tc>
          <w:tcPr>
            <w:tcW w:w="440" w:type="pct"/>
            <w:vAlign w:val="bottom"/>
          </w:tcPr>
          <w:p w14:paraId="490E7EDB" w14:textId="6C35E57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529" w:type="pct"/>
            <w:vAlign w:val="bottom"/>
          </w:tcPr>
          <w:p w14:paraId="4C256E2D" w14:textId="28E98D5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53008D49" w14:textId="5AD8660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5DA30597" w14:textId="132D75D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439" w:type="pct"/>
            <w:vAlign w:val="bottom"/>
          </w:tcPr>
          <w:p w14:paraId="3329CEBA" w14:textId="4B7E8E5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6DC79824" w14:textId="6E6FA71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145EE915" w14:textId="1D24A1B5" w:rsidTr="00CA26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44C0A9E0" w14:textId="79C45CCC"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440" w:type="pct"/>
            <w:vAlign w:val="bottom"/>
          </w:tcPr>
          <w:p w14:paraId="2E41C01B" w14:textId="0F86A1C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5</w:t>
            </w:r>
          </w:p>
        </w:tc>
        <w:tc>
          <w:tcPr>
            <w:tcW w:w="529" w:type="pct"/>
            <w:vAlign w:val="bottom"/>
          </w:tcPr>
          <w:p w14:paraId="2B739B75" w14:textId="3A80D2A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441" w:type="pct"/>
          </w:tcPr>
          <w:p w14:paraId="0D1FB491" w14:textId="4ADC250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59A8115D" w14:textId="520DBD9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439" w:type="pct"/>
            <w:vAlign w:val="bottom"/>
          </w:tcPr>
          <w:p w14:paraId="3C98EFA9" w14:textId="512772D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439" w:type="pct"/>
            <w:vAlign w:val="bottom"/>
          </w:tcPr>
          <w:p w14:paraId="215C5447" w14:textId="4C69AE10"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2337207C" w14:textId="6E19F21F" w:rsidTr="00CA26F3">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18208C45" w14:textId="25611AE3"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Small Employers</w:t>
            </w:r>
          </w:p>
        </w:tc>
        <w:tc>
          <w:tcPr>
            <w:tcW w:w="440" w:type="pct"/>
            <w:vAlign w:val="bottom"/>
          </w:tcPr>
          <w:p w14:paraId="33B1EB0A" w14:textId="2987216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4</w:t>
            </w:r>
          </w:p>
        </w:tc>
        <w:tc>
          <w:tcPr>
            <w:tcW w:w="529" w:type="pct"/>
            <w:vAlign w:val="bottom"/>
          </w:tcPr>
          <w:p w14:paraId="4B92AC68" w14:textId="0B5F02A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54ED0073" w14:textId="5E2CC90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18E44B05" w14:textId="74306FC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439" w:type="pct"/>
            <w:vAlign w:val="bottom"/>
          </w:tcPr>
          <w:p w14:paraId="70C6E85A" w14:textId="716DE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746A704A" w14:textId="0D47892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3C8AE5B6" w14:textId="3262CFC7" w:rsidTr="00AC62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4E5ED52" w14:textId="5DAB2737"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40" w:type="pct"/>
            <w:vAlign w:val="bottom"/>
          </w:tcPr>
          <w:p w14:paraId="53CE2613" w14:textId="4D9CD68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4</w:t>
            </w:r>
          </w:p>
        </w:tc>
        <w:tc>
          <w:tcPr>
            <w:tcW w:w="529" w:type="pct"/>
            <w:vAlign w:val="bottom"/>
          </w:tcPr>
          <w:p w14:paraId="26978517" w14:textId="015C8991"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1DD98332" w14:textId="179AF1E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7C179CFB" w14:textId="013CF82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439" w:type="pct"/>
            <w:vAlign w:val="bottom"/>
          </w:tcPr>
          <w:p w14:paraId="602057EC" w14:textId="2055AB01"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13C9D9BD" w14:textId="0C64B7B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13A58C89" w14:textId="41B2F656" w:rsidTr="00277F83">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379B5B13" w14:textId="16E75BDF"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440" w:type="pct"/>
            <w:vAlign w:val="bottom"/>
          </w:tcPr>
          <w:p w14:paraId="5E01A737" w14:textId="78873B0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8</w:t>
            </w:r>
          </w:p>
        </w:tc>
        <w:tc>
          <w:tcPr>
            <w:tcW w:w="529" w:type="pct"/>
            <w:vAlign w:val="bottom"/>
          </w:tcPr>
          <w:p w14:paraId="0078D57B" w14:textId="3912D19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36A283C2" w14:textId="7CF7421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3F45FAF0" w14:textId="1B09393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439" w:type="pct"/>
            <w:vAlign w:val="bottom"/>
          </w:tcPr>
          <w:p w14:paraId="69CB9C67" w14:textId="118E191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09A11072" w14:textId="0EE8C39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2B56EB72" w14:textId="030098AB" w:rsidTr="00E808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10D27A7" w14:textId="061DB890"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440" w:type="pct"/>
            <w:vAlign w:val="bottom"/>
          </w:tcPr>
          <w:p w14:paraId="00B7213E" w14:textId="2D20642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3</w:t>
            </w:r>
          </w:p>
        </w:tc>
        <w:tc>
          <w:tcPr>
            <w:tcW w:w="529" w:type="pct"/>
            <w:vAlign w:val="bottom"/>
          </w:tcPr>
          <w:p w14:paraId="0C82E666" w14:textId="47582EE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14CD843E" w14:textId="21A447F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183EF61F" w14:textId="4BE4407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439" w:type="pct"/>
            <w:vAlign w:val="bottom"/>
          </w:tcPr>
          <w:p w14:paraId="733BDD18" w14:textId="13642A2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48ED94E3" w14:textId="12A3749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5C7AEBBF" w14:textId="5D75AE38" w:rsidTr="00DE5FE1">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09336FD" w14:textId="14590E6B"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Intercept</w:t>
            </w:r>
          </w:p>
        </w:tc>
        <w:tc>
          <w:tcPr>
            <w:tcW w:w="440" w:type="pct"/>
            <w:vAlign w:val="bottom"/>
          </w:tcPr>
          <w:p w14:paraId="6AB15D70" w14:textId="396F93F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2</w:t>
            </w:r>
          </w:p>
        </w:tc>
        <w:tc>
          <w:tcPr>
            <w:tcW w:w="529" w:type="pct"/>
            <w:vAlign w:val="bottom"/>
          </w:tcPr>
          <w:p w14:paraId="315A8BD2" w14:textId="20FE1E5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441" w:type="pct"/>
          </w:tcPr>
          <w:p w14:paraId="79B2D3F9" w14:textId="79846A6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16D79131" w14:textId="4296915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vAlign w:val="bottom"/>
          </w:tcPr>
          <w:p w14:paraId="77020044" w14:textId="7225D82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06A97E74" w14:textId="10EFEDD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6BFA9E1E" w14:textId="2F64CF08"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2B2D4A0" w14:textId="05DCD9D0" w:rsidR="00A4583D" w:rsidRPr="00220C73" w:rsidRDefault="00A4583D" w:rsidP="00A4583D">
            <w:pPr>
              <w:rPr>
                <w:rFonts w:ascii="Helvetica" w:hAnsi="Helvetica" w:cs="Helvetica"/>
                <w:sz w:val="24"/>
                <w:szCs w:val="24"/>
              </w:rPr>
            </w:pPr>
          </w:p>
        </w:tc>
        <w:tc>
          <w:tcPr>
            <w:tcW w:w="440" w:type="pct"/>
          </w:tcPr>
          <w:p w14:paraId="519400F3" w14:textId="60DFD43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35F549D0" w14:textId="18F3ED3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1E1D7ABE" w14:textId="4F8ABFF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30468258"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4F259C6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496723C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1CBB5C06" w14:textId="14D5244D"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0890CF9A" w14:textId="23C8A232" w:rsidR="00A4583D" w:rsidRPr="00220C73" w:rsidRDefault="00A4583D" w:rsidP="00A4583D">
            <w:pPr>
              <w:rPr>
                <w:rFonts w:ascii="Helvetica" w:hAnsi="Helvetica" w:cs="Helvetica"/>
                <w:sz w:val="24"/>
                <w:szCs w:val="24"/>
              </w:rPr>
            </w:pPr>
            <w:r w:rsidRPr="00220C73">
              <w:rPr>
                <w:rFonts w:ascii="Helvetica" w:hAnsi="Helvetica" w:cs="Helvetica"/>
                <w:sz w:val="24"/>
                <w:szCs w:val="24"/>
              </w:rPr>
              <w:t>Training &amp; Apprenticeships</w:t>
            </w:r>
          </w:p>
        </w:tc>
        <w:tc>
          <w:tcPr>
            <w:tcW w:w="440" w:type="pct"/>
          </w:tcPr>
          <w:p w14:paraId="3678ED3C" w14:textId="3E4CADD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5831E9AB" w14:textId="23C4570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0DDE1AEB" w14:textId="3203F88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42DD3E6D" w14:textId="1DB0D41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7598C31E" w14:textId="0955051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4FDE539F" w14:textId="049CAAE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271C45CD" w14:textId="1F3AD6B3" w:rsidTr="00E774E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AC623ED" w14:textId="2E94AEE5" w:rsidR="00A4583D" w:rsidRPr="00220C73" w:rsidRDefault="00A4583D" w:rsidP="00A4583D">
            <w:pPr>
              <w:rPr>
                <w:rFonts w:ascii="Helvetica" w:hAnsi="Helvetica" w:cs="Helvetica"/>
                <w:sz w:val="24"/>
                <w:szCs w:val="24"/>
              </w:rPr>
            </w:pPr>
            <w:r w:rsidRPr="00220C73">
              <w:rPr>
                <w:rFonts w:ascii="Helvetica" w:hAnsi="Helvetica" w:cs="Helvetica"/>
                <w:sz w:val="24"/>
                <w:szCs w:val="24"/>
              </w:rPr>
              <w:t>Educational Attainment</w:t>
            </w:r>
          </w:p>
        </w:tc>
        <w:tc>
          <w:tcPr>
            <w:tcW w:w="440" w:type="pct"/>
          </w:tcPr>
          <w:p w14:paraId="7E5D1B74" w14:textId="1906468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529" w:type="pct"/>
          </w:tcPr>
          <w:p w14:paraId="54F3219B" w14:textId="20CBAF5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0E5D29E1" w14:textId="411336D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tcPr>
          <w:p w14:paraId="60AC2CB0"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1DAC47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F4B65FF"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0DC8C03A" w14:textId="7A94C0B9" w:rsidTr="00AD5A5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02AE91A2" w14:textId="192C78FB"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40" w:type="pct"/>
          </w:tcPr>
          <w:p w14:paraId="7E15A440" w14:textId="5A29ED9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1F4B387F" w14:textId="158D248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23C31351" w14:textId="0593B45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24BE4B9E" w14:textId="62BF4B5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4484B793" w14:textId="5FBA7C48"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7B27849" w14:textId="22467AF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0A0D81F7" w14:textId="54BD64C1" w:rsidTr="007A5C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9833494" w14:textId="533FB549"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440" w:type="pct"/>
            <w:vAlign w:val="bottom"/>
          </w:tcPr>
          <w:p w14:paraId="698504DA" w14:textId="7E803F5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4</w:t>
            </w:r>
          </w:p>
        </w:tc>
        <w:tc>
          <w:tcPr>
            <w:tcW w:w="529" w:type="pct"/>
            <w:vAlign w:val="bottom"/>
          </w:tcPr>
          <w:p w14:paraId="2F181F66" w14:textId="6AAAFCE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441" w:type="pct"/>
          </w:tcPr>
          <w:p w14:paraId="4B795DBA" w14:textId="7B965ED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2ECB283B" w14:textId="267C6CF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7</w:t>
            </w:r>
          </w:p>
        </w:tc>
        <w:tc>
          <w:tcPr>
            <w:tcW w:w="439" w:type="pct"/>
            <w:vAlign w:val="bottom"/>
          </w:tcPr>
          <w:p w14:paraId="73A4B1A2" w14:textId="7FE24D0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00CF30F6" w14:textId="0A6BFCA1"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31A0FA97" w14:textId="2795EF9C" w:rsidTr="00E774EB">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33F8898" w14:textId="4E1A9AF1"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Sex</w:t>
            </w:r>
          </w:p>
        </w:tc>
        <w:tc>
          <w:tcPr>
            <w:tcW w:w="440" w:type="pct"/>
          </w:tcPr>
          <w:p w14:paraId="7767FAF8" w14:textId="714798B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6B13EE6F" w14:textId="2E36397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76AEF95A" w14:textId="02CDDA2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3A381BE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71259A02"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3E160DE3"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264BF774" w14:textId="6F1F971D" w:rsidTr="00AD5A5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07BA474E" w14:textId="6DB6FF31"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40" w:type="pct"/>
          </w:tcPr>
          <w:p w14:paraId="104E23A7" w14:textId="2068ED5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20BA6682" w14:textId="7466FEA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29FB3C7B" w14:textId="62BBB44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46E464A9" w14:textId="2E43F56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3B0CE62" w14:textId="002B4F9C"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29F52D5F" w14:textId="5F06419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6EF3F55C" w14:textId="3DDA567A" w:rsidTr="0049217E">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B60DC88" w14:textId="607C5754"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Male</w:t>
            </w:r>
          </w:p>
        </w:tc>
        <w:tc>
          <w:tcPr>
            <w:tcW w:w="440" w:type="pct"/>
            <w:vAlign w:val="bottom"/>
          </w:tcPr>
          <w:p w14:paraId="5DF91A82" w14:textId="453B720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2</w:t>
            </w:r>
          </w:p>
        </w:tc>
        <w:tc>
          <w:tcPr>
            <w:tcW w:w="529" w:type="pct"/>
            <w:vAlign w:val="bottom"/>
          </w:tcPr>
          <w:p w14:paraId="387AC38B" w14:textId="75C2A7D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441" w:type="pct"/>
          </w:tcPr>
          <w:p w14:paraId="58AC8EED" w14:textId="708CA69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30B4C07" w14:textId="40FF093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439" w:type="pct"/>
            <w:vAlign w:val="bottom"/>
          </w:tcPr>
          <w:p w14:paraId="0A4264E4" w14:textId="28AD7F8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7C344C4D" w14:textId="7F56E14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5C5C519E" w14:textId="7D6018D6"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2018AD68" w14:textId="1D2F1082" w:rsidR="00A4583D" w:rsidRPr="00220C73" w:rsidRDefault="00A4583D" w:rsidP="00A4583D">
            <w:pPr>
              <w:rPr>
                <w:rFonts w:ascii="Helvetica" w:hAnsi="Helvetica" w:cs="Helvetica"/>
                <w:sz w:val="24"/>
                <w:szCs w:val="24"/>
              </w:rPr>
            </w:pPr>
            <w:r w:rsidRPr="00220C73">
              <w:rPr>
                <w:rFonts w:ascii="Helvetica" w:hAnsi="Helvetica" w:cs="Helvetica"/>
                <w:sz w:val="24"/>
                <w:szCs w:val="24"/>
              </w:rPr>
              <w:t>Housing Tenure</w:t>
            </w:r>
          </w:p>
        </w:tc>
        <w:tc>
          <w:tcPr>
            <w:tcW w:w="440" w:type="pct"/>
          </w:tcPr>
          <w:p w14:paraId="6DC1204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2501530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3EDA6B8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69AC304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1DC58EF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6AA5B51D"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6EE890F" w14:textId="7221FE9C"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CB3F4FC" w14:textId="319912DC"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Own Home</w:t>
            </w:r>
          </w:p>
        </w:tc>
        <w:tc>
          <w:tcPr>
            <w:tcW w:w="440" w:type="pct"/>
          </w:tcPr>
          <w:p w14:paraId="7ECA5889" w14:textId="58754E4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33B37CAD" w14:textId="2748B0C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07C2CAE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773C5CAD" w14:textId="2AB31BA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28A2F276" w14:textId="3438F9E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1D31A827" w14:textId="704EBB2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6E0A8B5E" w14:textId="150C8EDA" w:rsidTr="001858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80CE46F" w14:textId="6B08115F"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Don't Own Home</w:t>
            </w:r>
          </w:p>
        </w:tc>
        <w:tc>
          <w:tcPr>
            <w:tcW w:w="440" w:type="pct"/>
            <w:vAlign w:val="bottom"/>
          </w:tcPr>
          <w:p w14:paraId="41A443F3" w14:textId="56851D4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529" w:type="pct"/>
            <w:vAlign w:val="bottom"/>
          </w:tcPr>
          <w:p w14:paraId="55CFA202" w14:textId="78C2915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441" w:type="pct"/>
            <w:vAlign w:val="bottom"/>
          </w:tcPr>
          <w:p w14:paraId="198713AD" w14:textId="4993324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D9DA858" w14:textId="1B173E1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3E90CC5E" w14:textId="791554A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1DD0FAE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4B784DCB" w14:textId="7535D16B" w:rsidTr="00E774EB">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59185D8" w14:textId="2F8F527D"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NS-SEC</w:t>
            </w:r>
          </w:p>
        </w:tc>
        <w:tc>
          <w:tcPr>
            <w:tcW w:w="440" w:type="pct"/>
          </w:tcPr>
          <w:p w14:paraId="5AC86A23" w14:textId="4ED59F3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559CA32B" w14:textId="3FE1A72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752C9C62"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38EE6740"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2E1AD693"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2CAFF8D9"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70855B35" w14:textId="75EA63C9"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14D37B1" w14:textId="285C4B52"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440" w:type="pct"/>
          </w:tcPr>
          <w:p w14:paraId="6A5E5E0F" w14:textId="77C24E5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414B60B5" w14:textId="74438F3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03C9D1E1"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54F7F2DF" w14:textId="5ED9C1F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4F40D5D4" w14:textId="62F3E9B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C0316BF" w14:textId="176FFB6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388C1897" w14:textId="5D8C799F" w:rsidTr="0005719E">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4709027B" w14:textId="347F6681"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440" w:type="pct"/>
            <w:vAlign w:val="bottom"/>
          </w:tcPr>
          <w:p w14:paraId="3FB0F6D6" w14:textId="6FB3B42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529" w:type="pct"/>
            <w:vAlign w:val="bottom"/>
          </w:tcPr>
          <w:p w14:paraId="02FA3488" w14:textId="5C784CA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53BDEF24" w14:textId="6ABDBCD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2D709B97" w14:textId="3D940C0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vAlign w:val="bottom"/>
          </w:tcPr>
          <w:p w14:paraId="1AC5F454" w14:textId="7D0DF51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7122B99A"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79A3F247" w14:textId="5C3737EA" w:rsidTr="00A164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1982189" w14:textId="168C37AF"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440" w:type="pct"/>
            <w:vAlign w:val="bottom"/>
          </w:tcPr>
          <w:p w14:paraId="744B65F3" w14:textId="26CD3A5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529" w:type="pct"/>
            <w:vAlign w:val="bottom"/>
          </w:tcPr>
          <w:p w14:paraId="0B930BC0" w14:textId="202C4EB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441" w:type="pct"/>
          </w:tcPr>
          <w:p w14:paraId="23366A9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2DFFDA5B" w14:textId="6BA31E0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6ECB2CC6" w14:textId="517AC7F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439" w:type="pct"/>
          </w:tcPr>
          <w:p w14:paraId="4D68E64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0E819A01" w14:textId="4C57C6BA" w:rsidTr="00375E68">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1927C50" w14:textId="1C40FFBB"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440" w:type="pct"/>
            <w:vAlign w:val="bottom"/>
          </w:tcPr>
          <w:p w14:paraId="0BB7DFE8" w14:textId="3999FAA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529" w:type="pct"/>
            <w:vAlign w:val="bottom"/>
          </w:tcPr>
          <w:p w14:paraId="28158EC4" w14:textId="73C6952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5E12B39E"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0AAB77FD" w14:textId="1695068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439" w:type="pct"/>
            <w:vAlign w:val="bottom"/>
          </w:tcPr>
          <w:p w14:paraId="1E082A1A" w14:textId="1322A0E3"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5E6FB498" w14:textId="6C51BE7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00EE77CB" w14:textId="7E70220D" w:rsidTr="00BD63B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CFDD788" w14:textId="049F6388"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40" w:type="pct"/>
            <w:vAlign w:val="bottom"/>
          </w:tcPr>
          <w:p w14:paraId="5142349A" w14:textId="01F46D5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529" w:type="pct"/>
            <w:vAlign w:val="bottom"/>
          </w:tcPr>
          <w:p w14:paraId="73E8DA9F" w14:textId="717F7F0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441" w:type="pct"/>
          </w:tcPr>
          <w:p w14:paraId="47180E6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401FE173" w14:textId="49B0D2F0"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439" w:type="pct"/>
            <w:vAlign w:val="bottom"/>
          </w:tcPr>
          <w:p w14:paraId="597CF288" w14:textId="54CB5A0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2ED75013" w14:textId="65970BD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4B9847F6" w14:textId="1527AC6A" w:rsidTr="00C54648">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7765474" w14:textId="71BA0D87"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440" w:type="pct"/>
            <w:vAlign w:val="bottom"/>
          </w:tcPr>
          <w:p w14:paraId="7192B856" w14:textId="0F3952A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529" w:type="pct"/>
            <w:vAlign w:val="bottom"/>
          </w:tcPr>
          <w:p w14:paraId="24B6AA83" w14:textId="788D634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441" w:type="pct"/>
          </w:tcPr>
          <w:p w14:paraId="0EB83364"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2A696AB2" w14:textId="058A9A9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439" w:type="pct"/>
            <w:vAlign w:val="bottom"/>
          </w:tcPr>
          <w:p w14:paraId="7854E986" w14:textId="6DFF656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2E0E2B3C"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7303D34A" w14:textId="709D76A2" w:rsidTr="0030147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2C0D90E5" w14:textId="09A5EBEF"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440" w:type="pct"/>
            <w:vAlign w:val="bottom"/>
          </w:tcPr>
          <w:p w14:paraId="1F7C6395" w14:textId="62DB82A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3</w:t>
            </w:r>
          </w:p>
        </w:tc>
        <w:tc>
          <w:tcPr>
            <w:tcW w:w="529" w:type="pct"/>
            <w:vAlign w:val="bottom"/>
          </w:tcPr>
          <w:p w14:paraId="0204FC10" w14:textId="4088DA9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tcPr>
          <w:p w14:paraId="14469661" w14:textId="5869F64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0BED53F8" w14:textId="65836655"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vAlign w:val="bottom"/>
          </w:tcPr>
          <w:p w14:paraId="614AFFE1" w14:textId="1DF8195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63DD1CE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1BCAEE1D" w14:textId="34AA0A01" w:rsidTr="0077794F">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74CDBCBC" w14:textId="3D58D4EA"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Intercept</w:t>
            </w:r>
          </w:p>
        </w:tc>
        <w:tc>
          <w:tcPr>
            <w:tcW w:w="440" w:type="pct"/>
            <w:vAlign w:val="bottom"/>
          </w:tcPr>
          <w:p w14:paraId="13CE6612" w14:textId="55172BE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6</w:t>
            </w:r>
          </w:p>
        </w:tc>
        <w:tc>
          <w:tcPr>
            <w:tcW w:w="529" w:type="pct"/>
            <w:vAlign w:val="bottom"/>
          </w:tcPr>
          <w:p w14:paraId="702E780F" w14:textId="0A3BB86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vAlign w:val="bottom"/>
          </w:tcPr>
          <w:p w14:paraId="41C0C824" w14:textId="1889B04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tcPr>
          <w:p w14:paraId="668B059A"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68AA5892"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7A4EA48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5EDB67A8" w14:textId="360A928E"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31D8AA0" w14:textId="78F7C4E2" w:rsidR="00A4583D" w:rsidRPr="00220C73" w:rsidRDefault="00A4583D" w:rsidP="00A4583D">
            <w:pPr>
              <w:rPr>
                <w:rFonts w:ascii="Helvetica" w:hAnsi="Helvetica" w:cs="Helvetica"/>
                <w:i/>
                <w:iCs/>
                <w:sz w:val="24"/>
                <w:szCs w:val="24"/>
              </w:rPr>
            </w:pPr>
          </w:p>
        </w:tc>
        <w:tc>
          <w:tcPr>
            <w:tcW w:w="440" w:type="pct"/>
            <w:vAlign w:val="bottom"/>
          </w:tcPr>
          <w:p w14:paraId="2F5C0FE4" w14:textId="2F789F1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vAlign w:val="bottom"/>
          </w:tcPr>
          <w:p w14:paraId="79DA69A7" w14:textId="0C68E72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4B1424F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300C965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3CAB3386"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4EA51E6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703CB5CB" w14:textId="2F8B9CC6"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22473E5" w14:textId="0345E67C" w:rsidR="00A4583D" w:rsidRPr="00220C73" w:rsidRDefault="00A4583D" w:rsidP="00A4583D">
            <w:pPr>
              <w:rPr>
                <w:rFonts w:ascii="Helvetica" w:hAnsi="Helvetica" w:cs="Helvetica"/>
                <w:sz w:val="24"/>
                <w:szCs w:val="24"/>
              </w:rPr>
            </w:pPr>
            <w:r w:rsidRPr="00220C73">
              <w:rPr>
                <w:rFonts w:ascii="Helvetica" w:hAnsi="Helvetica" w:cs="Helvetica"/>
                <w:sz w:val="24"/>
                <w:szCs w:val="24"/>
              </w:rPr>
              <w:lastRenderedPageBreak/>
              <w:t>Unemployment &amp; Out of Labour Force</w:t>
            </w:r>
          </w:p>
        </w:tc>
        <w:tc>
          <w:tcPr>
            <w:tcW w:w="440" w:type="pct"/>
            <w:vAlign w:val="bottom"/>
          </w:tcPr>
          <w:p w14:paraId="6B7EE630" w14:textId="5B30A25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vAlign w:val="bottom"/>
          </w:tcPr>
          <w:p w14:paraId="7E51C302" w14:textId="65A3E26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21B3226F" w14:textId="417CA3C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57595037"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6D0A4629"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1A0A257C"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0788CACA" w14:textId="124CB973"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41712CC" w14:textId="1D17C857" w:rsidR="00A4583D" w:rsidRPr="00220C73" w:rsidRDefault="00A4583D" w:rsidP="00A4583D">
            <w:pPr>
              <w:rPr>
                <w:rFonts w:ascii="Helvetica" w:hAnsi="Helvetica" w:cs="Helvetica"/>
                <w:sz w:val="24"/>
                <w:szCs w:val="24"/>
              </w:rPr>
            </w:pPr>
            <w:r w:rsidRPr="00220C73">
              <w:rPr>
                <w:rFonts w:ascii="Helvetica" w:hAnsi="Helvetica" w:cs="Helvetica"/>
                <w:sz w:val="24"/>
                <w:szCs w:val="24"/>
              </w:rPr>
              <w:t>Educational Attainment</w:t>
            </w:r>
          </w:p>
        </w:tc>
        <w:tc>
          <w:tcPr>
            <w:tcW w:w="440" w:type="pct"/>
          </w:tcPr>
          <w:p w14:paraId="6439053B" w14:textId="3C863E3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7A8AA290" w14:textId="6D71A9A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338B715D" w14:textId="1DA8BD4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4C634770"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3125E72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4733B7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26509BA8" w14:textId="73BDBB31"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5D85E3B" w14:textId="260504C1"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Less than five O-levels</w:t>
            </w:r>
          </w:p>
        </w:tc>
        <w:tc>
          <w:tcPr>
            <w:tcW w:w="440" w:type="pct"/>
          </w:tcPr>
          <w:p w14:paraId="78A3D5C5" w14:textId="29942C2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404CECB0" w14:textId="346F2F1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6220FB2B"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1A515A14" w14:textId="286F159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0DC62C5" w14:textId="489B580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50C33B04" w14:textId="4940759D"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6AF5C3CC" w14:textId="6CBBD7CD" w:rsidTr="00F34F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D70393F" w14:textId="047CB51D"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440" w:type="pct"/>
            <w:vAlign w:val="bottom"/>
          </w:tcPr>
          <w:p w14:paraId="55510F16" w14:textId="0E9ECE7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529" w:type="pct"/>
            <w:vAlign w:val="bottom"/>
          </w:tcPr>
          <w:p w14:paraId="21BC99BC" w14:textId="2789E12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441" w:type="pct"/>
          </w:tcPr>
          <w:p w14:paraId="5B62737F"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2572097D" w14:textId="2BE106BB"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439" w:type="pct"/>
            <w:vAlign w:val="bottom"/>
          </w:tcPr>
          <w:p w14:paraId="6E9FAEC2" w14:textId="31504056"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vAlign w:val="bottom"/>
          </w:tcPr>
          <w:p w14:paraId="7D52BB05" w14:textId="099D2A6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4C14F6FF" w14:textId="69DDB037" w:rsidTr="001213F0">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71656231" w14:textId="3F3CD4A7"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Sex</w:t>
            </w:r>
          </w:p>
        </w:tc>
        <w:tc>
          <w:tcPr>
            <w:tcW w:w="440" w:type="pct"/>
          </w:tcPr>
          <w:p w14:paraId="5974E005" w14:textId="07DE193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73C30125" w14:textId="73CFD9A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1B0FE6C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703E0490"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47A67BC1"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78BE227E"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22E59250" w14:textId="313E26EC"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B546FE6" w14:textId="1BB6F093" w:rsidR="00A4583D" w:rsidRPr="00220C73" w:rsidRDefault="00A4583D" w:rsidP="00A4583D">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40" w:type="pct"/>
          </w:tcPr>
          <w:p w14:paraId="5155AD89" w14:textId="5437EC1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5EEF3895" w14:textId="00688958"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1A5AA7D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7BE09DA2" w14:textId="4569B2C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1E1B6F8E" w14:textId="02FC9D3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867FBFC" w14:textId="5D5F44D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601C326" w14:textId="083ABAA2" w:rsidTr="00FB79FC">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C2ACB2C" w14:textId="3417B8FB"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Male</w:t>
            </w:r>
          </w:p>
        </w:tc>
        <w:tc>
          <w:tcPr>
            <w:tcW w:w="440" w:type="pct"/>
            <w:vAlign w:val="bottom"/>
          </w:tcPr>
          <w:p w14:paraId="70C13517" w14:textId="27ED8FD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529" w:type="pct"/>
            <w:vAlign w:val="bottom"/>
          </w:tcPr>
          <w:p w14:paraId="3F1EB8F4" w14:textId="5FD5A4C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441" w:type="pct"/>
          </w:tcPr>
          <w:p w14:paraId="18AA3D63" w14:textId="6E7B01E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36CD446C" w14:textId="6425A64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379F480E" w14:textId="141EFA5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tcPr>
          <w:p w14:paraId="50168249" w14:textId="64913EC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46DB6BC1" w14:textId="0A911585"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1CA86DE3" w14:textId="0D204CB4" w:rsidR="00A4583D" w:rsidRPr="00220C73" w:rsidRDefault="00A4583D" w:rsidP="00A4583D">
            <w:pPr>
              <w:rPr>
                <w:rFonts w:ascii="Helvetica" w:hAnsi="Helvetica" w:cs="Helvetica"/>
                <w:sz w:val="24"/>
                <w:szCs w:val="24"/>
              </w:rPr>
            </w:pPr>
            <w:r w:rsidRPr="00220C73">
              <w:rPr>
                <w:rFonts w:ascii="Helvetica" w:hAnsi="Helvetica" w:cs="Helvetica"/>
                <w:sz w:val="24"/>
                <w:szCs w:val="24"/>
              </w:rPr>
              <w:t>Housing Tenure</w:t>
            </w:r>
          </w:p>
        </w:tc>
        <w:tc>
          <w:tcPr>
            <w:tcW w:w="440" w:type="pct"/>
          </w:tcPr>
          <w:p w14:paraId="048C5238"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163ADD0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6B3E0F3C"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115EDE71"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20BF6A6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7AF3517A"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262A1DED" w14:textId="63899E11" w:rsidTr="001213F0">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6AC1A7CC" w14:textId="2B2B4EDD"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Own Home</w:t>
            </w:r>
          </w:p>
        </w:tc>
        <w:tc>
          <w:tcPr>
            <w:tcW w:w="440" w:type="pct"/>
          </w:tcPr>
          <w:p w14:paraId="224F3166" w14:textId="377D33F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5326EC4C" w14:textId="593FC06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1743FC13"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2A6A33AF" w14:textId="7DC6282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BBBB3A0" w14:textId="35FF6B7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3181EFFB" w14:textId="568BE0A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3CB919E2" w14:textId="60E0490C" w:rsidTr="0002517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8CAC957" w14:textId="48167227"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Don't Own Home</w:t>
            </w:r>
          </w:p>
        </w:tc>
        <w:tc>
          <w:tcPr>
            <w:tcW w:w="440" w:type="pct"/>
            <w:vAlign w:val="bottom"/>
          </w:tcPr>
          <w:p w14:paraId="569AE9F1" w14:textId="752B39B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9</w:t>
            </w:r>
          </w:p>
        </w:tc>
        <w:tc>
          <w:tcPr>
            <w:tcW w:w="529" w:type="pct"/>
            <w:vAlign w:val="bottom"/>
          </w:tcPr>
          <w:p w14:paraId="100DAC81" w14:textId="7BBBBD4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441" w:type="pct"/>
          </w:tcPr>
          <w:p w14:paraId="779F7E31"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022D5F9B" w14:textId="4CD231D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2B4783F9" w14:textId="54E2E37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tcPr>
          <w:p w14:paraId="175F3B89" w14:textId="4B285A8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A4583D" w:rsidRPr="00220C73" w14:paraId="1E7B1814" w14:textId="3B7BB902" w:rsidTr="001213F0">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422C526" w14:textId="20261D5C"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NS-SEC</w:t>
            </w:r>
          </w:p>
        </w:tc>
        <w:tc>
          <w:tcPr>
            <w:tcW w:w="440" w:type="pct"/>
          </w:tcPr>
          <w:p w14:paraId="64F218AC" w14:textId="73F0F48A"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529" w:type="pct"/>
          </w:tcPr>
          <w:p w14:paraId="36A95E78" w14:textId="7ED95DD0"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1" w:type="pct"/>
          </w:tcPr>
          <w:p w14:paraId="1A99EF39"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tcPr>
          <w:p w14:paraId="6056F5A5"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6D376E28"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14754B1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05E4B6AD" w14:textId="72CE37CC"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73577DD8" w14:textId="71410811"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440" w:type="pct"/>
          </w:tcPr>
          <w:p w14:paraId="7E83CBB7" w14:textId="66DF7679"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529" w:type="pct"/>
          </w:tcPr>
          <w:p w14:paraId="212B1C40" w14:textId="25D0FB5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1" w:type="pct"/>
          </w:tcPr>
          <w:p w14:paraId="0DE784F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2DBC2EFA" w14:textId="5D47FED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7FEC3425" w14:textId="2E087910"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39" w:type="pct"/>
          </w:tcPr>
          <w:p w14:paraId="6C3F7EC6" w14:textId="4F36ABC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7F03DA0" w14:textId="5AEF60E6" w:rsidTr="00AC1A26">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3240AE24" w14:textId="6070178E"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440" w:type="pct"/>
            <w:vAlign w:val="bottom"/>
          </w:tcPr>
          <w:p w14:paraId="766563C1" w14:textId="448DC76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529" w:type="pct"/>
            <w:vAlign w:val="bottom"/>
          </w:tcPr>
          <w:p w14:paraId="2AB0EAA9" w14:textId="6E3E68D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3)</w:t>
            </w:r>
          </w:p>
        </w:tc>
        <w:tc>
          <w:tcPr>
            <w:tcW w:w="441" w:type="pct"/>
          </w:tcPr>
          <w:p w14:paraId="60271F7F"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1A48E980" w14:textId="4D7ED1F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519087DA" w14:textId="5513E3F4"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2C6531D8"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492DC4AB" w14:textId="41360096" w:rsidTr="00F646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67911F2" w14:textId="47447CF3" w:rsidR="00A4583D" w:rsidRPr="00220C73" w:rsidRDefault="00A4583D" w:rsidP="00A4583D">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440" w:type="pct"/>
            <w:vAlign w:val="bottom"/>
          </w:tcPr>
          <w:p w14:paraId="5DB23D31" w14:textId="1CE72B9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529" w:type="pct"/>
            <w:vAlign w:val="bottom"/>
          </w:tcPr>
          <w:p w14:paraId="19E25732" w14:textId="003C230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441" w:type="pct"/>
          </w:tcPr>
          <w:p w14:paraId="1B37DD34"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7E9C400F" w14:textId="1549C49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36013DD8" w14:textId="771CE154"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4FC16185"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AEF9049" w14:textId="48C6FBCA" w:rsidTr="008D45E7">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7BDEB779" w14:textId="297A525E"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Small Employers</w:t>
            </w:r>
          </w:p>
        </w:tc>
        <w:tc>
          <w:tcPr>
            <w:tcW w:w="440" w:type="pct"/>
            <w:vAlign w:val="bottom"/>
          </w:tcPr>
          <w:p w14:paraId="2A31979E" w14:textId="2087AD8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529" w:type="pct"/>
            <w:vAlign w:val="bottom"/>
          </w:tcPr>
          <w:p w14:paraId="4B924936" w14:textId="1A831B06"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2)</w:t>
            </w:r>
          </w:p>
        </w:tc>
        <w:tc>
          <w:tcPr>
            <w:tcW w:w="441" w:type="pct"/>
          </w:tcPr>
          <w:p w14:paraId="460F7B07" w14:textId="60C66FD5"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369BFF8E" w14:textId="4A071F0F"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vAlign w:val="bottom"/>
          </w:tcPr>
          <w:p w14:paraId="03CC9167" w14:textId="29FD3D9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14B6515F"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2E4F7318" w14:textId="315C6CF3" w:rsidTr="00A2009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37F2B12" w14:textId="54B69CB1"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40" w:type="pct"/>
            <w:vAlign w:val="bottom"/>
          </w:tcPr>
          <w:p w14:paraId="30A41041" w14:textId="3804723E"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3</w:t>
            </w:r>
          </w:p>
        </w:tc>
        <w:tc>
          <w:tcPr>
            <w:tcW w:w="529" w:type="pct"/>
            <w:vAlign w:val="bottom"/>
          </w:tcPr>
          <w:p w14:paraId="211068BA" w14:textId="583379F0"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441" w:type="pct"/>
          </w:tcPr>
          <w:p w14:paraId="0D8E7C9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51E59543" w14:textId="0E3F4C42"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vAlign w:val="bottom"/>
          </w:tcPr>
          <w:p w14:paraId="52FEB749" w14:textId="733191AA"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41CC6C09"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6A3FF19D" w14:textId="5A59733A" w:rsidTr="00DC19DD">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38FF3450" w14:textId="7CA60325"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440" w:type="pct"/>
            <w:vAlign w:val="bottom"/>
          </w:tcPr>
          <w:p w14:paraId="3186BDAD" w14:textId="5A346D42"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529" w:type="pct"/>
            <w:vAlign w:val="bottom"/>
          </w:tcPr>
          <w:p w14:paraId="19275CCF" w14:textId="1648CC9C"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441" w:type="pct"/>
          </w:tcPr>
          <w:p w14:paraId="16202534"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40" w:type="pct"/>
            <w:vAlign w:val="bottom"/>
          </w:tcPr>
          <w:p w14:paraId="52D540F9" w14:textId="2D5D303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vAlign w:val="bottom"/>
          </w:tcPr>
          <w:p w14:paraId="3BCDC0D8" w14:textId="4FAE1A9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439" w:type="pct"/>
          </w:tcPr>
          <w:p w14:paraId="34A66FBB"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3A356E4C" w14:textId="701935D8" w:rsidTr="00E12DB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224F6F1" w14:textId="07D3A246" w:rsidR="00A4583D" w:rsidRPr="00220C73" w:rsidRDefault="00A4583D" w:rsidP="00A4583D">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440" w:type="pct"/>
            <w:vAlign w:val="bottom"/>
          </w:tcPr>
          <w:p w14:paraId="4F224C66" w14:textId="4306038D"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529" w:type="pct"/>
            <w:vAlign w:val="bottom"/>
          </w:tcPr>
          <w:p w14:paraId="71D9BE84" w14:textId="07560D93"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441" w:type="pct"/>
          </w:tcPr>
          <w:p w14:paraId="496EC982"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vAlign w:val="bottom"/>
          </w:tcPr>
          <w:p w14:paraId="28BB3198" w14:textId="6B10205F"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439" w:type="pct"/>
            <w:vAlign w:val="bottom"/>
          </w:tcPr>
          <w:p w14:paraId="4A13B80A" w14:textId="653F328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439" w:type="pct"/>
          </w:tcPr>
          <w:p w14:paraId="1233824D"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34D637B" w14:textId="5D1A8DED" w:rsidTr="00A83AE2">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ED52CEE" w14:textId="5D050669" w:rsidR="00A4583D" w:rsidRPr="00220C73" w:rsidRDefault="00A4583D" w:rsidP="00A4583D">
            <w:pPr>
              <w:rPr>
                <w:rFonts w:ascii="Helvetica" w:hAnsi="Helvetica" w:cs="Helvetica"/>
                <w:i/>
                <w:iCs/>
                <w:sz w:val="24"/>
                <w:szCs w:val="24"/>
              </w:rPr>
            </w:pPr>
            <w:r w:rsidRPr="00220C73">
              <w:rPr>
                <w:rFonts w:ascii="Helvetica" w:hAnsi="Helvetica" w:cs="Helvetica"/>
                <w:sz w:val="24"/>
                <w:szCs w:val="24"/>
              </w:rPr>
              <w:t>Intercept</w:t>
            </w:r>
          </w:p>
        </w:tc>
        <w:tc>
          <w:tcPr>
            <w:tcW w:w="440" w:type="pct"/>
            <w:vAlign w:val="bottom"/>
          </w:tcPr>
          <w:p w14:paraId="43297FB3" w14:textId="6274741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1</w:t>
            </w:r>
          </w:p>
        </w:tc>
        <w:tc>
          <w:tcPr>
            <w:tcW w:w="529" w:type="pct"/>
            <w:vAlign w:val="bottom"/>
          </w:tcPr>
          <w:p w14:paraId="2A14DCAE" w14:textId="74DD0E39"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441" w:type="pct"/>
          </w:tcPr>
          <w:p w14:paraId="7D62D334" w14:textId="77C925FE"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440" w:type="pct"/>
            <w:vAlign w:val="bottom"/>
          </w:tcPr>
          <w:p w14:paraId="79CE7801" w14:textId="5562E77B"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vAlign w:val="bottom"/>
          </w:tcPr>
          <w:p w14:paraId="0ED6780A" w14:textId="41EA03F1"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439" w:type="pct"/>
          </w:tcPr>
          <w:p w14:paraId="5EC3A1A6" w14:textId="77777777" w:rsidR="00A4583D" w:rsidRPr="00220C73" w:rsidRDefault="00A4583D"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A4583D" w:rsidRPr="00220C73" w14:paraId="5A435578" w14:textId="121D545E"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5AEE4D9C" w14:textId="3EDC1A79" w:rsidR="00A4583D" w:rsidRPr="00220C73" w:rsidRDefault="00A4583D" w:rsidP="00A4583D">
            <w:pPr>
              <w:rPr>
                <w:rFonts w:ascii="Helvetica" w:hAnsi="Helvetica" w:cs="Helvetica"/>
                <w:sz w:val="24"/>
                <w:szCs w:val="24"/>
              </w:rPr>
            </w:pPr>
          </w:p>
        </w:tc>
        <w:tc>
          <w:tcPr>
            <w:tcW w:w="440" w:type="pct"/>
          </w:tcPr>
          <w:p w14:paraId="0324310B"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529" w:type="pct"/>
          </w:tcPr>
          <w:p w14:paraId="1E7A1E88"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1" w:type="pct"/>
          </w:tcPr>
          <w:p w14:paraId="4DF20F57"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40" w:type="pct"/>
          </w:tcPr>
          <w:p w14:paraId="79EBAD52"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1245E623"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439" w:type="pct"/>
          </w:tcPr>
          <w:p w14:paraId="0A3A65AE" w14:textId="77777777" w:rsidR="00A4583D" w:rsidRPr="00220C73" w:rsidRDefault="00A4583D"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A4583D" w:rsidRPr="00220C73" w14:paraId="547A0E8C" w14:textId="2F4A4BFC"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2249A574"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Number of observations</w:t>
            </w:r>
          </w:p>
        </w:tc>
        <w:tc>
          <w:tcPr>
            <w:tcW w:w="2728" w:type="pct"/>
            <w:gridSpan w:val="6"/>
          </w:tcPr>
          <w:p w14:paraId="5051D08C" w14:textId="50F39E1B" w:rsidR="00A4583D" w:rsidRPr="00220C73" w:rsidRDefault="00A4583D" w:rsidP="00A4583D">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r>
      <w:tr w:rsidR="00A4583D" w:rsidRPr="00220C73" w14:paraId="2383A68E" w14:textId="6DBA7392"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98D0346"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McFadden’s Adjusted Pseudo R2</w:t>
            </w:r>
          </w:p>
        </w:tc>
        <w:tc>
          <w:tcPr>
            <w:tcW w:w="2728" w:type="pct"/>
            <w:gridSpan w:val="6"/>
          </w:tcPr>
          <w:p w14:paraId="24F08EFE" w14:textId="79755B2F" w:rsidR="00A4583D" w:rsidRPr="00220C73" w:rsidRDefault="00A4583D" w:rsidP="00A4583D">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4</w:t>
            </w:r>
          </w:p>
        </w:tc>
      </w:tr>
      <w:tr w:rsidR="00A4583D" w:rsidRPr="00220C73" w14:paraId="4CDC6A08" w14:textId="3BAA6FEE"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0C996B9B"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Cox-Snell Pseudo R2</w:t>
            </w:r>
          </w:p>
        </w:tc>
        <w:tc>
          <w:tcPr>
            <w:tcW w:w="2728" w:type="pct"/>
            <w:gridSpan w:val="6"/>
          </w:tcPr>
          <w:p w14:paraId="1494C625" w14:textId="4D34E042" w:rsidR="00A4583D" w:rsidRPr="00220C73" w:rsidRDefault="00A4583D" w:rsidP="00A4583D">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92</w:t>
            </w:r>
          </w:p>
        </w:tc>
      </w:tr>
      <w:tr w:rsidR="00A4583D" w:rsidRPr="00220C73" w14:paraId="0E7FA879" w14:textId="2A823443" w:rsidTr="004A55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3EDC968A"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Nagelkerke Pseudo R2</w:t>
            </w:r>
          </w:p>
        </w:tc>
        <w:tc>
          <w:tcPr>
            <w:tcW w:w="2728" w:type="pct"/>
            <w:gridSpan w:val="6"/>
          </w:tcPr>
          <w:p w14:paraId="601BB85E" w14:textId="576E7B0B" w:rsidR="00A4583D" w:rsidRPr="00220C73" w:rsidRDefault="00A4583D" w:rsidP="00A4583D">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26</w:t>
            </w:r>
          </w:p>
        </w:tc>
      </w:tr>
      <w:tr w:rsidR="00A4583D" w:rsidRPr="00220C73" w14:paraId="76BD8E18" w14:textId="227CD9AC" w:rsidTr="00E83A61">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526ED26B"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AIC</w:t>
            </w:r>
          </w:p>
        </w:tc>
        <w:tc>
          <w:tcPr>
            <w:tcW w:w="2728" w:type="pct"/>
            <w:gridSpan w:val="6"/>
            <w:vAlign w:val="bottom"/>
          </w:tcPr>
          <w:p w14:paraId="2AB76810" w14:textId="6B063AF8" w:rsidR="00A4583D" w:rsidRPr="00220C73" w:rsidRDefault="00A4583D" w:rsidP="00A4583D">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05.22</w:t>
            </w:r>
          </w:p>
        </w:tc>
      </w:tr>
      <w:tr w:rsidR="00A4583D" w:rsidRPr="00220C73" w14:paraId="3813997A" w14:textId="591FF9B7" w:rsidTr="00BF3E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2" w:type="pct"/>
          </w:tcPr>
          <w:p w14:paraId="610138F6" w14:textId="77777777" w:rsidR="00A4583D" w:rsidRPr="00220C73" w:rsidRDefault="00A4583D" w:rsidP="00A4583D">
            <w:pPr>
              <w:rPr>
                <w:rFonts w:ascii="Helvetica" w:hAnsi="Helvetica" w:cs="Helvetica"/>
                <w:sz w:val="24"/>
                <w:szCs w:val="24"/>
              </w:rPr>
            </w:pPr>
            <w:r w:rsidRPr="00220C73">
              <w:rPr>
                <w:rFonts w:ascii="Helvetica" w:hAnsi="Helvetica" w:cs="Helvetica"/>
                <w:sz w:val="24"/>
                <w:szCs w:val="24"/>
              </w:rPr>
              <w:t>BIC</w:t>
            </w:r>
          </w:p>
        </w:tc>
        <w:tc>
          <w:tcPr>
            <w:tcW w:w="2728" w:type="pct"/>
            <w:gridSpan w:val="6"/>
            <w:vAlign w:val="bottom"/>
          </w:tcPr>
          <w:p w14:paraId="3ABBBB65" w14:textId="083BCFCD" w:rsidR="00A4583D" w:rsidRPr="00220C73" w:rsidRDefault="00A4583D" w:rsidP="00A4583D">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86.88</w:t>
            </w:r>
          </w:p>
        </w:tc>
      </w:tr>
      <w:tr w:rsidR="00A4583D" w:rsidRPr="00220C73" w14:paraId="4E73747D" w14:textId="4F10EA55" w:rsidTr="004A5564">
        <w:trPr>
          <w:jc w:val="center"/>
        </w:trPr>
        <w:tc>
          <w:tcPr>
            <w:cnfStyle w:val="001000000000" w:firstRow="0" w:lastRow="0" w:firstColumn="1" w:lastColumn="0" w:oddVBand="0" w:evenVBand="0" w:oddHBand="0" w:evenHBand="0" w:firstRowFirstColumn="0" w:firstRowLastColumn="0" w:lastRowFirstColumn="0" w:lastRowLastColumn="0"/>
            <w:tcW w:w="2272" w:type="pct"/>
          </w:tcPr>
          <w:p w14:paraId="62F39E6E" w14:textId="77777777" w:rsidR="00A4583D" w:rsidRPr="00220C73" w:rsidRDefault="00A4583D" w:rsidP="00A4583D">
            <w:pPr>
              <w:rPr>
                <w:rFonts w:ascii="Helvetica" w:hAnsi="Helvetica" w:cs="Helvetica"/>
                <w:sz w:val="24"/>
                <w:szCs w:val="24"/>
              </w:rPr>
            </w:pPr>
          </w:p>
        </w:tc>
        <w:tc>
          <w:tcPr>
            <w:tcW w:w="2728" w:type="pct"/>
            <w:gridSpan w:val="6"/>
          </w:tcPr>
          <w:p w14:paraId="0A331B91" w14:textId="77777777" w:rsidR="00A4583D" w:rsidRPr="00220C73" w:rsidRDefault="00A4583D" w:rsidP="00A4583D">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p&lt;.001, ** p&lt;.01, * p&lt;.05</w:t>
            </w:r>
            <w:r w:rsidRPr="00220C73">
              <w:rPr>
                <w:rFonts w:ascii="Helvetica" w:hAnsi="Helvetica" w:cs="Helvetica"/>
                <w:sz w:val="24"/>
                <w:szCs w:val="24"/>
              </w:rPr>
              <w:br/>
              <w:t>Data Source: NCDS</w:t>
            </w:r>
          </w:p>
          <w:p w14:paraId="56FA9425" w14:textId="65B552BB" w:rsidR="00A4583D" w:rsidRPr="00220C73" w:rsidRDefault="00A4583D" w:rsidP="00A4583D">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ote: Complete Case Analysis</w:t>
            </w:r>
          </w:p>
        </w:tc>
      </w:tr>
    </w:tbl>
    <w:p w14:paraId="4D297EBA" w14:textId="77777777" w:rsidR="004A5564" w:rsidRPr="00220C73" w:rsidRDefault="004A5564" w:rsidP="00996C6F">
      <w:pPr>
        <w:rPr>
          <w:rFonts w:ascii="Helvetica" w:hAnsi="Helvetica" w:cs="Helvetica"/>
          <w:sz w:val="24"/>
          <w:szCs w:val="24"/>
        </w:rPr>
        <w:sectPr w:rsidR="004A5564" w:rsidRPr="00220C73" w:rsidSect="004A5564">
          <w:pgSz w:w="16838" w:h="11906" w:orient="landscape"/>
          <w:pgMar w:top="1440" w:right="1440" w:bottom="1440" w:left="1440" w:header="709" w:footer="709" w:gutter="0"/>
          <w:cols w:space="708"/>
          <w:docGrid w:linePitch="360"/>
        </w:sectPr>
      </w:pPr>
    </w:p>
    <w:p w14:paraId="3E48B667" w14:textId="77777777" w:rsidR="00996C6F" w:rsidRPr="00220C73" w:rsidRDefault="00996C6F" w:rsidP="00996C6F">
      <w:pPr>
        <w:rPr>
          <w:rFonts w:ascii="Helvetica" w:hAnsi="Helvetica" w:cs="Helvetica"/>
          <w:sz w:val="24"/>
          <w:szCs w:val="24"/>
        </w:rPr>
      </w:pPr>
    </w:p>
    <w:p w14:paraId="068A62D7" w14:textId="14614001"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Focusing on NS-SEC, figure </w:t>
      </w:r>
      <w:r w:rsidR="00F04C86" w:rsidRPr="00220C73">
        <w:rPr>
          <w:rFonts w:ascii="Helvetica" w:hAnsi="Helvetica" w:cs="Helvetica"/>
          <w:sz w:val="24"/>
          <w:szCs w:val="24"/>
        </w:rPr>
        <w:t>1</w:t>
      </w:r>
      <w:r w:rsidRPr="00220C73">
        <w:rPr>
          <w:rFonts w:ascii="Helvetica" w:hAnsi="Helvetica" w:cs="Helvetica"/>
          <w:sz w:val="24"/>
          <w:szCs w:val="24"/>
        </w:rPr>
        <w:t xml:space="preserve">.1 depicts the predicted probabilities at means of economic activity of those categories that were statistically significant. </w:t>
      </w:r>
      <w:r w:rsidR="0013210A" w:rsidRPr="00220C73">
        <w:rPr>
          <w:rFonts w:ascii="Helvetica" w:hAnsi="Helvetica" w:cs="Helvetica"/>
          <w:sz w:val="24"/>
          <w:szCs w:val="24"/>
        </w:rPr>
        <w:t xml:space="preserve">Predicted probabilities for each economic activity category are presented. There is a general upward trend for indiviudals to be in employment </w:t>
      </w:r>
      <w:r w:rsidR="00AC5AF1" w:rsidRPr="00220C73">
        <w:rPr>
          <w:rFonts w:ascii="Helvetica" w:hAnsi="Helvetica" w:cs="Helvetica"/>
          <w:sz w:val="24"/>
          <w:szCs w:val="24"/>
        </w:rPr>
        <w:t xml:space="preserve">going down the class schema. The opposite can be said with respect to post-schooling education and school. </w:t>
      </w:r>
    </w:p>
    <w:p w14:paraId="05FE8848" w14:textId="2CEA47DE"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Log odds can be very difficult to interpret. As such they have been translated in marginal effects in table </w:t>
      </w:r>
      <w:r w:rsidR="00F04C86" w:rsidRPr="00220C73">
        <w:rPr>
          <w:rFonts w:ascii="Helvetica" w:hAnsi="Helvetica" w:cs="Helvetica"/>
          <w:sz w:val="24"/>
          <w:szCs w:val="24"/>
        </w:rPr>
        <w:t>2.4</w:t>
      </w:r>
      <w:r w:rsidRPr="00220C73">
        <w:rPr>
          <w:rFonts w:ascii="Helvetica" w:hAnsi="Helvetica" w:cs="Helvetica"/>
          <w:sz w:val="24"/>
          <w:szCs w:val="24"/>
        </w:rPr>
        <w:t>.</w:t>
      </w:r>
      <w:r w:rsidR="008446E3" w:rsidRPr="00220C73">
        <w:rPr>
          <w:rFonts w:ascii="Helvetica" w:hAnsi="Helvetica" w:cs="Helvetica"/>
          <w:sz w:val="24"/>
          <w:szCs w:val="24"/>
        </w:rPr>
        <w:t xml:space="preserve"> </w:t>
      </w:r>
      <w:ins w:id="123" w:author="Scott Oatley" w:date="2023-04-01T16:00:00Z">
        <w:r w:rsidR="00EE2BBE" w:rsidRPr="00220C73">
          <w:rPr>
            <w:rFonts w:ascii="Helvetica" w:hAnsi="Helvetica" w:cs="Helvetica"/>
            <w:sz w:val="24"/>
            <w:szCs w:val="24"/>
          </w:rPr>
          <w:t>Average</w:t>
        </w:r>
      </w:ins>
      <w:r w:rsidRPr="00220C73">
        <w:rPr>
          <w:rFonts w:ascii="Helvetica" w:hAnsi="Helvetica" w:cs="Helvetica"/>
          <w:sz w:val="24"/>
          <w:szCs w:val="24"/>
        </w:rPr>
        <w:t xml:space="preserve"> </w:t>
      </w:r>
      <w:commentRangeStart w:id="124"/>
      <w:r w:rsidRPr="00220C73">
        <w:rPr>
          <w:rFonts w:ascii="Helvetica" w:hAnsi="Helvetica" w:cs="Helvetica"/>
          <w:sz w:val="24"/>
          <w:szCs w:val="24"/>
        </w:rPr>
        <w:t xml:space="preserve">Marginal effects </w:t>
      </w:r>
      <w:commentRangeEnd w:id="124"/>
      <w:r w:rsidR="00173331" w:rsidRPr="00220C73">
        <w:rPr>
          <w:rStyle w:val="CommentReference"/>
          <w:rFonts w:ascii="Helvetica" w:hAnsi="Helvetica" w:cs="Helvetica"/>
          <w:sz w:val="24"/>
          <w:szCs w:val="24"/>
        </w:rPr>
        <w:commentReference w:id="124"/>
      </w:r>
      <w:r w:rsidRPr="00220C73">
        <w:rPr>
          <w:rFonts w:ascii="Helvetica" w:hAnsi="Helvetica" w:cs="Helvetica"/>
          <w:sz w:val="24"/>
          <w:szCs w:val="24"/>
        </w:rPr>
        <w:t xml:space="preserve">display the average change in probability of being in one category of economic activity over employment given a change in the explanatory variable, holding all other variables at their constant. </w:t>
      </w:r>
    </w:p>
    <w:p w14:paraId="08E09AD4" w14:textId="2632F5A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average marginal effects </w:t>
      </w:r>
      <w:commentRangeStart w:id="125"/>
      <w:r w:rsidRPr="00220C73">
        <w:rPr>
          <w:rFonts w:ascii="Helvetica" w:hAnsi="Helvetica" w:cs="Helvetica"/>
          <w:sz w:val="24"/>
          <w:szCs w:val="24"/>
        </w:rPr>
        <w:t xml:space="preserve">demonstrate there are marked differences in the probabilities of being in education and school </w:t>
      </w:r>
      <w:commentRangeEnd w:id="125"/>
      <w:r w:rsidR="00173331" w:rsidRPr="00220C73">
        <w:rPr>
          <w:rStyle w:val="CommentReference"/>
          <w:rFonts w:ascii="Helvetica" w:hAnsi="Helvetica" w:cs="Helvetica"/>
          <w:sz w:val="24"/>
          <w:szCs w:val="24"/>
        </w:rPr>
        <w:commentReference w:id="125"/>
      </w:r>
      <w:r w:rsidRPr="00220C73">
        <w:rPr>
          <w:rFonts w:ascii="Helvetica" w:hAnsi="Helvetica" w:cs="Helvetica"/>
          <w:sz w:val="24"/>
          <w:szCs w:val="24"/>
        </w:rPr>
        <w:t xml:space="preserve">over full-time employment depending on the class situation of the father of the individual. </w:t>
      </w:r>
      <w:commentRangeStart w:id="126"/>
      <w:r w:rsidRPr="00220C73">
        <w:rPr>
          <w:rFonts w:ascii="Helvetica" w:hAnsi="Helvetica" w:cs="Helvetica"/>
          <w:sz w:val="24"/>
          <w:szCs w:val="24"/>
        </w:rPr>
        <w:t>There is also a significant difference in economic activity depending upon the sex of the individual.</w:t>
      </w:r>
      <w:commentRangeEnd w:id="126"/>
      <w:r w:rsidR="00173331" w:rsidRPr="00220C73">
        <w:rPr>
          <w:rStyle w:val="CommentReference"/>
          <w:rFonts w:ascii="Helvetica" w:hAnsi="Helvetica" w:cs="Helvetica"/>
          <w:sz w:val="24"/>
          <w:szCs w:val="24"/>
        </w:rPr>
        <w:commentReference w:id="126"/>
      </w:r>
    </w:p>
    <w:p w14:paraId="2BA065B3" w14:textId="20747281" w:rsidR="00996C6F" w:rsidRPr="00220C73" w:rsidRDefault="00996C6F" w:rsidP="00996C6F">
      <w:pPr>
        <w:rPr>
          <w:ins w:id="127" w:author="Scott Oatley" w:date="2023-04-02T11:26:00Z"/>
          <w:rFonts w:ascii="Helvetica" w:hAnsi="Helvetica" w:cs="Helvetica"/>
          <w:sz w:val="24"/>
          <w:szCs w:val="24"/>
        </w:rPr>
      </w:pPr>
      <w:r w:rsidRPr="00220C73">
        <w:rPr>
          <w:rFonts w:ascii="Helvetica" w:hAnsi="Helvetica" w:cs="Helvetica"/>
          <w:sz w:val="24"/>
          <w:szCs w:val="24"/>
        </w:rPr>
        <w:t xml:space="preserve">This model has been tested for the </w:t>
      </w:r>
      <w:commentRangeStart w:id="128"/>
      <w:r w:rsidRPr="00220C73">
        <w:rPr>
          <w:rFonts w:ascii="Helvetica" w:hAnsi="Helvetica" w:cs="Helvetica"/>
          <w:sz w:val="24"/>
          <w:szCs w:val="24"/>
        </w:rPr>
        <w:t>goodness of fit of two competing statistical models based on the ratio of their likelihoo</w:t>
      </w:r>
      <w:commentRangeEnd w:id="128"/>
      <w:r w:rsidR="00173331" w:rsidRPr="00220C73">
        <w:rPr>
          <w:rStyle w:val="CommentReference"/>
          <w:rFonts w:ascii="Helvetica" w:hAnsi="Helvetica" w:cs="Helvetica"/>
          <w:sz w:val="24"/>
          <w:szCs w:val="24"/>
        </w:rPr>
        <w:commentReference w:id="128"/>
      </w:r>
      <w:r w:rsidRPr="00220C73">
        <w:rPr>
          <w:rFonts w:ascii="Helvetica" w:hAnsi="Helvetica" w:cs="Helvetica"/>
          <w:sz w:val="24"/>
          <w:szCs w:val="24"/>
        </w:rPr>
        <w:t xml:space="preserve">ds in a likelihood-ratio test, and again with a Wald test. Both found that the hypothesis that all the coefficients associated with educational attainment, sex, tenure, and NS-SEC are simultaneously equal to 0 can be rejected at the 0.01 level. </w:t>
      </w:r>
    </w:p>
    <w:p w14:paraId="598B28AD" w14:textId="7EB4A9C5" w:rsidR="00B774DD" w:rsidRPr="00220C73" w:rsidRDefault="00B774DD" w:rsidP="00996C6F">
      <w:pPr>
        <w:rPr>
          <w:ins w:id="129" w:author="Scott Oatley" w:date="2023-04-02T11:26:00Z"/>
          <w:rFonts w:ascii="Helvetica" w:hAnsi="Helvetica" w:cs="Helvetica"/>
          <w:sz w:val="24"/>
          <w:szCs w:val="24"/>
        </w:rPr>
      </w:pPr>
    </w:p>
    <w:p w14:paraId="670E238B" w14:textId="77777777" w:rsidR="002020E2" w:rsidRDefault="00B774DD" w:rsidP="002020E2">
      <w:pPr>
        <w:keepNext/>
      </w:pPr>
      <w:r w:rsidRPr="00220C73">
        <w:rPr>
          <w:rFonts w:ascii="Helvetica" w:hAnsi="Helvetica" w:cs="Helvetica"/>
          <w:noProof/>
          <w:sz w:val="24"/>
          <w:szCs w:val="24"/>
        </w:rPr>
        <w:drawing>
          <wp:inline distT="0" distB="0" distL="0" distR="0" wp14:anchorId="379C8720" wp14:editId="797C3EE1">
            <wp:extent cx="5029200" cy="3657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476821C" w14:textId="29598BAC" w:rsidR="002020E2" w:rsidRDefault="002020E2" w:rsidP="002020E2">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Predicted Probabilities of Economic Activity by NS-SEC</w:t>
      </w:r>
    </w:p>
    <w:p w14:paraId="436A3DB9" w14:textId="34D4E97D" w:rsidR="00996C6F" w:rsidRPr="00220C73" w:rsidRDefault="00173331" w:rsidP="00996C6F">
      <w:pPr>
        <w:rPr>
          <w:rFonts w:ascii="Helvetica" w:hAnsi="Helvetica" w:cs="Helvetica"/>
          <w:sz w:val="24"/>
          <w:szCs w:val="24"/>
        </w:rPr>
      </w:pPr>
      <w:commentRangeStart w:id="130"/>
      <w:commentRangeEnd w:id="130"/>
      <w:r w:rsidRPr="00220C73">
        <w:rPr>
          <w:rStyle w:val="CommentReference"/>
          <w:rFonts w:ascii="Helvetica" w:hAnsi="Helvetica" w:cs="Helvetica"/>
          <w:sz w:val="24"/>
          <w:szCs w:val="24"/>
        </w:rPr>
        <w:commentReference w:id="130"/>
      </w:r>
    </w:p>
    <w:p w14:paraId="5DCEB6CD" w14:textId="77777777" w:rsidR="00996C6F" w:rsidRPr="00220C73" w:rsidRDefault="00996C6F" w:rsidP="00996C6F">
      <w:pPr>
        <w:rPr>
          <w:rFonts w:ascii="Helvetica" w:hAnsi="Helvetica" w:cs="Helvetica"/>
          <w:sz w:val="24"/>
          <w:szCs w:val="24"/>
        </w:rPr>
      </w:pPr>
    </w:p>
    <w:p w14:paraId="5E47B315" w14:textId="2236292C"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w:t>
      </w:r>
      <w:r w:rsidR="000240C7" w:rsidRPr="00220C73">
        <w:rPr>
          <w:rFonts w:ascii="Helvetica" w:hAnsi="Helvetica" w:cs="Helvetica"/>
          <w:sz w:val="24"/>
          <w:szCs w:val="24"/>
        </w:rPr>
        <w:t>multinominal</w:t>
      </w:r>
      <w:r w:rsidRPr="00220C73">
        <w:rPr>
          <w:rFonts w:ascii="Helvetica" w:hAnsi="Helvetica" w:cs="Helvetica"/>
          <w:sz w:val="24"/>
          <w:szCs w:val="24"/>
        </w:rPr>
        <w:t xml:space="preserve"> logistic regression model indicates there is a statistically significant effect of educational attainment, sex, housing tenure, and parental NS-SEC. Men and women seem to significantly differ on their economic activity outcomes, as do those that achieved greater than 5 O-levels and those that don’t own their own home. Finally, there appears to be a clear social class impact on economic activity. This last point will test the robustness of these findings so far using sensitivity analysis of parental social class using RGSC and CAMSIS. </w:t>
      </w:r>
    </w:p>
    <w:p w14:paraId="3AB5C9CA" w14:textId="70AB05A7" w:rsidR="009A2BD2" w:rsidRPr="00220C73" w:rsidRDefault="009A2BD2">
      <w:pPr>
        <w:rPr>
          <w:ins w:id="131" w:author="Roxanne Connelly" w:date="2023-03-05T12:42:00Z"/>
          <w:rFonts w:ascii="Helvetica" w:eastAsiaTheme="majorEastAsia" w:hAnsi="Helvetica" w:cs="Helvetica"/>
          <w:color w:val="2F5496" w:themeColor="accent1" w:themeShade="BF"/>
          <w:sz w:val="24"/>
          <w:szCs w:val="24"/>
        </w:rPr>
      </w:pPr>
      <w:ins w:id="132" w:author="Roxanne Connelly" w:date="2023-03-05T12:42:00Z">
        <w:r w:rsidRPr="00220C73">
          <w:rPr>
            <w:rFonts w:ascii="Helvetica" w:hAnsi="Helvetica" w:cs="Helvetica"/>
            <w:sz w:val="24"/>
            <w:szCs w:val="24"/>
          </w:rPr>
          <w:br w:type="page"/>
        </w:r>
      </w:ins>
    </w:p>
    <w:p w14:paraId="46782EB2" w14:textId="0A3FEF23" w:rsidR="00AB4878" w:rsidRPr="00220C73" w:rsidRDefault="00AB4878" w:rsidP="00EB018F">
      <w:pPr>
        <w:pStyle w:val="Heading3"/>
        <w:rPr>
          <w:rFonts w:ascii="Helvetica" w:hAnsi="Helvetica" w:cs="Helvetica"/>
        </w:rPr>
      </w:pPr>
      <w:bookmarkStart w:id="133" w:name="_Toc131406657"/>
      <w:r w:rsidRPr="00220C73">
        <w:rPr>
          <w:rFonts w:ascii="Helvetica" w:hAnsi="Helvetica" w:cs="Helvetica"/>
        </w:rPr>
        <w:lastRenderedPageBreak/>
        <w:t>Sensitivity Analysis of Independent Variables</w:t>
      </w:r>
      <w:bookmarkEnd w:id="133"/>
    </w:p>
    <w:p w14:paraId="601E3898"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Whilst it is not appropriate to compare log odds across regression models the following sensitivity analysis will instead compare models following substantive conclusions. Goodness-of-fit statistics are provided and are assessed via BIC measures, and R2. </w:t>
      </w:r>
    </w:p>
    <w:p w14:paraId="026DFE3B" w14:textId="45678761" w:rsidR="00996C6F" w:rsidRPr="00220C73" w:rsidRDefault="00996C6F" w:rsidP="00EB018F">
      <w:pPr>
        <w:pStyle w:val="Heading3"/>
        <w:rPr>
          <w:rFonts w:ascii="Helvetica" w:hAnsi="Helvetica" w:cs="Helvetica"/>
        </w:rPr>
      </w:pPr>
      <w:bookmarkStart w:id="134" w:name="_Toc131406658"/>
      <w:r w:rsidRPr="00220C73">
        <w:rPr>
          <w:rFonts w:ascii="Helvetica" w:hAnsi="Helvetica" w:cs="Helvetica"/>
        </w:rPr>
        <w:t>Testing Measures of Parental Social Class</w:t>
      </w:r>
      <w:bookmarkEnd w:id="134"/>
    </w:p>
    <w:p w14:paraId="50BEDD32" w14:textId="2CE17F51"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re are strong correlations between parental social class measures. Parental NS-SEC and Parental RGSC has a significant Chi-Square statistic at the p&lt;0.001 level. Parental NS-SEC and CAMSIS have a significant </w:t>
      </w:r>
      <w:r w:rsidR="00241E6D" w:rsidRPr="00220C73">
        <w:rPr>
          <w:rFonts w:ascii="Helvetica" w:hAnsi="Helvetica" w:cs="Helvetica"/>
          <w:sz w:val="24"/>
          <w:szCs w:val="24"/>
        </w:rPr>
        <w:t>A</w:t>
      </w:r>
      <w:r w:rsidRPr="00220C73">
        <w:rPr>
          <w:rFonts w:ascii="Helvetica" w:hAnsi="Helvetica" w:cs="Helvetica"/>
          <w:sz w:val="24"/>
          <w:szCs w:val="24"/>
        </w:rPr>
        <w:t xml:space="preserve">nova at the p&lt;0.001 level. </w:t>
      </w:r>
    </w:p>
    <w:p w14:paraId="4538B71C" w14:textId="12D6437F"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ree separate </w:t>
      </w:r>
      <w:r w:rsidR="000240C7" w:rsidRPr="00220C73">
        <w:rPr>
          <w:rFonts w:ascii="Helvetica" w:hAnsi="Helvetica" w:cs="Helvetica"/>
          <w:sz w:val="24"/>
          <w:szCs w:val="24"/>
        </w:rPr>
        <w:t>multinominal</w:t>
      </w:r>
      <w:r w:rsidRPr="00220C73">
        <w:rPr>
          <w:rFonts w:ascii="Helvetica" w:hAnsi="Helvetica" w:cs="Helvetica"/>
          <w:sz w:val="24"/>
          <w:szCs w:val="24"/>
        </w:rPr>
        <w:t xml:space="preserve"> logistic regressions are presented in table </w:t>
      </w:r>
      <w:r w:rsidR="000240C7" w:rsidRPr="00220C73">
        <w:rPr>
          <w:rFonts w:ascii="Helvetica" w:hAnsi="Helvetica" w:cs="Helvetica"/>
          <w:sz w:val="24"/>
          <w:szCs w:val="24"/>
        </w:rPr>
        <w:t>3.1</w:t>
      </w:r>
      <w:r w:rsidRPr="00220C73">
        <w:rPr>
          <w:rFonts w:ascii="Helvetica" w:hAnsi="Helvetica" w:cs="Helvetica"/>
          <w:sz w:val="24"/>
          <w:szCs w:val="24"/>
        </w:rPr>
        <w:t xml:space="preserve">. The first model has been described at length in the previous section and uses NS-SEC. The second model uses CAMSIS and the third uses RGSC. </w:t>
      </w:r>
    </w:p>
    <w:p w14:paraId="2BD585E3" w14:textId="321985D8"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substantive conclusions drawn from the analysis of the NS-SEC model do not change across all three models. In fact, it is remarkable how similar the coefficients are across the models. Looking specifically </w:t>
      </w:r>
      <w:r w:rsidR="00405D24" w:rsidRPr="00220C73">
        <w:rPr>
          <w:rFonts w:ascii="Helvetica" w:hAnsi="Helvetica" w:cs="Helvetica"/>
          <w:sz w:val="24"/>
          <w:szCs w:val="24"/>
        </w:rPr>
        <w:t xml:space="preserve">the </w:t>
      </w:r>
      <w:commentRangeStart w:id="135"/>
      <w:r w:rsidR="00405D24" w:rsidRPr="00220C73">
        <w:rPr>
          <w:rFonts w:ascii="Helvetica" w:hAnsi="Helvetica" w:cs="Helvetica"/>
          <w:sz w:val="24"/>
          <w:szCs w:val="24"/>
        </w:rPr>
        <w:t>t</w:t>
      </w:r>
      <w:ins w:id="136" w:author="Scott Oatley" w:date="2023-04-01T16:01:00Z">
        <w:r w:rsidR="00EE2BBE" w:rsidRPr="00220C73">
          <w:rPr>
            <w:rFonts w:ascii="Helvetica" w:hAnsi="Helvetica" w:cs="Helvetica"/>
            <w:sz w:val="24"/>
            <w:szCs w:val="24"/>
          </w:rPr>
          <w:t>he social stratification measures</w:t>
        </w:r>
      </w:ins>
      <w:r w:rsidRPr="00220C73">
        <w:rPr>
          <w:rFonts w:ascii="Helvetica" w:hAnsi="Helvetica" w:cs="Helvetica"/>
          <w:sz w:val="24"/>
          <w:szCs w:val="24"/>
        </w:rPr>
        <w:t xml:space="preserve"> </w:t>
      </w:r>
      <w:commentRangeEnd w:id="135"/>
      <w:r w:rsidR="009A2BD2" w:rsidRPr="00220C73">
        <w:rPr>
          <w:rStyle w:val="CommentReference"/>
          <w:rFonts w:ascii="Helvetica" w:hAnsi="Helvetica" w:cs="Helvetica"/>
          <w:sz w:val="24"/>
          <w:szCs w:val="24"/>
        </w:rPr>
        <w:commentReference w:id="135"/>
      </w:r>
      <w:r w:rsidRPr="00220C73">
        <w:rPr>
          <w:rFonts w:ascii="Helvetica" w:hAnsi="Helvetica" w:cs="Helvetica"/>
          <w:sz w:val="24"/>
          <w:szCs w:val="24"/>
        </w:rPr>
        <w:t xml:space="preserve">across the models, all produce substantively identical conclusions. </w:t>
      </w:r>
    </w:p>
    <w:p w14:paraId="397E31B4"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goodness-of-fit statistics are similar for all three models. Differences in R2 measures exist but the small nature of these differences indicate the amount of variance explained across the three models is remains consistent. BIC differences are also small. The most parsimonious model is the RGSC schema. Considering BIC penalises models for estimating additional parameters it is not entirely surprising that it considers the RGSC to be a better fit than the NS-SEC schema. These differences are however small. </w:t>
      </w:r>
    </w:p>
    <w:p w14:paraId="394590DF" w14:textId="77777777" w:rsidR="00996C6F" w:rsidRPr="00220C73" w:rsidRDefault="00996C6F" w:rsidP="00996C6F">
      <w:pPr>
        <w:rPr>
          <w:rFonts w:ascii="Helvetica" w:hAnsi="Helvetica" w:cs="Helvetica"/>
          <w:sz w:val="24"/>
          <w:szCs w:val="24"/>
        </w:rPr>
      </w:pPr>
    </w:p>
    <w:p w14:paraId="3CD3839E" w14:textId="77777777" w:rsidR="00996C6F" w:rsidRPr="00220C73" w:rsidRDefault="00996C6F" w:rsidP="00996C6F">
      <w:pPr>
        <w:rPr>
          <w:rFonts w:ascii="Helvetica" w:hAnsi="Helvetica" w:cs="Helvetica"/>
          <w:sz w:val="24"/>
          <w:szCs w:val="24"/>
        </w:rPr>
      </w:pPr>
    </w:p>
    <w:p w14:paraId="6931C8F1" w14:textId="77777777" w:rsidR="00996C6F" w:rsidRPr="00220C73" w:rsidRDefault="00996C6F" w:rsidP="00996C6F">
      <w:pPr>
        <w:rPr>
          <w:rFonts w:ascii="Helvetica" w:hAnsi="Helvetica" w:cs="Helvetica"/>
          <w:b/>
          <w:bCs/>
          <w:sz w:val="24"/>
          <w:szCs w:val="24"/>
        </w:rPr>
        <w:sectPr w:rsidR="00996C6F" w:rsidRPr="00220C73">
          <w:pgSz w:w="11906" w:h="16838"/>
          <w:pgMar w:top="1440" w:right="1440" w:bottom="1440" w:left="1440" w:header="708" w:footer="708" w:gutter="0"/>
          <w:cols w:space="708"/>
          <w:docGrid w:linePitch="360"/>
        </w:sectPr>
      </w:pPr>
    </w:p>
    <w:tbl>
      <w:tblPr>
        <w:tblStyle w:val="GridTable2"/>
        <w:tblW w:w="0" w:type="auto"/>
        <w:tblLook w:val="04A0" w:firstRow="1" w:lastRow="0" w:firstColumn="1" w:lastColumn="0" w:noHBand="0" w:noVBand="1"/>
      </w:tblPr>
      <w:tblGrid>
        <w:gridCol w:w="7010"/>
        <w:gridCol w:w="816"/>
        <w:gridCol w:w="843"/>
        <w:gridCol w:w="657"/>
        <w:gridCol w:w="816"/>
        <w:gridCol w:w="843"/>
        <w:gridCol w:w="657"/>
        <w:gridCol w:w="816"/>
        <w:gridCol w:w="843"/>
        <w:gridCol w:w="657"/>
      </w:tblGrid>
      <w:tr w:rsidR="00996C6F" w:rsidRPr="00220C73" w14:paraId="1C966180" w14:textId="77777777" w:rsidTr="00AD2A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F6C288" w14:textId="33C6A524" w:rsidR="00996C6F" w:rsidRPr="00220C73" w:rsidRDefault="00996C6F" w:rsidP="00AD2AE7">
            <w:pPr>
              <w:rPr>
                <w:rFonts w:ascii="Helvetica" w:hAnsi="Helvetica" w:cs="Helvetica"/>
                <w:sz w:val="24"/>
                <w:szCs w:val="24"/>
              </w:rPr>
            </w:pPr>
            <w:r w:rsidRPr="00220C73">
              <w:rPr>
                <w:rFonts w:ascii="Helvetica" w:hAnsi="Helvetica" w:cs="Helvetica"/>
                <w:sz w:val="24"/>
                <w:szCs w:val="24"/>
              </w:rPr>
              <w:lastRenderedPageBreak/>
              <w:t xml:space="preserve">Table </w:t>
            </w:r>
            <w:r w:rsidR="000240C7" w:rsidRPr="00220C73">
              <w:rPr>
                <w:rFonts w:ascii="Helvetica" w:hAnsi="Helvetica" w:cs="Helvetica"/>
                <w:sz w:val="24"/>
                <w:szCs w:val="24"/>
              </w:rPr>
              <w:t>1</w:t>
            </w:r>
            <w:r w:rsidR="002020E2">
              <w:rPr>
                <w:rFonts w:ascii="Helvetica" w:hAnsi="Helvetica" w:cs="Helvetica"/>
                <w:sz w:val="24"/>
                <w:szCs w:val="24"/>
              </w:rPr>
              <w:t>.12</w:t>
            </w:r>
            <w:r w:rsidRPr="00220C73">
              <w:rPr>
                <w:rFonts w:ascii="Helvetica" w:hAnsi="Helvetica" w:cs="Helvetica"/>
                <w:sz w:val="24"/>
                <w:szCs w:val="24"/>
              </w:rPr>
              <w:t xml:space="preserve"> Sensitivity analyses of alternative measures of parental social stratification</w:t>
            </w:r>
          </w:p>
        </w:tc>
        <w:tc>
          <w:tcPr>
            <w:tcW w:w="0" w:type="auto"/>
            <w:gridSpan w:val="3"/>
          </w:tcPr>
          <w:p w14:paraId="5691B458"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EC0851D"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ABF67A7"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BF83B67"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D0B87B4"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E61E173"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C12E98C"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996C6F" w:rsidRPr="00220C73" w14:paraId="27ADA8F1"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72379" w14:textId="77777777" w:rsidR="00996C6F" w:rsidRPr="00220C73" w:rsidRDefault="00996C6F" w:rsidP="00AD2AE7">
            <w:pPr>
              <w:rPr>
                <w:rFonts w:ascii="Helvetica" w:hAnsi="Helvetica" w:cs="Helvetica"/>
                <w:sz w:val="24"/>
                <w:szCs w:val="24"/>
              </w:rPr>
            </w:pPr>
          </w:p>
        </w:tc>
        <w:tc>
          <w:tcPr>
            <w:tcW w:w="0" w:type="auto"/>
            <w:gridSpan w:val="3"/>
          </w:tcPr>
          <w:p w14:paraId="0888A6BC" w14:textId="77777777" w:rsidR="00996C6F" w:rsidRPr="00220C73" w:rsidRDefault="00996C6F" w:rsidP="00AD2AE7">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NS-SEC</w:t>
            </w:r>
          </w:p>
        </w:tc>
        <w:tc>
          <w:tcPr>
            <w:tcW w:w="0" w:type="auto"/>
            <w:gridSpan w:val="3"/>
          </w:tcPr>
          <w:p w14:paraId="7D714299" w14:textId="77777777" w:rsidR="00996C6F" w:rsidRPr="00220C73" w:rsidRDefault="00996C6F" w:rsidP="00AD2AE7">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AMSIS</w:t>
            </w:r>
          </w:p>
        </w:tc>
        <w:tc>
          <w:tcPr>
            <w:tcW w:w="0" w:type="auto"/>
            <w:gridSpan w:val="3"/>
          </w:tcPr>
          <w:p w14:paraId="7D14F2A5" w14:textId="77777777" w:rsidR="00996C6F" w:rsidRPr="00220C73" w:rsidRDefault="00996C6F" w:rsidP="00AD2AE7">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RGSC</w:t>
            </w:r>
          </w:p>
        </w:tc>
      </w:tr>
      <w:tr w:rsidR="00D045BC" w:rsidRPr="00220C73" w14:paraId="3C27BFD3"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4C36E8E9" w14:textId="782B1366" w:rsidR="00D045BC" w:rsidRPr="00220C73" w:rsidRDefault="00D045BC" w:rsidP="00D045BC">
            <w:pPr>
              <w:rPr>
                <w:rFonts w:ascii="Helvetica" w:hAnsi="Helvetica" w:cs="Helvetica"/>
                <w:sz w:val="24"/>
                <w:szCs w:val="24"/>
              </w:rPr>
            </w:pPr>
            <w:commentRangeStart w:id="137"/>
            <w:commentRangeEnd w:id="137"/>
            <w:r w:rsidRPr="00220C73">
              <w:rPr>
                <w:rStyle w:val="CommentReference"/>
                <w:rFonts w:ascii="Helvetica" w:hAnsi="Helvetica" w:cs="Helvetica"/>
                <w:b w:val="0"/>
                <w:bCs w:val="0"/>
                <w:sz w:val="24"/>
                <w:szCs w:val="24"/>
              </w:rPr>
              <w:commentReference w:id="137"/>
            </w:r>
            <w:r w:rsidRPr="00220C73">
              <w:rPr>
                <w:rFonts w:ascii="Helvetica" w:hAnsi="Helvetica" w:cs="Helvetica"/>
                <w:sz w:val="24"/>
                <w:szCs w:val="24"/>
              </w:rPr>
              <w:t>Economic Activity</w:t>
            </w:r>
          </w:p>
        </w:tc>
        <w:tc>
          <w:tcPr>
            <w:tcW w:w="0" w:type="auto"/>
          </w:tcPr>
          <w:p w14:paraId="719217CC" w14:textId="6B100662"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0" w:type="auto"/>
          </w:tcPr>
          <w:p w14:paraId="0CA7CF32" w14:textId="6D20319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0" w:type="auto"/>
          </w:tcPr>
          <w:p w14:paraId="1CC45BCD" w14:textId="3ECAD045"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c>
          <w:tcPr>
            <w:tcW w:w="0" w:type="auto"/>
          </w:tcPr>
          <w:p w14:paraId="34028883"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0" w:type="auto"/>
          </w:tcPr>
          <w:p w14:paraId="603BD68A"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0" w:type="auto"/>
          </w:tcPr>
          <w:p w14:paraId="72A25AE0"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c>
          <w:tcPr>
            <w:tcW w:w="0" w:type="auto"/>
          </w:tcPr>
          <w:p w14:paraId="59852F0C"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0" w:type="auto"/>
          </w:tcPr>
          <w:p w14:paraId="656AB9F2"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0" w:type="auto"/>
          </w:tcPr>
          <w:p w14:paraId="4A6C69E8" w14:textId="77777777" w:rsidR="00D045BC" w:rsidRPr="00220C73" w:rsidRDefault="00D045BC" w:rsidP="00D045B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r>
      <w:tr w:rsidR="00D045BC" w:rsidRPr="00220C73" w14:paraId="48C8EFAF"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F6D39F" w14:textId="191C9D66" w:rsidR="00D045BC" w:rsidRPr="00220C73" w:rsidRDefault="00D045BC" w:rsidP="00D045BC">
            <w:pPr>
              <w:rPr>
                <w:rFonts w:ascii="Helvetica" w:hAnsi="Helvetica" w:cs="Helvetica"/>
                <w:sz w:val="24"/>
                <w:szCs w:val="24"/>
              </w:rPr>
            </w:pPr>
            <w:r w:rsidRPr="00220C73">
              <w:rPr>
                <w:rFonts w:ascii="Helvetica" w:hAnsi="Helvetica" w:cs="Helvetica"/>
                <w:sz w:val="24"/>
                <w:szCs w:val="24"/>
              </w:rPr>
              <w:t>Employment</w:t>
            </w:r>
          </w:p>
        </w:tc>
        <w:tc>
          <w:tcPr>
            <w:tcW w:w="0" w:type="auto"/>
          </w:tcPr>
          <w:p w14:paraId="27217007" w14:textId="1A66B24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48D37A49" w14:textId="586A153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4070FC5" w14:textId="78BBD9D4"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DF4DCD2" w14:textId="1A935B9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5C83FA0" w14:textId="13E25D9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E3DC713" w14:textId="31BAF26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30AF79A" w14:textId="12F2729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6C97E4D" w14:textId="5D60BA1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AFF2206" w14:textId="48A674A4" w:rsidR="00D045BC" w:rsidRPr="00220C73" w:rsidRDefault="00D045BC" w:rsidP="00D045B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0051ECD2"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5F9FEC8E" w14:textId="77777777" w:rsidR="00D045BC" w:rsidRPr="00220C73" w:rsidRDefault="00D045BC" w:rsidP="00D045BC">
            <w:pPr>
              <w:rPr>
                <w:rFonts w:ascii="Helvetica" w:hAnsi="Helvetica" w:cs="Helvetica"/>
                <w:sz w:val="24"/>
                <w:szCs w:val="24"/>
              </w:rPr>
            </w:pPr>
          </w:p>
        </w:tc>
        <w:tc>
          <w:tcPr>
            <w:tcW w:w="0" w:type="auto"/>
          </w:tcPr>
          <w:p w14:paraId="1542F79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520A32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01F3C4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9590D7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8678B78"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75E354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42E2DC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A9FB88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C76456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5FC64EA6"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F6EAAF" w14:textId="0293B94C" w:rsidR="00D045BC" w:rsidRPr="00220C73" w:rsidRDefault="00D045BC" w:rsidP="00D045BC">
            <w:pPr>
              <w:rPr>
                <w:rFonts w:ascii="Helvetica" w:hAnsi="Helvetica" w:cs="Helvetica"/>
                <w:sz w:val="24"/>
                <w:szCs w:val="24"/>
              </w:rPr>
            </w:pPr>
            <w:r w:rsidRPr="00220C73">
              <w:rPr>
                <w:rFonts w:ascii="Helvetica" w:hAnsi="Helvetica" w:cs="Helvetica"/>
                <w:sz w:val="24"/>
                <w:szCs w:val="24"/>
              </w:rPr>
              <w:t>Post-Schooling Education</w:t>
            </w:r>
          </w:p>
        </w:tc>
        <w:tc>
          <w:tcPr>
            <w:tcW w:w="0" w:type="auto"/>
          </w:tcPr>
          <w:p w14:paraId="589636D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5C269E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E65018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3F79C1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D2CCDBE"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ADDB74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6CC328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2BB067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BF3B72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448765E"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55C41D55" w14:textId="22C8D9CC" w:rsidR="00D045BC" w:rsidRPr="00220C73" w:rsidRDefault="00D045BC" w:rsidP="00D045BC">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5FA6165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1B457A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E94980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59870D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42E29C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A063F5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CB8CA5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8374E5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CC608B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108EFC12" w14:textId="77777777" w:rsidTr="0085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1EEF5" w14:textId="6900101F"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0" w:type="auto"/>
          </w:tcPr>
          <w:p w14:paraId="4E68FBC1" w14:textId="4842283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2C8EF148" w14:textId="149E50C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2CB2CA7" w14:textId="28D397C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77CBFCF" w14:textId="188DA98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7D74A6F" w14:textId="0DAE561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94F53D3" w14:textId="6D7F32A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34F94C7" w14:textId="7429C8A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F0B68F1" w14:textId="0204C5F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3C5A670" w14:textId="6188A5F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3B2E6A9A" w14:textId="77777777" w:rsidTr="005311AF">
        <w:tc>
          <w:tcPr>
            <w:cnfStyle w:val="001000000000" w:firstRow="0" w:lastRow="0" w:firstColumn="1" w:lastColumn="0" w:oddVBand="0" w:evenVBand="0" w:oddHBand="0" w:evenHBand="0" w:firstRowFirstColumn="0" w:firstRowLastColumn="0" w:lastRowFirstColumn="0" w:lastRowLastColumn="0"/>
            <w:tcW w:w="0" w:type="auto"/>
          </w:tcPr>
          <w:p w14:paraId="5868E8CC" w14:textId="1683ECFE"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0" w:type="auto"/>
          </w:tcPr>
          <w:p w14:paraId="4BB7C508" w14:textId="5E27908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7</w:t>
            </w:r>
          </w:p>
        </w:tc>
        <w:tc>
          <w:tcPr>
            <w:tcW w:w="0" w:type="auto"/>
            <w:vAlign w:val="bottom"/>
          </w:tcPr>
          <w:p w14:paraId="640EA576" w14:textId="2EE09D7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tcPr>
          <w:p w14:paraId="20EE8CBD" w14:textId="7A05422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A9A0593" w14:textId="59FE9F7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7</w:t>
            </w:r>
          </w:p>
        </w:tc>
        <w:tc>
          <w:tcPr>
            <w:tcW w:w="0" w:type="auto"/>
            <w:vAlign w:val="bottom"/>
          </w:tcPr>
          <w:p w14:paraId="01D4CD38" w14:textId="349422F2"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5BD197B6" w14:textId="5FBEFCC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2B60E11" w14:textId="148DC81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w:t>
            </w:r>
          </w:p>
        </w:tc>
        <w:tc>
          <w:tcPr>
            <w:tcW w:w="0" w:type="auto"/>
            <w:vAlign w:val="bottom"/>
          </w:tcPr>
          <w:p w14:paraId="6D4670B3" w14:textId="055D73F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425E6AA7" w14:textId="1609DFC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890CA34"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BC58ED" w14:textId="07B64D1B"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Sex</w:t>
            </w:r>
          </w:p>
        </w:tc>
        <w:tc>
          <w:tcPr>
            <w:tcW w:w="0" w:type="auto"/>
          </w:tcPr>
          <w:p w14:paraId="1AAC8B23" w14:textId="77B8C4C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8628E1C" w14:textId="0662A49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7F2C48E" w14:textId="1151370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76B4325" w14:textId="4EDA7534"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8FBA7D3" w14:textId="1517D88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9622B22" w14:textId="7DD5FB5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61D9D41" w14:textId="691FA3A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926A1A7" w14:textId="13456AD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A1451BE" w14:textId="4AC218F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24F49514"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55AA011C" w14:textId="771B09CE" w:rsidR="00D045BC" w:rsidRPr="00220C73" w:rsidRDefault="00D045BC" w:rsidP="00D045BC">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75F96F4D" w14:textId="14C8C14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D2FDEE5" w14:textId="1530474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086F63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49FB182" w14:textId="782AD1CB"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D699DCC" w14:textId="1DBF4DA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7D75F39"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C6CC574" w14:textId="4F12277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3DFD260" w14:textId="0681552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C96818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09659B66"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07E31A" w14:textId="4E56A4D2"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Male</w:t>
            </w:r>
          </w:p>
        </w:tc>
        <w:tc>
          <w:tcPr>
            <w:tcW w:w="0" w:type="auto"/>
            <w:vAlign w:val="bottom"/>
          </w:tcPr>
          <w:p w14:paraId="07A03730" w14:textId="628F3BE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0" w:type="auto"/>
            <w:vAlign w:val="bottom"/>
          </w:tcPr>
          <w:p w14:paraId="2871DEA4" w14:textId="0795A21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337707E1" w14:textId="3095E82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8761575" w14:textId="49641C9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5</w:t>
            </w:r>
          </w:p>
        </w:tc>
        <w:tc>
          <w:tcPr>
            <w:tcW w:w="0" w:type="auto"/>
            <w:vAlign w:val="bottom"/>
          </w:tcPr>
          <w:p w14:paraId="652217B9" w14:textId="6E22283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67F4F589" w14:textId="58215AA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B7C8719" w14:textId="555AEFD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0" w:type="auto"/>
            <w:vAlign w:val="bottom"/>
          </w:tcPr>
          <w:p w14:paraId="3357AD5D" w14:textId="38735DC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45A2961C" w14:textId="30D8804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4AF0CA27"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1A0748C3" w14:textId="1CD82319" w:rsidR="00D045BC" w:rsidRPr="00220C73" w:rsidRDefault="00D045BC" w:rsidP="00D045BC">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247F16D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A9CF4B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2645DC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F6D901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3D166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79022C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F945968"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936CE8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69D487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7231EE47" w14:textId="77777777" w:rsidTr="006F5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880F5D" w14:textId="3621F529"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08C22A6C" w14:textId="7A25468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1BE2173A" w14:textId="6819380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BA1C311" w14:textId="13050B3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C54975" w14:textId="2A8734B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69FBEA9" w14:textId="1FFE4EF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96212DE" w14:textId="448E8FA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27A8E57" w14:textId="7A27FE3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2B36238" w14:textId="6B5095C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6CBC42E" w14:textId="27162F6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6244C60A" w14:textId="77777777" w:rsidTr="001175E7">
        <w:tc>
          <w:tcPr>
            <w:cnfStyle w:val="001000000000" w:firstRow="0" w:lastRow="0" w:firstColumn="1" w:lastColumn="0" w:oddVBand="0" w:evenVBand="0" w:oddHBand="0" w:evenHBand="0" w:firstRowFirstColumn="0" w:firstRowLastColumn="0" w:lastRowFirstColumn="0" w:lastRowLastColumn="0"/>
            <w:tcW w:w="0" w:type="auto"/>
          </w:tcPr>
          <w:p w14:paraId="008F0445" w14:textId="6A04D0A4"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09A382E4" w14:textId="55C50B3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9</w:t>
            </w:r>
          </w:p>
        </w:tc>
        <w:tc>
          <w:tcPr>
            <w:tcW w:w="0" w:type="auto"/>
            <w:vAlign w:val="bottom"/>
          </w:tcPr>
          <w:p w14:paraId="60E124AB" w14:textId="034BABC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3848902C" w14:textId="0908A0C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2CFB443" w14:textId="2D14044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7</w:t>
            </w:r>
          </w:p>
        </w:tc>
        <w:tc>
          <w:tcPr>
            <w:tcW w:w="0" w:type="auto"/>
            <w:vAlign w:val="bottom"/>
          </w:tcPr>
          <w:p w14:paraId="054344BC" w14:textId="1BEFCDA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tcPr>
          <w:p w14:paraId="00B0A456" w14:textId="3983E60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39D2806" w14:textId="37F3FAE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80</w:t>
            </w:r>
          </w:p>
        </w:tc>
        <w:tc>
          <w:tcPr>
            <w:tcW w:w="0" w:type="auto"/>
            <w:vAlign w:val="bottom"/>
          </w:tcPr>
          <w:p w14:paraId="0F152B2D" w14:textId="75B9594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tcPr>
          <w:p w14:paraId="3A2616C8" w14:textId="4E41724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C747698"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6E6BD1" w14:textId="169822F2"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3E2ADFE8" w14:textId="6581582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DDC9CDA" w14:textId="2E205F4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37A1B4E" w14:textId="2AF4B78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E765D7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DEBBDA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7D75DF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C3CFD2F"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AC9EB3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F51494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6D86FB2"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0AF6643D" w14:textId="5426552D"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0" w:type="auto"/>
          </w:tcPr>
          <w:p w14:paraId="2970226C" w14:textId="4FE2D66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4DE54DCB" w14:textId="0B3B59B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0E6464D" w14:textId="279E11F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D23E4D8" w14:textId="7EED3AA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50F0975" w14:textId="6DF0514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CEAC949"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638D20F" w14:textId="376B734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CDF4970" w14:textId="30332EB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D112C2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5555E968"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41E617" w14:textId="04E98842"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0" w:type="auto"/>
            <w:vAlign w:val="bottom"/>
          </w:tcPr>
          <w:p w14:paraId="4324E5E2" w14:textId="0E1D035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7993EDA8" w14:textId="0A16501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3B114F13" w14:textId="150B454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2136E49" w14:textId="2A40A7D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E7AACF3" w14:textId="3DFCE74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349DC97" w14:textId="5717900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3A05F6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A79B8E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AB6793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564A6EB"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5BE82939" w14:textId="31F44797"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vAlign w:val="bottom"/>
          </w:tcPr>
          <w:p w14:paraId="748265DE" w14:textId="036B3A9C"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0" w:type="auto"/>
            <w:vAlign w:val="bottom"/>
          </w:tcPr>
          <w:p w14:paraId="498AE0A5" w14:textId="43B4227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vAlign w:val="bottom"/>
          </w:tcPr>
          <w:p w14:paraId="6FD90277" w14:textId="709B77D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34077F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B47AFA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829661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73D64F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956C91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16E73F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4FADED15"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6488CC" w14:textId="7E365067"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0" w:type="auto"/>
            <w:vAlign w:val="bottom"/>
          </w:tcPr>
          <w:p w14:paraId="78E0C4A9" w14:textId="04B784A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0" w:type="auto"/>
            <w:vAlign w:val="bottom"/>
          </w:tcPr>
          <w:p w14:paraId="61E57D54" w14:textId="0F685FE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0" w:type="auto"/>
          </w:tcPr>
          <w:p w14:paraId="3C05FC1F" w14:textId="32349A2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CA60DB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969519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86BF07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FF4BA34" w14:textId="72B6BD0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A9846EA" w14:textId="2E97056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EE559AC" w14:textId="0D73CD4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444B3E84"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5E6D110C" w14:textId="3C8D76A3"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1933F212" w14:textId="02457EF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4</w:t>
            </w:r>
          </w:p>
        </w:tc>
        <w:tc>
          <w:tcPr>
            <w:tcW w:w="0" w:type="auto"/>
            <w:vAlign w:val="bottom"/>
          </w:tcPr>
          <w:p w14:paraId="78DA67EA" w14:textId="4ED6ADB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6DD171DE" w14:textId="770CECB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70A4737" w14:textId="55C0274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05ABC50" w14:textId="58AF3CE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3F6E66F" w14:textId="3397915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1F311F6" w14:textId="55DA526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504BFDF" w14:textId="190E54D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24175A7" w14:textId="677F488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436055FF"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A264C" w14:textId="45E1D909"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0" w:type="auto"/>
            <w:vAlign w:val="bottom"/>
          </w:tcPr>
          <w:p w14:paraId="3B8BEB01" w14:textId="044FFCB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0" w:type="auto"/>
            <w:vAlign w:val="bottom"/>
          </w:tcPr>
          <w:p w14:paraId="01C36474" w14:textId="0B9EFF8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3FF15683" w14:textId="6DBCB77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890A50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018BCD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010504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CE4900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764D6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08397B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18FBF0E"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61CFDD8B" w14:textId="1AEE5179"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7E730964" w14:textId="43B84D3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0" w:type="auto"/>
            <w:vAlign w:val="bottom"/>
          </w:tcPr>
          <w:p w14:paraId="1E3C30C0" w14:textId="10775B6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0626ED20" w14:textId="4DF9394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E63A10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F24FFB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973644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ADACC3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6DA0EE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7AD6D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6AAA67BB" w14:textId="77777777" w:rsidTr="003C04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10CF06" w14:textId="57B2BD41" w:rsidR="00D045BC" w:rsidRPr="00220C73" w:rsidRDefault="00D045BC" w:rsidP="00D045BC">
            <w:pPr>
              <w:rPr>
                <w:rFonts w:ascii="Helvetica" w:hAnsi="Helvetica" w:cs="Helvetica"/>
                <w:sz w:val="24"/>
                <w:szCs w:val="24"/>
              </w:rPr>
            </w:pPr>
            <w:r w:rsidRPr="00220C73">
              <w:rPr>
                <w:rFonts w:ascii="Helvetica" w:hAnsi="Helvetica" w:cs="Helvetica"/>
                <w:sz w:val="24"/>
                <w:szCs w:val="24"/>
              </w:rPr>
              <w:t>CAMSIS</w:t>
            </w:r>
          </w:p>
        </w:tc>
        <w:tc>
          <w:tcPr>
            <w:tcW w:w="0" w:type="auto"/>
            <w:vAlign w:val="bottom"/>
          </w:tcPr>
          <w:p w14:paraId="71E3006E"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C94617E"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36CD70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182AAA6" w14:textId="0DBCA3A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9</w:t>
            </w:r>
          </w:p>
        </w:tc>
        <w:tc>
          <w:tcPr>
            <w:tcW w:w="0" w:type="auto"/>
            <w:vAlign w:val="bottom"/>
          </w:tcPr>
          <w:p w14:paraId="5CD95A20" w14:textId="3A40DA9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0" w:type="auto"/>
          </w:tcPr>
          <w:p w14:paraId="196363D4" w14:textId="3A277BB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4F98C9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492544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CB79A6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62F5DFD8" w14:textId="77777777" w:rsidTr="003C04F4">
        <w:tc>
          <w:tcPr>
            <w:cnfStyle w:val="001000000000" w:firstRow="0" w:lastRow="0" w:firstColumn="1" w:lastColumn="0" w:oddVBand="0" w:evenVBand="0" w:oddHBand="0" w:evenHBand="0" w:firstRowFirstColumn="0" w:firstRowLastColumn="0" w:lastRowFirstColumn="0" w:lastRowLastColumn="0"/>
            <w:tcW w:w="0" w:type="auto"/>
          </w:tcPr>
          <w:p w14:paraId="41BE8178" w14:textId="1025D0A9" w:rsidR="00D045BC" w:rsidRPr="00220C73" w:rsidRDefault="00D045BC" w:rsidP="00D045BC">
            <w:pPr>
              <w:rPr>
                <w:rFonts w:ascii="Helvetica" w:hAnsi="Helvetica" w:cs="Helvetica"/>
                <w:sz w:val="24"/>
                <w:szCs w:val="24"/>
              </w:rPr>
            </w:pPr>
            <w:r w:rsidRPr="00220C73">
              <w:rPr>
                <w:rFonts w:ascii="Helvetica" w:hAnsi="Helvetica" w:cs="Helvetica"/>
                <w:sz w:val="24"/>
                <w:szCs w:val="24"/>
              </w:rPr>
              <w:t>RGSC</w:t>
            </w:r>
          </w:p>
        </w:tc>
        <w:tc>
          <w:tcPr>
            <w:tcW w:w="0" w:type="auto"/>
            <w:vAlign w:val="bottom"/>
          </w:tcPr>
          <w:p w14:paraId="4479A46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9A5962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07F3F79"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CB2D9D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45C525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4CECA4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C32483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008C0E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ADCC81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572ABC89" w14:textId="77777777" w:rsidTr="00C450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875609" w14:textId="15C2A9E8"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Professional</w:t>
            </w:r>
          </w:p>
        </w:tc>
        <w:tc>
          <w:tcPr>
            <w:tcW w:w="0" w:type="auto"/>
            <w:vAlign w:val="bottom"/>
          </w:tcPr>
          <w:p w14:paraId="54FC6545" w14:textId="4CC0503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vAlign w:val="bottom"/>
          </w:tcPr>
          <w:p w14:paraId="71C5E546" w14:textId="08D2AD9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FF9AD2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873D130" w14:textId="15596E1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E2CDE20" w14:textId="22E2319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A525A9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46A8BC8" w14:textId="5A954CA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6813638" w14:textId="2CAA00C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609F5E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1FEFA06A" w14:textId="77777777" w:rsidTr="00394F48">
        <w:tc>
          <w:tcPr>
            <w:cnfStyle w:val="001000000000" w:firstRow="0" w:lastRow="0" w:firstColumn="1" w:lastColumn="0" w:oddVBand="0" w:evenVBand="0" w:oddHBand="0" w:evenHBand="0" w:firstRowFirstColumn="0" w:firstRowLastColumn="0" w:lastRowFirstColumn="0" w:lastRowLastColumn="0"/>
            <w:tcW w:w="0" w:type="auto"/>
          </w:tcPr>
          <w:p w14:paraId="1D8FC104" w14:textId="67FCD9D5"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0" w:type="auto"/>
            <w:vAlign w:val="bottom"/>
          </w:tcPr>
          <w:p w14:paraId="2EEC89D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3712A0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766A429"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7B4B3A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A5BEF3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3F4247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8288249" w14:textId="3DEB7E1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9</w:t>
            </w:r>
          </w:p>
        </w:tc>
        <w:tc>
          <w:tcPr>
            <w:tcW w:w="0" w:type="auto"/>
            <w:vAlign w:val="bottom"/>
          </w:tcPr>
          <w:p w14:paraId="251B112C" w14:textId="0E51810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1A6E98F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305822B1" w14:textId="77777777" w:rsidTr="00D24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E8143B" w14:textId="6A3DB531"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0" w:type="auto"/>
            <w:vAlign w:val="bottom"/>
          </w:tcPr>
          <w:p w14:paraId="415D0E0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9EEE58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CE72EA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BF482C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E49A6D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A91854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BB3D1F6" w14:textId="67CF3A9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7C8A8EEC" w14:textId="0E2719F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tcPr>
          <w:p w14:paraId="6A99FBA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658E85C" w14:textId="77777777" w:rsidTr="00901B1C">
        <w:tc>
          <w:tcPr>
            <w:cnfStyle w:val="001000000000" w:firstRow="0" w:lastRow="0" w:firstColumn="1" w:lastColumn="0" w:oddVBand="0" w:evenVBand="0" w:oddHBand="0" w:evenHBand="0" w:firstRowFirstColumn="0" w:firstRowLastColumn="0" w:lastRowFirstColumn="0" w:lastRowLastColumn="0"/>
            <w:tcW w:w="0" w:type="auto"/>
          </w:tcPr>
          <w:p w14:paraId="40379ECB" w14:textId="5C5CF975"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Skilled Manual</w:t>
            </w:r>
          </w:p>
        </w:tc>
        <w:tc>
          <w:tcPr>
            <w:tcW w:w="0" w:type="auto"/>
            <w:vAlign w:val="bottom"/>
          </w:tcPr>
          <w:p w14:paraId="30D397F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0794D0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88DA44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CE4B068"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C50537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09F7D6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19A016E" w14:textId="19CD41A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96</w:t>
            </w:r>
          </w:p>
        </w:tc>
        <w:tc>
          <w:tcPr>
            <w:tcW w:w="0" w:type="auto"/>
            <w:vAlign w:val="bottom"/>
          </w:tcPr>
          <w:p w14:paraId="2C3590DC" w14:textId="4130FD3B"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1E030EBB" w14:textId="44AD7412"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75C0BB3" w14:textId="77777777" w:rsidTr="00AB5D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60C743" w14:textId="75DAE37A"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Partly Skilled</w:t>
            </w:r>
          </w:p>
        </w:tc>
        <w:tc>
          <w:tcPr>
            <w:tcW w:w="0" w:type="auto"/>
            <w:vAlign w:val="bottom"/>
          </w:tcPr>
          <w:p w14:paraId="3DC903F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3A8D80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F7415D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377247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CBE9BA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7665F3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D606D84" w14:textId="0210E7B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6</w:t>
            </w:r>
          </w:p>
        </w:tc>
        <w:tc>
          <w:tcPr>
            <w:tcW w:w="0" w:type="auto"/>
            <w:vAlign w:val="bottom"/>
          </w:tcPr>
          <w:p w14:paraId="7756504B" w14:textId="0332BDF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vAlign w:val="bottom"/>
          </w:tcPr>
          <w:p w14:paraId="45534A74" w14:textId="3F7143D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1B7CA3B8" w14:textId="77777777" w:rsidTr="000D415C">
        <w:tc>
          <w:tcPr>
            <w:cnfStyle w:val="001000000000" w:firstRow="0" w:lastRow="0" w:firstColumn="1" w:lastColumn="0" w:oddVBand="0" w:evenVBand="0" w:oddHBand="0" w:evenHBand="0" w:firstRowFirstColumn="0" w:firstRowLastColumn="0" w:lastRowFirstColumn="0" w:lastRowLastColumn="0"/>
            <w:tcW w:w="0" w:type="auto"/>
          </w:tcPr>
          <w:p w14:paraId="1139976A" w14:textId="6955C7B0"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Unskilled</w:t>
            </w:r>
          </w:p>
        </w:tc>
        <w:tc>
          <w:tcPr>
            <w:tcW w:w="0" w:type="auto"/>
            <w:vAlign w:val="bottom"/>
          </w:tcPr>
          <w:p w14:paraId="697278A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78A780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2B7F9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DCA453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3CDC01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74E46C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0FD609D" w14:textId="089BFAF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1</w:t>
            </w:r>
          </w:p>
        </w:tc>
        <w:tc>
          <w:tcPr>
            <w:tcW w:w="0" w:type="auto"/>
            <w:vAlign w:val="bottom"/>
          </w:tcPr>
          <w:p w14:paraId="13701C3D" w14:textId="08C551F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2)</w:t>
            </w:r>
          </w:p>
        </w:tc>
        <w:tc>
          <w:tcPr>
            <w:tcW w:w="0" w:type="auto"/>
            <w:vAlign w:val="bottom"/>
          </w:tcPr>
          <w:p w14:paraId="4EF8024A" w14:textId="222A975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199AF347" w14:textId="77777777" w:rsidTr="00DA3C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A15F98" w14:textId="34565975" w:rsidR="00D045BC" w:rsidRPr="00220C73" w:rsidRDefault="00D045BC" w:rsidP="00D045BC">
            <w:pPr>
              <w:rPr>
                <w:rFonts w:ascii="Helvetica" w:hAnsi="Helvetica" w:cs="Helvetica"/>
                <w:sz w:val="24"/>
                <w:szCs w:val="24"/>
              </w:rPr>
            </w:pPr>
            <w:r w:rsidRPr="00220C73">
              <w:rPr>
                <w:rFonts w:ascii="Helvetica" w:hAnsi="Helvetica" w:cs="Helvetica"/>
                <w:sz w:val="24"/>
                <w:szCs w:val="24"/>
              </w:rPr>
              <w:lastRenderedPageBreak/>
              <w:t>Intercept</w:t>
            </w:r>
          </w:p>
        </w:tc>
        <w:tc>
          <w:tcPr>
            <w:tcW w:w="0" w:type="auto"/>
            <w:vAlign w:val="bottom"/>
          </w:tcPr>
          <w:p w14:paraId="73DD0615" w14:textId="6FB29C5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9</w:t>
            </w:r>
          </w:p>
        </w:tc>
        <w:tc>
          <w:tcPr>
            <w:tcW w:w="0" w:type="auto"/>
            <w:vAlign w:val="bottom"/>
          </w:tcPr>
          <w:p w14:paraId="013F58DB" w14:textId="3225AB3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76407B88" w14:textId="6A25907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2D01688" w14:textId="1BEB1CD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60</w:t>
            </w:r>
          </w:p>
        </w:tc>
        <w:tc>
          <w:tcPr>
            <w:tcW w:w="0" w:type="auto"/>
            <w:vAlign w:val="bottom"/>
          </w:tcPr>
          <w:p w14:paraId="23FD23AB" w14:textId="1FE48F2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0" w:type="auto"/>
          </w:tcPr>
          <w:p w14:paraId="414E1CCE" w14:textId="7894108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CB3E1D3" w14:textId="384F5AD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0</w:t>
            </w:r>
          </w:p>
        </w:tc>
        <w:tc>
          <w:tcPr>
            <w:tcW w:w="0" w:type="auto"/>
            <w:vAlign w:val="bottom"/>
          </w:tcPr>
          <w:p w14:paraId="4BEB576F" w14:textId="7987783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1E8619D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3DB52277"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6873A2EA" w14:textId="3E248711" w:rsidR="00D045BC" w:rsidRPr="00220C73" w:rsidRDefault="00D045BC" w:rsidP="00D045BC">
            <w:pPr>
              <w:rPr>
                <w:rFonts w:ascii="Helvetica" w:hAnsi="Helvetica" w:cs="Helvetica"/>
                <w:i/>
                <w:iCs/>
                <w:sz w:val="24"/>
                <w:szCs w:val="24"/>
              </w:rPr>
            </w:pPr>
          </w:p>
        </w:tc>
        <w:tc>
          <w:tcPr>
            <w:tcW w:w="0" w:type="auto"/>
          </w:tcPr>
          <w:p w14:paraId="373DC6B9" w14:textId="1A5E5C7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7FD6745" w14:textId="310EDB9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F6FA785" w14:textId="2209E6F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97A70E8" w14:textId="5BA40B7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94A5B16" w14:textId="4A2DD72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495168F" w14:textId="300EFDD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68F554C" w14:textId="437D115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3C82D48" w14:textId="4308CBB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17E19EA" w14:textId="47AFEC4B"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77765971"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F7FDC1" w14:textId="1140ABDD" w:rsidR="00D045BC" w:rsidRPr="00220C73" w:rsidRDefault="00D045BC" w:rsidP="00D045BC">
            <w:pPr>
              <w:rPr>
                <w:rFonts w:ascii="Helvetica" w:hAnsi="Helvetica" w:cs="Helvetica"/>
                <w:sz w:val="24"/>
                <w:szCs w:val="24"/>
              </w:rPr>
            </w:pPr>
            <w:r w:rsidRPr="00220C73">
              <w:rPr>
                <w:rFonts w:ascii="Helvetica" w:hAnsi="Helvetica" w:cs="Helvetica"/>
                <w:sz w:val="24"/>
                <w:szCs w:val="24"/>
              </w:rPr>
              <w:t>School</w:t>
            </w:r>
          </w:p>
        </w:tc>
        <w:tc>
          <w:tcPr>
            <w:tcW w:w="0" w:type="auto"/>
          </w:tcPr>
          <w:p w14:paraId="0CCEBCBE"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22B808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9EE2A5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0DAEBC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992FBA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6CD9D9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922CAB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6C6F4A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9A4199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4FADCD64"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12524EF9" w14:textId="25C08730"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Educational Attainment</w:t>
            </w:r>
          </w:p>
        </w:tc>
        <w:tc>
          <w:tcPr>
            <w:tcW w:w="0" w:type="auto"/>
          </w:tcPr>
          <w:p w14:paraId="7AAC50F0" w14:textId="660F03B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FAA0704" w14:textId="690D938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8DBF9CB" w14:textId="48E1E0BC"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A0ADCAE" w14:textId="2594820B"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DC0C378" w14:textId="3515EF92"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717BEA3" w14:textId="41C81D3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4F970B9" w14:textId="67CD15B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0662633" w14:textId="77ADF64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9D446D3" w14:textId="3F59EB8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7EFB7446"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AD4CC5" w14:textId="2D2B6C27"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Less than five O-levels</w:t>
            </w:r>
          </w:p>
        </w:tc>
        <w:tc>
          <w:tcPr>
            <w:tcW w:w="0" w:type="auto"/>
          </w:tcPr>
          <w:p w14:paraId="6866FA6E" w14:textId="718D72C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51A23822" w14:textId="7CAD30D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75058F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07151FF" w14:textId="1B3846A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66376CE" w14:textId="58FA7F1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0D1AE8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7205365" w14:textId="1CEB08E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E2C1CF0" w14:textId="7FC0399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D5EF57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6AC480D8"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0FA89B6B" w14:textId="1606F117"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0" w:type="auto"/>
            <w:vAlign w:val="bottom"/>
          </w:tcPr>
          <w:p w14:paraId="525F0042" w14:textId="0FAEE9A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8</w:t>
            </w:r>
          </w:p>
        </w:tc>
        <w:tc>
          <w:tcPr>
            <w:tcW w:w="0" w:type="auto"/>
            <w:vAlign w:val="bottom"/>
          </w:tcPr>
          <w:p w14:paraId="2199BA25" w14:textId="4A46DDB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2186F2F0" w14:textId="6A5DB61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1229E54" w14:textId="2FFA722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7</w:t>
            </w:r>
          </w:p>
        </w:tc>
        <w:tc>
          <w:tcPr>
            <w:tcW w:w="0" w:type="auto"/>
            <w:vAlign w:val="bottom"/>
          </w:tcPr>
          <w:p w14:paraId="3820DEBF" w14:textId="4A013BC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600E243F" w14:textId="09DB343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9915D14" w14:textId="395FC8B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60</w:t>
            </w:r>
          </w:p>
        </w:tc>
        <w:tc>
          <w:tcPr>
            <w:tcW w:w="0" w:type="auto"/>
            <w:vAlign w:val="bottom"/>
          </w:tcPr>
          <w:p w14:paraId="78AC9A16" w14:textId="14334FA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tcPr>
          <w:p w14:paraId="10A02552" w14:textId="4E04611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635F9F9F"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8FD84E" w14:textId="36EC116B" w:rsidR="00D045BC" w:rsidRPr="00220C73" w:rsidRDefault="00D045BC" w:rsidP="00D045BC">
            <w:pPr>
              <w:rPr>
                <w:rFonts w:ascii="Helvetica" w:hAnsi="Helvetica" w:cs="Helvetica"/>
                <w:sz w:val="24"/>
                <w:szCs w:val="24"/>
              </w:rPr>
            </w:pPr>
            <w:r w:rsidRPr="00220C73">
              <w:rPr>
                <w:rFonts w:ascii="Helvetica" w:hAnsi="Helvetica" w:cs="Helvetica"/>
                <w:sz w:val="24"/>
                <w:szCs w:val="24"/>
              </w:rPr>
              <w:t>Sex</w:t>
            </w:r>
          </w:p>
        </w:tc>
        <w:tc>
          <w:tcPr>
            <w:tcW w:w="0" w:type="auto"/>
          </w:tcPr>
          <w:p w14:paraId="1C69E92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622353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96053B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F78CAC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807333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743B9E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C401B0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25AA1D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A002A3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243091FB" w14:textId="77777777" w:rsidTr="009767C2">
        <w:tc>
          <w:tcPr>
            <w:cnfStyle w:val="001000000000" w:firstRow="0" w:lastRow="0" w:firstColumn="1" w:lastColumn="0" w:oddVBand="0" w:evenVBand="0" w:oddHBand="0" w:evenHBand="0" w:firstRowFirstColumn="0" w:firstRowLastColumn="0" w:lastRowFirstColumn="0" w:lastRowLastColumn="0"/>
            <w:tcW w:w="0" w:type="auto"/>
          </w:tcPr>
          <w:p w14:paraId="667B8055" w14:textId="52CE252C"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2AF73A76" w14:textId="011E984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98A84D3" w14:textId="7216BF4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2168931" w14:textId="607A5182"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599DDEA" w14:textId="6DB5DBC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AE32DED" w14:textId="74BC573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865DEBA" w14:textId="2C28001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71E4256" w14:textId="786A228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EE3C300" w14:textId="1ABAAD1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2BC7DBD" w14:textId="6CBB860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2BB34F71" w14:textId="77777777" w:rsidTr="000006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5D073F" w14:textId="421A1721"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Male</w:t>
            </w:r>
          </w:p>
        </w:tc>
        <w:tc>
          <w:tcPr>
            <w:tcW w:w="0" w:type="auto"/>
            <w:vAlign w:val="bottom"/>
          </w:tcPr>
          <w:p w14:paraId="69EBFD83" w14:textId="7DF61F8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1D696DB9" w14:textId="6625913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70A31198" w14:textId="4A416E0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AE6E7AF" w14:textId="2057F69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8</w:t>
            </w:r>
          </w:p>
        </w:tc>
        <w:tc>
          <w:tcPr>
            <w:tcW w:w="0" w:type="auto"/>
            <w:vAlign w:val="bottom"/>
          </w:tcPr>
          <w:p w14:paraId="4752FAF7" w14:textId="56A8AA5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5572C021" w14:textId="1F72CBC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E418922" w14:textId="37CF2DD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23369A58" w14:textId="07E3DE2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00CBF644" w14:textId="78392A2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13FA917A"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18FB797F" w14:textId="0FBE1CE1"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Housing Tenure</w:t>
            </w:r>
          </w:p>
        </w:tc>
        <w:tc>
          <w:tcPr>
            <w:tcW w:w="0" w:type="auto"/>
          </w:tcPr>
          <w:p w14:paraId="0270BB25" w14:textId="0B668D8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C8268A" w14:textId="78511B5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E7B3EC9" w14:textId="5A92862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924721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63AE59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C86423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5A6536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8DB5F9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2EE889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641C5253"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ABA488" w14:textId="09405D01"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69D3AA27" w14:textId="1DC69C84"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8339592" w14:textId="2E4878A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DFE0875" w14:textId="3ED9E03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5976B9C" w14:textId="2D48B83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D082A4B" w14:textId="59D0F0B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D4B6B4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15FF33C" w14:textId="3FB0C18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9034095" w14:textId="7AFC3DD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CD14A4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2818FA2E" w14:textId="77777777" w:rsidTr="00793D48">
        <w:tc>
          <w:tcPr>
            <w:cnfStyle w:val="001000000000" w:firstRow="0" w:lastRow="0" w:firstColumn="1" w:lastColumn="0" w:oddVBand="0" w:evenVBand="0" w:oddHBand="0" w:evenHBand="0" w:firstRowFirstColumn="0" w:firstRowLastColumn="0" w:lastRowFirstColumn="0" w:lastRowLastColumn="0"/>
            <w:tcW w:w="0" w:type="auto"/>
          </w:tcPr>
          <w:p w14:paraId="2D8F18A3" w14:textId="4C54A484"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Don't Own Home</w:t>
            </w:r>
          </w:p>
        </w:tc>
        <w:tc>
          <w:tcPr>
            <w:tcW w:w="0" w:type="auto"/>
            <w:vAlign w:val="bottom"/>
          </w:tcPr>
          <w:p w14:paraId="65B100ED" w14:textId="6638387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9</w:t>
            </w:r>
          </w:p>
        </w:tc>
        <w:tc>
          <w:tcPr>
            <w:tcW w:w="0" w:type="auto"/>
            <w:vAlign w:val="bottom"/>
          </w:tcPr>
          <w:p w14:paraId="527D6A86" w14:textId="15DBF9C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306C7C22" w14:textId="33098C5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CE2FBF1" w14:textId="6714E40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5</w:t>
            </w:r>
          </w:p>
        </w:tc>
        <w:tc>
          <w:tcPr>
            <w:tcW w:w="0" w:type="auto"/>
            <w:vAlign w:val="bottom"/>
          </w:tcPr>
          <w:p w14:paraId="3AE8335A" w14:textId="316BECB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7906E5A0" w14:textId="3A9C08B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8A4147A" w14:textId="3EA145E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1</w:t>
            </w:r>
          </w:p>
        </w:tc>
        <w:tc>
          <w:tcPr>
            <w:tcW w:w="0" w:type="auto"/>
            <w:vAlign w:val="bottom"/>
          </w:tcPr>
          <w:p w14:paraId="69B24EC8" w14:textId="2A834FC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tcPr>
          <w:p w14:paraId="78852CEA" w14:textId="2609510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5076D8C7"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428336" w14:textId="475B2FB6"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4FB099E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50D840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28F724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41F4D2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FDECE3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1991A8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99B4FBD"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64EBCF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5B3DEC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1E29FC9" w14:textId="77777777" w:rsidTr="004B5118">
        <w:tc>
          <w:tcPr>
            <w:cnfStyle w:val="001000000000" w:firstRow="0" w:lastRow="0" w:firstColumn="1" w:lastColumn="0" w:oddVBand="0" w:evenVBand="0" w:oddHBand="0" w:evenHBand="0" w:firstRowFirstColumn="0" w:firstRowLastColumn="0" w:lastRowFirstColumn="0" w:lastRowLastColumn="0"/>
            <w:tcW w:w="0" w:type="auto"/>
          </w:tcPr>
          <w:p w14:paraId="7A672B9F" w14:textId="58673EA1"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0" w:type="auto"/>
          </w:tcPr>
          <w:p w14:paraId="63017117" w14:textId="0DD11DD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495C62C9" w14:textId="0A921D5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846944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B37123" w14:textId="227D8C3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D08239A" w14:textId="457A125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C4ACD9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CBF1E36" w14:textId="771EA26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AF6C22E" w14:textId="6D49C4A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78419E8" w14:textId="48CB0EC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35B57A68"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18DF4D" w14:textId="35819052"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Lower Managerial</w:t>
            </w:r>
          </w:p>
        </w:tc>
        <w:tc>
          <w:tcPr>
            <w:tcW w:w="0" w:type="auto"/>
            <w:vAlign w:val="bottom"/>
          </w:tcPr>
          <w:p w14:paraId="3B3B5B6C" w14:textId="4715A99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0" w:type="auto"/>
            <w:vAlign w:val="bottom"/>
          </w:tcPr>
          <w:p w14:paraId="6F2F1EE4" w14:textId="180E7BF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7DC0F6CD" w14:textId="66260BE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EC91EEA" w14:textId="0184B20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4B3EE5F" w14:textId="102F4C0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5CC739F" w14:textId="749EEE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F7C950C" w14:textId="3B48D84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96EB19F" w14:textId="3873532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6A0E673" w14:textId="0AAD611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15DD2F0D"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0E25BD34" w14:textId="5CA4CF6D"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0" w:type="auto"/>
            <w:vAlign w:val="bottom"/>
          </w:tcPr>
          <w:p w14:paraId="58D82A10" w14:textId="39B66F4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5</w:t>
            </w:r>
          </w:p>
        </w:tc>
        <w:tc>
          <w:tcPr>
            <w:tcW w:w="0" w:type="auto"/>
            <w:vAlign w:val="bottom"/>
          </w:tcPr>
          <w:p w14:paraId="77D28E29" w14:textId="26D6BE3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63A4BFBE" w14:textId="174D421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25CB7D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A046D9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6ED418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6F8964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9A9729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49DD40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125E551D"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62B2E7" w14:textId="1345983D"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Small Employers</w:t>
            </w:r>
          </w:p>
        </w:tc>
        <w:tc>
          <w:tcPr>
            <w:tcW w:w="0" w:type="auto"/>
            <w:vAlign w:val="bottom"/>
          </w:tcPr>
          <w:p w14:paraId="22763611" w14:textId="6FEE07B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4</w:t>
            </w:r>
          </w:p>
        </w:tc>
        <w:tc>
          <w:tcPr>
            <w:tcW w:w="0" w:type="auto"/>
            <w:vAlign w:val="bottom"/>
          </w:tcPr>
          <w:p w14:paraId="2C04DE1A" w14:textId="19A9FF9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51C96090" w14:textId="29BF527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58A5B5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DEE91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DA0814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18B5E0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AA3DE7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B9AF2B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6EB7E8A5"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47F3EBF6" w14:textId="19407AA9"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73B01F92" w14:textId="59AE6ED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4</w:t>
            </w:r>
          </w:p>
        </w:tc>
        <w:tc>
          <w:tcPr>
            <w:tcW w:w="0" w:type="auto"/>
            <w:vAlign w:val="bottom"/>
          </w:tcPr>
          <w:p w14:paraId="46B810C3" w14:textId="13DE6ECB"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1E67D1E6" w14:textId="574D28E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FEC1BD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FF555F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1F06B9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F5BEE18"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4CA0D0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6368C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32555676"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4E4ED" w14:textId="06E314E0"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0" w:type="auto"/>
            <w:vAlign w:val="bottom"/>
          </w:tcPr>
          <w:p w14:paraId="59AF09A0" w14:textId="54A9D34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8</w:t>
            </w:r>
          </w:p>
        </w:tc>
        <w:tc>
          <w:tcPr>
            <w:tcW w:w="0" w:type="auto"/>
            <w:vAlign w:val="bottom"/>
          </w:tcPr>
          <w:p w14:paraId="2B111B70" w14:textId="3886D36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4A566922" w14:textId="276A28D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00C2832" w14:textId="5487099A"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D6F071E" w14:textId="23FDA3F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770D49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E98F575" w14:textId="032E584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D0D575A" w14:textId="5AAEE90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3DD0D5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3AF71ED"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0EE2CBE1" w14:textId="6F5D9A8A"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2DB43681" w14:textId="74FE8AD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3</w:t>
            </w:r>
          </w:p>
        </w:tc>
        <w:tc>
          <w:tcPr>
            <w:tcW w:w="0" w:type="auto"/>
            <w:vAlign w:val="bottom"/>
          </w:tcPr>
          <w:p w14:paraId="759BBC71" w14:textId="6420DA0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72992320" w14:textId="5B5937DA"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7E5680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6D3BF1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455946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22B8AE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B7CF5C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3ED5A5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649DC1E4" w14:textId="77777777" w:rsidTr="0042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1617C" w14:textId="7F70A2D6" w:rsidR="00D045BC" w:rsidRPr="00220C73" w:rsidRDefault="00D045BC" w:rsidP="00D045BC">
            <w:pPr>
              <w:rPr>
                <w:rFonts w:ascii="Helvetica" w:hAnsi="Helvetica" w:cs="Helvetica"/>
                <w:sz w:val="24"/>
                <w:szCs w:val="24"/>
              </w:rPr>
            </w:pPr>
            <w:r w:rsidRPr="00220C73">
              <w:rPr>
                <w:rFonts w:ascii="Helvetica" w:hAnsi="Helvetica" w:cs="Helvetica"/>
                <w:sz w:val="24"/>
                <w:szCs w:val="24"/>
              </w:rPr>
              <w:t>CAMSIS</w:t>
            </w:r>
          </w:p>
        </w:tc>
        <w:tc>
          <w:tcPr>
            <w:tcW w:w="0" w:type="auto"/>
            <w:vAlign w:val="bottom"/>
          </w:tcPr>
          <w:p w14:paraId="6B05B0D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45DAC9A"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8B365E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5589C6C" w14:textId="5056406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1</w:t>
            </w:r>
          </w:p>
        </w:tc>
        <w:tc>
          <w:tcPr>
            <w:tcW w:w="0" w:type="auto"/>
            <w:vAlign w:val="bottom"/>
          </w:tcPr>
          <w:p w14:paraId="33757E60" w14:textId="7FBA23F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0" w:type="auto"/>
          </w:tcPr>
          <w:p w14:paraId="3D7E09FC" w14:textId="518EE148"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751CB9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7FCE8F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C81A4D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3EFAABDE" w14:textId="77777777" w:rsidTr="00426467">
        <w:tc>
          <w:tcPr>
            <w:cnfStyle w:val="001000000000" w:firstRow="0" w:lastRow="0" w:firstColumn="1" w:lastColumn="0" w:oddVBand="0" w:evenVBand="0" w:oddHBand="0" w:evenHBand="0" w:firstRowFirstColumn="0" w:firstRowLastColumn="0" w:lastRowFirstColumn="0" w:lastRowLastColumn="0"/>
            <w:tcW w:w="0" w:type="auto"/>
          </w:tcPr>
          <w:p w14:paraId="31E10282" w14:textId="67BB9B98" w:rsidR="00D045BC" w:rsidRPr="00220C73" w:rsidRDefault="00D045BC" w:rsidP="00D045BC">
            <w:pPr>
              <w:rPr>
                <w:rFonts w:ascii="Helvetica" w:hAnsi="Helvetica" w:cs="Helvetica"/>
                <w:sz w:val="24"/>
                <w:szCs w:val="24"/>
              </w:rPr>
            </w:pPr>
            <w:r w:rsidRPr="00220C73">
              <w:rPr>
                <w:rFonts w:ascii="Helvetica" w:hAnsi="Helvetica" w:cs="Helvetica"/>
                <w:sz w:val="24"/>
                <w:szCs w:val="24"/>
              </w:rPr>
              <w:t>RGSC</w:t>
            </w:r>
          </w:p>
        </w:tc>
        <w:tc>
          <w:tcPr>
            <w:tcW w:w="0" w:type="auto"/>
            <w:vAlign w:val="bottom"/>
          </w:tcPr>
          <w:p w14:paraId="2029FD0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5DC100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65F3E9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EF04E1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3EFB2A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DA56770"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D7E2B6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C54B243"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847A11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045BC" w:rsidRPr="00220C73" w14:paraId="2D466D5B" w14:textId="77777777" w:rsidTr="0042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069F04" w14:textId="70FBF7CE"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Professional</w:t>
            </w:r>
          </w:p>
        </w:tc>
        <w:tc>
          <w:tcPr>
            <w:tcW w:w="0" w:type="auto"/>
            <w:vAlign w:val="bottom"/>
          </w:tcPr>
          <w:p w14:paraId="3A0F244F" w14:textId="4B89C25C"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vAlign w:val="bottom"/>
          </w:tcPr>
          <w:p w14:paraId="71F0CBF4" w14:textId="4A22129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DCD4700"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729B27B" w14:textId="5A0078B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5B0C63D" w14:textId="4D04415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9B1FCC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C3B70B4" w14:textId="7AD48A3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F5F8062" w14:textId="07E46A9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DCD050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17D20AC5" w14:textId="77777777" w:rsidTr="009A5415">
        <w:tc>
          <w:tcPr>
            <w:cnfStyle w:val="001000000000" w:firstRow="0" w:lastRow="0" w:firstColumn="1" w:lastColumn="0" w:oddVBand="0" w:evenVBand="0" w:oddHBand="0" w:evenHBand="0" w:firstRowFirstColumn="0" w:firstRowLastColumn="0" w:lastRowFirstColumn="0" w:lastRowLastColumn="0"/>
            <w:tcW w:w="0" w:type="auto"/>
          </w:tcPr>
          <w:p w14:paraId="53446043" w14:textId="1A458B63"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Managerial and Technical</w:t>
            </w:r>
          </w:p>
        </w:tc>
        <w:tc>
          <w:tcPr>
            <w:tcW w:w="0" w:type="auto"/>
            <w:vAlign w:val="bottom"/>
          </w:tcPr>
          <w:p w14:paraId="012DBE0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2E034F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E5D9FF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8CE5B55"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F92CA48"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D67166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6D35CFD" w14:textId="78357C1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96</w:t>
            </w:r>
          </w:p>
        </w:tc>
        <w:tc>
          <w:tcPr>
            <w:tcW w:w="0" w:type="auto"/>
            <w:vAlign w:val="bottom"/>
          </w:tcPr>
          <w:p w14:paraId="75A31B24" w14:textId="7A3C01B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3)</w:t>
            </w:r>
          </w:p>
        </w:tc>
        <w:tc>
          <w:tcPr>
            <w:tcW w:w="0" w:type="auto"/>
          </w:tcPr>
          <w:p w14:paraId="0D552DFD" w14:textId="19B6A48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1C1DF087" w14:textId="77777777" w:rsidTr="007716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ABD36B" w14:textId="400EF65C"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Skilled Non-Manual</w:t>
            </w:r>
          </w:p>
        </w:tc>
        <w:tc>
          <w:tcPr>
            <w:tcW w:w="0" w:type="auto"/>
            <w:vAlign w:val="bottom"/>
          </w:tcPr>
          <w:p w14:paraId="7DDA9FE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734CD8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FBCF2C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EBAB47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BAA93A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9EF0D4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2DD9C89" w14:textId="06F19D0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95</w:t>
            </w:r>
          </w:p>
        </w:tc>
        <w:tc>
          <w:tcPr>
            <w:tcW w:w="0" w:type="auto"/>
            <w:vAlign w:val="bottom"/>
          </w:tcPr>
          <w:p w14:paraId="4ACB06A4" w14:textId="6E53D6B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0" w:type="auto"/>
            <w:vAlign w:val="bottom"/>
          </w:tcPr>
          <w:p w14:paraId="69CA975E" w14:textId="642E985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18B184DF" w14:textId="77777777" w:rsidTr="00954F48">
        <w:tc>
          <w:tcPr>
            <w:cnfStyle w:val="001000000000" w:firstRow="0" w:lastRow="0" w:firstColumn="1" w:lastColumn="0" w:oddVBand="0" w:evenVBand="0" w:oddHBand="0" w:evenHBand="0" w:firstRowFirstColumn="0" w:firstRowLastColumn="0" w:lastRowFirstColumn="0" w:lastRowLastColumn="0"/>
            <w:tcW w:w="0" w:type="auto"/>
          </w:tcPr>
          <w:p w14:paraId="43A13CCA" w14:textId="4CBDFF3F"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Skilled Manual</w:t>
            </w:r>
          </w:p>
        </w:tc>
        <w:tc>
          <w:tcPr>
            <w:tcW w:w="0" w:type="auto"/>
            <w:vAlign w:val="bottom"/>
          </w:tcPr>
          <w:p w14:paraId="1BA5F1B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837D02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0384E1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B199D5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0B6785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33351A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2CF9E40" w14:textId="21E3A693"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7</w:t>
            </w:r>
          </w:p>
        </w:tc>
        <w:tc>
          <w:tcPr>
            <w:tcW w:w="0" w:type="auto"/>
            <w:vAlign w:val="bottom"/>
          </w:tcPr>
          <w:p w14:paraId="11F6D465" w14:textId="3A8EE5B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0" w:type="auto"/>
          </w:tcPr>
          <w:p w14:paraId="453EE3AF" w14:textId="627996B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0AA6D11" w14:textId="77777777" w:rsidTr="00CF04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83520" w14:textId="1E83A274"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Partly Skilled</w:t>
            </w:r>
          </w:p>
        </w:tc>
        <w:tc>
          <w:tcPr>
            <w:tcW w:w="0" w:type="auto"/>
            <w:vAlign w:val="bottom"/>
          </w:tcPr>
          <w:p w14:paraId="175AF95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81C9451"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B7297C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634A70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CF857D5"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E4E9198"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73460F2" w14:textId="6C3BB95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6</w:t>
            </w:r>
          </w:p>
        </w:tc>
        <w:tc>
          <w:tcPr>
            <w:tcW w:w="0" w:type="auto"/>
            <w:vAlign w:val="bottom"/>
          </w:tcPr>
          <w:p w14:paraId="7F77C687" w14:textId="01D1040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0" w:type="auto"/>
            <w:vAlign w:val="bottom"/>
          </w:tcPr>
          <w:p w14:paraId="31082619" w14:textId="08454B4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2620C4B2" w14:textId="77777777" w:rsidTr="00904C25">
        <w:tc>
          <w:tcPr>
            <w:cnfStyle w:val="001000000000" w:firstRow="0" w:lastRow="0" w:firstColumn="1" w:lastColumn="0" w:oddVBand="0" w:evenVBand="0" w:oddHBand="0" w:evenHBand="0" w:firstRowFirstColumn="0" w:firstRowLastColumn="0" w:lastRowFirstColumn="0" w:lastRowLastColumn="0"/>
            <w:tcW w:w="0" w:type="auto"/>
          </w:tcPr>
          <w:p w14:paraId="4526F2CD" w14:textId="3F01D425"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t xml:space="preserve">  Unskilled</w:t>
            </w:r>
          </w:p>
        </w:tc>
        <w:tc>
          <w:tcPr>
            <w:tcW w:w="0" w:type="auto"/>
            <w:vAlign w:val="bottom"/>
          </w:tcPr>
          <w:p w14:paraId="023D833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CDF4ED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DE045A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FDC12CF"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8CA7E5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B5CD19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2E0E0AC" w14:textId="4AAA10C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1</w:t>
            </w:r>
          </w:p>
        </w:tc>
        <w:tc>
          <w:tcPr>
            <w:tcW w:w="0" w:type="auto"/>
            <w:vAlign w:val="bottom"/>
          </w:tcPr>
          <w:p w14:paraId="18181262" w14:textId="760A1C6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6E8602A7" w14:textId="2EF748B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045BC" w:rsidRPr="00220C73" w14:paraId="057C5DBE"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B28576" w14:textId="5C6CC5E5"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Intercept</w:t>
            </w:r>
          </w:p>
        </w:tc>
        <w:tc>
          <w:tcPr>
            <w:tcW w:w="0" w:type="auto"/>
            <w:vAlign w:val="bottom"/>
          </w:tcPr>
          <w:p w14:paraId="57B6DD27" w14:textId="5A01FBA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2</w:t>
            </w:r>
          </w:p>
        </w:tc>
        <w:tc>
          <w:tcPr>
            <w:tcW w:w="0" w:type="auto"/>
            <w:vAlign w:val="bottom"/>
          </w:tcPr>
          <w:p w14:paraId="1D4F007B" w14:textId="2C4B4AB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0" w:type="auto"/>
          </w:tcPr>
          <w:p w14:paraId="7AD223F4" w14:textId="5E20CD2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ABA4D76" w14:textId="1D8E7632"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47</w:t>
            </w:r>
          </w:p>
        </w:tc>
        <w:tc>
          <w:tcPr>
            <w:tcW w:w="0" w:type="auto"/>
            <w:vAlign w:val="bottom"/>
          </w:tcPr>
          <w:p w14:paraId="083A9198" w14:textId="42AE26E9"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49F03302" w14:textId="1AC3766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EE1B5CF" w14:textId="09F6C5D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0</w:t>
            </w:r>
          </w:p>
        </w:tc>
        <w:tc>
          <w:tcPr>
            <w:tcW w:w="0" w:type="auto"/>
            <w:vAlign w:val="bottom"/>
          </w:tcPr>
          <w:p w14:paraId="5408971F" w14:textId="48F3CBC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0" w:type="auto"/>
            <w:vAlign w:val="bottom"/>
          </w:tcPr>
          <w:p w14:paraId="689A60B1" w14:textId="5B883A80"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7A1A9CBE"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0F24E3AB" w14:textId="2B6AE434" w:rsidR="00D045BC" w:rsidRPr="00220C73" w:rsidRDefault="00D045BC" w:rsidP="00D045BC">
            <w:pPr>
              <w:rPr>
                <w:rFonts w:ascii="Helvetica" w:hAnsi="Helvetica" w:cs="Helvetica"/>
                <w:sz w:val="24"/>
                <w:szCs w:val="24"/>
              </w:rPr>
            </w:pPr>
          </w:p>
        </w:tc>
        <w:tc>
          <w:tcPr>
            <w:tcW w:w="0" w:type="auto"/>
          </w:tcPr>
          <w:p w14:paraId="153EDFF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8225C6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93F76D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2BF026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4CB08C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C1C5CFC"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7280D3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68F860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B161B1A"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20A499B0"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C1F3B" w14:textId="1A4AE8C5"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Training &amp; Apprenticeships</w:t>
            </w:r>
          </w:p>
        </w:tc>
        <w:tc>
          <w:tcPr>
            <w:tcW w:w="0" w:type="auto"/>
          </w:tcPr>
          <w:p w14:paraId="0846FE2B" w14:textId="46D0930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6916208" w14:textId="4AA535A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26A9F67"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F720BBC" w14:textId="79FF00B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538F28E" w14:textId="3C6E9961"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4BE0176"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84AD778" w14:textId="2FE3422E"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A38FAFF" w14:textId="477007A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701F1C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2216E120"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65A8B24D" w14:textId="14AC897B" w:rsidR="00D045BC" w:rsidRPr="00220C73" w:rsidRDefault="00D045BC" w:rsidP="00D045BC">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13CD2B1D" w14:textId="0A6508C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0FBA3AB" w14:textId="5C06C29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0C2B070" w14:textId="362246E6"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7F77FF2"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CF436CB"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FE6AEFD"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FD3DDF4"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DF69C67"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8DAEF3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51A55AAB" w14:textId="77777777" w:rsidTr="008C4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7568C" w14:textId="6CFA83B0" w:rsidR="00D045BC" w:rsidRPr="00220C73" w:rsidRDefault="00D045BC" w:rsidP="00D045BC">
            <w:pPr>
              <w:rPr>
                <w:rFonts w:ascii="Helvetica" w:hAnsi="Helvetica" w:cs="Helvetica"/>
                <w:i/>
                <w:iCs/>
                <w:sz w:val="24"/>
                <w:szCs w:val="24"/>
              </w:rPr>
            </w:pPr>
            <w:r w:rsidRPr="00220C73">
              <w:rPr>
                <w:rFonts w:ascii="Helvetica" w:hAnsi="Helvetica" w:cs="Helvetica"/>
                <w:i/>
                <w:iCs/>
                <w:sz w:val="24"/>
                <w:szCs w:val="24"/>
              </w:rPr>
              <w:lastRenderedPageBreak/>
              <w:t xml:space="preserve">  Less than five O-levels</w:t>
            </w:r>
          </w:p>
        </w:tc>
        <w:tc>
          <w:tcPr>
            <w:tcW w:w="0" w:type="auto"/>
          </w:tcPr>
          <w:p w14:paraId="14503578" w14:textId="512EF28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41FF2B1" w14:textId="46D2C9FB"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8AE4FAF"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233CF2F" w14:textId="1F9B7F9F"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89FF30C" w14:textId="2B7BBDA5"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B3BFD4F"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7719365" w14:textId="45273656"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B305F69" w14:textId="0C5C6174"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9C91132"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4288C6A8" w14:textId="77777777" w:rsidTr="00482463">
        <w:tc>
          <w:tcPr>
            <w:cnfStyle w:val="001000000000" w:firstRow="0" w:lastRow="0" w:firstColumn="1" w:lastColumn="0" w:oddVBand="0" w:evenVBand="0" w:oddHBand="0" w:evenHBand="0" w:firstRowFirstColumn="0" w:firstRowLastColumn="0" w:lastRowFirstColumn="0" w:lastRowLastColumn="0"/>
            <w:tcW w:w="0" w:type="auto"/>
          </w:tcPr>
          <w:p w14:paraId="4F94321B" w14:textId="612F9FD6" w:rsidR="00D045BC" w:rsidRPr="00220C73" w:rsidRDefault="00D045BC" w:rsidP="00D045BC">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0" w:type="auto"/>
            <w:vAlign w:val="bottom"/>
          </w:tcPr>
          <w:p w14:paraId="03530370" w14:textId="7B13B5B2"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4</w:t>
            </w:r>
          </w:p>
        </w:tc>
        <w:tc>
          <w:tcPr>
            <w:tcW w:w="0" w:type="auto"/>
            <w:vAlign w:val="bottom"/>
          </w:tcPr>
          <w:p w14:paraId="22B79A0F" w14:textId="3E2E6F84"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tcPr>
          <w:p w14:paraId="789DF808" w14:textId="1678EC8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F413FCB" w14:textId="06CCA4AE"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5</w:t>
            </w:r>
          </w:p>
        </w:tc>
        <w:tc>
          <w:tcPr>
            <w:tcW w:w="0" w:type="auto"/>
            <w:vAlign w:val="bottom"/>
          </w:tcPr>
          <w:p w14:paraId="6539365F" w14:textId="5415094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5EE7BC5E" w14:textId="113B168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B324487" w14:textId="22EF8635"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5</w:t>
            </w:r>
          </w:p>
        </w:tc>
        <w:tc>
          <w:tcPr>
            <w:tcW w:w="0" w:type="auto"/>
            <w:vAlign w:val="bottom"/>
          </w:tcPr>
          <w:p w14:paraId="527BDBD7" w14:textId="6DC01551"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74AD970D" w14:textId="1890CF99"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C3642C" w:rsidRPr="00220C73" w14:paraId="2993ACA4"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39FB78" w14:textId="7FBA1F49"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Sex</w:t>
            </w:r>
          </w:p>
        </w:tc>
        <w:tc>
          <w:tcPr>
            <w:tcW w:w="0" w:type="auto"/>
          </w:tcPr>
          <w:p w14:paraId="0F70D54E" w14:textId="224F2543"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6B3D957" w14:textId="51554AFD"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CA5CDC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FD4FA3B"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8906B4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7710F7C"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76BEFD3"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2DC3B29"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5D64EA4" w14:textId="77777777" w:rsidR="00D045BC" w:rsidRPr="00220C73" w:rsidRDefault="00D045BC" w:rsidP="00D045B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045BC" w:rsidRPr="00220C73" w14:paraId="159881FD"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2152D8DC" w14:textId="0FA122DD" w:rsidR="00D045BC" w:rsidRPr="00220C73" w:rsidRDefault="00D045BC" w:rsidP="00D045BC">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02563C21" w14:textId="38B5E300"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414D670D" w14:textId="03E7149C"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17725E1"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2F51682" w14:textId="530E4C4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F6D5709" w14:textId="66924FE8"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0B0DDFE"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C413E81" w14:textId="161075FD"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E079D8C" w14:textId="108B244F"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533F706" w14:textId="77777777" w:rsidR="00D045BC" w:rsidRPr="00220C73" w:rsidRDefault="00D045BC" w:rsidP="00D045B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2BED74BB" w14:textId="77777777" w:rsidTr="004F4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BF9477" w14:textId="523AF1CB"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Male</w:t>
            </w:r>
          </w:p>
        </w:tc>
        <w:tc>
          <w:tcPr>
            <w:tcW w:w="0" w:type="auto"/>
            <w:vAlign w:val="bottom"/>
          </w:tcPr>
          <w:p w14:paraId="4EAF4CA1" w14:textId="3A5AE55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2</w:t>
            </w:r>
          </w:p>
        </w:tc>
        <w:tc>
          <w:tcPr>
            <w:tcW w:w="0" w:type="auto"/>
            <w:vAlign w:val="bottom"/>
          </w:tcPr>
          <w:p w14:paraId="361BAD8E" w14:textId="4C1C35D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5EDDFE18" w14:textId="714A0B4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569D2F0" w14:textId="1DCABFD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1</w:t>
            </w:r>
          </w:p>
        </w:tc>
        <w:tc>
          <w:tcPr>
            <w:tcW w:w="0" w:type="auto"/>
            <w:vAlign w:val="bottom"/>
          </w:tcPr>
          <w:p w14:paraId="47CDEA19" w14:textId="4B41677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419AA1AA" w14:textId="5615FC4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438D5C4" w14:textId="320AB6C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2</w:t>
            </w:r>
          </w:p>
        </w:tc>
        <w:tc>
          <w:tcPr>
            <w:tcW w:w="0" w:type="auto"/>
            <w:vAlign w:val="bottom"/>
          </w:tcPr>
          <w:p w14:paraId="736DA654" w14:textId="3881DA0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5092D475" w14:textId="281E05A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FA3358" w:rsidRPr="00220C73" w14:paraId="005AA2FD"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4FA3F6CF" w14:textId="7606E78E"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Housing Tenure</w:t>
            </w:r>
          </w:p>
        </w:tc>
        <w:tc>
          <w:tcPr>
            <w:tcW w:w="0" w:type="auto"/>
          </w:tcPr>
          <w:p w14:paraId="60404AF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D89224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0F3CB6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3CE828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471A47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C06BDC"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EF6BAF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A6EE8E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BEA8E1C"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66012F6A" w14:textId="77777777" w:rsidTr="002938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2B7D15" w14:textId="2889F371"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0F6A58D0" w14:textId="5733AE6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DDDDEAD" w14:textId="1FEDE01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3B49F1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348F694" w14:textId="03B988E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128337B" w14:textId="7FC4C2A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E4BB38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93220B9" w14:textId="3A6C733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31E3045" w14:textId="6D8D944B"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82EC9D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3DA1B8A"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5684E334" w14:textId="4ED92360"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430D18BC" w14:textId="5490366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687AABC7" w14:textId="584FAD4A"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451CD612" w14:textId="3DB9C4C2"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E4D5623" w14:textId="5EC81DE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77EE889A" w14:textId="783F9CBA"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14FB80F2" w14:textId="30FB2E2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F8E8747" w14:textId="6594F65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69E86D95" w14:textId="4633E1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14C0CF37" w14:textId="470FB24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FA3358" w:rsidRPr="00220C73" w14:paraId="77C9CDD1"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5F5D91" w14:textId="1ABE16BA" w:rsidR="00FA3358" w:rsidRPr="00220C73" w:rsidRDefault="00FA3358" w:rsidP="00FA3358">
            <w:pPr>
              <w:rPr>
                <w:rFonts w:ascii="Helvetica" w:hAnsi="Helvetica" w:cs="Helvetica"/>
                <w:sz w:val="24"/>
                <w:szCs w:val="24"/>
              </w:rPr>
            </w:pPr>
            <w:r w:rsidRPr="00220C73">
              <w:rPr>
                <w:rFonts w:ascii="Helvetica" w:hAnsi="Helvetica" w:cs="Helvetica"/>
                <w:sz w:val="24"/>
                <w:szCs w:val="24"/>
              </w:rPr>
              <w:t>NS-SEC</w:t>
            </w:r>
          </w:p>
        </w:tc>
        <w:tc>
          <w:tcPr>
            <w:tcW w:w="0" w:type="auto"/>
          </w:tcPr>
          <w:p w14:paraId="629554B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5E111C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673084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612877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FE3555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F4EC40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BC3021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3349D2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47E993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7FD893D"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13E9B327" w14:textId="4131C77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0" w:type="auto"/>
          </w:tcPr>
          <w:p w14:paraId="078AAC20" w14:textId="035DCEB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DF9E9A4" w14:textId="6080AF4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7852440"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CC85D7" w14:textId="43D117A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63753BB" w14:textId="47861C5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39429D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615EF27" w14:textId="7EFB17CA"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2848109" w14:textId="01CC91D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057164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307525CA"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86C9E4" w14:textId="0E5AEC8A"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Lower Managerial</w:t>
            </w:r>
          </w:p>
        </w:tc>
        <w:tc>
          <w:tcPr>
            <w:tcW w:w="0" w:type="auto"/>
            <w:vAlign w:val="bottom"/>
          </w:tcPr>
          <w:p w14:paraId="21FC1CC7" w14:textId="51311CA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5FE8B5D0" w14:textId="64245D0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7D93DD40" w14:textId="621197C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C9BE7A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4128778"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5E4015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13BB6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B080CC4"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EDEB29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8B9B366"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19378A4E" w14:textId="77AC4F42"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vAlign w:val="bottom"/>
          </w:tcPr>
          <w:p w14:paraId="02C1969A" w14:textId="73ABEA8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0" w:type="auto"/>
            <w:vAlign w:val="bottom"/>
          </w:tcPr>
          <w:p w14:paraId="57BB3144" w14:textId="4FB4C20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435DD4B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1B59D17" w14:textId="2A35A75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F582877" w14:textId="607CAE4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4151E0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92E8169" w14:textId="1C07560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82764D3" w14:textId="7643A46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A53B7A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2142BC80"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242434" w14:textId="6A88D61C"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mall Employers</w:t>
            </w:r>
          </w:p>
        </w:tc>
        <w:tc>
          <w:tcPr>
            <w:tcW w:w="0" w:type="auto"/>
            <w:vAlign w:val="bottom"/>
          </w:tcPr>
          <w:p w14:paraId="608D91B1" w14:textId="1E8AD0A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321B12FC" w14:textId="4E747B4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53B425A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115B59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8E50D1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63523E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FADF21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F2DFCA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243774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2811FA52"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184643DC" w14:textId="26B667B5"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5AA5FBBA" w14:textId="4CCA707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2CB7003D" w14:textId="449CCACF"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tcPr>
          <w:p w14:paraId="0390ECB2" w14:textId="4E1D3C5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9D5158B" w14:textId="654AB3D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EA86E22" w14:textId="199431E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E95D2C4" w14:textId="569E7FA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4C35676" w14:textId="699D67A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4D8BB9D" w14:textId="7E4CF69A"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A27291" w14:textId="67608EA3"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3A77FEB0"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CE6DE" w14:textId="58F2F09D"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0" w:type="auto"/>
            <w:vAlign w:val="bottom"/>
          </w:tcPr>
          <w:p w14:paraId="6DF1ACA3" w14:textId="7B05940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0" w:type="auto"/>
            <w:vAlign w:val="bottom"/>
          </w:tcPr>
          <w:p w14:paraId="6B78C8D2" w14:textId="200C6D9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tcPr>
          <w:p w14:paraId="13BD17C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846E28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26CFA5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9CD606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6F940F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33E17E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026C59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506679FA"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287279EF" w14:textId="099D387F"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Routine Occupations</w:t>
            </w:r>
          </w:p>
        </w:tc>
        <w:tc>
          <w:tcPr>
            <w:tcW w:w="0" w:type="auto"/>
            <w:vAlign w:val="bottom"/>
          </w:tcPr>
          <w:p w14:paraId="4ABC910D" w14:textId="10EE8E7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3</w:t>
            </w:r>
          </w:p>
        </w:tc>
        <w:tc>
          <w:tcPr>
            <w:tcW w:w="0" w:type="auto"/>
            <w:vAlign w:val="bottom"/>
          </w:tcPr>
          <w:p w14:paraId="3F1587A6" w14:textId="49AC8E8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tcPr>
          <w:p w14:paraId="3801C2AC" w14:textId="7BE594C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6961262" w14:textId="3199536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64C0189" w14:textId="77BD3B5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CE3A6A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47C61BA" w14:textId="6E7ACAA6"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2BE0459" w14:textId="7DE25243"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EB993C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07557A07"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2C9FBD" w14:textId="7078FF76" w:rsidR="00FA3358" w:rsidRPr="00220C73" w:rsidRDefault="00FA3358" w:rsidP="00FA3358">
            <w:pPr>
              <w:rPr>
                <w:rFonts w:ascii="Helvetica" w:hAnsi="Helvetica" w:cs="Helvetica"/>
                <w:sz w:val="24"/>
                <w:szCs w:val="24"/>
              </w:rPr>
            </w:pPr>
            <w:r w:rsidRPr="00220C73">
              <w:rPr>
                <w:rFonts w:ascii="Helvetica" w:hAnsi="Helvetica" w:cs="Helvetica"/>
                <w:sz w:val="24"/>
                <w:szCs w:val="24"/>
              </w:rPr>
              <w:t>CAMSIS</w:t>
            </w:r>
          </w:p>
        </w:tc>
        <w:tc>
          <w:tcPr>
            <w:tcW w:w="0" w:type="auto"/>
            <w:vAlign w:val="bottom"/>
          </w:tcPr>
          <w:p w14:paraId="7DF8EC5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190189A"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00CB8F8"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320C096" w14:textId="379C589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6</w:t>
            </w:r>
          </w:p>
        </w:tc>
        <w:tc>
          <w:tcPr>
            <w:tcW w:w="0" w:type="auto"/>
            <w:vAlign w:val="bottom"/>
          </w:tcPr>
          <w:p w14:paraId="3A8900B3" w14:textId="53063ED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0" w:type="auto"/>
          </w:tcPr>
          <w:p w14:paraId="34ECB46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7D2E54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0B1F42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5EFB09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56FC2005"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1FE6B8CF" w14:textId="7C370AE7" w:rsidR="00FA3358" w:rsidRPr="00220C73" w:rsidRDefault="00FA3358" w:rsidP="00FA3358">
            <w:pPr>
              <w:rPr>
                <w:rFonts w:ascii="Helvetica" w:hAnsi="Helvetica" w:cs="Helvetica"/>
                <w:sz w:val="24"/>
                <w:szCs w:val="24"/>
              </w:rPr>
            </w:pPr>
            <w:r w:rsidRPr="00220C73">
              <w:rPr>
                <w:rFonts w:ascii="Helvetica" w:hAnsi="Helvetica" w:cs="Helvetica"/>
                <w:sz w:val="24"/>
                <w:szCs w:val="24"/>
              </w:rPr>
              <w:t>RGSC</w:t>
            </w:r>
          </w:p>
        </w:tc>
        <w:tc>
          <w:tcPr>
            <w:tcW w:w="0" w:type="auto"/>
            <w:vAlign w:val="bottom"/>
          </w:tcPr>
          <w:p w14:paraId="714C931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1B30A6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CA21A5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1D9FD3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2D3C6A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179AE5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421409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AB8325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770A1C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4759E261" w14:textId="77777777" w:rsidTr="005C1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8C1E9" w14:textId="66AA3F12"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Professional</w:t>
            </w:r>
          </w:p>
        </w:tc>
        <w:tc>
          <w:tcPr>
            <w:tcW w:w="0" w:type="auto"/>
            <w:vAlign w:val="bottom"/>
          </w:tcPr>
          <w:p w14:paraId="1603CC95" w14:textId="3C974B1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vAlign w:val="bottom"/>
          </w:tcPr>
          <w:p w14:paraId="2ACC27CD" w14:textId="1328CB6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51FBBB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D721A73" w14:textId="1F10400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D6D910E" w14:textId="4D743D6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F62B9C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97DCC27" w14:textId="7F65815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A0DCB50" w14:textId="74200BB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E3D790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FF0F188"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72A41574" w14:textId="2C4278D2"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0" w:type="auto"/>
            <w:vAlign w:val="bottom"/>
          </w:tcPr>
          <w:p w14:paraId="1BD7E8F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511463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2C06B5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AE22ED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22B9FD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EA085C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F38E861" w14:textId="7AF2FFE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0" w:type="auto"/>
            <w:vAlign w:val="bottom"/>
          </w:tcPr>
          <w:p w14:paraId="5537ADD9" w14:textId="7F0A52B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54154B2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73B01D54"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677999" w14:textId="0D21DD9E"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0" w:type="auto"/>
            <w:vAlign w:val="bottom"/>
          </w:tcPr>
          <w:p w14:paraId="28B0EEC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6C4F613"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D21101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8723BD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16F3F1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3D50D5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F6E4362" w14:textId="6E89C28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441BF2F3" w14:textId="4579BE1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7F4420E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192450B3"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0A779B47" w14:textId="673FBB41"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killed Manual</w:t>
            </w:r>
          </w:p>
        </w:tc>
        <w:tc>
          <w:tcPr>
            <w:tcW w:w="0" w:type="auto"/>
            <w:vAlign w:val="bottom"/>
          </w:tcPr>
          <w:p w14:paraId="298CB06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557854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9A0E14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BEFAE5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4FF62D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47FD74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771A9D6" w14:textId="55694E0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6E8D4CAF" w14:textId="7D9806E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5)</w:t>
            </w:r>
          </w:p>
        </w:tc>
        <w:tc>
          <w:tcPr>
            <w:tcW w:w="0" w:type="auto"/>
          </w:tcPr>
          <w:p w14:paraId="3DC3BC8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41C850A2"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6ECA7E" w14:textId="12FFAA0C"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Partly Skilled</w:t>
            </w:r>
          </w:p>
        </w:tc>
        <w:tc>
          <w:tcPr>
            <w:tcW w:w="0" w:type="auto"/>
            <w:vAlign w:val="bottom"/>
          </w:tcPr>
          <w:p w14:paraId="5A5B26A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5E7B20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4A6C2EA"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C90605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9CD3243"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00E1ED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8C0EFAC" w14:textId="22B66A9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1</w:t>
            </w:r>
          </w:p>
        </w:tc>
        <w:tc>
          <w:tcPr>
            <w:tcW w:w="0" w:type="auto"/>
            <w:vAlign w:val="bottom"/>
          </w:tcPr>
          <w:p w14:paraId="5CB778B8" w14:textId="255C42B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059F0D27"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C3642C" w:rsidRPr="00220C73" w14:paraId="20EA8406" w14:textId="77777777" w:rsidTr="003E4AB3">
        <w:tc>
          <w:tcPr>
            <w:cnfStyle w:val="001000000000" w:firstRow="0" w:lastRow="0" w:firstColumn="1" w:lastColumn="0" w:oddVBand="0" w:evenVBand="0" w:oddHBand="0" w:evenHBand="0" w:firstRowFirstColumn="0" w:firstRowLastColumn="0" w:lastRowFirstColumn="0" w:lastRowLastColumn="0"/>
            <w:tcW w:w="0" w:type="auto"/>
          </w:tcPr>
          <w:p w14:paraId="3CCA2AEC" w14:textId="752B4461"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Unskilled</w:t>
            </w:r>
          </w:p>
        </w:tc>
        <w:tc>
          <w:tcPr>
            <w:tcW w:w="0" w:type="auto"/>
            <w:vAlign w:val="bottom"/>
          </w:tcPr>
          <w:p w14:paraId="32DD71E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4689B4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C19577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33C7ED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2DBC50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422176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AE881F1" w14:textId="3E989E3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83</w:t>
            </w:r>
          </w:p>
        </w:tc>
        <w:tc>
          <w:tcPr>
            <w:tcW w:w="0" w:type="auto"/>
            <w:vAlign w:val="bottom"/>
          </w:tcPr>
          <w:p w14:paraId="54CDC4E1" w14:textId="233209E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vAlign w:val="bottom"/>
          </w:tcPr>
          <w:p w14:paraId="7506CCC4" w14:textId="6ABC03E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FA3358" w:rsidRPr="00220C73" w14:paraId="77A4BBD3" w14:textId="77777777" w:rsidTr="00654F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62595F" w14:textId="2DDCF0F9" w:rsidR="00FA3358" w:rsidRPr="00220C73" w:rsidRDefault="00FA3358" w:rsidP="00FA3358">
            <w:pPr>
              <w:rPr>
                <w:rFonts w:ascii="Helvetica" w:hAnsi="Helvetica" w:cs="Helvetica"/>
                <w:sz w:val="24"/>
                <w:szCs w:val="24"/>
              </w:rPr>
            </w:pPr>
            <w:r w:rsidRPr="00220C73">
              <w:rPr>
                <w:rFonts w:ascii="Helvetica" w:hAnsi="Helvetica" w:cs="Helvetica"/>
                <w:sz w:val="24"/>
                <w:szCs w:val="24"/>
              </w:rPr>
              <w:t>Intercept</w:t>
            </w:r>
          </w:p>
        </w:tc>
        <w:tc>
          <w:tcPr>
            <w:tcW w:w="0" w:type="auto"/>
            <w:vAlign w:val="bottom"/>
          </w:tcPr>
          <w:p w14:paraId="060B340F" w14:textId="10153B0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6</w:t>
            </w:r>
          </w:p>
        </w:tc>
        <w:tc>
          <w:tcPr>
            <w:tcW w:w="0" w:type="auto"/>
            <w:vAlign w:val="bottom"/>
          </w:tcPr>
          <w:p w14:paraId="76D8CCCE" w14:textId="19873D3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7636053A" w14:textId="7444122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1736ECB" w14:textId="0E42D5C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3</w:t>
            </w:r>
          </w:p>
        </w:tc>
        <w:tc>
          <w:tcPr>
            <w:tcW w:w="0" w:type="auto"/>
            <w:vAlign w:val="bottom"/>
          </w:tcPr>
          <w:p w14:paraId="146E2ACE" w14:textId="149B57F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616CD822" w14:textId="466B8B8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7AC6C24" w14:textId="027A5C3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8</w:t>
            </w:r>
          </w:p>
        </w:tc>
        <w:tc>
          <w:tcPr>
            <w:tcW w:w="0" w:type="auto"/>
            <w:vAlign w:val="bottom"/>
          </w:tcPr>
          <w:p w14:paraId="1CBD681D" w14:textId="69980AA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294FDB81" w14:textId="58E8D47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FA3358" w:rsidRPr="00220C73" w14:paraId="69E3F5E8"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05C6974D" w14:textId="7278BA87" w:rsidR="00FA3358" w:rsidRPr="00220C73" w:rsidRDefault="00FA3358" w:rsidP="00FA3358">
            <w:pPr>
              <w:rPr>
                <w:rFonts w:ascii="Helvetica" w:hAnsi="Helvetica" w:cs="Helvetica"/>
                <w:i/>
                <w:iCs/>
                <w:sz w:val="24"/>
                <w:szCs w:val="24"/>
              </w:rPr>
            </w:pPr>
          </w:p>
        </w:tc>
        <w:tc>
          <w:tcPr>
            <w:tcW w:w="0" w:type="auto"/>
            <w:vAlign w:val="bottom"/>
          </w:tcPr>
          <w:p w14:paraId="2EA70C03" w14:textId="1C98C9F3"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9849AEB" w14:textId="2C884153"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F37FC5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1D78C30" w14:textId="4E5A0FE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529E255" w14:textId="3E1BDF8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2DCA90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64C41D7" w14:textId="23A64E7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6868A9B" w14:textId="6220E962"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2802A4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22D7B75F"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5DC3FC" w14:textId="419816CD" w:rsidR="00FA3358" w:rsidRPr="00220C73" w:rsidRDefault="00FA3358" w:rsidP="00FA3358">
            <w:pPr>
              <w:rPr>
                <w:rFonts w:ascii="Helvetica" w:hAnsi="Helvetica" w:cs="Helvetica"/>
                <w:sz w:val="24"/>
                <w:szCs w:val="24"/>
              </w:rPr>
            </w:pPr>
            <w:r w:rsidRPr="00220C73">
              <w:rPr>
                <w:rFonts w:ascii="Helvetica" w:hAnsi="Helvetica" w:cs="Helvetica"/>
                <w:sz w:val="24"/>
                <w:szCs w:val="24"/>
              </w:rPr>
              <w:t>Unemployment &amp; Out of Labour Force</w:t>
            </w:r>
          </w:p>
        </w:tc>
        <w:tc>
          <w:tcPr>
            <w:tcW w:w="0" w:type="auto"/>
            <w:vAlign w:val="bottom"/>
          </w:tcPr>
          <w:p w14:paraId="4D347A4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144E16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A88B2F7"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946998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47D9EB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23FEE2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99F8C0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8CAF3B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CF51FF4"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1F17041B"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48A28849" w14:textId="226BAAD2"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Educational Attainment</w:t>
            </w:r>
          </w:p>
        </w:tc>
        <w:tc>
          <w:tcPr>
            <w:tcW w:w="0" w:type="auto"/>
          </w:tcPr>
          <w:p w14:paraId="1E532B05" w14:textId="1784F7CF"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7A611C4" w14:textId="63238F8C"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0479D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BC2639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B73DD8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705F16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A0A341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47E0B8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28C654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4467AA2F"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053E13" w14:textId="4675F808"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0" w:type="auto"/>
          </w:tcPr>
          <w:p w14:paraId="512B3691" w14:textId="190D229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01D94673" w14:textId="54D87DB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770613A"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D4EB16E" w14:textId="105B494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EF9C51B" w14:textId="19169E9B"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F0B8CFA"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92C2970" w14:textId="13CF5F2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E3E86A1" w14:textId="1583040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FBF994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7E14387D" w14:textId="77777777" w:rsidTr="003D4943">
        <w:tc>
          <w:tcPr>
            <w:cnfStyle w:val="001000000000" w:firstRow="0" w:lastRow="0" w:firstColumn="1" w:lastColumn="0" w:oddVBand="0" w:evenVBand="0" w:oddHBand="0" w:evenHBand="0" w:firstRowFirstColumn="0" w:firstRowLastColumn="0" w:lastRowFirstColumn="0" w:lastRowLastColumn="0"/>
            <w:tcW w:w="0" w:type="auto"/>
          </w:tcPr>
          <w:p w14:paraId="57F896CD" w14:textId="1EA31CBF"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0" w:type="auto"/>
            <w:vAlign w:val="bottom"/>
          </w:tcPr>
          <w:p w14:paraId="76BE2C7B" w14:textId="7292932A"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78BD6E1B" w14:textId="7C24B2E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1635F2B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EAD9938" w14:textId="7411524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8</w:t>
            </w:r>
          </w:p>
        </w:tc>
        <w:tc>
          <w:tcPr>
            <w:tcW w:w="0" w:type="auto"/>
            <w:vAlign w:val="bottom"/>
          </w:tcPr>
          <w:p w14:paraId="54DBD667" w14:textId="4A052FDF"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10BD1E30"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423BD913" w14:textId="4652F2C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9</w:t>
            </w:r>
          </w:p>
        </w:tc>
        <w:tc>
          <w:tcPr>
            <w:tcW w:w="0" w:type="auto"/>
            <w:vAlign w:val="bottom"/>
          </w:tcPr>
          <w:p w14:paraId="0D038C3E" w14:textId="7738DC0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5C27CDE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38C8D08C"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C81E7A" w14:textId="701924CF"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Sex</w:t>
            </w:r>
          </w:p>
        </w:tc>
        <w:tc>
          <w:tcPr>
            <w:tcW w:w="0" w:type="auto"/>
          </w:tcPr>
          <w:p w14:paraId="60460CF4"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A6BD64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608B31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6CA7973"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0A22EA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8E4C2D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B147E57"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C3F9DA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F910064"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6600B5C5" w14:textId="77777777" w:rsidTr="00747748">
        <w:tc>
          <w:tcPr>
            <w:cnfStyle w:val="001000000000" w:firstRow="0" w:lastRow="0" w:firstColumn="1" w:lastColumn="0" w:oddVBand="0" w:evenVBand="0" w:oddHBand="0" w:evenHBand="0" w:firstRowFirstColumn="0" w:firstRowLastColumn="0" w:lastRowFirstColumn="0" w:lastRowLastColumn="0"/>
            <w:tcW w:w="0" w:type="auto"/>
          </w:tcPr>
          <w:p w14:paraId="0AF56AFF" w14:textId="712F4157"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04166DD7" w14:textId="1367DD5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B80833B" w14:textId="1501B03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C375C2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2D634D5" w14:textId="7CD2408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EB596DC" w14:textId="2902D31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7695AB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FC96AA2" w14:textId="6C67DA1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D0C8805" w14:textId="67257C1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4CAE00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3556F109"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4A28DF" w14:textId="01973449"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lastRenderedPageBreak/>
              <w:t xml:space="preserve">  Male</w:t>
            </w:r>
          </w:p>
        </w:tc>
        <w:tc>
          <w:tcPr>
            <w:tcW w:w="0" w:type="auto"/>
            <w:vAlign w:val="bottom"/>
          </w:tcPr>
          <w:p w14:paraId="6C0ED8D6" w14:textId="21D50D4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0" w:type="auto"/>
            <w:vAlign w:val="bottom"/>
          </w:tcPr>
          <w:p w14:paraId="10A1842E" w14:textId="0144B69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tcPr>
          <w:p w14:paraId="1F5884B2" w14:textId="441E4C8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1E76C0B" w14:textId="37A38F3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0" w:type="auto"/>
            <w:vAlign w:val="bottom"/>
          </w:tcPr>
          <w:p w14:paraId="4628B17F" w14:textId="7726DDC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222E2443" w14:textId="0E09F5C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F31F0FC" w14:textId="4D5FA20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0" w:type="auto"/>
            <w:vAlign w:val="bottom"/>
          </w:tcPr>
          <w:p w14:paraId="19F6DACD" w14:textId="2C13FD6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2E34A97D" w14:textId="70191DC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C3642C" w:rsidRPr="00220C73" w14:paraId="67BD89AA"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6369AAD4" w14:textId="596BEFE4" w:rsidR="00FA3358" w:rsidRPr="00220C73" w:rsidRDefault="00FA3358" w:rsidP="00FA3358">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67CB689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17795E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3BEE28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D067CC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CED30F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27C2B5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09706F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CF2F63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FDC769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7B4E82AE"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573BA9" w14:textId="2B9191F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Own Home</w:t>
            </w:r>
          </w:p>
        </w:tc>
        <w:tc>
          <w:tcPr>
            <w:tcW w:w="0" w:type="auto"/>
          </w:tcPr>
          <w:p w14:paraId="4698BABB" w14:textId="4288202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C4066FB" w14:textId="603B98D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DBB9D3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18B7F3B" w14:textId="69638D1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F9CC715" w14:textId="2B2826B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C8E69D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E80193A" w14:textId="3E61E3EB"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354AD05" w14:textId="4C71730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27E88A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17DD8414" w14:textId="77777777" w:rsidTr="005753B3">
        <w:tc>
          <w:tcPr>
            <w:cnfStyle w:val="001000000000" w:firstRow="0" w:lastRow="0" w:firstColumn="1" w:lastColumn="0" w:oddVBand="0" w:evenVBand="0" w:oddHBand="0" w:evenHBand="0" w:firstRowFirstColumn="0" w:firstRowLastColumn="0" w:lastRowFirstColumn="0" w:lastRowLastColumn="0"/>
            <w:tcW w:w="0" w:type="auto"/>
          </w:tcPr>
          <w:p w14:paraId="0DF836A3" w14:textId="6F4ABE0E"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0654D493" w14:textId="216A01C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9</w:t>
            </w:r>
          </w:p>
        </w:tc>
        <w:tc>
          <w:tcPr>
            <w:tcW w:w="0" w:type="auto"/>
            <w:vAlign w:val="bottom"/>
          </w:tcPr>
          <w:p w14:paraId="7F6BB835" w14:textId="7AD29E9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6286BAE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5BDB857" w14:textId="50DEC75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3A55BBD2" w14:textId="7EFC24F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0613357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9F5F4D6" w14:textId="05760B7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9</w:t>
            </w:r>
          </w:p>
        </w:tc>
        <w:tc>
          <w:tcPr>
            <w:tcW w:w="0" w:type="auto"/>
            <w:vAlign w:val="bottom"/>
          </w:tcPr>
          <w:p w14:paraId="5BBE85D7" w14:textId="1CA906C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3721699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70AD4A29" w14:textId="77777777" w:rsidTr="00766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B727" w14:textId="0282A20D"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0A1F1C60" w14:textId="688F790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690541B" w14:textId="6322029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9F789B7" w14:textId="2ACB3D6B"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86B1FA0" w14:textId="7719490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0A9176B" w14:textId="2E2FB40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1F412A0" w14:textId="5FFDFF1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B7B6B27" w14:textId="1A9EFA8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8CA9342" w14:textId="5E87CBB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E800784" w14:textId="1E9BEAB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C3642C" w:rsidRPr="00220C73" w14:paraId="470BD54F"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430306B9" w14:textId="6410B65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0" w:type="auto"/>
          </w:tcPr>
          <w:p w14:paraId="6625BC8C" w14:textId="1858EFE2"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50BF42CA" w14:textId="7CAF09D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47229D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ABC94AB" w14:textId="621A64FC"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FA0435A" w14:textId="29A10192"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244CEB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4BB994D" w14:textId="20C618B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BF4EFD2" w14:textId="6AAE82FC"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EA124C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2DBDFDF2"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02FF55" w14:textId="7A3CAF52"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0" w:type="auto"/>
            <w:vAlign w:val="bottom"/>
          </w:tcPr>
          <w:p w14:paraId="0A0A2C3C" w14:textId="0D9D7C2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434FB0CB" w14:textId="4F31A26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3)</w:t>
            </w:r>
          </w:p>
        </w:tc>
        <w:tc>
          <w:tcPr>
            <w:tcW w:w="0" w:type="auto"/>
          </w:tcPr>
          <w:p w14:paraId="633E4205" w14:textId="3E31554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677B7B2" w14:textId="6FA83CD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9CF0780" w14:textId="6F1765C6"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65F7931" w14:textId="1C15101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7B90F6A" w14:textId="599DF6E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1911B57" w14:textId="00B2777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6D2BD89" w14:textId="20127F8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6CD2150F"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6CC40A33" w14:textId="07373F2B"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0" w:type="auto"/>
            <w:vAlign w:val="bottom"/>
          </w:tcPr>
          <w:p w14:paraId="37C825D6" w14:textId="6D7EF7FC"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0" w:type="auto"/>
            <w:vAlign w:val="bottom"/>
          </w:tcPr>
          <w:p w14:paraId="14605E62" w14:textId="3AFC748F"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0" w:type="auto"/>
          </w:tcPr>
          <w:p w14:paraId="50118EB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C9C2C3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E59F76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C74083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A6B5CB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3D026A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367B68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0ED0E499"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ECD52" w14:textId="4B82705D"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0" w:type="auto"/>
            <w:vAlign w:val="bottom"/>
          </w:tcPr>
          <w:p w14:paraId="659799C7" w14:textId="1551067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03F36314" w14:textId="1308935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2)</w:t>
            </w:r>
          </w:p>
        </w:tc>
        <w:tc>
          <w:tcPr>
            <w:tcW w:w="0" w:type="auto"/>
          </w:tcPr>
          <w:p w14:paraId="2B2CAC7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BE02B0A" w14:textId="30FCD74F"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1DFFD1F" w14:textId="5AC775B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8FE43AF"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D777DF9" w14:textId="4B997FC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C28746D" w14:textId="2432CAC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075191"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EC460C3"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7EDE688B" w14:textId="2F2059E0"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355D87B8" w14:textId="0724B9D9"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3</w:t>
            </w:r>
          </w:p>
        </w:tc>
        <w:tc>
          <w:tcPr>
            <w:tcW w:w="0" w:type="auto"/>
            <w:vAlign w:val="bottom"/>
          </w:tcPr>
          <w:p w14:paraId="602C74FC" w14:textId="26FA7AA6"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0" w:type="auto"/>
          </w:tcPr>
          <w:p w14:paraId="2490CAE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1C4D43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70E02B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F8B244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7FBDD6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468E2C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D0AE8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49649278"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C0EC02" w14:textId="190E5371" w:rsidR="00FA3358" w:rsidRPr="00220C73" w:rsidRDefault="00FA3358" w:rsidP="00FA3358">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0" w:type="auto"/>
            <w:vAlign w:val="bottom"/>
          </w:tcPr>
          <w:p w14:paraId="2A2AFA65" w14:textId="09FAF4C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4DD4BD39" w14:textId="48DCD0A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tcPr>
          <w:p w14:paraId="756C06F3" w14:textId="5A3D999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C5390E9" w14:textId="2F7F202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CEB2591" w14:textId="70DED43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40D0D3C" w14:textId="2B04C3F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3C17D4E" w14:textId="637F705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0F0F041" w14:textId="284B155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63DBC10" w14:textId="6EDCD10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65B01FD1" w14:textId="77777777" w:rsidTr="00766F31">
        <w:tc>
          <w:tcPr>
            <w:cnfStyle w:val="001000000000" w:firstRow="0" w:lastRow="0" w:firstColumn="1" w:lastColumn="0" w:oddVBand="0" w:evenVBand="0" w:oddHBand="0" w:evenHBand="0" w:firstRowFirstColumn="0" w:firstRowLastColumn="0" w:lastRowFirstColumn="0" w:lastRowLastColumn="0"/>
            <w:tcW w:w="0" w:type="auto"/>
          </w:tcPr>
          <w:p w14:paraId="3253EB93" w14:textId="15DA890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5881220B" w14:textId="7BC7AD4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6D03F050" w14:textId="364E7D0B"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4B27119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4DBAB3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A45695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3E776E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1C8D07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FF20B3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3A540B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026960EE" w14:textId="77777777" w:rsidTr="00E11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1CE30" w14:textId="4B502FF0" w:rsidR="00FA3358" w:rsidRPr="00220C73" w:rsidRDefault="00FA3358" w:rsidP="00FA3358">
            <w:pPr>
              <w:rPr>
                <w:rFonts w:ascii="Helvetica" w:hAnsi="Helvetica" w:cs="Helvetica"/>
                <w:sz w:val="24"/>
                <w:szCs w:val="24"/>
              </w:rPr>
            </w:pPr>
            <w:r w:rsidRPr="00220C73">
              <w:rPr>
                <w:rFonts w:ascii="Helvetica" w:hAnsi="Helvetica" w:cs="Helvetica"/>
                <w:sz w:val="24"/>
                <w:szCs w:val="24"/>
              </w:rPr>
              <w:t>CAMSIS</w:t>
            </w:r>
          </w:p>
        </w:tc>
        <w:tc>
          <w:tcPr>
            <w:tcW w:w="0" w:type="auto"/>
            <w:vAlign w:val="bottom"/>
          </w:tcPr>
          <w:p w14:paraId="733FF4E8"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7A35094"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F5737F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00B2F2F" w14:textId="490875A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281E1536" w14:textId="2C9ACD6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6)</w:t>
            </w:r>
          </w:p>
        </w:tc>
        <w:tc>
          <w:tcPr>
            <w:tcW w:w="0" w:type="auto"/>
          </w:tcPr>
          <w:p w14:paraId="25208B1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C85B0D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FDE6273"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173CC16"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4EF9A073" w14:textId="77777777" w:rsidTr="002773EE">
        <w:tc>
          <w:tcPr>
            <w:cnfStyle w:val="001000000000" w:firstRow="0" w:lastRow="0" w:firstColumn="1" w:lastColumn="0" w:oddVBand="0" w:evenVBand="0" w:oddHBand="0" w:evenHBand="0" w:firstRowFirstColumn="0" w:firstRowLastColumn="0" w:lastRowFirstColumn="0" w:lastRowLastColumn="0"/>
            <w:tcW w:w="0" w:type="auto"/>
          </w:tcPr>
          <w:p w14:paraId="725E1656" w14:textId="51D448C1" w:rsidR="00FA3358" w:rsidRPr="00220C73" w:rsidRDefault="00FA3358" w:rsidP="00FA3358">
            <w:pPr>
              <w:rPr>
                <w:rFonts w:ascii="Helvetica" w:hAnsi="Helvetica" w:cs="Helvetica"/>
                <w:sz w:val="24"/>
                <w:szCs w:val="24"/>
              </w:rPr>
            </w:pPr>
            <w:r w:rsidRPr="00220C73">
              <w:rPr>
                <w:rFonts w:ascii="Helvetica" w:hAnsi="Helvetica" w:cs="Helvetica"/>
                <w:sz w:val="24"/>
                <w:szCs w:val="24"/>
              </w:rPr>
              <w:t>RGSC</w:t>
            </w:r>
          </w:p>
        </w:tc>
        <w:tc>
          <w:tcPr>
            <w:tcW w:w="0" w:type="auto"/>
            <w:vAlign w:val="bottom"/>
          </w:tcPr>
          <w:p w14:paraId="1E8BCC64" w14:textId="02B2F89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42CE893" w14:textId="5E65CE9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9E33DD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DC87DC8" w14:textId="0C5CC7B3"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F8E344E" w14:textId="1DC792F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D79553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2C75116" w14:textId="7DE38DE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37E89B1" w14:textId="30A3258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87516D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2EAEBC3E" w14:textId="77777777" w:rsidTr="006B65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73C8F4" w14:textId="57F7FD9C"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Professional</w:t>
            </w:r>
          </w:p>
        </w:tc>
        <w:tc>
          <w:tcPr>
            <w:tcW w:w="0" w:type="auto"/>
            <w:vAlign w:val="bottom"/>
          </w:tcPr>
          <w:p w14:paraId="7EF1030A" w14:textId="7018CE2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vAlign w:val="bottom"/>
          </w:tcPr>
          <w:p w14:paraId="7F0EA4FE" w14:textId="02A9AA6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FDCA8F8"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F4B264E" w14:textId="41FAEB3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109740D" w14:textId="521D6C0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2B5D7FC"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52BC067" w14:textId="4DC52B7E"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A811D44" w14:textId="20226568"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64C784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665AA62C" w14:textId="77777777" w:rsidTr="001510E6">
        <w:tc>
          <w:tcPr>
            <w:cnfStyle w:val="001000000000" w:firstRow="0" w:lastRow="0" w:firstColumn="1" w:lastColumn="0" w:oddVBand="0" w:evenVBand="0" w:oddHBand="0" w:evenHBand="0" w:firstRowFirstColumn="0" w:firstRowLastColumn="0" w:lastRowFirstColumn="0" w:lastRowLastColumn="0"/>
            <w:tcW w:w="0" w:type="auto"/>
          </w:tcPr>
          <w:p w14:paraId="1214634C" w14:textId="5FC9404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0" w:type="auto"/>
            <w:vAlign w:val="bottom"/>
          </w:tcPr>
          <w:p w14:paraId="3332247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5AEACF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92F877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F6C5EA8"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B7833F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D6F4C8C"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1D87651" w14:textId="10D645C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7</w:t>
            </w:r>
          </w:p>
        </w:tc>
        <w:tc>
          <w:tcPr>
            <w:tcW w:w="0" w:type="auto"/>
            <w:vAlign w:val="bottom"/>
          </w:tcPr>
          <w:p w14:paraId="183FEB01" w14:textId="0740BC3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3)</w:t>
            </w:r>
          </w:p>
        </w:tc>
        <w:tc>
          <w:tcPr>
            <w:tcW w:w="0" w:type="auto"/>
          </w:tcPr>
          <w:p w14:paraId="6727364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1DEAB879" w14:textId="77777777" w:rsidTr="004E1F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5D866" w14:textId="46B3F89A"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0" w:type="auto"/>
            <w:vAlign w:val="bottom"/>
          </w:tcPr>
          <w:p w14:paraId="7B6BA8E7"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C3B9CA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5F6954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FCA9FF0"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B66826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6A6209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E3DBD11" w14:textId="59805ACC"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718AF816" w14:textId="2C282A6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6)</w:t>
            </w:r>
          </w:p>
        </w:tc>
        <w:tc>
          <w:tcPr>
            <w:tcW w:w="0" w:type="auto"/>
          </w:tcPr>
          <w:p w14:paraId="7B5C45B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597AF919" w14:textId="77777777" w:rsidTr="005D63A1">
        <w:tc>
          <w:tcPr>
            <w:cnfStyle w:val="001000000000" w:firstRow="0" w:lastRow="0" w:firstColumn="1" w:lastColumn="0" w:oddVBand="0" w:evenVBand="0" w:oddHBand="0" w:evenHBand="0" w:firstRowFirstColumn="0" w:firstRowLastColumn="0" w:lastRowFirstColumn="0" w:lastRowLastColumn="0"/>
            <w:tcW w:w="0" w:type="auto"/>
          </w:tcPr>
          <w:p w14:paraId="007873D0" w14:textId="0154FBC0"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Skilled Manual</w:t>
            </w:r>
          </w:p>
        </w:tc>
        <w:tc>
          <w:tcPr>
            <w:tcW w:w="0" w:type="auto"/>
            <w:vAlign w:val="bottom"/>
          </w:tcPr>
          <w:p w14:paraId="27FFAB8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66375D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0AD8A40"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C9D64C0"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D2ECB04"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72F3B0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9F989CA" w14:textId="1BEEEF7C"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83</w:t>
            </w:r>
          </w:p>
        </w:tc>
        <w:tc>
          <w:tcPr>
            <w:tcW w:w="0" w:type="auto"/>
            <w:vAlign w:val="bottom"/>
          </w:tcPr>
          <w:p w14:paraId="1527CDF9" w14:textId="3866218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0" w:type="auto"/>
          </w:tcPr>
          <w:p w14:paraId="331576C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0413B656" w14:textId="77777777" w:rsidTr="005D6E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582D3D" w14:textId="344A9306"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Partly Skilled</w:t>
            </w:r>
          </w:p>
        </w:tc>
        <w:tc>
          <w:tcPr>
            <w:tcW w:w="0" w:type="auto"/>
            <w:vAlign w:val="bottom"/>
          </w:tcPr>
          <w:p w14:paraId="16CC3D87"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46118A5"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BFB390D"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FC869A9"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68A4C3E"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29BA3D2"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7E852BB" w14:textId="4120AB0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7</w:t>
            </w:r>
          </w:p>
        </w:tc>
        <w:tc>
          <w:tcPr>
            <w:tcW w:w="0" w:type="auto"/>
            <w:vAlign w:val="bottom"/>
          </w:tcPr>
          <w:p w14:paraId="16BAA68E" w14:textId="1D4D2E5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3)</w:t>
            </w:r>
          </w:p>
        </w:tc>
        <w:tc>
          <w:tcPr>
            <w:tcW w:w="0" w:type="auto"/>
          </w:tcPr>
          <w:p w14:paraId="11945F2B" w14:textId="77777777"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FA3358" w:rsidRPr="00220C73" w14:paraId="02B9262A" w14:textId="77777777" w:rsidTr="00BE546D">
        <w:tc>
          <w:tcPr>
            <w:cnfStyle w:val="001000000000" w:firstRow="0" w:lastRow="0" w:firstColumn="1" w:lastColumn="0" w:oddVBand="0" w:evenVBand="0" w:oddHBand="0" w:evenHBand="0" w:firstRowFirstColumn="0" w:firstRowLastColumn="0" w:lastRowFirstColumn="0" w:lastRowLastColumn="0"/>
            <w:tcW w:w="0" w:type="auto"/>
          </w:tcPr>
          <w:p w14:paraId="0346C030" w14:textId="2BF70F58" w:rsidR="00FA3358" w:rsidRPr="00220C73" w:rsidRDefault="00FA3358" w:rsidP="00FA3358">
            <w:pPr>
              <w:rPr>
                <w:rFonts w:ascii="Helvetica" w:hAnsi="Helvetica" w:cs="Helvetica"/>
                <w:sz w:val="24"/>
                <w:szCs w:val="24"/>
              </w:rPr>
            </w:pPr>
            <w:r w:rsidRPr="00220C73">
              <w:rPr>
                <w:rFonts w:ascii="Helvetica" w:hAnsi="Helvetica" w:cs="Helvetica"/>
                <w:i/>
                <w:iCs/>
                <w:sz w:val="24"/>
                <w:szCs w:val="24"/>
              </w:rPr>
              <w:t xml:space="preserve">  Unskilled</w:t>
            </w:r>
          </w:p>
        </w:tc>
        <w:tc>
          <w:tcPr>
            <w:tcW w:w="0" w:type="auto"/>
            <w:vAlign w:val="bottom"/>
          </w:tcPr>
          <w:p w14:paraId="4C4794BA"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121929D"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002893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C5710AB"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3275C77"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813343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3C827C3" w14:textId="34F78571"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1</w:t>
            </w:r>
          </w:p>
        </w:tc>
        <w:tc>
          <w:tcPr>
            <w:tcW w:w="0" w:type="auto"/>
            <w:vAlign w:val="bottom"/>
          </w:tcPr>
          <w:p w14:paraId="00AA136C" w14:textId="16C6FE9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3)</w:t>
            </w:r>
          </w:p>
        </w:tc>
        <w:tc>
          <w:tcPr>
            <w:tcW w:w="0" w:type="auto"/>
          </w:tcPr>
          <w:p w14:paraId="17B7D6D3"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1494A92F" w14:textId="77777777" w:rsidTr="00DE74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17A61" w14:textId="6B34D974" w:rsidR="00FA3358" w:rsidRPr="00220C73" w:rsidRDefault="00FA3358" w:rsidP="00FA3358">
            <w:pPr>
              <w:rPr>
                <w:rFonts w:ascii="Helvetica" w:hAnsi="Helvetica" w:cs="Helvetica"/>
                <w:i/>
                <w:iCs/>
                <w:sz w:val="24"/>
                <w:szCs w:val="24"/>
              </w:rPr>
            </w:pPr>
            <w:r w:rsidRPr="00220C73">
              <w:rPr>
                <w:rFonts w:ascii="Helvetica" w:hAnsi="Helvetica" w:cs="Helvetica"/>
                <w:sz w:val="24"/>
                <w:szCs w:val="24"/>
              </w:rPr>
              <w:t>Intercept</w:t>
            </w:r>
          </w:p>
        </w:tc>
        <w:tc>
          <w:tcPr>
            <w:tcW w:w="0" w:type="auto"/>
            <w:vAlign w:val="bottom"/>
          </w:tcPr>
          <w:p w14:paraId="0980B2D5" w14:textId="0AFC2F6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1</w:t>
            </w:r>
          </w:p>
        </w:tc>
        <w:tc>
          <w:tcPr>
            <w:tcW w:w="0" w:type="auto"/>
            <w:vAlign w:val="bottom"/>
          </w:tcPr>
          <w:p w14:paraId="295955D2" w14:textId="1401AAB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633E14DB" w14:textId="1EFF6D1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FB2FEE8" w14:textId="6A3379D9"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9</w:t>
            </w:r>
          </w:p>
        </w:tc>
        <w:tc>
          <w:tcPr>
            <w:tcW w:w="0" w:type="auto"/>
            <w:vAlign w:val="bottom"/>
          </w:tcPr>
          <w:p w14:paraId="70E9F2F4" w14:textId="0F41EA9D"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0" w:type="auto"/>
            <w:vAlign w:val="bottom"/>
          </w:tcPr>
          <w:p w14:paraId="5A1A7153" w14:textId="42C1B82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37A7291" w14:textId="0D22AC6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6</w:t>
            </w:r>
          </w:p>
        </w:tc>
        <w:tc>
          <w:tcPr>
            <w:tcW w:w="0" w:type="auto"/>
            <w:vAlign w:val="bottom"/>
          </w:tcPr>
          <w:p w14:paraId="4B89F05A" w14:textId="59313EA3"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0" w:type="auto"/>
            <w:vAlign w:val="bottom"/>
          </w:tcPr>
          <w:p w14:paraId="05D69812" w14:textId="0B494A0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FA3358" w:rsidRPr="00220C73" w14:paraId="074492A4"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323FF6F4" w14:textId="3CE6BCF0" w:rsidR="00FA3358" w:rsidRPr="00220C73" w:rsidRDefault="00FA3358" w:rsidP="00FA3358">
            <w:pPr>
              <w:rPr>
                <w:rFonts w:ascii="Helvetica" w:hAnsi="Helvetica" w:cs="Helvetica"/>
                <w:sz w:val="24"/>
                <w:szCs w:val="24"/>
              </w:rPr>
            </w:pPr>
          </w:p>
        </w:tc>
        <w:tc>
          <w:tcPr>
            <w:tcW w:w="0" w:type="auto"/>
            <w:vAlign w:val="bottom"/>
          </w:tcPr>
          <w:p w14:paraId="5AF1ADCE"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4A59666"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F87835F"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CC7B5D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496F8C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ED1D841"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3623525"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99D85E9"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B2721B2" w14:textId="77777777"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FA3358" w:rsidRPr="00220C73" w14:paraId="25D04D93"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D2352"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Number of observations</w:t>
            </w:r>
          </w:p>
        </w:tc>
        <w:tc>
          <w:tcPr>
            <w:tcW w:w="0" w:type="auto"/>
            <w:gridSpan w:val="3"/>
          </w:tcPr>
          <w:p w14:paraId="6CD0D096" w14:textId="2295EE0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c>
          <w:tcPr>
            <w:tcW w:w="0" w:type="auto"/>
            <w:gridSpan w:val="3"/>
          </w:tcPr>
          <w:p w14:paraId="21DEF57E" w14:textId="5857AC42"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c>
          <w:tcPr>
            <w:tcW w:w="0" w:type="auto"/>
            <w:gridSpan w:val="3"/>
          </w:tcPr>
          <w:p w14:paraId="017CA4F0" w14:textId="56CA80BA"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r>
      <w:tr w:rsidR="00FA3358" w:rsidRPr="00220C73" w14:paraId="5953B506"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433CD7B2"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McFadden’s Adjusted Pseudo R2</w:t>
            </w:r>
          </w:p>
        </w:tc>
        <w:tc>
          <w:tcPr>
            <w:tcW w:w="0" w:type="auto"/>
            <w:gridSpan w:val="3"/>
          </w:tcPr>
          <w:p w14:paraId="102B9E19" w14:textId="4794968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4</w:t>
            </w:r>
          </w:p>
        </w:tc>
        <w:tc>
          <w:tcPr>
            <w:tcW w:w="0" w:type="auto"/>
            <w:gridSpan w:val="3"/>
          </w:tcPr>
          <w:p w14:paraId="745CD961" w14:textId="13C09268"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5</w:t>
            </w:r>
          </w:p>
        </w:tc>
        <w:tc>
          <w:tcPr>
            <w:tcW w:w="0" w:type="auto"/>
            <w:gridSpan w:val="3"/>
          </w:tcPr>
          <w:p w14:paraId="290C5633" w14:textId="2B66B39F"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3</w:t>
            </w:r>
          </w:p>
        </w:tc>
      </w:tr>
      <w:tr w:rsidR="00FA3358" w:rsidRPr="00220C73" w14:paraId="2B3E0CF6"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4807E"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Cox-Snell Pseudo R2</w:t>
            </w:r>
          </w:p>
        </w:tc>
        <w:tc>
          <w:tcPr>
            <w:tcW w:w="0" w:type="auto"/>
            <w:gridSpan w:val="3"/>
          </w:tcPr>
          <w:p w14:paraId="73D24F64" w14:textId="55DCC0C5"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92</w:t>
            </w:r>
          </w:p>
        </w:tc>
        <w:tc>
          <w:tcPr>
            <w:tcW w:w="0" w:type="auto"/>
            <w:gridSpan w:val="3"/>
          </w:tcPr>
          <w:p w14:paraId="663CA5A3" w14:textId="50AB87F0"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91</w:t>
            </w:r>
          </w:p>
        </w:tc>
        <w:tc>
          <w:tcPr>
            <w:tcW w:w="0" w:type="auto"/>
            <w:gridSpan w:val="3"/>
          </w:tcPr>
          <w:p w14:paraId="3FAB5739" w14:textId="4988675B"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90</w:t>
            </w:r>
          </w:p>
        </w:tc>
      </w:tr>
      <w:tr w:rsidR="00FA3358" w:rsidRPr="00220C73" w14:paraId="4A1521DE" w14:textId="77777777" w:rsidTr="00AD2AE7">
        <w:tc>
          <w:tcPr>
            <w:cnfStyle w:val="001000000000" w:firstRow="0" w:lastRow="0" w:firstColumn="1" w:lastColumn="0" w:oddVBand="0" w:evenVBand="0" w:oddHBand="0" w:evenHBand="0" w:firstRowFirstColumn="0" w:firstRowLastColumn="0" w:lastRowFirstColumn="0" w:lastRowLastColumn="0"/>
            <w:tcW w:w="0" w:type="auto"/>
          </w:tcPr>
          <w:p w14:paraId="0683F863"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Nagelkerke Pseudo R2</w:t>
            </w:r>
          </w:p>
        </w:tc>
        <w:tc>
          <w:tcPr>
            <w:tcW w:w="0" w:type="auto"/>
            <w:gridSpan w:val="3"/>
          </w:tcPr>
          <w:p w14:paraId="0FDC983A" w14:textId="6B95FD72"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26</w:t>
            </w:r>
          </w:p>
        </w:tc>
        <w:tc>
          <w:tcPr>
            <w:tcW w:w="0" w:type="auto"/>
            <w:gridSpan w:val="3"/>
          </w:tcPr>
          <w:p w14:paraId="1CC8ADA2" w14:textId="76DFEAC4"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25</w:t>
            </w:r>
          </w:p>
        </w:tc>
        <w:tc>
          <w:tcPr>
            <w:tcW w:w="0" w:type="auto"/>
            <w:gridSpan w:val="3"/>
          </w:tcPr>
          <w:p w14:paraId="59B9DB0B" w14:textId="105BB470"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24</w:t>
            </w:r>
          </w:p>
        </w:tc>
      </w:tr>
      <w:tr w:rsidR="00FA3358" w:rsidRPr="00220C73" w14:paraId="2AAA3B5C" w14:textId="77777777" w:rsidTr="003006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C11891"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AIC</w:t>
            </w:r>
          </w:p>
        </w:tc>
        <w:tc>
          <w:tcPr>
            <w:tcW w:w="0" w:type="auto"/>
            <w:gridSpan w:val="3"/>
            <w:vAlign w:val="bottom"/>
          </w:tcPr>
          <w:p w14:paraId="35D84120" w14:textId="61781F4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05.22</w:t>
            </w:r>
          </w:p>
        </w:tc>
        <w:tc>
          <w:tcPr>
            <w:tcW w:w="0" w:type="auto"/>
            <w:gridSpan w:val="3"/>
            <w:vAlign w:val="bottom"/>
          </w:tcPr>
          <w:p w14:paraId="44474948" w14:textId="59BA5641"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480.43</w:t>
            </w:r>
          </w:p>
        </w:tc>
        <w:tc>
          <w:tcPr>
            <w:tcW w:w="0" w:type="auto"/>
            <w:gridSpan w:val="3"/>
            <w:vAlign w:val="bottom"/>
          </w:tcPr>
          <w:p w14:paraId="7DD33521" w14:textId="4D0196D4" w:rsidR="00FA3358" w:rsidRPr="00220C73" w:rsidRDefault="00FA3358" w:rsidP="00FA3358">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31.12</w:t>
            </w:r>
          </w:p>
        </w:tc>
      </w:tr>
      <w:tr w:rsidR="00FA3358" w:rsidRPr="00220C73" w14:paraId="6A5DD22B" w14:textId="77777777" w:rsidTr="00F6552C">
        <w:tc>
          <w:tcPr>
            <w:cnfStyle w:val="001000000000" w:firstRow="0" w:lastRow="0" w:firstColumn="1" w:lastColumn="0" w:oddVBand="0" w:evenVBand="0" w:oddHBand="0" w:evenHBand="0" w:firstRowFirstColumn="0" w:firstRowLastColumn="0" w:lastRowFirstColumn="0" w:lastRowLastColumn="0"/>
            <w:tcW w:w="0" w:type="auto"/>
          </w:tcPr>
          <w:p w14:paraId="5FB40260" w14:textId="77777777" w:rsidR="00FA3358" w:rsidRPr="00220C73" w:rsidRDefault="00FA3358" w:rsidP="00FA3358">
            <w:pPr>
              <w:rPr>
                <w:rFonts w:ascii="Helvetica" w:hAnsi="Helvetica" w:cs="Helvetica"/>
                <w:sz w:val="24"/>
                <w:szCs w:val="24"/>
              </w:rPr>
            </w:pPr>
            <w:r w:rsidRPr="00220C73">
              <w:rPr>
                <w:rFonts w:ascii="Helvetica" w:hAnsi="Helvetica" w:cs="Helvetica"/>
                <w:sz w:val="24"/>
                <w:szCs w:val="24"/>
              </w:rPr>
              <w:t>BIC</w:t>
            </w:r>
          </w:p>
        </w:tc>
        <w:tc>
          <w:tcPr>
            <w:tcW w:w="0" w:type="auto"/>
            <w:gridSpan w:val="3"/>
            <w:vAlign w:val="bottom"/>
          </w:tcPr>
          <w:p w14:paraId="17CC016E" w14:textId="3A31A57D"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86.88</w:t>
            </w:r>
          </w:p>
        </w:tc>
        <w:tc>
          <w:tcPr>
            <w:tcW w:w="0" w:type="auto"/>
            <w:gridSpan w:val="3"/>
            <w:vAlign w:val="bottom"/>
          </w:tcPr>
          <w:p w14:paraId="085FA9AA" w14:textId="1F325C7E"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621.27</w:t>
            </w:r>
          </w:p>
        </w:tc>
        <w:tc>
          <w:tcPr>
            <w:tcW w:w="0" w:type="auto"/>
            <w:gridSpan w:val="3"/>
            <w:vAlign w:val="bottom"/>
          </w:tcPr>
          <w:p w14:paraId="58FC83EC" w14:textId="382040E5" w:rsidR="00FA3358" w:rsidRPr="00220C73" w:rsidRDefault="00FA3358" w:rsidP="00FA3358">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84.62</w:t>
            </w:r>
          </w:p>
        </w:tc>
      </w:tr>
      <w:tr w:rsidR="00FA3358" w:rsidRPr="00220C73" w14:paraId="570F7B6C" w14:textId="77777777" w:rsidTr="00AD2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54A8DE" w14:textId="77777777" w:rsidR="00FA3358" w:rsidRPr="00220C73" w:rsidRDefault="00FA3358" w:rsidP="00FA3358">
            <w:pPr>
              <w:rPr>
                <w:rFonts w:ascii="Helvetica" w:hAnsi="Helvetica" w:cs="Helvetica"/>
                <w:sz w:val="24"/>
                <w:szCs w:val="24"/>
              </w:rPr>
            </w:pPr>
          </w:p>
        </w:tc>
        <w:tc>
          <w:tcPr>
            <w:tcW w:w="0" w:type="auto"/>
            <w:gridSpan w:val="9"/>
          </w:tcPr>
          <w:p w14:paraId="46DF200B" w14:textId="77777777" w:rsidR="00FA3358" w:rsidRPr="00220C73" w:rsidRDefault="00FA3358" w:rsidP="00FA3358">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p&lt;.001, ** p&lt;.01, * p&lt;.05</w:t>
            </w:r>
            <w:r w:rsidRPr="00220C73">
              <w:rPr>
                <w:rFonts w:ascii="Helvetica" w:hAnsi="Helvetica" w:cs="Helvetica"/>
                <w:sz w:val="24"/>
                <w:szCs w:val="24"/>
              </w:rPr>
              <w:br/>
              <w:t>Data Source: NCDS</w:t>
            </w:r>
          </w:p>
          <w:p w14:paraId="78DD2633" w14:textId="77777777" w:rsidR="00FA3358" w:rsidRPr="00220C73" w:rsidRDefault="00FA3358" w:rsidP="00FA3358">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Note: Complete Case Analysis for NS-SEC, CAMSIS, RGSC</w:t>
            </w:r>
          </w:p>
        </w:tc>
      </w:tr>
    </w:tbl>
    <w:p w14:paraId="07FEB2AF" w14:textId="77777777" w:rsidR="00996C6F" w:rsidRPr="00220C73" w:rsidRDefault="00996C6F" w:rsidP="00996C6F">
      <w:pPr>
        <w:rPr>
          <w:rFonts w:ascii="Helvetica" w:hAnsi="Helvetica" w:cs="Helvetica"/>
          <w:sz w:val="24"/>
          <w:szCs w:val="24"/>
        </w:rPr>
        <w:sectPr w:rsidR="00996C6F" w:rsidRPr="00220C73" w:rsidSect="00831035">
          <w:pgSz w:w="16838" w:h="11906" w:orient="landscape"/>
          <w:pgMar w:top="1440" w:right="1440" w:bottom="1440" w:left="1440" w:header="709" w:footer="709" w:gutter="0"/>
          <w:cols w:space="708"/>
          <w:docGrid w:linePitch="360"/>
        </w:sectPr>
      </w:pPr>
    </w:p>
    <w:p w14:paraId="5C1852AA" w14:textId="7B6ED2E5" w:rsidR="00996C6F" w:rsidRPr="00220C73" w:rsidRDefault="00996C6F" w:rsidP="00CF007F">
      <w:pPr>
        <w:rPr>
          <w:rFonts w:ascii="Helvetica" w:hAnsi="Helvetica" w:cs="Helvetica"/>
          <w:sz w:val="24"/>
          <w:szCs w:val="24"/>
        </w:rPr>
      </w:pPr>
      <w:r w:rsidRPr="00220C73">
        <w:rPr>
          <w:rFonts w:ascii="Helvetica" w:hAnsi="Helvetica" w:cs="Helvetica"/>
          <w:sz w:val="24"/>
          <w:szCs w:val="24"/>
        </w:rPr>
        <w:lastRenderedPageBreak/>
        <w:t xml:space="preserve">The sensitivity analysis presented in table </w:t>
      </w:r>
      <w:r w:rsidR="000240C7" w:rsidRPr="00220C73">
        <w:rPr>
          <w:rFonts w:ascii="Helvetica" w:hAnsi="Helvetica" w:cs="Helvetica"/>
          <w:sz w:val="24"/>
          <w:szCs w:val="24"/>
        </w:rPr>
        <w:t>3.1</w:t>
      </w:r>
      <w:r w:rsidRPr="00220C73">
        <w:rPr>
          <w:rFonts w:ascii="Helvetica" w:hAnsi="Helvetica" w:cs="Helvetica"/>
          <w:sz w:val="24"/>
          <w:szCs w:val="24"/>
        </w:rPr>
        <w:t xml:space="preserve"> shows that across the three models results are near identical. Based upon the NS-SEC model both CAMSIS and RGSC models show a marked downward trend for those in education, school, and for training</w:t>
      </w:r>
      <w:r w:rsidR="00CF007F" w:rsidRPr="00220C73">
        <w:rPr>
          <w:rFonts w:ascii="Helvetica" w:hAnsi="Helvetica" w:cs="Helvetica"/>
          <w:sz w:val="24"/>
          <w:szCs w:val="24"/>
        </w:rPr>
        <w:t xml:space="preserve"> &amp; </w:t>
      </w:r>
      <w:r w:rsidRPr="00220C73">
        <w:rPr>
          <w:rFonts w:ascii="Helvetica" w:hAnsi="Helvetica" w:cs="Helvetica"/>
          <w:sz w:val="24"/>
          <w:szCs w:val="24"/>
        </w:rPr>
        <w:t xml:space="preserve">apprenticeships compared to  employment. Table A14 in the appendix presents the marginal effects for the three models. </w:t>
      </w:r>
    </w:p>
    <w:p w14:paraId="542F7284" w14:textId="27161207" w:rsidR="00AB4878" w:rsidRPr="00220C73" w:rsidRDefault="00AB4878" w:rsidP="00EB018F">
      <w:pPr>
        <w:pStyle w:val="Heading3"/>
        <w:rPr>
          <w:rFonts w:ascii="Helvetica" w:hAnsi="Helvetica" w:cs="Helvetica"/>
        </w:rPr>
      </w:pPr>
      <w:bookmarkStart w:id="138" w:name="_Toc131406659"/>
      <w:r w:rsidRPr="00220C73">
        <w:rPr>
          <w:rFonts w:ascii="Helvetica" w:hAnsi="Helvetica" w:cs="Helvetica"/>
        </w:rPr>
        <w:t>Discussion and Conclusions</w:t>
      </w:r>
      <w:bookmarkEnd w:id="138"/>
    </w:p>
    <w:p w14:paraId="0649AC15" w14:textId="1229FDDB" w:rsidR="009A2BD2" w:rsidRPr="00220C73" w:rsidRDefault="00051933" w:rsidP="00405D24">
      <w:pPr>
        <w:rPr>
          <w:ins w:id="139" w:author="Roxanne Connelly" w:date="2023-03-05T12:45:00Z"/>
          <w:rFonts w:ascii="Helvetica" w:hAnsi="Helvetica" w:cs="Helvetica"/>
          <w:sz w:val="24"/>
          <w:szCs w:val="24"/>
        </w:rPr>
      </w:pPr>
      <w:r w:rsidRPr="00220C73">
        <w:rPr>
          <w:rFonts w:ascii="Helvetica" w:hAnsi="Helvetica" w:cs="Helvetica"/>
          <w:sz w:val="24"/>
          <w:szCs w:val="24"/>
        </w:rPr>
        <w:t xml:space="preserve">This chapter seeks to bring all the evidence and findings together in one cohesive piece. Best model fits are provided and discussed further at length. </w:t>
      </w:r>
    </w:p>
    <w:p w14:paraId="46D80732" w14:textId="3C021C2D" w:rsidR="00AB4878" w:rsidRPr="00220C73" w:rsidRDefault="00AB4878" w:rsidP="00EB018F">
      <w:pPr>
        <w:pStyle w:val="Heading2"/>
        <w:rPr>
          <w:rFonts w:ascii="Helvetica" w:hAnsi="Helvetica" w:cs="Helvetica"/>
          <w:sz w:val="24"/>
          <w:szCs w:val="24"/>
        </w:rPr>
      </w:pPr>
      <w:bookmarkStart w:id="140" w:name="_Toc131406660"/>
      <w:r w:rsidRPr="00220C73">
        <w:rPr>
          <w:rFonts w:ascii="Helvetica" w:hAnsi="Helvetica" w:cs="Helvetica"/>
          <w:sz w:val="24"/>
          <w:szCs w:val="24"/>
        </w:rPr>
        <w:t>Missing Data in the NCDS</w:t>
      </w:r>
      <w:bookmarkEnd w:id="140"/>
    </w:p>
    <w:p w14:paraId="3A81B682" w14:textId="3B9B8B31" w:rsidR="00AB4878" w:rsidRPr="00220C73" w:rsidRDefault="00AB4878" w:rsidP="00EB018F">
      <w:pPr>
        <w:pStyle w:val="Heading3"/>
        <w:rPr>
          <w:rFonts w:ascii="Helvetica" w:hAnsi="Helvetica" w:cs="Helvetica"/>
        </w:rPr>
      </w:pPr>
      <w:bookmarkStart w:id="141" w:name="_Toc131406661"/>
      <w:r w:rsidRPr="00220C73">
        <w:rPr>
          <w:rFonts w:ascii="Helvetica" w:hAnsi="Helvetica" w:cs="Helvetica"/>
        </w:rPr>
        <w:t>Introduction</w:t>
      </w:r>
      <w:bookmarkEnd w:id="141"/>
    </w:p>
    <w:p w14:paraId="5937B463" w14:textId="0641B1D6" w:rsidR="00051933" w:rsidRPr="00220C73" w:rsidRDefault="00B853C6" w:rsidP="00051933">
      <w:pPr>
        <w:rPr>
          <w:rFonts w:ascii="Helvetica" w:hAnsi="Helvetica" w:cs="Helvetica"/>
          <w:sz w:val="24"/>
          <w:szCs w:val="24"/>
        </w:rPr>
      </w:pPr>
      <w:r w:rsidRPr="00220C73">
        <w:rPr>
          <w:rFonts w:ascii="Helvetica" w:hAnsi="Helvetica" w:cs="Helvetica"/>
          <w:sz w:val="24"/>
          <w:szCs w:val="24"/>
        </w:rPr>
        <w:t xml:space="preserve">The following section seeks to compare a CCA and MI approach to estimate if there are any differences in the substantive conclusions reached. If differences are found, implications are then discussed. </w:t>
      </w:r>
    </w:p>
    <w:p w14:paraId="387C3FDF" w14:textId="768DA408" w:rsidR="00996C6F" w:rsidRPr="00220C73" w:rsidRDefault="00996C6F" w:rsidP="00996C6F">
      <w:pPr>
        <w:rPr>
          <w:rFonts w:ascii="Helvetica" w:hAnsi="Helvetica" w:cs="Helvetica"/>
          <w:sz w:val="24"/>
          <w:szCs w:val="24"/>
        </w:rPr>
      </w:pPr>
      <w:r w:rsidRPr="00220C73">
        <w:rPr>
          <w:rFonts w:ascii="Helvetica" w:hAnsi="Helvetica" w:cs="Helvetica"/>
          <w:sz w:val="24"/>
          <w:szCs w:val="24"/>
        </w:rPr>
        <w:t>A complete case analysis is only valid if data can be considered MCAR. If data is found to be MAR, then steps should be taken to address this potential bias in analysis. The gold standard to deal with MAR related data is</w:t>
      </w:r>
      <w:r w:rsidR="00B853C6" w:rsidRPr="00220C73">
        <w:rPr>
          <w:rFonts w:ascii="Helvetica" w:hAnsi="Helvetica" w:cs="Helvetica"/>
          <w:sz w:val="24"/>
          <w:szCs w:val="24"/>
        </w:rPr>
        <w:t xml:space="preserve"> </w:t>
      </w:r>
      <w:r w:rsidRPr="00220C73">
        <w:rPr>
          <w:rFonts w:ascii="Helvetica" w:hAnsi="Helvetica" w:cs="Helvetica"/>
          <w:sz w:val="24"/>
          <w:szCs w:val="24"/>
        </w:rPr>
        <w:t xml:space="preserve">MI. </w:t>
      </w:r>
    </w:p>
    <w:p w14:paraId="1715A62D" w14:textId="77777777" w:rsidR="00996C6F" w:rsidRPr="00220C73" w:rsidRDefault="00996C6F" w:rsidP="00AB4878">
      <w:pPr>
        <w:pStyle w:val="Heading2"/>
        <w:rPr>
          <w:rFonts w:ascii="Helvetica" w:hAnsi="Helvetica" w:cs="Helvetica"/>
          <w:sz w:val="24"/>
          <w:szCs w:val="24"/>
        </w:rPr>
      </w:pPr>
    </w:p>
    <w:p w14:paraId="70ADE260" w14:textId="3FAEF183" w:rsidR="00AB4878" w:rsidRPr="00220C73" w:rsidRDefault="00AB4878" w:rsidP="00EB018F">
      <w:pPr>
        <w:pStyle w:val="Heading3"/>
        <w:rPr>
          <w:rFonts w:ascii="Helvetica" w:hAnsi="Helvetica" w:cs="Helvetica"/>
        </w:rPr>
      </w:pPr>
      <w:bookmarkStart w:id="142" w:name="_Toc131406662"/>
      <w:commentRangeStart w:id="143"/>
      <w:r w:rsidRPr="00220C73">
        <w:rPr>
          <w:rFonts w:ascii="Helvetica" w:hAnsi="Helvetica" w:cs="Helvetica"/>
        </w:rPr>
        <w:t>Multiple Imputation by Chained Equations</w:t>
      </w:r>
      <w:bookmarkEnd w:id="142"/>
    </w:p>
    <w:p w14:paraId="071ACB3E" w14:textId="77777777" w:rsidR="00542130" w:rsidRPr="00220C73" w:rsidRDefault="00996C6F" w:rsidP="00996C6F">
      <w:pPr>
        <w:rPr>
          <w:rFonts w:ascii="Helvetica" w:hAnsi="Helvetica" w:cs="Helvetica"/>
          <w:sz w:val="24"/>
          <w:szCs w:val="24"/>
        </w:rPr>
      </w:pPr>
      <w:r w:rsidRPr="00220C73">
        <w:rPr>
          <w:rFonts w:ascii="Helvetica" w:hAnsi="Helvetica" w:cs="Helvetica"/>
          <w:sz w:val="24"/>
          <w:szCs w:val="24"/>
        </w:rPr>
        <w:t xml:space="preserve">Multiple Imputation </w:t>
      </w:r>
      <w:commentRangeEnd w:id="143"/>
      <w:r w:rsidR="009A2BD2" w:rsidRPr="00220C73">
        <w:rPr>
          <w:rStyle w:val="CommentReference"/>
          <w:rFonts w:ascii="Helvetica" w:hAnsi="Helvetica" w:cs="Helvetica"/>
          <w:sz w:val="24"/>
          <w:szCs w:val="24"/>
        </w:rPr>
        <w:commentReference w:id="143"/>
      </w:r>
      <w:r w:rsidRPr="00220C73">
        <w:rPr>
          <w:rFonts w:ascii="Helvetica" w:hAnsi="Helvetica" w:cs="Helvetica"/>
          <w:sz w:val="24"/>
          <w:szCs w:val="24"/>
        </w:rPr>
        <w:t xml:space="preserve">by Chained Equations is a tool developed to address missing data on all variables within a given model at the same time. It does this by filling in missing values in multiple variables iteratively by using chained equations Multiple imputation models are estimated </w:t>
      </w:r>
      <w:r w:rsidR="00241E6D" w:rsidRPr="00220C73">
        <w:rPr>
          <w:rFonts w:ascii="Helvetica" w:hAnsi="Helvetica" w:cs="Helvetica"/>
          <w:sz w:val="24"/>
          <w:szCs w:val="24"/>
        </w:rPr>
        <w:t>using</w:t>
      </w:r>
      <w:r w:rsidRPr="00220C73">
        <w:rPr>
          <w:rFonts w:ascii="Helvetica" w:hAnsi="Helvetica" w:cs="Helvetica"/>
          <w:sz w:val="24"/>
          <w:szCs w:val="24"/>
        </w:rPr>
        <w:t xml:space="preserve"> the mi suite in Stat</w:t>
      </w:r>
      <w:r w:rsidR="00241E6D" w:rsidRPr="00220C73">
        <w:rPr>
          <w:rFonts w:ascii="Helvetica" w:hAnsi="Helvetica" w:cs="Helvetica"/>
          <w:sz w:val="24"/>
          <w:szCs w:val="24"/>
        </w:rPr>
        <w:t>a</w:t>
      </w:r>
      <w:r w:rsidRPr="00220C73">
        <w:rPr>
          <w:rFonts w:ascii="Helvetica" w:hAnsi="Helvetica" w:cs="Helvetica"/>
          <w:sz w:val="24"/>
          <w:szCs w:val="24"/>
        </w:rPr>
        <w:t xml:space="preserve">. This suite is compatible with the svy suite and so can also </w:t>
      </w:r>
      <w:commentRangeStart w:id="144"/>
      <w:r w:rsidRPr="00220C73">
        <w:rPr>
          <w:rFonts w:ascii="Helvetica" w:hAnsi="Helvetica" w:cs="Helvetica"/>
          <w:sz w:val="24"/>
          <w:szCs w:val="24"/>
        </w:rPr>
        <w:t>adjust for complex survey design.</w:t>
      </w:r>
    </w:p>
    <w:p w14:paraId="74D6996F" w14:textId="77777777" w:rsidR="00542130" w:rsidRPr="00220C73" w:rsidRDefault="00996C6F" w:rsidP="00996C6F">
      <w:pPr>
        <w:rPr>
          <w:rFonts w:ascii="Helvetica" w:hAnsi="Helvetica" w:cs="Helvetica"/>
          <w:sz w:val="24"/>
          <w:szCs w:val="24"/>
        </w:rPr>
      </w:pPr>
      <w:r w:rsidRPr="00220C73">
        <w:rPr>
          <w:rFonts w:ascii="Helvetica" w:hAnsi="Helvetica" w:cs="Helvetica"/>
          <w:sz w:val="24"/>
          <w:szCs w:val="24"/>
        </w:rPr>
        <w:t xml:space="preserve">Whilst multiple imputation does help when it comes to missingness, it does have some drawbacks. Goodness-of-fit statistics for </w:t>
      </w:r>
      <w:r w:rsidR="00241E6D" w:rsidRPr="00220C73">
        <w:rPr>
          <w:rFonts w:ascii="Helvetica" w:hAnsi="Helvetica" w:cs="Helvetica"/>
          <w:sz w:val="24"/>
          <w:szCs w:val="24"/>
        </w:rPr>
        <w:t>example</w:t>
      </w:r>
      <w:r w:rsidRPr="00220C73">
        <w:rPr>
          <w:rFonts w:ascii="Helvetica" w:hAnsi="Helvetica" w:cs="Helvetica"/>
          <w:sz w:val="24"/>
          <w:szCs w:val="24"/>
        </w:rPr>
        <w:t xml:space="preserve"> are not able to be used – R2 and BIC most prominently. Therefore, it is not possible to assess the more appropriate or parsimonious model. </w:t>
      </w:r>
    </w:p>
    <w:p w14:paraId="1156C8D1" w14:textId="5B1CE16B"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Whilst there is no clear consensus on the number of optimum imputations required to estimate the model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8QGPu2uw","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Silverwood </w:t>
      </w:r>
      <w:r w:rsidRPr="00220C73">
        <w:rPr>
          <w:rFonts w:ascii="Helvetica" w:hAnsi="Helvetica" w:cs="Helvetica"/>
          <w:i/>
          <w:iCs/>
          <w:sz w:val="24"/>
          <w:szCs w:val="24"/>
        </w:rPr>
        <w:t>et al.</w:t>
      </w:r>
      <w:r w:rsidRPr="00220C73">
        <w:rPr>
          <w:rFonts w:ascii="Helvetica" w:hAnsi="Helvetica" w:cs="Helvetica"/>
          <w:sz w:val="24"/>
          <w:szCs w:val="24"/>
        </w:rPr>
        <w:t>, 2021)</w:t>
      </w:r>
      <w:r w:rsidRPr="00220C73">
        <w:rPr>
          <w:rFonts w:ascii="Helvetica" w:hAnsi="Helvetica" w:cs="Helvetica"/>
          <w:sz w:val="24"/>
          <w:szCs w:val="24"/>
        </w:rPr>
        <w:fldChar w:fldCharType="end"/>
      </w:r>
      <w:r w:rsidRPr="00220C73">
        <w:rPr>
          <w:rFonts w:ascii="Helvetica" w:hAnsi="Helvetica" w:cs="Helvetica"/>
          <w:sz w:val="24"/>
          <w:szCs w:val="24"/>
        </w:rPr>
        <w:t xml:space="preserve">, 50 imputations is advised with checks performed after values have been imputed to see if more imputations are required. Basic tests were </w:t>
      </w:r>
      <w:commentRangeEnd w:id="144"/>
      <w:r w:rsidR="009A2BD2" w:rsidRPr="00220C73">
        <w:rPr>
          <w:rStyle w:val="CommentReference"/>
          <w:rFonts w:ascii="Helvetica" w:hAnsi="Helvetica" w:cs="Helvetica"/>
          <w:sz w:val="24"/>
          <w:szCs w:val="24"/>
        </w:rPr>
        <w:commentReference w:id="144"/>
      </w:r>
      <w:r w:rsidRPr="00220C73">
        <w:rPr>
          <w:rFonts w:ascii="Helvetica" w:hAnsi="Helvetica" w:cs="Helvetica"/>
          <w:sz w:val="24"/>
          <w:szCs w:val="24"/>
        </w:rPr>
        <w:t>performed with 5 imputations before increasing this to 50</w:t>
      </w:r>
      <w:r w:rsidR="00542130" w:rsidRPr="00220C73">
        <w:rPr>
          <w:rFonts w:ascii="Helvetica" w:hAnsi="Helvetica" w:cs="Helvetica"/>
          <w:sz w:val="24"/>
          <w:szCs w:val="24"/>
        </w:rPr>
        <w:t>. After 50 imputations were performed, basic tests were replicated, and the decision was made to up this to 100 as some variables were found to not be stable across iterations. At 100 imputations the results remained consistent and stable. Results of this stability can be found within the appendix.</w:t>
      </w:r>
      <w:r w:rsidRPr="00220C73">
        <w:rPr>
          <w:rFonts w:ascii="Helvetica" w:hAnsi="Helvetica" w:cs="Helvetica"/>
          <w:sz w:val="24"/>
          <w:szCs w:val="24"/>
        </w:rPr>
        <w:t xml:space="preserve"> </w:t>
      </w:r>
    </w:p>
    <w:p w14:paraId="4962AD07"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imputation model naturally includes all analytical variables included in the previous chapter. The imputation model also includes several auxiliary variables.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w:t>
      </w:r>
      <w:r w:rsidRPr="00220C73">
        <w:rPr>
          <w:rFonts w:ascii="Helvetica" w:hAnsi="Helvetica" w:cs="Helvetica"/>
          <w:sz w:val="24"/>
          <w:szCs w:val="24"/>
        </w:rPr>
        <w:lastRenderedPageBreak/>
        <w:t xml:space="preserve">auxiliary variables are selected from pre-determined sets of variables predictive of non-response at sweep 4 as seen in </w:t>
      </w: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ITEM CSL_CITATION {"citationID":"dS3olDr1","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Silverwood </w:t>
      </w:r>
      <w:r w:rsidRPr="00220C73">
        <w:rPr>
          <w:rFonts w:ascii="Helvetica" w:hAnsi="Helvetica" w:cs="Helvetica"/>
          <w:i/>
          <w:iCs/>
          <w:sz w:val="24"/>
          <w:szCs w:val="24"/>
        </w:rPr>
        <w:t>et al.</w:t>
      </w:r>
      <w:r w:rsidRPr="00220C73">
        <w:rPr>
          <w:rFonts w:ascii="Helvetica" w:hAnsi="Helvetica" w:cs="Helvetica"/>
          <w:sz w:val="24"/>
          <w:szCs w:val="24"/>
        </w:rPr>
        <w:t>, 2021)</w:t>
      </w:r>
      <w:r w:rsidRPr="00220C73">
        <w:rPr>
          <w:rFonts w:ascii="Helvetica" w:hAnsi="Helvetica" w:cs="Helvetica"/>
          <w:sz w:val="24"/>
          <w:szCs w:val="24"/>
        </w:rPr>
        <w:fldChar w:fldCharType="end"/>
      </w:r>
      <w:r w:rsidRPr="00220C73">
        <w:rPr>
          <w:rFonts w:ascii="Helvetica" w:hAnsi="Helvetica" w:cs="Helvetica"/>
          <w:sz w:val="24"/>
          <w:szCs w:val="24"/>
        </w:rPr>
        <w:t xml:space="preserve">. </w:t>
      </w:r>
    </w:p>
    <w:p w14:paraId="6994BABC" w14:textId="2079E76D"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re were 19 variables identified for inclusion in the imputation model. </w:t>
      </w:r>
      <w:r w:rsidR="00241E6D" w:rsidRPr="00220C73">
        <w:rPr>
          <w:rFonts w:ascii="Helvetica" w:hAnsi="Helvetica" w:cs="Helvetica"/>
          <w:sz w:val="24"/>
          <w:szCs w:val="24"/>
        </w:rPr>
        <w:t>However,</w:t>
      </w:r>
      <w:r w:rsidRPr="00220C73">
        <w:rPr>
          <w:rFonts w:ascii="Helvetica" w:hAnsi="Helvetica" w:cs="Helvetica"/>
          <w:sz w:val="24"/>
          <w:szCs w:val="24"/>
        </w:rPr>
        <w:t xml:space="preserve"> variables that are predictive of the chance of missing values but are not predictive of the underlying missing values themselves will not add any information to the model. Thus, the decision was made not to include such variables in the imputation model. From this 6 out of 19 variables are associated with economic activity </w:t>
      </w:r>
      <w:commentRangeStart w:id="145"/>
      <w:r w:rsidRPr="00220C73">
        <w:rPr>
          <w:rFonts w:ascii="Helvetica" w:hAnsi="Helvetica" w:cs="Helvetica"/>
          <w:sz w:val="24"/>
          <w:szCs w:val="24"/>
        </w:rPr>
        <w:t xml:space="preserve">with p&lt;0.001 </w:t>
      </w:r>
      <w:commentRangeEnd w:id="145"/>
      <w:r w:rsidR="009A2BD2" w:rsidRPr="00220C73">
        <w:rPr>
          <w:rStyle w:val="CommentReference"/>
          <w:rFonts w:ascii="Helvetica" w:hAnsi="Helvetica" w:cs="Helvetica"/>
          <w:sz w:val="24"/>
          <w:szCs w:val="24"/>
        </w:rPr>
        <w:commentReference w:id="145"/>
      </w:r>
      <w:r w:rsidRPr="00220C73">
        <w:rPr>
          <w:rFonts w:ascii="Helvetica" w:hAnsi="Helvetica" w:cs="Helvetica"/>
          <w:sz w:val="24"/>
          <w:szCs w:val="24"/>
        </w:rPr>
        <w:t xml:space="preserve">and so are included as auxiliary variables in the imputation model. </w:t>
      </w:r>
    </w:p>
    <w:p w14:paraId="09CCAC4C" w14:textId="5227F428"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With a greater number of variables as our model has, convergence issues are probable. This risk is increased if a model has </w:t>
      </w:r>
      <w:r w:rsidR="00241E6D" w:rsidRPr="00220C73">
        <w:rPr>
          <w:rFonts w:ascii="Helvetica" w:hAnsi="Helvetica" w:cs="Helvetica"/>
          <w:sz w:val="24"/>
          <w:szCs w:val="24"/>
        </w:rPr>
        <w:t>many</w:t>
      </w:r>
      <w:r w:rsidRPr="00220C73">
        <w:rPr>
          <w:rFonts w:ascii="Helvetica" w:hAnsi="Helvetica" w:cs="Helvetica"/>
          <w:sz w:val="24"/>
          <w:szCs w:val="24"/>
        </w:rPr>
        <w:t xml:space="preserve"> categorical variables. </w:t>
      </w:r>
      <w:r w:rsidR="00542130" w:rsidRPr="00220C73">
        <w:rPr>
          <w:rFonts w:ascii="Helvetica" w:hAnsi="Helvetica" w:cs="Helvetica"/>
          <w:sz w:val="24"/>
          <w:szCs w:val="24"/>
        </w:rPr>
        <w:t>Failure to converge was a consistent problem. Without resorting to re-coding analytical varaibales the decision was made to drop one of the auxiliary variables in order to produce an imputed model</w:t>
      </w:r>
      <w:r w:rsidR="00542130" w:rsidRPr="00220C73">
        <w:rPr>
          <w:rStyle w:val="FootnoteReference"/>
          <w:rFonts w:ascii="Helvetica" w:hAnsi="Helvetica" w:cs="Helvetica"/>
          <w:sz w:val="24"/>
          <w:szCs w:val="24"/>
        </w:rPr>
        <w:footnoteReference w:id="14"/>
      </w:r>
      <w:r w:rsidR="00542130" w:rsidRPr="00220C73">
        <w:rPr>
          <w:rFonts w:ascii="Helvetica" w:hAnsi="Helvetica" w:cs="Helvetica"/>
          <w:sz w:val="24"/>
          <w:szCs w:val="24"/>
        </w:rPr>
        <w:t xml:space="preserve">. </w:t>
      </w:r>
    </w:p>
    <w:p w14:paraId="0BFA859A" w14:textId="61CE91F3" w:rsidR="00996C6F" w:rsidRPr="00220C73" w:rsidRDefault="00996C6F" w:rsidP="00996C6F">
      <w:pPr>
        <w:rPr>
          <w:rFonts w:ascii="Helvetica" w:hAnsi="Helvetica" w:cs="Helvetica"/>
          <w:sz w:val="24"/>
          <w:szCs w:val="24"/>
        </w:rPr>
      </w:pPr>
      <w:r w:rsidRPr="00220C73">
        <w:rPr>
          <w:rFonts w:ascii="Helvetica" w:hAnsi="Helvetica" w:cs="Helvetica"/>
          <w:sz w:val="24"/>
          <w:szCs w:val="24"/>
        </w:rPr>
        <w:t>The means and standard deviations of imputed values from each iteration of the imputation were checked and tabulations of each categorical variable to check the distributions of each variable against the imputations</w:t>
      </w:r>
      <w:commentRangeStart w:id="146"/>
      <w:r w:rsidRPr="00220C73">
        <w:rPr>
          <w:rStyle w:val="FootnoteReference"/>
          <w:rFonts w:ascii="Helvetica" w:hAnsi="Helvetica" w:cs="Helvetica"/>
          <w:sz w:val="24"/>
          <w:szCs w:val="24"/>
        </w:rPr>
        <w:footnoteReference w:id="15"/>
      </w:r>
      <w:r w:rsidR="000240C7" w:rsidRPr="00220C73">
        <w:rPr>
          <w:rFonts w:ascii="Helvetica" w:hAnsi="Helvetica" w:cs="Helvetica"/>
          <w:sz w:val="24"/>
          <w:szCs w:val="24"/>
        </w:rPr>
        <w:t>.</w:t>
      </w:r>
      <w:commentRangeEnd w:id="146"/>
      <w:r w:rsidR="000A1333" w:rsidRPr="00220C73">
        <w:rPr>
          <w:rStyle w:val="CommentReference"/>
          <w:rFonts w:ascii="Helvetica" w:hAnsi="Helvetica" w:cs="Helvetica"/>
          <w:sz w:val="24"/>
          <w:szCs w:val="24"/>
        </w:rPr>
        <w:commentReference w:id="146"/>
      </w:r>
    </w:p>
    <w:p w14:paraId="24E41BF2" w14:textId="5670BCE1" w:rsidR="00996C6F" w:rsidRPr="00220C73" w:rsidRDefault="00996C6F" w:rsidP="00996C6F">
      <w:pPr>
        <w:rPr>
          <w:rFonts w:ascii="Helvetica" w:hAnsi="Helvetica" w:cs="Helvetica"/>
          <w:sz w:val="24"/>
          <w:szCs w:val="24"/>
        </w:rPr>
      </w:pPr>
      <w:r w:rsidRPr="00220C73">
        <w:rPr>
          <w:rFonts w:ascii="Helvetica" w:hAnsi="Helvetica" w:cs="Helvetica"/>
          <w:sz w:val="24"/>
          <w:szCs w:val="24"/>
        </w:rPr>
        <w:t>The next models presented will be a comparison of a complete case analysis using NS-SEC from the previous chapter and the imputed model</w:t>
      </w:r>
      <w:r w:rsidR="00241E6D" w:rsidRPr="00220C73">
        <w:rPr>
          <w:rFonts w:ascii="Helvetica" w:hAnsi="Helvetica" w:cs="Helvetica"/>
          <w:sz w:val="24"/>
          <w:szCs w:val="24"/>
        </w:rPr>
        <w:t xml:space="preserve"> in table </w:t>
      </w:r>
      <w:r w:rsidR="000240C7" w:rsidRPr="00220C73">
        <w:rPr>
          <w:rFonts w:ascii="Helvetica" w:hAnsi="Helvetica" w:cs="Helvetica"/>
          <w:sz w:val="24"/>
          <w:szCs w:val="24"/>
        </w:rPr>
        <w:t>4</w:t>
      </w:r>
      <w:r w:rsidR="00241E6D" w:rsidRPr="00220C73">
        <w:rPr>
          <w:rFonts w:ascii="Helvetica" w:hAnsi="Helvetica" w:cs="Helvetica"/>
          <w:sz w:val="24"/>
          <w:szCs w:val="24"/>
        </w:rPr>
        <w:t>.2</w:t>
      </w:r>
      <w:r w:rsidRPr="00220C73">
        <w:rPr>
          <w:rFonts w:ascii="Helvetica" w:hAnsi="Helvetica" w:cs="Helvetica"/>
          <w:sz w:val="24"/>
          <w:szCs w:val="24"/>
        </w:rPr>
        <w:t xml:space="preserve">. </w:t>
      </w:r>
    </w:p>
    <w:p w14:paraId="4674E688" w14:textId="40D13444"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Overall, there is similarity between the complete case analysis and the imputed model. </w:t>
      </w:r>
      <w:r w:rsidR="00236307" w:rsidRPr="00220C73">
        <w:rPr>
          <w:rFonts w:ascii="Helvetica" w:hAnsi="Helvetica" w:cs="Helvetica"/>
          <w:sz w:val="24"/>
          <w:szCs w:val="24"/>
        </w:rPr>
        <w:t xml:space="preserve">The substantive conclusions between CCA and MI models are near identical. There are some very slight differences in the log odds across educational attainment, sex, and housing tenure but these slight differences are not large enough to impact the substantive conclusions presented in the interpretation of the CCA model. The imputed model seems to confirm the substantive conclusions made from the CCA model. </w:t>
      </w:r>
    </w:p>
    <w:p w14:paraId="3A3FCFFE" w14:textId="77777777" w:rsidR="00996C6F" w:rsidRPr="00220C73" w:rsidRDefault="00996C6F" w:rsidP="00996C6F">
      <w:pPr>
        <w:rPr>
          <w:rFonts w:ascii="Helvetica" w:hAnsi="Helvetica" w:cs="Helvetica"/>
          <w:b/>
          <w:bCs/>
          <w:sz w:val="24"/>
          <w:szCs w:val="24"/>
        </w:rPr>
        <w:sectPr w:rsidR="00996C6F" w:rsidRPr="00220C73">
          <w:pgSz w:w="11906" w:h="16838"/>
          <w:pgMar w:top="1440" w:right="1440" w:bottom="1440" w:left="1440" w:header="708" w:footer="708" w:gutter="0"/>
          <w:cols w:space="708"/>
          <w:docGrid w:linePitch="360"/>
        </w:sectPr>
      </w:pPr>
    </w:p>
    <w:tbl>
      <w:tblPr>
        <w:tblStyle w:val="GridTable2"/>
        <w:tblW w:w="0" w:type="auto"/>
        <w:jc w:val="center"/>
        <w:tblLook w:val="04A0" w:firstRow="1" w:lastRow="0" w:firstColumn="1" w:lastColumn="0" w:noHBand="0" w:noVBand="1"/>
      </w:tblPr>
      <w:tblGrid>
        <w:gridCol w:w="6890"/>
        <w:gridCol w:w="1206"/>
        <w:gridCol w:w="1246"/>
        <w:gridCol w:w="971"/>
        <w:gridCol w:w="1206"/>
        <w:gridCol w:w="1246"/>
        <w:gridCol w:w="971"/>
        <w:gridCol w:w="222"/>
      </w:tblGrid>
      <w:tr w:rsidR="00996C6F" w:rsidRPr="00220C73" w14:paraId="30FA2DD6" w14:textId="77777777" w:rsidTr="00AD2A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D1B1BFD" w14:textId="51B51CEF" w:rsidR="00996C6F" w:rsidRPr="00220C73" w:rsidRDefault="00996C6F" w:rsidP="00AD2AE7">
            <w:pPr>
              <w:rPr>
                <w:rFonts w:ascii="Helvetica" w:hAnsi="Helvetica" w:cs="Helvetica"/>
                <w:sz w:val="24"/>
                <w:szCs w:val="24"/>
              </w:rPr>
            </w:pPr>
            <w:r w:rsidRPr="00220C73">
              <w:rPr>
                <w:rFonts w:ascii="Helvetica" w:hAnsi="Helvetica" w:cs="Helvetica"/>
                <w:sz w:val="24"/>
                <w:szCs w:val="24"/>
              </w:rPr>
              <w:lastRenderedPageBreak/>
              <w:t xml:space="preserve">Table </w:t>
            </w:r>
            <w:r w:rsidR="002020E2">
              <w:rPr>
                <w:rFonts w:ascii="Helvetica" w:hAnsi="Helvetica" w:cs="Helvetica"/>
                <w:sz w:val="24"/>
                <w:szCs w:val="24"/>
              </w:rPr>
              <w:t>1.13</w:t>
            </w:r>
            <w:r w:rsidRPr="00220C73">
              <w:rPr>
                <w:rFonts w:ascii="Helvetica" w:hAnsi="Helvetica" w:cs="Helvetica"/>
                <w:sz w:val="24"/>
                <w:szCs w:val="24"/>
              </w:rPr>
              <w:t xml:space="preserve"> Comparison of CCA NS-SEC vs Imputed NS-SEC</w:t>
            </w:r>
          </w:p>
        </w:tc>
        <w:tc>
          <w:tcPr>
            <w:tcW w:w="0" w:type="auto"/>
            <w:gridSpan w:val="3"/>
          </w:tcPr>
          <w:p w14:paraId="540D9525"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81F9D49"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FE1C220"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2E11FD6"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18F4942" w14:textId="77777777" w:rsidR="00996C6F" w:rsidRPr="00220C73" w:rsidRDefault="00996C6F"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996C6F" w:rsidRPr="00220C73" w14:paraId="683B6301"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BD41D0" w14:textId="77777777" w:rsidR="00996C6F" w:rsidRPr="00220C73" w:rsidRDefault="00996C6F" w:rsidP="00AD2AE7">
            <w:pPr>
              <w:rPr>
                <w:rFonts w:ascii="Helvetica" w:hAnsi="Helvetica" w:cs="Helvetica"/>
                <w:sz w:val="24"/>
                <w:szCs w:val="24"/>
              </w:rPr>
            </w:pPr>
          </w:p>
        </w:tc>
        <w:tc>
          <w:tcPr>
            <w:tcW w:w="0" w:type="auto"/>
            <w:gridSpan w:val="3"/>
          </w:tcPr>
          <w:p w14:paraId="5F927E96" w14:textId="77777777" w:rsidR="00996C6F" w:rsidRPr="00220C73" w:rsidRDefault="00996C6F" w:rsidP="00AD2AE7">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CA NS-SEC</w:t>
            </w:r>
          </w:p>
        </w:tc>
        <w:tc>
          <w:tcPr>
            <w:tcW w:w="0" w:type="auto"/>
            <w:gridSpan w:val="3"/>
          </w:tcPr>
          <w:p w14:paraId="120F18E9" w14:textId="77777777" w:rsidR="00996C6F" w:rsidRPr="00220C73" w:rsidRDefault="00996C6F" w:rsidP="00AD2AE7">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Imputed NS-SEC</w:t>
            </w:r>
          </w:p>
        </w:tc>
      </w:tr>
      <w:tr w:rsidR="006804CE" w:rsidRPr="00220C73" w14:paraId="1C3A5B05"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9521EB0" w14:textId="579CC570" w:rsidR="006804CE" w:rsidRPr="00220C73" w:rsidRDefault="006804CE" w:rsidP="006804CE">
            <w:pPr>
              <w:rPr>
                <w:rFonts w:ascii="Helvetica" w:hAnsi="Helvetica" w:cs="Helvetica"/>
                <w:sz w:val="24"/>
                <w:szCs w:val="24"/>
              </w:rPr>
            </w:pPr>
            <w:commentRangeStart w:id="147"/>
            <w:commentRangeEnd w:id="147"/>
            <w:r w:rsidRPr="00220C73">
              <w:rPr>
                <w:rStyle w:val="CommentReference"/>
                <w:rFonts w:ascii="Helvetica" w:hAnsi="Helvetica" w:cs="Helvetica"/>
                <w:b w:val="0"/>
                <w:bCs w:val="0"/>
                <w:sz w:val="24"/>
                <w:szCs w:val="24"/>
              </w:rPr>
              <w:commentReference w:id="147"/>
            </w:r>
            <w:r w:rsidRPr="00220C73">
              <w:rPr>
                <w:rFonts w:ascii="Helvetica" w:hAnsi="Helvetica" w:cs="Helvetica"/>
                <w:sz w:val="24"/>
                <w:szCs w:val="24"/>
              </w:rPr>
              <w:t>Economic Activity</w:t>
            </w:r>
          </w:p>
        </w:tc>
        <w:tc>
          <w:tcPr>
            <w:tcW w:w="0" w:type="auto"/>
          </w:tcPr>
          <w:p w14:paraId="6E703368"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0" w:type="auto"/>
          </w:tcPr>
          <w:p w14:paraId="61710514"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0" w:type="auto"/>
          </w:tcPr>
          <w:p w14:paraId="47DCCA79"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c>
          <w:tcPr>
            <w:tcW w:w="0" w:type="auto"/>
          </w:tcPr>
          <w:p w14:paraId="7C50679C"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0" w:type="auto"/>
          </w:tcPr>
          <w:p w14:paraId="33A3BBD7"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0" w:type="auto"/>
          </w:tcPr>
          <w:p w14:paraId="2B69FDCD" w14:textId="77777777" w:rsidR="006804CE" w:rsidRPr="00220C73" w:rsidRDefault="006804CE" w:rsidP="006804CE">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r>
      <w:tr w:rsidR="002020E2" w:rsidRPr="00220C73" w14:paraId="1146EEE0"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5C2957A" w14:textId="249A6F9C" w:rsidR="00EC163E" w:rsidRPr="00220C73" w:rsidRDefault="00EC163E" w:rsidP="00EC163E">
            <w:pPr>
              <w:rPr>
                <w:rFonts w:ascii="Helvetica" w:hAnsi="Helvetica" w:cs="Helvetica"/>
                <w:sz w:val="24"/>
                <w:szCs w:val="24"/>
              </w:rPr>
            </w:pPr>
            <w:r w:rsidRPr="00220C73">
              <w:rPr>
                <w:rFonts w:ascii="Helvetica" w:hAnsi="Helvetica" w:cs="Helvetica"/>
                <w:sz w:val="24"/>
                <w:szCs w:val="24"/>
              </w:rPr>
              <w:t>Employment</w:t>
            </w:r>
          </w:p>
        </w:tc>
        <w:tc>
          <w:tcPr>
            <w:tcW w:w="0" w:type="auto"/>
          </w:tcPr>
          <w:p w14:paraId="14ED27D0" w14:textId="6A15104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91D1CC5" w14:textId="16B180D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CE592FA" w14:textId="6D81BBF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E443965" w14:textId="5A578FE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A5A907E" w14:textId="53128DB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F65D91C" w14:textId="09D2869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6804CE" w:rsidRPr="00220C73" w14:paraId="39EF29AC"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6946C9D6" w14:textId="77777777" w:rsidR="006804CE" w:rsidRPr="00220C73" w:rsidRDefault="006804CE" w:rsidP="006804CE">
            <w:pPr>
              <w:rPr>
                <w:rFonts w:ascii="Helvetica" w:hAnsi="Helvetica" w:cs="Helvetica"/>
                <w:sz w:val="24"/>
                <w:szCs w:val="24"/>
              </w:rPr>
            </w:pPr>
          </w:p>
        </w:tc>
        <w:tc>
          <w:tcPr>
            <w:tcW w:w="0" w:type="auto"/>
          </w:tcPr>
          <w:p w14:paraId="5BB9F500"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7F8EE2D"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3D5DA69"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E28D279"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F1F4E30"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F07665F"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6F2A4CAB"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1E7930" w14:textId="669034FF" w:rsidR="006804CE" w:rsidRPr="00220C73" w:rsidRDefault="006804CE" w:rsidP="006804CE">
            <w:pPr>
              <w:rPr>
                <w:rFonts w:ascii="Helvetica" w:hAnsi="Helvetica" w:cs="Helvetica"/>
                <w:sz w:val="24"/>
                <w:szCs w:val="24"/>
              </w:rPr>
            </w:pPr>
            <w:r w:rsidRPr="00220C73">
              <w:rPr>
                <w:rFonts w:ascii="Helvetica" w:hAnsi="Helvetica" w:cs="Helvetica"/>
                <w:sz w:val="24"/>
                <w:szCs w:val="24"/>
              </w:rPr>
              <w:t>Post-Schooling Education</w:t>
            </w:r>
          </w:p>
        </w:tc>
        <w:tc>
          <w:tcPr>
            <w:tcW w:w="0" w:type="auto"/>
          </w:tcPr>
          <w:p w14:paraId="571BE7C6"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4977FC1"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30CED60"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1FB42AF"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F3A0000"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F1EE454" w14:textId="77777777" w:rsidR="006804CE" w:rsidRPr="00220C73" w:rsidRDefault="006804C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6804CE" w:rsidRPr="00220C73" w14:paraId="31D8C127"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4CC3A60" w14:textId="5F68A749" w:rsidR="006804CE" w:rsidRPr="00220C73" w:rsidRDefault="006804CE" w:rsidP="006804CE">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69E85142"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0824FC2"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23A85D6"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A2D6411"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A64CDCC"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837DAFC" w14:textId="77777777" w:rsidR="006804CE" w:rsidRPr="00220C73" w:rsidRDefault="006804C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37D92C40" w14:textId="77777777" w:rsidTr="00E664A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376B335" w14:textId="4358D7C1"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0" w:type="auto"/>
          </w:tcPr>
          <w:p w14:paraId="5BC5E160" w14:textId="4BDD4CB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51641A02" w14:textId="15FE97D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8469B6B" w14:textId="527D01F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7C4FF70" w14:textId="6314C25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B881B90" w14:textId="2E70614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F966623" w14:textId="76813E7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0CA8C676" w14:textId="77777777" w:rsidTr="00CB6FDD">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1835D6E" w14:textId="0BF56F61"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0" w:type="auto"/>
          </w:tcPr>
          <w:p w14:paraId="47A4180E" w14:textId="4BEBF3D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7</w:t>
            </w:r>
          </w:p>
        </w:tc>
        <w:tc>
          <w:tcPr>
            <w:tcW w:w="0" w:type="auto"/>
            <w:vAlign w:val="bottom"/>
          </w:tcPr>
          <w:p w14:paraId="7D3BBBC8" w14:textId="520DAB5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tcPr>
          <w:p w14:paraId="779FDAAB" w14:textId="7A1F848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A94CB6E" w14:textId="6B767CE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4</w:t>
            </w:r>
          </w:p>
        </w:tc>
        <w:tc>
          <w:tcPr>
            <w:tcW w:w="0" w:type="auto"/>
            <w:vAlign w:val="bottom"/>
          </w:tcPr>
          <w:p w14:paraId="494D17CC" w14:textId="2459B3C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2D96C8F9" w14:textId="4840022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1CBD5251" w14:textId="77777777" w:rsidTr="004509B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D253B7" w14:textId="65AD9BE2"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Sex</w:t>
            </w:r>
          </w:p>
        </w:tc>
        <w:tc>
          <w:tcPr>
            <w:tcW w:w="0" w:type="auto"/>
          </w:tcPr>
          <w:p w14:paraId="3CE26BD2" w14:textId="7EAFC15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54F370C" w14:textId="3798D7A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AFFA671" w14:textId="7D972D8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CA12A26" w14:textId="157CF58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DDAB943" w14:textId="05F7FBA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B0227C9" w14:textId="0E62F90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7ECDE92C"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60BB07D" w14:textId="15440159" w:rsidR="00EC163E" w:rsidRPr="00220C73" w:rsidRDefault="00EC163E" w:rsidP="00EC163E">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297E74B1" w14:textId="39D2CDB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34F7680" w14:textId="00C945D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A82024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89E9909" w14:textId="4489251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761EB66" w14:textId="5C61CBD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2908F1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0DD5628A" w14:textId="77777777" w:rsidTr="004509B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77474E" w14:textId="788BB42F"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Male</w:t>
            </w:r>
          </w:p>
        </w:tc>
        <w:tc>
          <w:tcPr>
            <w:tcW w:w="0" w:type="auto"/>
            <w:vAlign w:val="bottom"/>
          </w:tcPr>
          <w:p w14:paraId="46F751BA" w14:textId="6F4AB3A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0" w:type="auto"/>
            <w:vAlign w:val="bottom"/>
          </w:tcPr>
          <w:p w14:paraId="190736F9" w14:textId="12593EA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44D49F3C" w14:textId="0619530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BEDA427" w14:textId="56E85AD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2</w:t>
            </w:r>
          </w:p>
        </w:tc>
        <w:tc>
          <w:tcPr>
            <w:tcW w:w="0" w:type="auto"/>
            <w:vAlign w:val="bottom"/>
          </w:tcPr>
          <w:p w14:paraId="56BF4076" w14:textId="221F0EE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0218D5F9" w14:textId="1A24344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4B6673FD"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E31FAA3" w14:textId="01593FC0" w:rsidR="00EC163E" w:rsidRPr="00220C73" w:rsidRDefault="00EC163E" w:rsidP="00EC163E">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6E691A07"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1185E1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EDDEF85"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33A9B62"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A67BED1"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91024F5"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5F2D6C15" w14:textId="77777777" w:rsidTr="00053C8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47C9876" w14:textId="13EB97AB"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2AF1C1C2" w14:textId="2DD00B5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17A2EF9E" w14:textId="19403E6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0CF4674" w14:textId="33245FB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ACEC9FA" w14:textId="50A71CF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A273CA2" w14:textId="360EC28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E4DF144" w14:textId="5784441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5BD4FB02" w14:textId="77777777" w:rsidTr="000A0BCF">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6C984C2D" w14:textId="67DB86F4"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29AF3F6D" w14:textId="5E60137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9</w:t>
            </w:r>
          </w:p>
        </w:tc>
        <w:tc>
          <w:tcPr>
            <w:tcW w:w="0" w:type="auto"/>
            <w:vAlign w:val="bottom"/>
          </w:tcPr>
          <w:p w14:paraId="432113C9" w14:textId="4401DF4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6700E208" w14:textId="25C1727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7EC28D8" w14:textId="574C113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84</w:t>
            </w:r>
          </w:p>
        </w:tc>
        <w:tc>
          <w:tcPr>
            <w:tcW w:w="0" w:type="auto"/>
            <w:vAlign w:val="bottom"/>
          </w:tcPr>
          <w:p w14:paraId="29E7BB70" w14:textId="5CE9933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3A0E90C7" w14:textId="337E747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42BB665C" w14:textId="77777777" w:rsidTr="004509B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AE57F7" w14:textId="6C26D52D"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7F716935" w14:textId="6206CCE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CDE0539" w14:textId="39F0E3D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C7B35FF" w14:textId="6961D71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DD34CC2" w14:textId="6AA8396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7E346F23" w14:textId="6B81B92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C98888D" w14:textId="5033BA5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31398EC6" w14:textId="77777777" w:rsidTr="00991485">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A52A8CC" w14:textId="5EF2C4F8"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0" w:type="auto"/>
          </w:tcPr>
          <w:p w14:paraId="402257A0" w14:textId="120CD4C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008873D7" w14:textId="4B9B003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DD0A300" w14:textId="0C580C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809EAB4" w14:textId="1464ABF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F7DC71B" w14:textId="7525854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74C327C" w14:textId="52AED53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4731447B" w14:textId="77777777" w:rsidTr="004509B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826FF99" w14:textId="6FBE13B9"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ower Managerial</w:t>
            </w:r>
          </w:p>
        </w:tc>
        <w:tc>
          <w:tcPr>
            <w:tcW w:w="0" w:type="auto"/>
            <w:vAlign w:val="bottom"/>
          </w:tcPr>
          <w:p w14:paraId="5B2856DD" w14:textId="709709F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359944A9" w14:textId="7A83E64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53EBE235" w14:textId="1E8475F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B51EACA" w14:textId="7792ECD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5</w:t>
            </w:r>
          </w:p>
        </w:tc>
        <w:tc>
          <w:tcPr>
            <w:tcW w:w="0" w:type="auto"/>
            <w:vAlign w:val="bottom"/>
          </w:tcPr>
          <w:p w14:paraId="30A91190" w14:textId="1C3C0C3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61139468" w14:textId="04A06F3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7EADD6EF" w14:textId="77777777" w:rsidTr="004509B5">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52DCABCA" w14:textId="6A078535"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vAlign w:val="bottom"/>
          </w:tcPr>
          <w:p w14:paraId="76B73FF1" w14:textId="7B4FE45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0" w:type="auto"/>
            <w:vAlign w:val="bottom"/>
          </w:tcPr>
          <w:p w14:paraId="6F1CFF67" w14:textId="66B87D0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vAlign w:val="bottom"/>
          </w:tcPr>
          <w:p w14:paraId="467F0030" w14:textId="19A67FD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1370F53" w14:textId="211BC7D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1</w:t>
            </w:r>
          </w:p>
        </w:tc>
        <w:tc>
          <w:tcPr>
            <w:tcW w:w="0" w:type="auto"/>
            <w:vAlign w:val="bottom"/>
          </w:tcPr>
          <w:p w14:paraId="0853AD7C" w14:textId="7BC6E8E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vAlign w:val="bottom"/>
          </w:tcPr>
          <w:p w14:paraId="0D3328B8" w14:textId="140F75F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1D26F3CF"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1B8296" w14:textId="3D8E3CC3"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0" w:type="auto"/>
            <w:vAlign w:val="bottom"/>
          </w:tcPr>
          <w:p w14:paraId="306DA6C2" w14:textId="13A8C42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0" w:type="auto"/>
            <w:vAlign w:val="bottom"/>
          </w:tcPr>
          <w:p w14:paraId="79A33A76" w14:textId="26FC574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0" w:type="auto"/>
          </w:tcPr>
          <w:p w14:paraId="0606C6D8" w14:textId="28084B5C"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D06F741" w14:textId="08AFF54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2</w:t>
            </w:r>
          </w:p>
        </w:tc>
        <w:tc>
          <w:tcPr>
            <w:tcW w:w="0" w:type="auto"/>
            <w:vAlign w:val="bottom"/>
          </w:tcPr>
          <w:p w14:paraId="1F484797" w14:textId="2F16E74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0" w:type="auto"/>
            <w:vAlign w:val="bottom"/>
          </w:tcPr>
          <w:p w14:paraId="32EF3091" w14:textId="4D88047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1F157BFC"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7A640A76" w14:textId="14BDDE02"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6AF24EE5" w14:textId="6A621B5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4</w:t>
            </w:r>
          </w:p>
        </w:tc>
        <w:tc>
          <w:tcPr>
            <w:tcW w:w="0" w:type="auto"/>
            <w:vAlign w:val="bottom"/>
          </w:tcPr>
          <w:p w14:paraId="6CC9951C" w14:textId="3F31269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0C6A3EFF" w14:textId="03D2E9D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2FF7ECC" w14:textId="08CA89B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9</w:t>
            </w:r>
          </w:p>
        </w:tc>
        <w:tc>
          <w:tcPr>
            <w:tcW w:w="0" w:type="auto"/>
            <w:vAlign w:val="bottom"/>
          </w:tcPr>
          <w:p w14:paraId="7EB040DB" w14:textId="2623B57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4AB50F37" w14:textId="5D368CD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43A9F949" w14:textId="77777777" w:rsidTr="004509B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483FBD9" w14:textId="52FAAC0C"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0" w:type="auto"/>
            <w:vAlign w:val="bottom"/>
          </w:tcPr>
          <w:p w14:paraId="16619CA9" w14:textId="61FDB80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0" w:type="auto"/>
            <w:vAlign w:val="bottom"/>
          </w:tcPr>
          <w:p w14:paraId="39C3CE4B" w14:textId="3094D7E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27CDF75A" w14:textId="72770A0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39704F3" w14:textId="2F8BBDD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0" w:type="auto"/>
            <w:vAlign w:val="bottom"/>
          </w:tcPr>
          <w:p w14:paraId="73A59C2A" w14:textId="27C5119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0" w:type="auto"/>
            <w:vAlign w:val="bottom"/>
          </w:tcPr>
          <w:p w14:paraId="3364F8CF" w14:textId="4C331CBC"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2022C28F"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6ACD486C" w14:textId="75A72079"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Routine Occupations</w:t>
            </w:r>
          </w:p>
        </w:tc>
        <w:tc>
          <w:tcPr>
            <w:tcW w:w="0" w:type="auto"/>
            <w:vAlign w:val="bottom"/>
          </w:tcPr>
          <w:p w14:paraId="60604E72" w14:textId="358F9BA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5</w:t>
            </w:r>
          </w:p>
        </w:tc>
        <w:tc>
          <w:tcPr>
            <w:tcW w:w="0" w:type="auto"/>
            <w:vAlign w:val="bottom"/>
          </w:tcPr>
          <w:p w14:paraId="69AE44F3" w14:textId="57EF1CB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5D9820CD" w14:textId="5BB504A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02F4259" w14:textId="61E05A5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08</w:t>
            </w:r>
          </w:p>
        </w:tc>
        <w:tc>
          <w:tcPr>
            <w:tcW w:w="0" w:type="auto"/>
            <w:vAlign w:val="bottom"/>
          </w:tcPr>
          <w:p w14:paraId="20111D10" w14:textId="2BF173C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4B94A24A" w14:textId="7EEB1FD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547D1BAC" w14:textId="77777777" w:rsidTr="00D2639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81CEF56" w14:textId="04CBD33B" w:rsidR="00EC163E" w:rsidRPr="00220C73" w:rsidRDefault="00EC163E" w:rsidP="00EC163E">
            <w:pPr>
              <w:rPr>
                <w:rFonts w:ascii="Helvetica" w:hAnsi="Helvetica" w:cs="Helvetica"/>
                <w:sz w:val="24"/>
                <w:szCs w:val="24"/>
              </w:rPr>
            </w:pPr>
            <w:r w:rsidRPr="00220C73">
              <w:rPr>
                <w:rFonts w:ascii="Helvetica" w:hAnsi="Helvetica" w:cs="Helvetica"/>
                <w:sz w:val="24"/>
                <w:szCs w:val="24"/>
              </w:rPr>
              <w:t>Intercept</w:t>
            </w:r>
          </w:p>
        </w:tc>
        <w:tc>
          <w:tcPr>
            <w:tcW w:w="0" w:type="auto"/>
            <w:vAlign w:val="bottom"/>
          </w:tcPr>
          <w:p w14:paraId="1916891E" w14:textId="4A80A9D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9</w:t>
            </w:r>
          </w:p>
        </w:tc>
        <w:tc>
          <w:tcPr>
            <w:tcW w:w="0" w:type="auto"/>
            <w:vAlign w:val="bottom"/>
          </w:tcPr>
          <w:p w14:paraId="1096F355" w14:textId="4500DD9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0A01B689" w14:textId="4D42026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EC45126" w14:textId="7D75E98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0" w:type="auto"/>
            <w:vAlign w:val="bottom"/>
          </w:tcPr>
          <w:p w14:paraId="4C6A2586" w14:textId="6CC8C6B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tcPr>
          <w:p w14:paraId="1F2E764D" w14:textId="46481A5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3F9875E1"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3A4B51E8" w14:textId="77777777" w:rsidR="00EC163E" w:rsidRPr="00220C73" w:rsidRDefault="00EC163E" w:rsidP="00EC163E">
            <w:pPr>
              <w:rPr>
                <w:rFonts w:ascii="Helvetica" w:hAnsi="Helvetica" w:cs="Helvetica"/>
                <w:sz w:val="24"/>
                <w:szCs w:val="24"/>
              </w:rPr>
            </w:pPr>
          </w:p>
        </w:tc>
        <w:tc>
          <w:tcPr>
            <w:tcW w:w="0" w:type="auto"/>
          </w:tcPr>
          <w:p w14:paraId="7691F5B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88B5AE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52BDE7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F031137"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3B840A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E94053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F3A2B08"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E9B7C0F" w14:textId="3DA8CA57" w:rsidR="00EC163E" w:rsidRPr="00220C73" w:rsidRDefault="00EC163E" w:rsidP="00EC163E">
            <w:pPr>
              <w:rPr>
                <w:rFonts w:ascii="Helvetica" w:hAnsi="Helvetica" w:cs="Helvetica"/>
                <w:sz w:val="24"/>
                <w:szCs w:val="24"/>
              </w:rPr>
            </w:pPr>
            <w:r w:rsidRPr="00220C73">
              <w:rPr>
                <w:rFonts w:ascii="Helvetica" w:hAnsi="Helvetica" w:cs="Helvetica"/>
                <w:sz w:val="24"/>
                <w:szCs w:val="24"/>
              </w:rPr>
              <w:t>School</w:t>
            </w:r>
          </w:p>
        </w:tc>
        <w:tc>
          <w:tcPr>
            <w:tcW w:w="0" w:type="auto"/>
          </w:tcPr>
          <w:p w14:paraId="0DF33ED8"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7BE8D74"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44582B0"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9B39B31"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A556703"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95DD17A"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64E42247"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591B976" w14:textId="2239517D" w:rsidR="00EC163E" w:rsidRPr="00220C73" w:rsidRDefault="00EC163E" w:rsidP="00EC163E">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42849864"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3D71AD4"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E2D237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4B5533C"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B46EC9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AEEC40D"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08F7F42D" w14:textId="77777777" w:rsidTr="0015395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3EBDD" w14:textId="4136A88E"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0" w:type="auto"/>
          </w:tcPr>
          <w:p w14:paraId="747C509A" w14:textId="4687CE2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02D238C" w14:textId="0C39EF1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EB99896" w14:textId="76D66D4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11F8D74" w14:textId="259519C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282889C" w14:textId="640A760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44BFB10C" w14:textId="255E283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4441423D" w14:textId="77777777" w:rsidTr="007F02F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B5F1B85" w14:textId="6EC81BD8"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0" w:type="auto"/>
            <w:vAlign w:val="bottom"/>
          </w:tcPr>
          <w:p w14:paraId="7AAF877E" w14:textId="1B2AA65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8</w:t>
            </w:r>
          </w:p>
        </w:tc>
        <w:tc>
          <w:tcPr>
            <w:tcW w:w="0" w:type="auto"/>
            <w:vAlign w:val="bottom"/>
          </w:tcPr>
          <w:p w14:paraId="3AEDE63C" w14:textId="4E3B386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53A65035" w14:textId="50EEE1F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E5FD4E0" w14:textId="5292E78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3.52</w:t>
            </w:r>
          </w:p>
        </w:tc>
        <w:tc>
          <w:tcPr>
            <w:tcW w:w="0" w:type="auto"/>
            <w:vAlign w:val="bottom"/>
          </w:tcPr>
          <w:p w14:paraId="2D766420" w14:textId="78A6A4E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31EBF5CB" w14:textId="431D3F3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1DC0A87D"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69701AB" w14:textId="0EDEFC7C"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Sex</w:t>
            </w:r>
          </w:p>
        </w:tc>
        <w:tc>
          <w:tcPr>
            <w:tcW w:w="0" w:type="auto"/>
          </w:tcPr>
          <w:p w14:paraId="3A27B8FD" w14:textId="775F9CD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20F0A0C6" w14:textId="2A0FE0D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A547DC2" w14:textId="3E311C3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6694D4D" w14:textId="5C25CCD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30C743F0" w14:textId="2A49614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786142B" w14:textId="08F496C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034CA478"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30C8859" w14:textId="6B288C08" w:rsidR="00EC163E" w:rsidRPr="00220C73" w:rsidRDefault="00EC163E" w:rsidP="00EC163E">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12D77602" w14:textId="6404920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ED6DCA1" w14:textId="7004165D"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3DAFC4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30D304C" w14:textId="67DAD79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C029ACA" w14:textId="518D5B4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AF926A7"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6E2723FB"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E4E543B" w14:textId="0D73FF96"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lastRenderedPageBreak/>
              <w:t xml:space="preserve">  Male</w:t>
            </w:r>
          </w:p>
        </w:tc>
        <w:tc>
          <w:tcPr>
            <w:tcW w:w="0" w:type="auto"/>
            <w:vAlign w:val="bottom"/>
          </w:tcPr>
          <w:p w14:paraId="0E021D9A" w14:textId="140B250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02364FFA" w14:textId="7487686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78A6D1AE" w14:textId="17ACF7E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2C6F255" w14:textId="1CB0368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4</w:t>
            </w:r>
          </w:p>
        </w:tc>
        <w:tc>
          <w:tcPr>
            <w:tcW w:w="0" w:type="auto"/>
            <w:vAlign w:val="bottom"/>
          </w:tcPr>
          <w:p w14:paraId="154B6380" w14:textId="6EC099E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6)</w:t>
            </w:r>
          </w:p>
        </w:tc>
        <w:tc>
          <w:tcPr>
            <w:tcW w:w="0" w:type="auto"/>
            <w:vAlign w:val="bottom"/>
          </w:tcPr>
          <w:p w14:paraId="0834D6F5" w14:textId="605714D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37937ABD"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6E9C501D" w14:textId="22FDB747" w:rsidR="00EC163E" w:rsidRPr="00220C73" w:rsidRDefault="00EC163E" w:rsidP="00EC163E">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7DBA532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01511A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35311B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4DAFEB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06B2BC4"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A7AE441"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15C65723" w14:textId="77777777" w:rsidTr="00012F03">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FD8786E" w14:textId="3EF32E66"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1E90F0A6" w14:textId="3E63983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396CDE3B" w14:textId="7AFE073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09653AE" w14:textId="453142E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214F04F" w14:textId="7E69008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853E615" w14:textId="1D45688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5AE963D" w14:textId="292549A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2A5B5EE0" w14:textId="77777777" w:rsidTr="002E60CF">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75099D4C" w14:textId="683927CB"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0CE466AC" w14:textId="0DDF9E9D"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9</w:t>
            </w:r>
          </w:p>
        </w:tc>
        <w:tc>
          <w:tcPr>
            <w:tcW w:w="0" w:type="auto"/>
            <w:vAlign w:val="bottom"/>
          </w:tcPr>
          <w:p w14:paraId="314383EA" w14:textId="56D49D9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06288107" w14:textId="35AE784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5AEA94ED" w14:textId="7537D6F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70</w:t>
            </w:r>
          </w:p>
        </w:tc>
        <w:tc>
          <w:tcPr>
            <w:tcW w:w="0" w:type="auto"/>
            <w:vAlign w:val="bottom"/>
          </w:tcPr>
          <w:p w14:paraId="74602874" w14:textId="3BFE4B3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27FCDA9C" w14:textId="75EAAEB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79982B9A"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E5386CD" w14:textId="09F70BCD"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35672EA1" w14:textId="014A28F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274AD41" w14:textId="15137E4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1277D7D" w14:textId="27DF3F4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3060D4F" w14:textId="2D73BD4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A3974ED" w14:textId="57BDF52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9479125" w14:textId="10819F0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20C73" w:rsidRPr="00220C73" w14:paraId="773CE3BE" w14:textId="77777777" w:rsidTr="007E7CB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5DCDBA1D" w14:textId="55DBCA5D"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0" w:type="auto"/>
          </w:tcPr>
          <w:p w14:paraId="3869DE73" w14:textId="18AE0D9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5087BB8A" w14:textId="462184A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2328E34" w14:textId="11F7040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8861809" w14:textId="0EEAB43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B55057B" w14:textId="5D1068A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7C04C54" w14:textId="4C3219C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72370E23"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5F9D6D2" w14:textId="532416E1"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ower Managerial</w:t>
            </w:r>
          </w:p>
        </w:tc>
        <w:tc>
          <w:tcPr>
            <w:tcW w:w="0" w:type="auto"/>
            <w:vAlign w:val="bottom"/>
          </w:tcPr>
          <w:p w14:paraId="0CB33E96" w14:textId="051850A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8</w:t>
            </w:r>
          </w:p>
        </w:tc>
        <w:tc>
          <w:tcPr>
            <w:tcW w:w="0" w:type="auto"/>
            <w:vAlign w:val="bottom"/>
          </w:tcPr>
          <w:p w14:paraId="5374C38D" w14:textId="251F10A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417EE7DE" w14:textId="4094EFE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C91FBDA" w14:textId="02E6480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1</w:t>
            </w:r>
          </w:p>
        </w:tc>
        <w:tc>
          <w:tcPr>
            <w:tcW w:w="0" w:type="auto"/>
            <w:vAlign w:val="bottom"/>
          </w:tcPr>
          <w:p w14:paraId="4777A99F" w14:textId="3015A46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vAlign w:val="bottom"/>
          </w:tcPr>
          <w:p w14:paraId="54B300EB" w14:textId="63C8AE9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02C8A0C1"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3E088FD" w14:textId="2A8EA0A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0" w:type="auto"/>
            <w:vAlign w:val="bottom"/>
          </w:tcPr>
          <w:p w14:paraId="77F40EAD" w14:textId="2CC5244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5</w:t>
            </w:r>
          </w:p>
        </w:tc>
        <w:tc>
          <w:tcPr>
            <w:tcW w:w="0" w:type="auto"/>
            <w:vAlign w:val="bottom"/>
          </w:tcPr>
          <w:p w14:paraId="68E3E899" w14:textId="220D6EB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0A5F2933" w14:textId="785D41C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FBC476A" w14:textId="017FD2C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3</w:t>
            </w:r>
          </w:p>
        </w:tc>
        <w:tc>
          <w:tcPr>
            <w:tcW w:w="0" w:type="auto"/>
            <w:vAlign w:val="bottom"/>
          </w:tcPr>
          <w:p w14:paraId="750CAF0E" w14:textId="4FD3E15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vAlign w:val="bottom"/>
          </w:tcPr>
          <w:p w14:paraId="02A4AE8A" w14:textId="3E5DAFE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1ED5D824"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5CBBD91" w14:textId="3CB654F4"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mall Employers</w:t>
            </w:r>
          </w:p>
        </w:tc>
        <w:tc>
          <w:tcPr>
            <w:tcW w:w="0" w:type="auto"/>
            <w:vAlign w:val="bottom"/>
          </w:tcPr>
          <w:p w14:paraId="54345004" w14:textId="2CB1BE0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4</w:t>
            </w:r>
          </w:p>
        </w:tc>
        <w:tc>
          <w:tcPr>
            <w:tcW w:w="0" w:type="auto"/>
            <w:vAlign w:val="bottom"/>
          </w:tcPr>
          <w:p w14:paraId="75EE94AC" w14:textId="39D3A55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5CCA87EA" w14:textId="077B37E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0CCF88B" w14:textId="6BECD2F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1</w:t>
            </w:r>
          </w:p>
        </w:tc>
        <w:tc>
          <w:tcPr>
            <w:tcW w:w="0" w:type="auto"/>
            <w:vAlign w:val="bottom"/>
          </w:tcPr>
          <w:p w14:paraId="3267D2D9" w14:textId="4306C54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5410AD51" w14:textId="1717B79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5A0C15F3" w14:textId="77777777" w:rsidTr="0039484E">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CD19D25" w14:textId="39E5DB26"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60865388" w14:textId="1D1B5F7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4</w:t>
            </w:r>
          </w:p>
        </w:tc>
        <w:tc>
          <w:tcPr>
            <w:tcW w:w="0" w:type="auto"/>
            <w:vAlign w:val="bottom"/>
          </w:tcPr>
          <w:p w14:paraId="1C3F6000" w14:textId="3E2A694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4652A070" w14:textId="7C162EE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AE1CA9E" w14:textId="39060AB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3</w:t>
            </w:r>
          </w:p>
        </w:tc>
        <w:tc>
          <w:tcPr>
            <w:tcW w:w="0" w:type="auto"/>
            <w:vAlign w:val="bottom"/>
          </w:tcPr>
          <w:p w14:paraId="7326F8BF" w14:textId="78192A2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3921A036" w14:textId="2612B29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0D5C26D0"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CB2FF6B" w14:textId="421517B9"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0" w:type="auto"/>
            <w:vAlign w:val="bottom"/>
          </w:tcPr>
          <w:p w14:paraId="19FD742E" w14:textId="7A12006C"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8</w:t>
            </w:r>
          </w:p>
        </w:tc>
        <w:tc>
          <w:tcPr>
            <w:tcW w:w="0" w:type="auto"/>
            <w:vAlign w:val="bottom"/>
          </w:tcPr>
          <w:p w14:paraId="2B5EC70E" w14:textId="1FA72B8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6E071C5B" w14:textId="6B3E342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21D7B8B6" w14:textId="44A1BDF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8</w:t>
            </w:r>
          </w:p>
        </w:tc>
        <w:tc>
          <w:tcPr>
            <w:tcW w:w="0" w:type="auto"/>
            <w:vAlign w:val="bottom"/>
          </w:tcPr>
          <w:p w14:paraId="6BD5D616" w14:textId="59CE0C9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vAlign w:val="bottom"/>
          </w:tcPr>
          <w:p w14:paraId="0582FE23" w14:textId="649E97F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084F1205" w14:textId="77777777" w:rsidTr="0039484E">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3499F7A" w14:textId="3E3BE2A8"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5A77E1B6" w14:textId="4C63D95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3</w:t>
            </w:r>
          </w:p>
        </w:tc>
        <w:tc>
          <w:tcPr>
            <w:tcW w:w="0" w:type="auto"/>
            <w:vAlign w:val="bottom"/>
          </w:tcPr>
          <w:p w14:paraId="441AED84" w14:textId="2D96C84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5816B818" w14:textId="0C8E69E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AA15412" w14:textId="1839027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68</w:t>
            </w:r>
          </w:p>
        </w:tc>
        <w:tc>
          <w:tcPr>
            <w:tcW w:w="0" w:type="auto"/>
            <w:vAlign w:val="bottom"/>
          </w:tcPr>
          <w:p w14:paraId="1A233133" w14:textId="174D5C3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53233257" w14:textId="734F62A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23E4EA88"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C72F832" w14:textId="1A7327B1" w:rsidR="00EC163E" w:rsidRPr="00220C73" w:rsidRDefault="00EC163E" w:rsidP="00EC163E">
            <w:pPr>
              <w:rPr>
                <w:rFonts w:ascii="Helvetica" w:hAnsi="Helvetica" w:cs="Helvetica"/>
                <w:sz w:val="24"/>
                <w:szCs w:val="24"/>
              </w:rPr>
            </w:pPr>
            <w:r w:rsidRPr="00220C73">
              <w:rPr>
                <w:rFonts w:ascii="Helvetica" w:hAnsi="Helvetica" w:cs="Helvetica"/>
                <w:sz w:val="24"/>
                <w:szCs w:val="24"/>
              </w:rPr>
              <w:t>Intercept</w:t>
            </w:r>
          </w:p>
        </w:tc>
        <w:tc>
          <w:tcPr>
            <w:tcW w:w="0" w:type="auto"/>
            <w:vAlign w:val="bottom"/>
          </w:tcPr>
          <w:p w14:paraId="41A880B6" w14:textId="4E8133B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62</w:t>
            </w:r>
          </w:p>
        </w:tc>
        <w:tc>
          <w:tcPr>
            <w:tcW w:w="0" w:type="auto"/>
            <w:vAlign w:val="bottom"/>
          </w:tcPr>
          <w:p w14:paraId="785EAB31" w14:textId="4DA9857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0" w:type="auto"/>
          </w:tcPr>
          <w:p w14:paraId="62DA7846" w14:textId="7B71F07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24510D5" w14:textId="33BB4F8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0" w:type="auto"/>
            <w:vAlign w:val="bottom"/>
          </w:tcPr>
          <w:p w14:paraId="5EA3C1CC" w14:textId="6CD0419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0" w:type="auto"/>
            <w:vAlign w:val="bottom"/>
          </w:tcPr>
          <w:p w14:paraId="4B4EAA37" w14:textId="102D3DC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79AF1E68" w14:textId="77777777" w:rsidTr="0039484E">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0062220" w14:textId="3A8B8709" w:rsidR="00EC163E" w:rsidRPr="00220C73" w:rsidRDefault="00EC163E" w:rsidP="00EC163E">
            <w:pPr>
              <w:rPr>
                <w:rFonts w:ascii="Helvetica" w:hAnsi="Helvetica" w:cs="Helvetica"/>
                <w:sz w:val="24"/>
                <w:szCs w:val="24"/>
              </w:rPr>
            </w:pPr>
          </w:p>
        </w:tc>
        <w:tc>
          <w:tcPr>
            <w:tcW w:w="0" w:type="auto"/>
          </w:tcPr>
          <w:p w14:paraId="2657DA6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36169EC"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B293C6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8001C8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7545032"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8957B7C"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532C19D4"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5263B97" w14:textId="2E27C22F" w:rsidR="00EC163E" w:rsidRPr="00220C73" w:rsidRDefault="00EC163E" w:rsidP="00EC163E">
            <w:pPr>
              <w:rPr>
                <w:rFonts w:ascii="Helvetica" w:hAnsi="Helvetica" w:cs="Helvetica"/>
                <w:sz w:val="24"/>
                <w:szCs w:val="24"/>
              </w:rPr>
            </w:pPr>
            <w:r w:rsidRPr="00220C73">
              <w:rPr>
                <w:rFonts w:ascii="Helvetica" w:hAnsi="Helvetica" w:cs="Helvetica"/>
                <w:sz w:val="24"/>
                <w:szCs w:val="24"/>
              </w:rPr>
              <w:t>Training &amp; Apprenticeships</w:t>
            </w:r>
          </w:p>
        </w:tc>
        <w:tc>
          <w:tcPr>
            <w:tcW w:w="0" w:type="auto"/>
          </w:tcPr>
          <w:p w14:paraId="66C8F8D4"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6FEC93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77A018C"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E9A2509"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A8BA78E"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AA7D1E5"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0C8A2C9B"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5DE7B979" w14:textId="6996837A" w:rsidR="00EC163E" w:rsidRPr="00220C73" w:rsidRDefault="00EC163E" w:rsidP="00EC163E">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1DC34089" w14:textId="1508C09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68F789F" w14:textId="40E10EF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9135616" w14:textId="402E077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5DA5A2A"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4C1E4BD"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D70D43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3AD6614"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BDDFBFE" w14:textId="5B4BBDC9"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ess than five O-levels</w:t>
            </w:r>
          </w:p>
        </w:tc>
        <w:tc>
          <w:tcPr>
            <w:tcW w:w="0" w:type="auto"/>
          </w:tcPr>
          <w:p w14:paraId="7E191643" w14:textId="6B330E5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23780420" w14:textId="3676304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E42F5CC"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9DC7975" w14:textId="6F261E7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A2C825B" w14:textId="246B371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891927C"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1138020B"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6E31EE98" w14:textId="7660C92D"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0" w:type="auto"/>
            <w:vAlign w:val="bottom"/>
          </w:tcPr>
          <w:p w14:paraId="0C9B3B8D" w14:textId="275FC2B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4</w:t>
            </w:r>
          </w:p>
        </w:tc>
        <w:tc>
          <w:tcPr>
            <w:tcW w:w="0" w:type="auto"/>
            <w:vAlign w:val="bottom"/>
          </w:tcPr>
          <w:p w14:paraId="3A484D4A" w14:textId="28A2446D"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tcPr>
          <w:p w14:paraId="02C9EB26" w14:textId="7427E28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74ECD6D" w14:textId="2BEDB3C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452B800D" w14:textId="3C7D434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30DC5F12" w14:textId="711591E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43A92F27"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B324EE" w14:textId="3DAE00EB" w:rsidR="00EC163E" w:rsidRPr="00220C73" w:rsidRDefault="00EC163E" w:rsidP="00EC163E">
            <w:pPr>
              <w:rPr>
                <w:rFonts w:ascii="Helvetica" w:hAnsi="Helvetica" w:cs="Helvetica"/>
                <w:sz w:val="24"/>
                <w:szCs w:val="24"/>
              </w:rPr>
            </w:pPr>
            <w:r w:rsidRPr="00220C73">
              <w:rPr>
                <w:rFonts w:ascii="Helvetica" w:hAnsi="Helvetica" w:cs="Helvetica"/>
                <w:sz w:val="24"/>
                <w:szCs w:val="24"/>
              </w:rPr>
              <w:t>Sex</w:t>
            </w:r>
          </w:p>
        </w:tc>
        <w:tc>
          <w:tcPr>
            <w:tcW w:w="0" w:type="auto"/>
          </w:tcPr>
          <w:p w14:paraId="6F9C9C7E"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62C8C6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613245B"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3766A833"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84F9101"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F7AC375"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0A3A0977" w14:textId="77777777" w:rsidTr="00976F5D">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C82C83A" w14:textId="7FAF6D4E"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504849D6" w14:textId="3178B41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00457EBF" w14:textId="764B117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51C1D5D" w14:textId="593D413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29F2033" w14:textId="38E9E2D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DA31B34" w14:textId="7FAF24A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5578947" w14:textId="51EF94C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2F6B6445" w14:textId="77777777" w:rsidTr="006F104B">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F89D532" w14:textId="350FFDA3"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Male</w:t>
            </w:r>
          </w:p>
        </w:tc>
        <w:tc>
          <w:tcPr>
            <w:tcW w:w="0" w:type="auto"/>
            <w:vAlign w:val="bottom"/>
          </w:tcPr>
          <w:p w14:paraId="15C4DD7F" w14:textId="1DFBEB1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2</w:t>
            </w:r>
          </w:p>
        </w:tc>
        <w:tc>
          <w:tcPr>
            <w:tcW w:w="0" w:type="auto"/>
            <w:vAlign w:val="bottom"/>
          </w:tcPr>
          <w:p w14:paraId="3C720E34" w14:textId="6475D05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tcPr>
          <w:p w14:paraId="7E97BC26" w14:textId="16C6089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E1A0727" w14:textId="2557D9F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96</w:t>
            </w:r>
          </w:p>
        </w:tc>
        <w:tc>
          <w:tcPr>
            <w:tcW w:w="0" w:type="auto"/>
            <w:vAlign w:val="bottom"/>
          </w:tcPr>
          <w:p w14:paraId="679114B2" w14:textId="3339C9F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6)</w:t>
            </w:r>
          </w:p>
        </w:tc>
        <w:tc>
          <w:tcPr>
            <w:tcW w:w="0" w:type="auto"/>
          </w:tcPr>
          <w:p w14:paraId="43D3CCFA" w14:textId="45B07B0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60478244" w14:textId="77777777" w:rsidTr="0039484E">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5F26F8D" w14:textId="3B5D708B"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Housing Tenure</w:t>
            </w:r>
          </w:p>
        </w:tc>
        <w:tc>
          <w:tcPr>
            <w:tcW w:w="0" w:type="auto"/>
          </w:tcPr>
          <w:p w14:paraId="00AE4ED1" w14:textId="4644A68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A124C31" w14:textId="52B4834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B01CA5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EBC6F68" w14:textId="0D2FD46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E0AAFBD" w14:textId="40F4DF8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B04C00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6A66D81"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25D4D9C" w14:textId="1B59DBE5"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Own Home</w:t>
            </w:r>
          </w:p>
        </w:tc>
        <w:tc>
          <w:tcPr>
            <w:tcW w:w="0" w:type="auto"/>
          </w:tcPr>
          <w:p w14:paraId="40772A85" w14:textId="6A2C936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36A709C8" w14:textId="79AAF6D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12F12DA"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5F2FCD4" w14:textId="2ECDBCD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5DA1D5F" w14:textId="25D2CA2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BA57C82"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23C9D77B" w14:textId="77777777" w:rsidTr="0039484E">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79C3C574" w14:textId="2D3F5F93"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Don't Own Home</w:t>
            </w:r>
          </w:p>
        </w:tc>
        <w:tc>
          <w:tcPr>
            <w:tcW w:w="0" w:type="auto"/>
            <w:vAlign w:val="bottom"/>
          </w:tcPr>
          <w:p w14:paraId="667AD9F1" w14:textId="5BA7721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1207D47C" w14:textId="5EFE3D8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0" w:type="auto"/>
            <w:vAlign w:val="bottom"/>
          </w:tcPr>
          <w:p w14:paraId="516F5C08" w14:textId="5A8A8CF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82A8795" w14:textId="6CB5F0B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6</w:t>
            </w:r>
          </w:p>
        </w:tc>
        <w:tc>
          <w:tcPr>
            <w:tcW w:w="0" w:type="auto"/>
            <w:vAlign w:val="bottom"/>
          </w:tcPr>
          <w:p w14:paraId="52A02F74" w14:textId="6C26251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6)</w:t>
            </w:r>
          </w:p>
        </w:tc>
        <w:tc>
          <w:tcPr>
            <w:tcW w:w="0" w:type="auto"/>
          </w:tcPr>
          <w:p w14:paraId="66494430" w14:textId="06391F3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7F34E8C6"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15C4EB2" w14:textId="5548CD7A" w:rsidR="00EC163E" w:rsidRPr="00220C73" w:rsidRDefault="00EC163E" w:rsidP="00EC163E">
            <w:pPr>
              <w:rPr>
                <w:rFonts w:ascii="Helvetica" w:hAnsi="Helvetica" w:cs="Helvetica"/>
                <w:sz w:val="24"/>
                <w:szCs w:val="24"/>
              </w:rPr>
            </w:pPr>
            <w:r w:rsidRPr="00220C73">
              <w:rPr>
                <w:rFonts w:ascii="Helvetica" w:hAnsi="Helvetica" w:cs="Helvetica"/>
                <w:sz w:val="24"/>
                <w:szCs w:val="24"/>
              </w:rPr>
              <w:t>NS-SEC</w:t>
            </w:r>
          </w:p>
        </w:tc>
        <w:tc>
          <w:tcPr>
            <w:tcW w:w="0" w:type="auto"/>
          </w:tcPr>
          <w:p w14:paraId="1D43C14E"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B5BA17B"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54EC4DA"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9E29885"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5501D811"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2CAF565"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626D6150" w14:textId="77777777" w:rsidTr="00E2396C">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BD2DFE7" w14:textId="412914F1"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0" w:type="auto"/>
          </w:tcPr>
          <w:p w14:paraId="53E47104" w14:textId="1F4A44F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DD086F5" w14:textId="71B9F8B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3D6636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2B0771C" w14:textId="06878DF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6D616FC" w14:textId="195E6F4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E3C82A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7246721" w14:textId="77777777" w:rsidTr="0048712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93B24B0" w14:textId="274417A5"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0" w:type="auto"/>
            <w:vAlign w:val="bottom"/>
          </w:tcPr>
          <w:p w14:paraId="0CFB39A0" w14:textId="41BD86A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1CDE5FC2" w14:textId="0CA206E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1A0C4489" w14:textId="3EEEED9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63ADF1F1" w14:textId="0A233E3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2</w:t>
            </w:r>
          </w:p>
        </w:tc>
        <w:tc>
          <w:tcPr>
            <w:tcW w:w="0" w:type="auto"/>
            <w:vAlign w:val="bottom"/>
          </w:tcPr>
          <w:p w14:paraId="232790E8" w14:textId="0A9058A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3FEECC67" w14:textId="3EA7C9C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62A8FDC4"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5A95436A" w14:textId="4900FAC8"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vAlign w:val="bottom"/>
          </w:tcPr>
          <w:p w14:paraId="2B481EF6" w14:textId="530734F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0" w:type="auto"/>
            <w:vAlign w:val="bottom"/>
          </w:tcPr>
          <w:p w14:paraId="08D89AF6" w14:textId="129AAEF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78BD8FCD" w14:textId="5336E3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1B42B3C5" w14:textId="41C1949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5</w:t>
            </w:r>
          </w:p>
        </w:tc>
        <w:tc>
          <w:tcPr>
            <w:tcW w:w="0" w:type="auto"/>
            <w:vAlign w:val="bottom"/>
          </w:tcPr>
          <w:p w14:paraId="68F74FA0" w14:textId="42BF9CE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vAlign w:val="bottom"/>
          </w:tcPr>
          <w:p w14:paraId="72B69CC4" w14:textId="3B15453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654B56F2"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F7BE212" w14:textId="45A1B97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mall Employers</w:t>
            </w:r>
          </w:p>
        </w:tc>
        <w:tc>
          <w:tcPr>
            <w:tcW w:w="0" w:type="auto"/>
            <w:vAlign w:val="bottom"/>
          </w:tcPr>
          <w:p w14:paraId="3E9CA601" w14:textId="7BC12CBC"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1A99498F" w14:textId="3CDE26B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05A7BA9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EADB27C" w14:textId="3A1C714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38A4F60C" w14:textId="596DCE7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vAlign w:val="bottom"/>
          </w:tcPr>
          <w:p w14:paraId="2B7FEA4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267D4D17"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165361C0" w14:textId="68554998"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17D9C271" w14:textId="317F8B5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18052BAA" w14:textId="0511CBD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tcPr>
          <w:p w14:paraId="1968DE98"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7302BC8" w14:textId="7E65372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vAlign w:val="bottom"/>
          </w:tcPr>
          <w:p w14:paraId="3E0C8B32" w14:textId="1E4F143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0244DA74"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601443B3"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00320A2" w14:textId="2AF548F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0" w:type="auto"/>
            <w:vAlign w:val="bottom"/>
          </w:tcPr>
          <w:p w14:paraId="0307B6F4" w14:textId="16C6EB2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0" w:type="auto"/>
            <w:vAlign w:val="bottom"/>
          </w:tcPr>
          <w:p w14:paraId="5A0268C9" w14:textId="6836FE8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tcPr>
          <w:p w14:paraId="297ABF10"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500A3B3" w14:textId="5CC286B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3</w:t>
            </w:r>
          </w:p>
        </w:tc>
        <w:tc>
          <w:tcPr>
            <w:tcW w:w="0" w:type="auto"/>
            <w:vAlign w:val="bottom"/>
          </w:tcPr>
          <w:p w14:paraId="6494F087" w14:textId="6DC28E3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40DC5777"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020E2" w:rsidRPr="00220C73" w14:paraId="5428B560"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4761135" w14:textId="1EFD62DC"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407ED64D" w14:textId="20D0051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3</w:t>
            </w:r>
          </w:p>
        </w:tc>
        <w:tc>
          <w:tcPr>
            <w:tcW w:w="0" w:type="auto"/>
            <w:vAlign w:val="bottom"/>
          </w:tcPr>
          <w:p w14:paraId="5CF01CB7" w14:textId="67613BF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tcPr>
          <w:p w14:paraId="028A8308" w14:textId="184589E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16D188A0" w14:textId="760437B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8</w:t>
            </w:r>
          </w:p>
        </w:tc>
        <w:tc>
          <w:tcPr>
            <w:tcW w:w="0" w:type="auto"/>
            <w:vAlign w:val="bottom"/>
          </w:tcPr>
          <w:p w14:paraId="7F7316E0" w14:textId="5AF1DA4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7D417B6B" w14:textId="7A56AC3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6096AC51"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8C3074E" w14:textId="79C642B2" w:rsidR="00EC163E" w:rsidRPr="00220C73" w:rsidRDefault="00EC163E" w:rsidP="00EC163E">
            <w:pPr>
              <w:rPr>
                <w:rFonts w:ascii="Helvetica" w:hAnsi="Helvetica" w:cs="Helvetica"/>
                <w:sz w:val="24"/>
                <w:szCs w:val="24"/>
              </w:rPr>
            </w:pPr>
            <w:r w:rsidRPr="00220C73">
              <w:rPr>
                <w:rFonts w:ascii="Helvetica" w:hAnsi="Helvetica" w:cs="Helvetica"/>
                <w:sz w:val="24"/>
                <w:szCs w:val="24"/>
              </w:rPr>
              <w:lastRenderedPageBreak/>
              <w:t>Intercept</w:t>
            </w:r>
          </w:p>
        </w:tc>
        <w:tc>
          <w:tcPr>
            <w:tcW w:w="0" w:type="auto"/>
            <w:vAlign w:val="bottom"/>
          </w:tcPr>
          <w:p w14:paraId="2CFC169A" w14:textId="3EC85EB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46</w:t>
            </w:r>
          </w:p>
        </w:tc>
        <w:tc>
          <w:tcPr>
            <w:tcW w:w="0" w:type="auto"/>
            <w:vAlign w:val="bottom"/>
          </w:tcPr>
          <w:p w14:paraId="5DFBCE90" w14:textId="27E5D59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vAlign w:val="bottom"/>
          </w:tcPr>
          <w:p w14:paraId="20304221" w14:textId="373EDBA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7665C154" w14:textId="6EF27E2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50</w:t>
            </w:r>
          </w:p>
        </w:tc>
        <w:tc>
          <w:tcPr>
            <w:tcW w:w="0" w:type="auto"/>
            <w:vAlign w:val="bottom"/>
          </w:tcPr>
          <w:p w14:paraId="38B6AF73" w14:textId="05EDE84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53759309" w14:textId="2C2D0C3A"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2020E2" w:rsidRPr="00220C73" w14:paraId="56B370E8"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F5D766C" w14:textId="77777777" w:rsidR="00EC163E" w:rsidRPr="00220C73" w:rsidRDefault="00EC163E" w:rsidP="00EC163E">
            <w:pPr>
              <w:rPr>
                <w:rFonts w:ascii="Helvetica" w:hAnsi="Helvetica" w:cs="Helvetica"/>
                <w:sz w:val="24"/>
                <w:szCs w:val="24"/>
              </w:rPr>
            </w:pPr>
          </w:p>
        </w:tc>
        <w:tc>
          <w:tcPr>
            <w:tcW w:w="0" w:type="auto"/>
            <w:vAlign w:val="bottom"/>
          </w:tcPr>
          <w:p w14:paraId="0F94BC4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8083F6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F75D23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60EB33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2CFD3A84"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09BA9A05"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2020E2" w:rsidRPr="00220C73" w14:paraId="4CED4D25"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CFF4BDF" w14:textId="2AE732CB" w:rsidR="00EC163E" w:rsidRPr="00220C73" w:rsidRDefault="00EC163E" w:rsidP="00EC163E">
            <w:pPr>
              <w:rPr>
                <w:rFonts w:ascii="Helvetica" w:hAnsi="Helvetica" w:cs="Helvetica"/>
                <w:sz w:val="24"/>
                <w:szCs w:val="24"/>
              </w:rPr>
            </w:pPr>
            <w:r w:rsidRPr="00220C73">
              <w:rPr>
                <w:rFonts w:ascii="Helvetica" w:hAnsi="Helvetica" w:cs="Helvetica"/>
                <w:sz w:val="24"/>
                <w:szCs w:val="24"/>
              </w:rPr>
              <w:t>Unemployment &amp; OLF</w:t>
            </w:r>
          </w:p>
        </w:tc>
        <w:tc>
          <w:tcPr>
            <w:tcW w:w="0" w:type="auto"/>
            <w:vAlign w:val="bottom"/>
          </w:tcPr>
          <w:p w14:paraId="290E90D1"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ED65D7F"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0CD941F"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19B851F0"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F2C349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6DEA3482"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2426FE8D"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81C3E12" w14:textId="0E7C6C7A" w:rsidR="00EC163E" w:rsidRPr="00220C73" w:rsidRDefault="00EC163E" w:rsidP="00EC163E">
            <w:pPr>
              <w:rPr>
                <w:rFonts w:ascii="Helvetica" w:hAnsi="Helvetica" w:cs="Helvetica"/>
                <w:sz w:val="24"/>
                <w:szCs w:val="24"/>
              </w:rPr>
            </w:pPr>
            <w:r w:rsidRPr="00220C73">
              <w:rPr>
                <w:rFonts w:ascii="Helvetica" w:hAnsi="Helvetica" w:cs="Helvetica"/>
                <w:sz w:val="24"/>
                <w:szCs w:val="24"/>
              </w:rPr>
              <w:t>Educational Attainment</w:t>
            </w:r>
          </w:p>
        </w:tc>
        <w:tc>
          <w:tcPr>
            <w:tcW w:w="0" w:type="auto"/>
          </w:tcPr>
          <w:p w14:paraId="3E85E14D"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121199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5DE0A9A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ED92AB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C474C3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6430517"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733D2D8E"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7002DBC" w14:textId="5F8B4E3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ess than five O-levels</w:t>
            </w:r>
          </w:p>
        </w:tc>
        <w:tc>
          <w:tcPr>
            <w:tcW w:w="0" w:type="auto"/>
          </w:tcPr>
          <w:p w14:paraId="2CE735DA" w14:textId="5DAC6DC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3D09BAA5" w14:textId="080F841B"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94A2C9A"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D9DCF8F" w14:textId="564BA4F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A3082F4" w14:textId="2F04C1E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21CBAF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3584BF2A" w14:textId="77777777" w:rsidTr="00EB24E4">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D0997A7" w14:textId="34D3CC8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0" w:type="auto"/>
            <w:vAlign w:val="bottom"/>
          </w:tcPr>
          <w:p w14:paraId="440B86E8" w14:textId="342B113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c>
          <w:tcPr>
            <w:tcW w:w="0" w:type="auto"/>
            <w:vAlign w:val="bottom"/>
          </w:tcPr>
          <w:p w14:paraId="094356B0" w14:textId="7340A89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776160B2"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6DC786CB" w14:textId="7D9CA5B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3</w:t>
            </w:r>
          </w:p>
        </w:tc>
        <w:tc>
          <w:tcPr>
            <w:tcW w:w="0" w:type="auto"/>
            <w:vAlign w:val="bottom"/>
          </w:tcPr>
          <w:p w14:paraId="1A8B1CF3" w14:textId="0EFF8000"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w:t>
            </w:r>
          </w:p>
        </w:tc>
        <w:tc>
          <w:tcPr>
            <w:tcW w:w="0" w:type="auto"/>
            <w:vAlign w:val="bottom"/>
          </w:tcPr>
          <w:p w14:paraId="65E24BD9" w14:textId="6BBD1618"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18C2B71E"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0A68759" w14:textId="7BA4E0E3"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Sex</w:t>
            </w:r>
          </w:p>
        </w:tc>
        <w:tc>
          <w:tcPr>
            <w:tcW w:w="0" w:type="auto"/>
          </w:tcPr>
          <w:p w14:paraId="4FA33A0C" w14:textId="1291D1B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3F6BA99" w14:textId="7F26964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6B614A0F"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E63106C" w14:textId="47097A2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979B32A" w14:textId="30805A0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CDB0104"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5B9AE6B8"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0F7CA60" w14:textId="60652B5F" w:rsidR="00EC163E" w:rsidRPr="00220C73" w:rsidRDefault="00EC163E" w:rsidP="00EC163E">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0" w:type="auto"/>
          </w:tcPr>
          <w:p w14:paraId="3D1B7B80" w14:textId="38B8121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625DA0EF" w14:textId="1C53422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CF3E86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427DA16" w14:textId="411D88C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7E664F2" w14:textId="2515972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CBB6192"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6CC5F13A"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920206" w14:textId="704039E5"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Male</w:t>
            </w:r>
          </w:p>
        </w:tc>
        <w:tc>
          <w:tcPr>
            <w:tcW w:w="0" w:type="auto"/>
            <w:vAlign w:val="bottom"/>
          </w:tcPr>
          <w:p w14:paraId="5C649092" w14:textId="0FE4B10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0" w:type="auto"/>
            <w:vAlign w:val="bottom"/>
          </w:tcPr>
          <w:p w14:paraId="190B1C90" w14:textId="4550164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tcPr>
          <w:p w14:paraId="5A538CE3" w14:textId="2C72681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5250D2BB" w14:textId="2D6A5E5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4</w:t>
            </w:r>
          </w:p>
        </w:tc>
        <w:tc>
          <w:tcPr>
            <w:tcW w:w="0" w:type="auto"/>
            <w:vAlign w:val="bottom"/>
          </w:tcPr>
          <w:p w14:paraId="01B129DA" w14:textId="29CA260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049F427A" w14:textId="51A0274C"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46E5690F"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0C423AB" w14:textId="15BA1818" w:rsidR="00EC163E" w:rsidRPr="00220C73" w:rsidRDefault="00EC163E" w:rsidP="00EC163E">
            <w:pPr>
              <w:rPr>
                <w:rFonts w:ascii="Helvetica" w:hAnsi="Helvetica" w:cs="Helvetica"/>
                <w:sz w:val="24"/>
                <w:szCs w:val="24"/>
              </w:rPr>
            </w:pPr>
            <w:r w:rsidRPr="00220C73">
              <w:rPr>
                <w:rFonts w:ascii="Helvetica" w:hAnsi="Helvetica" w:cs="Helvetica"/>
                <w:sz w:val="24"/>
                <w:szCs w:val="24"/>
              </w:rPr>
              <w:t>Housing Tenure</w:t>
            </w:r>
          </w:p>
        </w:tc>
        <w:tc>
          <w:tcPr>
            <w:tcW w:w="0" w:type="auto"/>
          </w:tcPr>
          <w:p w14:paraId="7F99072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CB42735"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650D89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6913B5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7C9E84CB"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68595A2D"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B08D852" w14:textId="77777777" w:rsidTr="00CD2E25">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9FC2FD3" w14:textId="396F9D8E"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Own Home</w:t>
            </w:r>
          </w:p>
        </w:tc>
        <w:tc>
          <w:tcPr>
            <w:tcW w:w="0" w:type="auto"/>
          </w:tcPr>
          <w:p w14:paraId="0AC3A785" w14:textId="0BAC547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0EFE4215" w14:textId="17CB19D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B39CBE9"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035090E6" w14:textId="65A9F23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4D38692" w14:textId="43BEF86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01DE5FAB" w14:textId="687C6F2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0019C74A" w14:textId="77777777" w:rsidTr="00706972">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D5F9A48" w14:textId="2B0E1C99"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Don't Own Home</w:t>
            </w:r>
          </w:p>
        </w:tc>
        <w:tc>
          <w:tcPr>
            <w:tcW w:w="0" w:type="auto"/>
            <w:vAlign w:val="bottom"/>
          </w:tcPr>
          <w:p w14:paraId="47AE9A7E" w14:textId="186042D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9</w:t>
            </w:r>
          </w:p>
        </w:tc>
        <w:tc>
          <w:tcPr>
            <w:tcW w:w="0" w:type="auto"/>
            <w:vAlign w:val="bottom"/>
          </w:tcPr>
          <w:p w14:paraId="1069A18D" w14:textId="3FF22D05"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5)</w:t>
            </w:r>
          </w:p>
        </w:tc>
        <w:tc>
          <w:tcPr>
            <w:tcW w:w="0" w:type="auto"/>
          </w:tcPr>
          <w:p w14:paraId="3F676687"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CD52DBE" w14:textId="20E8763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vAlign w:val="bottom"/>
          </w:tcPr>
          <w:p w14:paraId="1948D706" w14:textId="0EE0B6D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3)</w:t>
            </w:r>
          </w:p>
        </w:tc>
        <w:tc>
          <w:tcPr>
            <w:tcW w:w="0" w:type="auto"/>
          </w:tcPr>
          <w:p w14:paraId="1A6DC48B" w14:textId="2177990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244956B0" w14:textId="77777777" w:rsidTr="0039484E">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7FF1D99" w14:textId="604CEB99"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NS-SEC</w:t>
            </w:r>
          </w:p>
        </w:tc>
        <w:tc>
          <w:tcPr>
            <w:tcW w:w="0" w:type="auto"/>
          </w:tcPr>
          <w:p w14:paraId="111F6DDF" w14:textId="48B5E1A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7DC6CBDD" w14:textId="049E661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4E87E4E8"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E65696E" w14:textId="5D70968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38A6FF0" w14:textId="3632FF1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tcPr>
          <w:p w14:paraId="10F50EE6"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23A2D608"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2C8F5C34" w14:textId="0532E4C0"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0" w:type="auto"/>
          </w:tcPr>
          <w:p w14:paraId="12D10E8F" w14:textId="4BBE359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0" w:type="auto"/>
          </w:tcPr>
          <w:p w14:paraId="79284B5A" w14:textId="5B1B1AD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9DFBFD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37D09160" w14:textId="14DB5C8B"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5765CEAA" w14:textId="3E7A0EB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77B631D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408858C1"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8F9AAFA" w14:textId="643794CE"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0" w:type="auto"/>
            <w:vAlign w:val="bottom"/>
          </w:tcPr>
          <w:p w14:paraId="5D2109E4" w14:textId="2F83A6C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7</w:t>
            </w:r>
          </w:p>
        </w:tc>
        <w:tc>
          <w:tcPr>
            <w:tcW w:w="0" w:type="auto"/>
            <w:vAlign w:val="bottom"/>
          </w:tcPr>
          <w:p w14:paraId="57855E32" w14:textId="23D897A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3)</w:t>
            </w:r>
          </w:p>
        </w:tc>
        <w:tc>
          <w:tcPr>
            <w:tcW w:w="0" w:type="auto"/>
          </w:tcPr>
          <w:p w14:paraId="327B935C"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49D0F92D" w14:textId="2085A732"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6</w:t>
            </w:r>
          </w:p>
        </w:tc>
        <w:tc>
          <w:tcPr>
            <w:tcW w:w="0" w:type="auto"/>
            <w:vAlign w:val="bottom"/>
          </w:tcPr>
          <w:p w14:paraId="70F41B7F" w14:textId="25D15F9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3)</w:t>
            </w:r>
          </w:p>
        </w:tc>
        <w:tc>
          <w:tcPr>
            <w:tcW w:w="0" w:type="auto"/>
            <w:vAlign w:val="bottom"/>
          </w:tcPr>
          <w:p w14:paraId="5FCFC368" w14:textId="434C9BD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55707171"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9C1B423" w14:textId="1BAB39B3" w:rsidR="00EC163E" w:rsidRPr="00220C73" w:rsidRDefault="00EC163E" w:rsidP="00EC163E">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0" w:type="auto"/>
            <w:vAlign w:val="bottom"/>
          </w:tcPr>
          <w:p w14:paraId="27287C42" w14:textId="3E5B40CA"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0" w:type="auto"/>
            <w:vAlign w:val="bottom"/>
          </w:tcPr>
          <w:p w14:paraId="5733A5C6" w14:textId="73F7029C"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0" w:type="auto"/>
          </w:tcPr>
          <w:p w14:paraId="736B86CD"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7F1F598F" w14:textId="212E5D1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0" w:type="auto"/>
            <w:vAlign w:val="bottom"/>
          </w:tcPr>
          <w:p w14:paraId="70BBC326" w14:textId="6221FEF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3)</w:t>
            </w:r>
          </w:p>
        </w:tc>
        <w:tc>
          <w:tcPr>
            <w:tcW w:w="0" w:type="auto"/>
            <w:vAlign w:val="bottom"/>
          </w:tcPr>
          <w:p w14:paraId="6E3A80EA" w14:textId="67C17712"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1B54BA08"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5BCCD32" w14:textId="7FDED5CA"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mall Employers</w:t>
            </w:r>
          </w:p>
        </w:tc>
        <w:tc>
          <w:tcPr>
            <w:tcW w:w="0" w:type="auto"/>
            <w:vAlign w:val="bottom"/>
          </w:tcPr>
          <w:p w14:paraId="4718EC80" w14:textId="432FCAA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vAlign w:val="bottom"/>
          </w:tcPr>
          <w:p w14:paraId="2235D593" w14:textId="49E0701D"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2)</w:t>
            </w:r>
          </w:p>
        </w:tc>
        <w:tc>
          <w:tcPr>
            <w:tcW w:w="0" w:type="auto"/>
          </w:tcPr>
          <w:p w14:paraId="064F3189" w14:textId="4239E0F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272C1309" w14:textId="7AC97F2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vAlign w:val="bottom"/>
          </w:tcPr>
          <w:p w14:paraId="60E317EF" w14:textId="2034106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2)</w:t>
            </w:r>
          </w:p>
        </w:tc>
        <w:tc>
          <w:tcPr>
            <w:tcW w:w="0" w:type="auto"/>
            <w:vAlign w:val="bottom"/>
          </w:tcPr>
          <w:p w14:paraId="031A1999" w14:textId="1EE072AE"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17B3EAFF" w14:textId="77777777" w:rsidTr="00284BA8">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1C718846" w14:textId="22BCAE61"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0" w:type="auto"/>
            <w:vAlign w:val="bottom"/>
          </w:tcPr>
          <w:p w14:paraId="4A8594DC" w14:textId="4177B10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3</w:t>
            </w:r>
          </w:p>
        </w:tc>
        <w:tc>
          <w:tcPr>
            <w:tcW w:w="0" w:type="auto"/>
            <w:vAlign w:val="bottom"/>
          </w:tcPr>
          <w:p w14:paraId="01AC94F1" w14:textId="27CE4E54"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0)</w:t>
            </w:r>
          </w:p>
        </w:tc>
        <w:tc>
          <w:tcPr>
            <w:tcW w:w="0" w:type="auto"/>
          </w:tcPr>
          <w:p w14:paraId="54DA8CE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5F5D8D2F" w14:textId="455BE7C1"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5</w:t>
            </w:r>
          </w:p>
        </w:tc>
        <w:tc>
          <w:tcPr>
            <w:tcW w:w="0" w:type="auto"/>
            <w:vAlign w:val="bottom"/>
          </w:tcPr>
          <w:p w14:paraId="22FE252F" w14:textId="225F6C06"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c>
          <w:tcPr>
            <w:tcW w:w="0" w:type="auto"/>
          </w:tcPr>
          <w:p w14:paraId="0AE53F23"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50A76768" w14:textId="77777777" w:rsidTr="001E01F8">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C4B04D6" w14:textId="6777FB25"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0" w:type="auto"/>
            <w:vAlign w:val="bottom"/>
          </w:tcPr>
          <w:p w14:paraId="15057B88" w14:textId="309FB3A0"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0E60D891" w14:textId="79BAC30F"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tcPr>
          <w:p w14:paraId="3460E315"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vAlign w:val="bottom"/>
          </w:tcPr>
          <w:p w14:paraId="03F45D25" w14:textId="3101B3C5"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9</w:t>
            </w:r>
          </w:p>
        </w:tc>
        <w:tc>
          <w:tcPr>
            <w:tcW w:w="0" w:type="auto"/>
            <w:vAlign w:val="bottom"/>
          </w:tcPr>
          <w:p w14:paraId="50A616FA" w14:textId="24485704"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8)</w:t>
            </w:r>
          </w:p>
        </w:tc>
        <w:tc>
          <w:tcPr>
            <w:tcW w:w="0" w:type="auto"/>
          </w:tcPr>
          <w:p w14:paraId="0ECC5A0D"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EC163E" w:rsidRPr="00220C73" w14:paraId="6547289C" w14:textId="77777777" w:rsidTr="00C04B56">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4136F3F2" w14:textId="45C277BD" w:rsidR="00EC163E" w:rsidRPr="00220C73" w:rsidRDefault="00EC163E" w:rsidP="00EC163E">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0" w:type="auto"/>
            <w:vAlign w:val="bottom"/>
          </w:tcPr>
          <w:p w14:paraId="74396BB8" w14:textId="0CDA10A9"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0" w:type="auto"/>
            <w:vAlign w:val="bottom"/>
          </w:tcPr>
          <w:p w14:paraId="59E665C2" w14:textId="24BDE0C3"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7)</w:t>
            </w:r>
          </w:p>
        </w:tc>
        <w:tc>
          <w:tcPr>
            <w:tcW w:w="0" w:type="auto"/>
          </w:tcPr>
          <w:p w14:paraId="76DA9D5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vAlign w:val="bottom"/>
          </w:tcPr>
          <w:p w14:paraId="3BD1FE19" w14:textId="09E28A6F"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8</w:t>
            </w:r>
          </w:p>
        </w:tc>
        <w:tc>
          <w:tcPr>
            <w:tcW w:w="0" w:type="auto"/>
            <w:vAlign w:val="bottom"/>
          </w:tcPr>
          <w:p w14:paraId="020DDEA0" w14:textId="58CE212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692255EC"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0611BD26"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5EDCC66" w14:textId="345B8B54" w:rsidR="00EC163E" w:rsidRPr="00220C73" w:rsidRDefault="00EC163E" w:rsidP="00EC163E">
            <w:pPr>
              <w:rPr>
                <w:rFonts w:ascii="Helvetica" w:hAnsi="Helvetica" w:cs="Helvetica"/>
                <w:i/>
                <w:iCs/>
                <w:sz w:val="24"/>
                <w:szCs w:val="24"/>
              </w:rPr>
            </w:pPr>
            <w:r w:rsidRPr="00220C73">
              <w:rPr>
                <w:rFonts w:ascii="Helvetica" w:hAnsi="Helvetica" w:cs="Helvetica"/>
                <w:sz w:val="24"/>
                <w:szCs w:val="24"/>
              </w:rPr>
              <w:t>Intercept</w:t>
            </w:r>
          </w:p>
        </w:tc>
        <w:tc>
          <w:tcPr>
            <w:tcW w:w="0" w:type="auto"/>
            <w:vAlign w:val="bottom"/>
          </w:tcPr>
          <w:p w14:paraId="3EC75C31" w14:textId="5E347E88"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1</w:t>
            </w:r>
          </w:p>
        </w:tc>
        <w:tc>
          <w:tcPr>
            <w:tcW w:w="0" w:type="auto"/>
            <w:vAlign w:val="bottom"/>
          </w:tcPr>
          <w:p w14:paraId="01289673" w14:textId="1F1380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6)</w:t>
            </w:r>
          </w:p>
        </w:tc>
        <w:tc>
          <w:tcPr>
            <w:tcW w:w="0" w:type="auto"/>
          </w:tcPr>
          <w:p w14:paraId="0D207AAB" w14:textId="4D80486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vAlign w:val="bottom"/>
          </w:tcPr>
          <w:p w14:paraId="320EB123" w14:textId="02A71EC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0</w:t>
            </w:r>
          </w:p>
        </w:tc>
        <w:tc>
          <w:tcPr>
            <w:tcW w:w="0" w:type="auto"/>
            <w:vAlign w:val="bottom"/>
          </w:tcPr>
          <w:p w14:paraId="78AE67D6" w14:textId="32741946"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5)</w:t>
            </w:r>
          </w:p>
        </w:tc>
        <w:tc>
          <w:tcPr>
            <w:tcW w:w="0" w:type="auto"/>
            <w:vAlign w:val="bottom"/>
          </w:tcPr>
          <w:p w14:paraId="55D27650" w14:textId="64DBDBF1"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EC163E" w:rsidRPr="00220C73" w14:paraId="4D70725E"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7192055C" w14:textId="1B6D6F5C" w:rsidR="00EC163E" w:rsidRPr="00220C73" w:rsidRDefault="00EC163E" w:rsidP="00EC163E">
            <w:pPr>
              <w:rPr>
                <w:rFonts w:ascii="Helvetica" w:hAnsi="Helvetica" w:cs="Helvetica"/>
                <w:sz w:val="24"/>
                <w:szCs w:val="24"/>
              </w:rPr>
            </w:pPr>
          </w:p>
        </w:tc>
        <w:tc>
          <w:tcPr>
            <w:tcW w:w="0" w:type="auto"/>
          </w:tcPr>
          <w:p w14:paraId="09E4A139"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309B27E"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46115ABF"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22D33C76"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1CC34400"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tcPr>
          <w:p w14:paraId="0A147245"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EC163E" w:rsidRPr="00220C73" w14:paraId="51BE3F7A"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C3E22E5" w14:textId="77777777" w:rsidR="00EC163E" w:rsidRPr="00220C73" w:rsidRDefault="00EC163E" w:rsidP="00EC163E">
            <w:pPr>
              <w:rPr>
                <w:rFonts w:ascii="Helvetica" w:hAnsi="Helvetica" w:cs="Helvetica"/>
                <w:sz w:val="24"/>
                <w:szCs w:val="24"/>
              </w:rPr>
            </w:pPr>
            <w:r w:rsidRPr="00220C73">
              <w:rPr>
                <w:rFonts w:ascii="Helvetica" w:hAnsi="Helvetica" w:cs="Helvetica"/>
                <w:sz w:val="24"/>
                <w:szCs w:val="24"/>
              </w:rPr>
              <w:t>Number of observations</w:t>
            </w:r>
          </w:p>
        </w:tc>
        <w:tc>
          <w:tcPr>
            <w:tcW w:w="0" w:type="auto"/>
            <w:gridSpan w:val="3"/>
          </w:tcPr>
          <w:p w14:paraId="06CD766C" w14:textId="7CBB7173"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c>
          <w:tcPr>
            <w:tcW w:w="0" w:type="auto"/>
            <w:gridSpan w:val="3"/>
          </w:tcPr>
          <w:p w14:paraId="1344CECD"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2536</w:t>
            </w:r>
          </w:p>
        </w:tc>
      </w:tr>
      <w:tr w:rsidR="00EC163E" w:rsidRPr="00220C73" w14:paraId="4AEA2BCC"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B930D74" w14:textId="3F9D433F" w:rsidR="00EC163E" w:rsidRPr="00220C73" w:rsidRDefault="00EC163E" w:rsidP="00EC163E">
            <w:pPr>
              <w:rPr>
                <w:rFonts w:ascii="Helvetica" w:hAnsi="Helvetica" w:cs="Helvetica"/>
                <w:sz w:val="24"/>
                <w:szCs w:val="24"/>
              </w:rPr>
            </w:pPr>
            <w:r w:rsidRPr="00220C73">
              <w:rPr>
                <w:rFonts w:ascii="Helvetica" w:hAnsi="Helvetica" w:cs="Helvetica"/>
                <w:sz w:val="24"/>
                <w:szCs w:val="24"/>
              </w:rPr>
              <w:t>Average RVI</w:t>
            </w:r>
          </w:p>
        </w:tc>
        <w:tc>
          <w:tcPr>
            <w:tcW w:w="0" w:type="auto"/>
            <w:gridSpan w:val="3"/>
          </w:tcPr>
          <w:p w14:paraId="2377C46E" w14:textId="77777777"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0" w:type="auto"/>
            <w:gridSpan w:val="3"/>
          </w:tcPr>
          <w:p w14:paraId="44B766A9" w14:textId="0420B89E" w:rsidR="00EC163E" w:rsidRPr="00220C73" w:rsidRDefault="00EC163E" w:rsidP="00EC163E">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31</w:t>
            </w:r>
          </w:p>
        </w:tc>
      </w:tr>
      <w:tr w:rsidR="00EC163E" w:rsidRPr="00220C73" w14:paraId="1AD1673F" w14:textId="77777777" w:rsidTr="00AD2AE7">
        <w:trPr>
          <w:gridAfter w:val="1"/>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7680AB" w14:textId="6658C940" w:rsidR="00EC163E" w:rsidRPr="00220C73" w:rsidRDefault="00EC163E" w:rsidP="00EC163E">
            <w:pPr>
              <w:rPr>
                <w:rFonts w:ascii="Helvetica" w:hAnsi="Helvetica" w:cs="Helvetica"/>
                <w:sz w:val="24"/>
                <w:szCs w:val="24"/>
              </w:rPr>
            </w:pPr>
            <w:r w:rsidRPr="00220C73">
              <w:rPr>
                <w:rFonts w:ascii="Helvetica" w:hAnsi="Helvetica" w:cs="Helvetica"/>
                <w:sz w:val="24"/>
                <w:szCs w:val="24"/>
              </w:rPr>
              <w:t>Largest FMI</w:t>
            </w:r>
          </w:p>
        </w:tc>
        <w:tc>
          <w:tcPr>
            <w:tcW w:w="0" w:type="auto"/>
            <w:gridSpan w:val="3"/>
          </w:tcPr>
          <w:p w14:paraId="783304D2" w14:textId="77777777"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0" w:type="auto"/>
            <w:gridSpan w:val="3"/>
          </w:tcPr>
          <w:p w14:paraId="584CF149" w14:textId="580783A9" w:rsidR="00EC163E" w:rsidRPr="00220C73" w:rsidRDefault="00EC163E" w:rsidP="00EC163E">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40</w:t>
            </w:r>
          </w:p>
        </w:tc>
      </w:tr>
      <w:tr w:rsidR="00EC163E" w:rsidRPr="00220C73" w14:paraId="0E5527E9" w14:textId="77777777" w:rsidTr="00AD2AE7">
        <w:trPr>
          <w:gridAfter w:val="1"/>
          <w:jc w:val="center"/>
        </w:trPr>
        <w:tc>
          <w:tcPr>
            <w:cnfStyle w:val="001000000000" w:firstRow="0" w:lastRow="0" w:firstColumn="1" w:lastColumn="0" w:oddVBand="0" w:evenVBand="0" w:oddHBand="0" w:evenHBand="0" w:firstRowFirstColumn="0" w:firstRowLastColumn="0" w:lastRowFirstColumn="0" w:lastRowLastColumn="0"/>
            <w:tcW w:w="0" w:type="auto"/>
          </w:tcPr>
          <w:p w14:paraId="0A95FD38" w14:textId="77777777" w:rsidR="00EC163E" w:rsidRPr="00220C73" w:rsidRDefault="00EC163E" w:rsidP="00EC163E">
            <w:pPr>
              <w:rPr>
                <w:rFonts w:ascii="Helvetica" w:hAnsi="Helvetica" w:cs="Helvetica"/>
                <w:sz w:val="24"/>
                <w:szCs w:val="24"/>
              </w:rPr>
            </w:pPr>
          </w:p>
        </w:tc>
        <w:tc>
          <w:tcPr>
            <w:tcW w:w="0" w:type="auto"/>
            <w:gridSpan w:val="6"/>
          </w:tcPr>
          <w:p w14:paraId="37201547" w14:textId="77777777" w:rsidR="00EC163E" w:rsidRPr="00220C73" w:rsidRDefault="00EC163E" w:rsidP="00EC163E">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 p&lt;.001, ** p&lt;.01, * p&lt;.05</w:t>
            </w:r>
            <w:r w:rsidRPr="00220C73">
              <w:rPr>
                <w:rFonts w:ascii="Helvetica" w:hAnsi="Helvetica" w:cs="Helvetica"/>
                <w:sz w:val="24"/>
                <w:szCs w:val="24"/>
              </w:rPr>
              <w:br/>
              <w:t>Data Source: NCDS</w:t>
            </w:r>
          </w:p>
          <w:p w14:paraId="64DD06A7" w14:textId="77777777" w:rsidR="00EC163E" w:rsidRPr="00220C73" w:rsidRDefault="00EC163E" w:rsidP="00EC163E">
            <w:pP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lang w:val="en-US"/>
              </w:rPr>
            </w:pPr>
            <w:r w:rsidRPr="00220C73">
              <w:rPr>
                <w:rFonts w:ascii="Helvetica" w:hAnsi="Helvetica" w:cs="Helvetica"/>
                <w:sz w:val="24"/>
                <w:szCs w:val="24"/>
              </w:rPr>
              <w:t>Note: Comparison of CCA NS-SEC vs Imputed NS-SEC model</w:t>
            </w:r>
          </w:p>
        </w:tc>
      </w:tr>
    </w:tbl>
    <w:p w14:paraId="73E8D70E" w14:textId="77777777" w:rsidR="00996C6F" w:rsidRPr="00220C73" w:rsidRDefault="00996C6F" w:rsidP="00996C6F">
      <w:pPr>
        <w:rPr>
          <w:rFonts w:ascii="Helvetica" w:hAnsi="Helvetica" w:cs="Helvetica"/>
          <w:sz w:val="24"/>
          <w:szCs w:val="24"/>
        </w:rPr>
      </w:pPr>
    </w:p>
    <w:p w14:paraId="468F23E1" w14:textId="77777777" w:rsidR="00996C6F" w:rsidRPr="00220C73" w:rsidRDefault="00996C6F" w:rsidP="00996C6F">
      <w:pPr>
        <w:rPr>
          <w:rFonts w:ascii="Helvetica" w:hAnsi="Helvetica" w:cs="Helvetica"/>
          <w:sz w:val="24"/>
          <w:szCs w:val="24"/>
        </w:rPr>
      </w:pPr>
    </w:p>
    <w:p w14:paraId="7C6048E0" w14:textId="77777777" w:rsidR="00996C6F" w:rsidRPr="00220C73" w:rsidRDefault="00996C6F" w:rsidP="00996C6F">
      <w:pPr>
        <w:rPr>
          <w:rFonts w:ascii="Helvetica" w:hAnsi="Helvetica" w:cs="Helvetica"/>
          <w:sz w:val="24"/>
          <w:szCs w:val="24"/>
        </w:rPr>
      </w:pPr>
    </w:p>
    <w:p w14:paraId="14D8A6EC" w14:textId="77777777" w:rsidR="00996C6F" w:rsidRPr="00220C73" w:rsidRDefault="00996C6F" w:rsidP="00996C6F">
      <w:pPr>
        <w:rPr>
          <w:rFonts w:ascii="Helvetica" w:hAnsi="Helvetica" w:cs="Helvetica"/>
          <w:sz w:val="24"/>
          <w:szCs w:val="24"/>
        </w:rPr>
      </w:pPr>
    </w:p>
    <w:p w14:paraId="766F9B07" w14:textId="77777777" w:rsidR="00996C6F" w:rsidRPr="00220C73" w:rsidRDefault="00996C6F" w:rsidP="00996C6F">
      <w:pPr>
        <w:rPr>
          <w:rFonts w:ascii="Helvetica" w:hAnsi="Helvetica" w:cs="Helvetica"/>
          <w:sz w:val="24"/>
          <w:szCs w:val="24"/>
        </w:rPr>
        <w:sectPr w:rsidR="00996C6F" w:rsidRPr="00220C73" w:rsidSect="000715E7">
          <w:pgSz w:w="16838" w:h="11906" w:orient="landscape"/>
          <w:pgMar w:top="1440" w:right="1440" w:bottom="1440" w:left="1440" w:header="709" w:footer="709" w:gutter="0"/>
          <w:cols w:space="708"/>
          <w:docGrid w:linePitch="360"/>
        </w:sectPr>
      </w:pPr>
    </w:p>
    <w:p w14:paraId="329B54DA" w14:textId="169AC232" w:rsidR="00996C6F" w:rsidRPr="00220C73" w:rsidRDefault="00996C6F" w:rsidP="00996C6F">
      <w:pPr>
        <w:rPr>
          <w:rFonts w:ascii="Helvetica" w:hAnsi="Helvetica" w:cs="Helvetica"/>
          <w:sz w:val="24"/>
          <w:szCs w:val="24"/>
        </w:rPr>
      </w:pPr>
      <w:r w:rsidRPr="00220C73">
        <w:rPr>
          <w:rFonts w:ascii="Helvetica" w:hAnsi="Helvetica" w:cs="Helvetica"/>
          <w:sz w:val="24"/>
          <w:szCs w:val="24"/>
        </w:rPr>
        <w:lastRenderedPageBreak/>
        <w:t xml:space="preserve">Additional checks on the imputed model are provided. First table </w:t>
      </w:r>
      <w:r w:rsidRPr="00220C73">
        <w:rPr>
          <w:rFonts w:ascii="Helvetica" w:hAnsi="Helvetica" w:cs="Helvetica"/>
          <w:sz w:val="24"/>
          <w:szCs w:val="24"/>
          <w:highlight w:val="yellow"/>
        </w:rPr>
        <w:t>XXXX</w:t>
      </w:r>
      <w:r w:rsidRPr="00220C73">
        <w:rPr>
          <w:rFonts w:ascii="Helvetica" w:hAnsi="Helvetica" w:cs="Helvetica"/>
          <w:sz w:val="24"/>
          <w:szCs w:val="24"/>
        </w:rPr>
        <w:t xml:space="preserve"> </w:t>
      </w:r>
      <w:r w:rsidR="004C2D73" w:rsidRPr="00220C73">
        <w:rPr>
          <w:rStyle w:val="FootnoteReference"/>
          <w:rFonts w:ascii="Helvetica" w:hAnsi="Helvetica" w:cs="Helvetica"/>
          <w:sz w:val="24"/>
          <w:szCs w:val="24"/>
        </w:rPr>
        <w:footnoteReference w:id="16"/>
      </w:r>
      <w:r w:rsidRPr="00220C73">
        <w:rPr>
          <w:rFonts w:ascii="Helvetica" w:hAnsi="Helvetica" w:cs="Helvetica"/>
          <w:sz w:val="24"/>
          <w:szCs w:val="24"/>
        </w:rPr>
        <w:t xml:space="preserve">details the reporting variance information about MI estimates. This contains information on within-imputation variances, between-imputation variances, total variances, relative increases in variance due to non-response (RVI), fractions of information about parameter estimates missing due to non-response (FMI, and relative efficiencies for using the chosen number of imputations. A high RVI corresponds to large amounts of missing data and/or that they are weakly correlated with other variables within the imputed model. The closer the RVI is to zero corresponds with the less effect missing data has upon a </w:t>
      </w:r>
      <w:r w:rsidR="000240C7" w:rsidRPr="00220C73">
        <w:rPr>
          <w:rFonts w:ascii="Helvetica" w:hAnsi="Helvetica" w:cs="Helvetica"/>
          <w:sz w:val="24"/>
          <w:szCs w:val="24"/>
        </w:rPr>
        <w:t>variable’s</w:t>
      </w:r>
      <w:r w:rsidRPr="00220C73">
        <w:rPr>
          <w:rFonts w:ascii="Helvetica" w:hAnsi="Helvetica" w:cs="Helvetica"/>
          <w:sz w:val="24"/>
          <w:szCs w:val="24"/>
        </w:rPr>
        <w:t xml:space="preserve"> variance. The FMI on the other hand relates to the proportion of the total sampling variance that is due to missing data. The higher the FMI is relating to the greater number of imputations required for reliable results. The number of imputations </w:t>
      </w:r>
      <w:r w:rsidR="000240C7" w:rsidRPr="00220C73">
        <w:rPr>
          <w:rFonts w:ascii="Helvetica" w:hAnsi="Helvetica" w:cs="Helvetica"/>
          <w:sz w:val="24"/>
          <w:szCs w:val="24"/>
        </w:rPr>
        <w:t>should be</w:t>
      </w:r>
      <w:r w:rsidRPr="00220C73">
        <w:rPr>
          <w:rFonts w:ascii="Helvetica" w:hAnsi="Helvetica" w:cs="Helvetica"/>
          <w:sz w:val="24"/>
          <w:szCs w:val="24"/>
        </w:rPr>
        <w:t xml:space="preserve"> roughly equivalent to the highest FMI percentage (which has been followed in this model). The relative efficiency indicates efficiency. The closer it is towards </w:t>
      </w:r>
      <w:r w:rsidR="000240C7" w:rsidRPr="00220C73">
        <w:rPr>
          <w:rFonts w:ascii="Helvetica" w:hAnsi="Helvetica" w:cs="Helvetica"/>
          <w:sz w:val="24"/>
          <w:szCs w:val="24"/>
        </w:rPr>
        <w:t>one</w:t>
      </w:r>
      <w:r w:rsidRPr="00220C73">
        <w:rPr>
          <w:rFonts w:ascii="Helvetica" w:hAnsi="Helvetica" w:cs="Helvetica"/>
          <w:sz w:val="24"/>
          <w:szCs w:val="24"/>
        </w:rPr>
        <w:t xml:space="preserve"> indicates that the analysis has the right number of imputations. </w:t>
      </w:r>
    </w:p>
    <w:p w14:paraId="0C130C09" w14:textId="79AA0C6B"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According to the RVI scores across categories, NS-SEC and race are the only two analytical variables that have consistently high RVI scores. For all other analytical variables missing data has little effect upon their variance. Housing tenure, NS-SEC, and </w:t>
      </w:r>
      <w:r w:rsidR="000240C7" w:rsidRPr="00220C73">
        <w:rPr>
          <w:rFonts w:ascii="Helvetica" w:hAnsi="Helvetica" w:cs="Helvetica"/>
          <w:sz w:val="24"/>
          <w:szCs w:val="24"/>
        </w:rPr>
        <w:t>r</w:t>
      </w:r>
      <w:r w:rsidRPr="00220C73">
        <w:rPr>
          <w:rFonts w:ascii="Helvetica" w:hAnsi="Helvetica" w:cs="Helvetica"/>
          <w:sz w:val="24"/>
          <w:szCs w:val="24"/>
        </w:rPr>
        <w:t xml:space="preserve">ace all have relatively high FMI scores indicating that much of the total sampling variance is due to missing data. The FMI value of </w:t>
      </w:r>
      <w:r w:rsidR="000240C7" w:rsidRPr="00220C73">
        <w:rPr>
          <w:rFonts w:ascii="Helvetica" w:hAnsi="Helvetica" w:cs="Helvetica"/>
          <w:sz w:val="24"/>
          <w:szCs w:val="24"/>
        </w:rPr>
        <w:t>routine</w:t>
      </w:r>
      <w:r w:rsidRPr="00220C73">
        <w:rPr>
          <w:rFonts w:ascii="Helvetica" w:hAnsi="Helvetica" w:cs="Helvetica"/>
          <w:sz w:val="24"/>
          <w:szCs w:val="24"/>
        </w:rPr>
        <w:t xml:space="preserve"> and </w:t>
      </w:r>
      <w:r w:rsidR="000240C7" w:rsidRPr="00220C73">
        <w:rPr>
          <w:rFonts w:ascii="Helvetica" w:hAnsi="Helvetica" w:cs="Helvetica"/>
          <w:sz w:val="24"/>
          <w:szCs w:val="24"/>
        </w:rPr>
        <w:t>m</w:t>
      </w:r>
      <w:r w:rsidRPr="00220C73">
        <w:rPr>
          <w:rFonts w:ascii="Helvetica" w:hAnsi="Helvetica" w:cs="Helvetica"/>
          <w:sz w:val="24"/>
          <w:szCs w:val="24"/>
        </w:rPr>
        <w:t xml:space="preserve">anual for </w:t>
      </w:r>
      <w:r w:rsidR="000240C7" w:rsidRPr="00220C73">
        <w:rPr>
          <w:rFonts w:ascii="Helvetica" w:hAnsi="Helvetica" w:cs="Helvetica"/>
          <w:sz w:val="24"/>
          <w:szCs w:val="24"/>
        </w:rPr>
        <w:t>o</w:t>
      </w:r>
      <w:r w:rsidRPr="00220C73">
        <w:rPr>
          <w:rFonts w:ascii="Helvetica" w:hAnsi="Helvetica" w:cs="Helvetica"/>
          <w:sz w:val="24"/>
          <w:szCs w:val="24"/>
        </w:rPr>
        <w:t xml:space="preserve">ut of the </w:t>
      </w:r>
      <w:r w:rsidR="000240C7" w:rsidRPr="00220C73">
        <w:rPr>
          <w:rFonts w:ascii="Helvetica" w:hAnsi="Helvetica" w:cs="Helvetica"/>
          <w:sz w:val="24"/>
          <w:szCs w:val="24"/>
        </w:rPr>
        <w:t>l</w:t>
      </w:r>
      <w:r w:rsidRPr="00220C73">
        <w:rPr>
          <w:rFonts w:ascii="Helvetica" w:hAnsi="Helvetica" w:cs="Helvetica"/>
          <w:sz w:val="24"/>
          <w:szCs w:val="24"/>
        </w:rPr>
        <w:t xml:space="preserve">abour force is the highest FMI value from the model with a value of 0.52. This value indicates that 50 imputations was appropriate. All variables have a relative efficiency close to </w:t>
      </w:r>
      <w:r w:rsidR="000240C7" w:rsidRPr="00220C73">
        <w:rPr>
          <w:rFonts w:ascii="Helvetica" w:hAnsi="Helvetica" w:cs="Helvetica"/>
          <w:sz w:val="24"/>
          <w:szCs w:val="24"/>
        </w:rPr>
        <w:t>one</w:t>
      </w:r>
      <w:r w:rsidRPr="00220C73">
        <w:rPr>
          <w:rFonts w:ascii="Helvetica" w:hAnsi="Helvetica" w:cs="Helvetica"/>
          <w:sz w:val="24"/>
          <w:szCs w:val="24"/>
        </w:rPr>
        <w:t xml:space="preserve">, also lending support to the notion that 50 imputations is an appropriate number. </w:t>
      </w:r>
    </w:p>
    <w:p w14:paraId="51C16AC4"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able </w:t>
      </w:r>
      <w:r w:rsidRPr="00220C73">
        <w:rPr>
          <w:rFonts w:ascii="Helvetica" w:hAnsi="Helvetica" w:cs="Helvetica"/>
          <w:sz w:val="24"/>
          <w:szCs w:val="24"/>
          <w:highlight w:val="yellow"/>
        </w:rPr>
        <w:t>XXXX</w:t>
      </w:r>
      <w:r w:rsidRPr="00220C73">
        <w:rPr>
          <w:rFonts w:ascii="Helvetica" w:hAnsi="Helvetica" w:cs="Helvetica"/>
          <w:sz w:val="24"/>
          <w:szCs w:val="24"/>
        </w:rPr>
        <w:t xml:space="preserve"> provides information containing parameter-specific degrees of freedom (DF) and percentages of increase in standard errors due to nonresponse. The closer RVI is to zero, the larger the degrees of freedom regardless the number of imputations. </w:t>
      </w:r>
    </w:p>
    <w:p w14:paraId="0429D592" w14:textId="033F810D"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smallest degrees of freedom correspond to </w:t>
      </w:r>
      <w:r w:rsidR="000240C7" w:rsidRPr="00220C73">
        <w:rPr>
          <w:rFonts w:ascii="Helvetica" w:hAnsi="Helvetica" w:cs="Helvetica"/>
          <w:sz w:val="24"/>
          <w:szCs w:val="24"/>
        </w:rPr>
        <w:t>r</w:t>
      </w:r>
      <w:r w:rsidRPr="00220C73">
        <w:rPr>
          <w:rFonts w:ascii="Helvetica" w:hAnsi="Helvetica" w:cs="Helvetica"/>
          <w:sz w:val="24"/>
          <w:szCs w:val="24"/>
        </w:rPr>
        <w:t xml:space="preserve">outine and </w:t>
      </w:r>
      <w:r w:rsidR="000240C7" w:rsidRPr="00220C73">
        <w:rPr>
          <w:rFonts w:ascii="Helvetica" w:hAnsi="Helvetica" w:cs="Helvetica"/>
          <w:sz w:val="24"/>
          <w:szCs w:val="24"/>
        </w:rPr>
        <w:t>m</w:t>
      </w:r>
      <w:r w:rsidRPr="00220C73">
        <w:rPr>
          <w:rFonts w:ascii="Helvetica" w:hAnsi="Helvetica" w:cs="Helvetica"/>
          <w:sz w:val="24"/>
          <w:szCs w:val="24"/>
        </w:rPr>
        <w:t xml:space="preserve">anual in the </w:t>
      </w:r>
      <w:r w:rsidR="000240C7" w:rsidRPr="00220C73">
        <w:rPr>
          <w:rFonts w:ascii="Helvetica" w:hAnsi="Helvetica" w:cs="Helvetica"/>
          <w:sz w:val="24"/>
          <w:szCs w:val="24"/>
        </w:rPr>
        <w:t>o</w:t>
      </w:r>
      <w:r w:rsidRPr="00220C73">
        <w:rPr>
          <w:rFonts w:ascii="Helvetica" w:hAnsi="Helvetica" w:cs="Helvetica"/>
          <w:sz w:val="24"/>
          <w:szCs w:val="24"/>
        </w:rPr>
        <w:t xml:space="preserve">ut of </w:t>
      </w:r>
      <w:r w:rsidR="000240C7" w:rsidRPr="00220C73">
        <w:rPr>
          <w:rFonts w:ascii="Helvetica" w:hAnsi="Helvetica" w:cs="Helvetica"/>
          <w:sz w:val="24"/>
          <w:szCs w:val="24"/>
        </w:rPr>
        <w:t>l</w:t>
      </w:r>
      <w:r w:rsidRPr="00220C73">
        <w:rPr>
          <w:rFonts w:ascii="Helvetica" w:hAnsi="Helvetica" w:cs="Helvetica"/>
          <w:sz w:val="24"/>
          <w:szCs w:val="24"/>
        </w:rPr>
        <w:t xml:space="preserve">abour </w:t>
      </w:r>
      <w:r w:rsidR="000240C7" w:rsidRPr="00220C73">
        <w:rPr>
          <w:rFonts w:ascii="Helvetica" w:hAnsi="Helvetica" w:cs="Helvetica"/>
          <w:sz w:val="24"/>
          <w:szCs w:val="24"/>
        </w:rPr>
        <w:t>f</w:t>
      </w:r>
      <w:r w:rsidRPr="00220C73">
        <w:rPr>
          <w:rFonts w:ascii="Helvetica" w:hAnsi="Helvetica" w:cs="Helvetica"/>
          <w:sz w:val="24"/>
          <w:szCs w:val="24"/>
        </w:rPr>
        <w:t xml:space="preserve">orce category of 184.8. This is not surprising given its high RVI score. The highest degrees of freedom correspond to educational attainment and sex. This suggests that the loss of information due to non-response is the smallest for these analytical variables. The percentage increase in standard errors is largest for </w:t>
      </w:r>
      <w:r w:rsidR="000240C7" w:rsidRPr="00220C73">
        <w:rPr>
          <w:rFonts w:ascii="Helvetica" w:hAnsi="Helvetica" w:cs="Helvetica"/>
          <w:sz w:val="24"/>
          <w:szCs w:val="24"/>
        </w:rPr>
        <w:t>r</w:t>
      </w:r>
      <w:r w:rsidRPr="00220C73">
        <w:rPr>
          <w:rFonts w:ascii="Helvetica" w:hAnsi="Helvetica" w:cs="Helvetica"/>
          <w:sz w:val="24"/>
          <w:szCs w:val="24"/>
        </w:rPr>
        <w:t xml:space="preserve">outine and </w:t>
      </w:r>
      <w:r w:rsidR="000240C7" w:rsidRPr="00220C73">
        <w:rPr>
          <w:rFonts w:ascii="Helvetica" w:hAnsi="Helvetica" w:cs="Helvetica"/>
          <w:sz w:val="24"/>
          <w:szCs w:val="24"/>
        </w:rPr>
        <w:t>m</w:t>
      </w:r>
      <w:r w:rsidRPr="00220C73">
        <w:rPr>
          <w:rFonts w:ascii="Helvetica" w:hAnsi="Helvetica" w:cs="Helvetica"/>
          <w:sz w:val="24"/>
          <w:szCs w:val="24"/>
        </w:rPr>
        <w:t xml:space="preserve">anual in </w:t>
      </w:r>
      <w:r w:rsidR="000240C7" w:rsidRPr="00220C73">
        <w:rPr>
          <w:rFonts w:ascii="Helvetica" w:hAnsi="Helvetica" w:cs="Helvetica"/>
          <w:sz w:val="24"/>
          <w:szCs w:val="24"/>
        </w:rPr>
        <w:t>o</w:t>
      </w:r>
      <w:r w:rsidRPr="00220C73">
        <w:rPr>
          <w:rFonts w:ascii="Helvetica" w:hAnsi="Helvetica" w:cs="Helvetica"/>
          <w:sz w:val="24"/>
          <w:szCs w:val="24"/>
        </w:rPr>
        <w:t xml:space="preserve">ut of the </w:t>
      </w:r>
      <w:r w:rsidR="000240C7" w:rsidRPr="00220C73">
        <w:rPr>
          <w:rFonts w:ascii="Helvetica" w:hAnsi="Helvetica" w:cs="Helvetica"/>
          <w:sz w:val="24"/>
          <w:szCs w:val="24"/>
        </w:rPr>
        <w:t>l</w:t>
      </w:r>
      <w:r w:rsidRPr="00220C73">
        <w:rPr>
          <w:rFonts w:ascii="Helvetica" w:hAnsi="Helvetica" w:cs="Helvetica"/>
          <w:sz w:val="24"/>
          <w:szCs w:val="24"/>
        </w:rPr>
        <w:t xml:space="preserve">abour force by 43.59 per cent and smallest for </w:t>
      </w:r>
      <w:r w:rsidR="000240C7" w:rsidRPr="00220C73">
        <w:rPr>
          <w:rFonts w:ascii="Helvetica" w:hAnsi="Helvetica" w:cs="Helvetica"/>
          <w:sz w:val="24"/>
          <w:szCs w:val="24"/>
        </w:rPr>
        <w:t>s</w:t>
      </w:r>
      <w:r w:rsidRPr="00220C73">
        <w:rPr>
          <w:rFonts w:ascii="Helvetica" w:hAnsi="Helvetica" w:cs="Helvetica"/>
          <w:sz w:val="24"/>
          <w:szCs w:val="24"/>
        </w:rPr>
        <w:t xml:space="preserve">ex in </w:t>
      </w:r>
      <w:r w:rsidR="000240C7" w:rsidRPr="00220C73">
        <w:rPr>
          <w:rFonts w:ascii="Helvetica" w:hAnsi="Helvetica" w:cs="Helvetica"/>
          <w:sz w:val="24"/>
          <w:szCs w:val="24"/>
        </w:rPr>
        <w:t>u</w:t>
      </w:r>
      <w:r w:rsidRPr="00220C73">
        <w:rPr>
          <w:rFonts w:ascii="Helvetica" w:hAnsi="Helvetica" w:cs="Helvetica"/>
          <w:sz w:val="24"/>
          <w:szCs w:val="24"/>
        </w:rPr>
        <w:t xml:space="preserve">nemployment by 0.51 per cent. </w:t>
      </w:r>
    </w:p>
    <w:p w14:paraId="53F2F8E3" w14:textId="77777777" w:rsidR="00996C6F" w:rsidRPr="00220C73" w:rsidRDefault="00996C6F" w:rsidP="00996C6F">
      <w:pPr>
        <w:rPr>
          <w:rFonts w:ascii="Helvetica" w:hAnsi="Helvetica" w:cs="Helvetica"/>
          <w:sz w:val="24"/>
          <w:szCs w:val="24"/>
        </w:rPr>
      </w:pPr>
      <w:r w:rsidRPr="00220C73">
        <w:rPr>
          <w:rFonts w:ascii="Helvetica" w:hAnsi="Helvetica" w:cs="Helvetica"/>
          <w:sz w:val="24"/>
          <w:szCs w:val="24"/>
          <w:highlight w:val="yellow"/>
        </w:rPr>
        <w:t>Need to format and paste tables of RVI and DF tables here…</w:t>
      </w:r>
    </w:p>
    <w:p w14:paraId="2186D11F" w14:textId="7DC372C2" w:rsidR="00AB4878" w:rsidRPr="00220C73" w:rsidRDefault="00AB4878" w:rsidP="00EB018F">
      <w:pPr>
        <w:pStyle w:val="Heading3"/>
        <w:rPr>
          <w:rFonts w:ascii="Helvetica" w:hAnsi="Helvetica" w:cs="Helvetica"/>
        </w:rPr>
      </w:pPr>
      <w:bookmarkStart w:id="148" w:name="_Toc131406663"/>
      <w:r w:rsidRPr="00220C73">
        <w:rPr>
          <w:rFonts w:ascii="Helvetica" w:hAnsi="Helvetica" w:cs="Helvetica"/>
        </w:rPr>
        <w:t>Discussion and Conclusions</w:t>
      </w:r>
      <w:bookmarkEnd w:id="148"/>
    </w:p>
    <w:bookmarkEnd w:id="30"/>
    <w:p w14:paraId="3959328F" w14:textId="2A426A05" w:rsidR="00996C6F" w:rsidRPr="00220C73" w:rsidRDefault="00996C6F" w:rsidP="00996C6F">
      <w:pPr>
        <w:rPr>
          <w:rFonts w:ascii="Helvetica" w:hAnsi="Helvetica" w:cs="Helvetica"/>
          <w:sz w:val="24"/>
          <w:szCs w:val="24"/>
        </w:rPr>
      </w:pPr>
      <w:r w:rsidRPr="00220C73">
        <w:rPr>
          <w:rFonts w:ascii="Helvetica" w:hAnsi="Helvetica" w:cs="Helvetica"/>
          <w:sz w:val="24"/>
          <w:szCs w:val="24"/>
        </w:rPr>
        <w:t xml:space="preserve">The fact that the main substantive differences between the two models is situated within the </w:t>
      </w:r>
      <w:r w:rsidR="000240C7" w:rsidRPr="00220C73">
        <w:rPr>
          <w:rFonts w:ascii="Helvetica" w:hAnsi="Helvetica" w:cs="Helvetica"/>
          <w:sz w:val="24"/>
          <w:szCs w:val="24"/>
        </w:rPr>
        <w:t>u</w:t>
      </w:r>
      <w:r w:rsidRPr="00220C73">
        <w:rPr>
          <w:rFonts w:ascii="Helvetica" w:hAnsi="Helvetica" w:cs="Helvetica"/>
          <w:sz w:val="24"/>
          <w:szCs w:val="24"/>
        </w:rPr>
        <w:t xml:space="preserve">nemployment and </w:t>
      </w:r>
      <w:r w:rsidR="000240C7" w:rsidRPr="00220C73">
        <w:rPr>
          <w:rFonts w:ascii="Helvetica" w:hAnsi="Helvetica" w:cs="Helvetica"/>
          <w:sz w:val="24"/>
          <w:szCs w:val="24"/>
        </w:rPr>
        <w:t>o</w:t>
      </w:r>
      <w:r w:rsidRPr="00220C73">
        <w:rPr>
          <w:rFonts w:ascii="Helvetica" w:hAnsi="Helvetica" w:cs="Helvetica"/>
          <w:sz w:val="24"/>
          <w:szCs w:val="24"/>
        </w:rPr>
        <w:t xml:space="preserve">ut of </w:t>
      </w:r>
      <w:r w:rsidR="000240C7" w:rsidRPr="00220C73">
        <w:rPr>
          <w:rFonts w:ascii="Helvetica" w:hAnsi="Helvetica" w:cs="Helvetica"/>
          <w:sz w:val="24"/>
          <w:szCs w:val="24"/>
        </w:rPr>
        <w:t>la</w:t>
      </w:r>
      <w:r w:rsidRPr="00220C73">
        <w:rPr>
          <w:rFonts w:ascii="Helvetica" w:hAnsi="Helvetica" w:cs="Helvetica"/>
          <w:sz w:val="24"/>
          <w:szCs w:val="24"/>
        </w:rPr>
        <w:t xml:space="preserve">bour </w:t>
      </w:r>
      <w:r w:rsidR="000240C7" w:rsidRPr="00220C73">
        <w:rPr>
          <w:rFonts w:ascii="Helvetica" w:hAnsi="Helvetica" w:cs="Helvetica"/>
          <w:sz w:val="24"/>
          <w:szCs w:val="24"/>
        </w:rPr>
        <w:t>f</w:t>
      </w:r>
      <w:r w:rsidRPr="00220C73">
        <w:rPr>
          <w:rFonts w:ascii="Helvetica" w:hAnsi="Helvetica" w:cs="Helvetica"/>
          <w:sz w:val="24"/>
          <w:szCs w:val="24"/>
        </w:rPr>
        <w:t xml:space="preserve">orce categories is relevant. This indicates that missingness in these categories has a substantive impact upon the </w:t>
      </w:r>
      <w:r w:rsidRPr="00220C73">
        <w:rPr>
          <w:rFonts w:ascii="Helvetica" w:hAnsi="Helvetica" w:cs="Helvetica"/>
          <w:sz w:val="24"/>
          <w:szCs w:val="24"/>
        </w:rPr>
        <w:lastRenderedPageBreak/>
        <w:t xml:space="preserve">resulting interpretation and analysis of results. This provides evidence for a MAR assumption. As such the imputed model substantively better for analysis. </w:t>
      </w:r>
    </w:p>
    <w:p w14:paraId="4FAE45DC" w14:textId="3D4A5B3D" w:rsidR="00AB4878" w:rsidRPr="00220C73" w:rsidRDefault="00EF5A81" w:rsidP="00AB4878">
      <w:pPr>
        <w:pStyle w:val="Heading1"/>
        <w:rPr>
          <w:rFonts w:ascii="Helvetica" w:hAnsi="Helvetica" w:cs="Helvetica"/>
          <w:sz w:val="24"/>
          <w:szCs w:val="24"/>
        </w:rPr>
      </w:pPr>
      <w:bookmarkStart w:id="149" w:name="_Toc131406664"/>
      <w:bookmarkEnd w:id="29"/>
      <w:r w:rsidRPr="00220C73">
        <w:rPr>
          <w:rFonts w:ascii="Helvetica" w:hAnsi="Helvetica" w:cs="Helvetica"/>
          <w:sz w:val="24"/>
          <w:szCs w:val="24"/>
        </w:rPr>
        <w:t>Chapter</w:t>
      </w:r>
      <w:r w:rsidR="00AB4878" w:rsidRPr="00220C73">
        <w:rPr>
          <w:rFonts w:ascii="Helvetica" w:hAnsi="Helvetica" w:cs="Helvetica"/>
          <w:sz w:val="24"/>
          <w:szCs w:val="24"/>
        </w:rPr>
        <w:t xml:space="preserve"> </w:t>
      </w:r>
      <w:r w:rsidR="003915B5" w:rsidRPr="00220C73">
        <w:rPr>
          <w:rFonts w:ascii="Helvetica" w:hAnsi="Helvetica" w:cs="Helvetica"/>
          <w:sz w:val="24"/>
          <w:szCs w:val="24"/>
        </w:rPr>
        <w:t>Two</w:t>
      </w:r>
      <w:r w:rsidR="00AB4878" w:rsidRPr="00220C73">
        <w:rPr>
          <w:rFonts w:ascii="Helvetica" w:hAnsi="Helvetica" w:cs="Helvetica"/>
          <w:sz w:val="24"/>
          <w:szCs w:val="24"/>
        </w:rPr>
        <w:t>: The British Cohort Study</w:t>
      </w:r>
      <w:bookmarkEnd w:id="149"/>
    </w:p>
    <w:p w14:paraId="1508674B" w14:textId="576B1684" w:rsidR="000E23E4" w:rsidRPr="00220C73" w:rsidRDefault="00AB4878" w:rsidP="00E612BB">
      <w:pPr>
        <w:pStyle w:val="Heading2"/>
        <w:rPr>
          <w:rFonts w:ascii="Helvetica" w:hAnsi="Helvetica" w:cs="Helvetica"/>
          <w:sz w:val="24"/>
          <w:szCs w:val="24"/>
        </w:rPr>
      </w:pPr>
      <w:bookmarkStart w:id="150" w:name="_Toc131406665"/>
      <w:r w:rsidRPr="00220C73">
        <w:rPr>
          <w:rFonts w:ascii="Helvetica" w:hAnsi="Helvetica" w:cs="Helvetica"/>
          <w:sz w:val="24"/>
          <w:szCs w:val="24"/>
        </w:rPr>
        <w:t>Introduction</w:t>
      </w:r>
      <w:r w:rsidR="00EF5A81" w:rsidRPr="00220C73">
        <w:rPr>
          <w:rFonts w:ascii="Helvetica" w:hAnsi="Helvetica" w:cs="Helvetica"/>
          <w:sz w:val="24"/>
          <w:szCs w:val="24"/>
        </w:rPr>
        <w:t xml:space="preserve"> to Chapter </w:t>
      </w:r>
      <w:r w:rsidR="003915B5" w:rsidRPr="00220C73">
        <w:rPr>
          <w:rFonts w:ascii="Helvetica" w:hAnsi="Helvetica" w:cs="Helvetica"/>
          <w:sz w:val="24"/>
          <w:szCs w:val="24"/>
        </w:rPr>
        <w:t>Two</w:t>
      </w:r>
      <w:bookmarkEnd w:id="150"/>
    </w:p>
    <w:p w14:paraId="2DE52BA1" w14:textId="303507EC" w:rsidR="00EF5A81" w:rsidRPr="00220C73" w:rsidRDefault="00EF5A81" w:rsidP="00EF5A81">
      <w:pPr>
        <w:pStyle w:val="Heading2"/>
        <w:rPr>
          <w:rFonts w:ascii="Helvetica" w:hAnsi="Helvetica" w:cs="Helvetica"/>
          <w:sz w:val="24"/>
          <w:szCs w:val="24"/>
        </w:rPr>
      </w:pPr>
      <w:bookmarkStart w:id="151" w:name="_Toc131406666"/>
      <w:r w:rsidRPr="00220C73">
        <w:rPr>
          <w:rFonts w:ascii="Helvetica" w:hAnsi="Helvetica" w:cs="Helvetica"/>
          <w:sz w:val="24"/>
          <w:szCs w:val="24"/>
        </w:rPr>
        <w:t>Literature Review:</w:t>
      </w:r>
      <w:bookmarkEnd w:id="151"/>
    </w:p>
    <w:p w14:paraId="5D05CE6B" w14:textId="77777777" w:rsidR="00EF5A81" w:rsidRPr="00220C73" w:rsidRDefault="00EF5A81" w:rsidP="00EF5A81">
      <w:pPr>
        <w:pStyle w:val="Heading2"/>
        <w:rPr>
          <w:rFonts w:ascii="Helvetica" w:hAnsi="Helvetica" w:cs="Helvetica"/>
          <w:sz w:val="24"/>
          <w:szCs w:val="24"/>
        </w:rPr>
      </w:pPr>
      <w:bookmarkStart w:id="152" w:name="_Toc131406667"/>
      <w:r w:rsidRPr="00220C73">
        <w:rPr>
          <w:rFonts w:ascii="Helvetica" w:hAnsi="Helvetica" w:cs="Helvetica"/>
          <w:sz w:val="24"/>
          <w:szCs w:val="24"/>
        </w:rPr>
        <w:t>BCS Timeframe and Context</w:t>
      </w:r>
      <w:bookmarkEnd w:id="152"/>
    </w:p>
    <w:p w14:paraId="42CCBD81" w14:textId="77777777" w:rsidR="00EF5A81" w:rsidRPr="00220C73" w:rsidRDefault="00EF5A81" w:rsidP="00EF5A81">
      <w:pPr>
        <w:pStyle w:val="Heading3"/>
        <w:rPr>
          <w:rFonts w:ascii="Helvetica" w:hAnsi="Helvetica" w:cs="Helvetica"/>
        </w:rPr>
      </w:pPr>
      <w:bookmarkStart w:id="153" w:name="_Toc131406668"/>
      <w:r w:rsidRPr="00220C73">
        <w:rPr>
          <w:rFonts w:ascii="Helvetica" w:hAnsi="Helvetica" w:cs="Helvetica"/>
        </w:rPr>
        <w:t>Education and Vocation</w:t>
      </w:r>
      <w:bookmarkEnd w:id="153"/>
    </w:p>
    <w:p w14:paraId="438EE783" w14:textId="77777777" w:rsidR="00EF5A81" w:rsidRPr="00220C73" w:rsidRDefault="00EF5A81" w:rsidP="00EF5A81">
      <w:pPr>
        <w:pStyle w:val="Heading3"/>
        <w:rPr>
          <w:rFonts w:ascii="Helvetica" w:hAnsi="Helvetica" w:cs="Helvetica"/>
        </w:rPr>
      </w:pPr>
      <w:bookmarkStart w:id="154" w:name="_Toc131406669"/>
      <w:r w:rsidRPr="00220C73">
        <w:rPr>
          <w:rFonts w:ascii="Helvetica" w:hAnsi="Helvetica" w:cs="Helvetica"/>
        </w:rPr>
        <w:t>Labour Market</w:t>
      </w:r>
      <w:bookmarkEnd w:id="154"/>
    </w:p>
    <w:p w14:paraId="5439C0B8" w14:textId="35AF6AA5" w:rsidR="00EF5A81" w:rsidRPr="00220C73" w:rsidRDefault="00EF5A81" w:rsidP="00EF5A81">
      <w:pPr>
        <w:pStyle w:val="Heading3"/>
        <w:rPr>
          <w:rFonts w:ascii="Helvetica" w:hAnsi="Helvetica" w:cs="Helvetica"/>
        </w:rPr>
      </w:pPr>
      <w:bookmarkStart w:id="155" w:name="_Toc131406670"/>
      <w:r w:rsidRPr="00220C73">
        <w:rPr>
          <w:rFonts w:ascii="Helvetica" w:hAnsi="Helvetica" w:cs="Helvetica"/>
        </w:rPr>
        <w:t>Family</w:t>
      </w:r>
      <w:bookmarkEnd w:id="155"/>
    </w:p>
    <w:p w14:paraId="46B7576F" w14:textId="77777777" w:rsidR="00EF5A81" w:rsidRPr="00220C73" w:rsidRDefault="00EF5A81" w:rsidP="00EF5A81">
      <w:pPr>
        <w:pStyle w:val="Heading2"/>
        <w:rPr>
          <w:rFonts w:ascii="Helvetica" w:hAnsi="Helvetica" w:cs="Helvetica"/>
          <w:sz w:val="24"/>
          <w:szCs w:val="24"/>
        </w:rPr>
      </w:pPr>
      <w:bookmarkStart w:id="156" w:name="_Toc131406671"/>
      <w:r w:rsidRPr="00220C73">
        <w:rPr>
          <w:rFonts w:ascii="Helvetica" w:hAnsi="Helvetica" w:cs="Helvetica"/>
          <w:sz w:val="24"/>
          <w:szCs w:val="24"/>
        </w:rPr>
        <w:t>Data and Methods</w:t>
      </w:r>
      <w:bookmarkEnd w:id="156"/>
    </w:p>
    <w:p w14:paraId="02A211C6" w14:textId="0342D447" w:rsidR="00EF5A81" w:rsidRPr="00220C73" w:rsidRDefault="00EF5A81" w:rsidP="00EF5A81">
      <w:pPr>
        <w:pStyle w:val="Heading3"/>
        <w:rPr>
          <w:rFonts w:ascii="Helvetica" w:hAnsi="Helvetica" w:cs="Helvetica"/>
        </w:rPr>
      </w:pPr>
      <w:bookmarkStart w:id="157" w:name="_Toc131406672"/>
      <w:r w:rsidRPr="00220C73">
        <w:rPr>
          <w:rFonts w:ascii="Helvetica" w:hAnsi="Helvetica" w:cs="Helvetica"/>
        </w:rPr>
        <w:t xml:space="preserve">Introduction to the </w:t>
      </w:r>
      <w:r w:rsidRPr="00220C73">
        <w:rPr>
          <w:rFonts w:ascii="Helvetica" w:hAnsi="Helvetica" w:cs="Helvetica"/>
        </w:rPr>
        <w:t>BCS</w:t>
      </w:r>
      <w:r w:rsidRPr="00220C73">
        <w:rPr>
          <w:rFonts w:ascii="Helvetica" w:hAnsi="Helvetica" w:cs="Helvetica"/>
        </w:rPr>
        <w:t xml:space="preserve"> data</w:t>
      </w:r>
      <w:bookmarkEnd w:id="157"/>
    </w:p>
    <w:p w14:paraId="28BAF6BA" w14:textId="259B19E7" w:rsidR="00EF5A81" w:rsidRPr="00220C73" w:rsidRDefault="00EF5A81" w:rsidP="00EF5A81">
      <w:pPr>
        <w:pStyle w:val="Heading3"/>
        <w:rPr>
          <w:rFonts w:ascii="Helvetica" w:hAnsi="Helvetica" w:cs="Helvetica"/>
        </w:rPr>
      </w:pPr>
      <w:bookmarkStart w:id="158" w:name="_Toc131406673"/>
      <w:r w:rsidRPr="00220C73">
        <w:rPr>
          <w:rFonts w:ascii="Helvetica" w:hAnsi="Helvetica" w:cs="Helvetica"/>
        </w:rPr>
        <w:t>Introduction to measures for subsequent analysis</w:t>
      </w:r>
      <w:bookmarkEnd w:id="158"/>
    </w:p>
    <w:p w14:paraId="279807D3" w14:textId="77777777" w:rsidR="00EF5A81" w:rsidRPr="00220C73" w:rsidRDefault="00EF5A81" w:rsidP="00EF5A81">
      <w:pPr>
        <w:pStyle w:val="Heading3"/>
        <w:rPr>
          <w:rFonts w:ascii="Helvetica" w:hAnsi="Helvetica" w:cs="Helvetica"/>
        </w:rPr>
      </w:pPr>
      <w:bookmarkStart w:id="159" w:name="_Toc131406674"/>
      <w:r w:rsidRPr="00220C73">
        <w:rPr>
          <w:rFonts w:ascii="Helvetica" w:hAnsi="Helvetica" w:cs="Helvetica"/>
        </w:rPr>
        <w:t>Analysis Methods</w:t>
      </w:r>
      <w:bookmarkEnd w:id="159"/>
    </w:p>
    <w:p w14:paraId="2D1F1038" w14:textId="4615DD52" w:rsidR="00AB4878" w:rsidRPr="00220C73" w:rsidRDefault="000E23E4" w:rsidP="000E23E4">
      <w:pPr>
        <w:pStyle w:val="Heading1"/>
        <w:rPr>
          <w:rFonts w:ascii="Helvetica" w:hAnsi="Helvetica" w:cs="Helvetica"/>
          <w:sz w:val="24"/>
          <w:szCs w:val="24"/>
        </w:rPr>
      </w:pPr>
      <w:bookmarkStart w:id="160" w:name="_Toc131406675"/>
      <w:r w:rsidRPr="00220C73">
        <w:rPr>
          <w:rFonts w:ascii="Helvetica" w:hAnsi="Helvetica" w:cs="Helvetica"/>
          <w:sz w:val="24"/>
          <w:szCs w:val="24"/>
        </w:rPr>
        <w:t>BCS Cohort: Pathways after Education</w:t>
      </w:r>
      <w:bookmarkEnd w:id="160"/>
    </w:p>
    <w:p w14:paraId="1083ECD4" w14:textId="1CACA163" w:rsidR="000E23E4" w:rsidRPr="00220C73" w:rsidRDefault="000E23E4" w:rsidP="000E23E4">
      <w:pPr>
        <w:pStyle w:val="Heading2"/>
        <w:rPr>
          <w:rFonts w:ascii="Helvetica" w:hAnsi="Helvetica" w:cs="Helvetica"/>
          <w:sz w:val="24"/>
          <w:szCs w:val="24"/>
        </w:rPr>
      </w:pPr>
      <w:bookmarkStart w:id="161" w:name="_Toc131406676"/>
      <w:r w:rsidRPr="00220C73">
        <w:rPr>
          <w:rFonts w:ascii="Helvetica" w:hAnsi="Helvetica" w:cs="Helvetica"/>
          <w:sz w:val="24"/>
          <w:szCs w:val="24"/>
        </w:rPr>
        <w:t>Introduction</w:t>
      </w:r>
      <w:bookmarkEnd w:id="161"/>
    </w:p>
    <w:p w14:paraId="668AA002" w14:textId="77777777" w:rsidR="008C0E7A" w:rsidRPr="00220C73" w:rsidRDefault="008C0E7A" w:rsidP="008C0E7A">
      <w:pPr>
        <w:pStyle w:val="Heading2"/>
        <w:rPr>
          <w:rFonts w:ascii="Helvetica" w:hAnsi="Helvetica" w:cs="Helvetica"/>
          <w:sz w:val="24"/>
          <w:szCs w:val="24"/>
        </w:rPr>
      </w:pPr>
      <w:bookmarkStart w:id="162" w:name="_Toc131406677"/>
      <w:r w:rsidRPr="00220C73">
        <w:rPr>
          <w:rFonts w:ascii="Helvetica" w:hAnsi="Helvetica" w:cs="Helvetica"/>
          <w:sz w:val="24"/>
          <w:szCs w:val="24"/>
        </w:rPr>
        <w:t>Replicating analysis of NCDS</w:t>
      </w:r>
      <w:bookmarkEnd w:id="162"/>
    </w:p>
    <w:p w14:paraId="6F296A87" w14:textId="77777777" w:rsidR="008C0E7A" w:rsidRPr="00220C73" w:rsidRDefault="008C0E7A" w:rsidP="008C0E7A">
      <w:pPr>
        <w:pStyle w:val="Heading2"/>
        <w:rPr>
          <w:rFonts w:ascii="Helvetica" w:hAnsi="Helvetica" w:cs="Helvetica"/>
          <w:sz w:val="24"/>
          <w:szCs w:val="24"/>
        </w:rPr>
      </w:pPr>
      <w:bookmarkStart w:id="163" w:name="_Toc131406678"/>
      <w:r w:rsidRPr="00220C73">
        <w:rPr>
          <w:rFonts w:ascii="Helvetica" w:hAnsi="Helvetica" w:cs="Helvetica"/>
          <w:sz w:val="24"/>
          <w:szCs w:val="24"/>
        </w:rPr>
        <w:t>Descriptive Statistics</w:t>
      </w:r>
      <w:bookmarkEnd w:id="163"/>
    </w:p>
    <w:p w14:paraId="22E8BC46" w14:textId="77777777" w:rsidR="008C0E7A" w:rsidRPr="00220C73" w:rsidRDefault="008C0E7A" w:rsidP="008C0E7A">
      <w:pPr>
        <w:pStyle w:val="Heading2"/>
        <w:rPr>
          <w:rFonts w:ascii="Helvetica" w:hAnsi="Helvetica" w:cs="Helvetica"/>
          <w:sz w:val="24"/>
          <w:szCs w:val="24"/>
        </w:rPr>
      </w:pPr>
      <w:bookmarkStart w:id="164" w:name="_Toc131406679"/>
      <w:r w:rsidRPr="00220C73">
        <w:rPr>
          <w:rFonts w:ascii="Helvetica" w:hAnsi="Helvetica" w:cs="Helvetica"/>
          <w:sz w:val="24"/>
          <w:szCs w:val="24"/>
        </w:rPr>
        <w:t>Modelling Educational Attainment</w:t>
      </w:r>
      <w:bookmarkEnd w:id="164"/>
    </w:p>
    <w:p w14:paraId="65BC0580" w14:textId="77777777" w:rsidR="008C0E7A" w:rsidRPr="00220C73" w:rsidRDefault="008C0E7A" w:rsidP="008C0E7A">
      <w:pPr>
        <w:pStyle w:val="Heading2"/>
        <w:rPr>
          <w:rFonts w:ascii="Helvetica" w:hAnsi="Helvetica" w:cs="Helvetica"/>
          <w:sz w:val="24"/>
          <w:szCs w:val="24"/>
        </w:rPr>
      </w:pPr>
      <w:bookmarkStart w:id="165" w:name="_Toc131406680"/>
      <w:r w:rsidRPr="00220C73">
        <w:rPr>
          <w:rFonts w:ascii="Helvetica" w:hAnsi="Helvetica" w:cs="Helvetica"/>
          <w:sz w:val="24"/>
          <w:szCs w:val="24"/>
        </w:rPr>
        <w:t>Discussion and Conclusions</w:t>
      </w:r>
      <w:bookmarkEnd w:id="165"/>
    </w:p>
    <w:p w14:paraId="1DC640EA" w14:textId="603E5E56" w:rsidR="000E23E4" w:rsidRPr="00220C73" w:rsidRDefault="000E23E4" w:rsidP="008C0E7A">
      <w:pPr>
        <w:pStyle w:val="Heading1"/>
        <w:rPr>
          <w:rFonts w:ascii="Helvetica" w:hAnsi="Helvetica" w:cs="Helvetica"/>
          <w:sz w:val="24"/>
          <w:szCs w:val="24"/>
        </w:rPr>
      </w:pPr>
      <w:bookmarkStart w:id="166" w:name="_Toc131406681"/>
      <w:r w:rsidRPr="00220C73">
        <w:rPr>
          <w:rFonts w:ascii="Helvetica" w:hAnsi="Helvetica" w:cs="Helvetica"/>
          <w:sz w:val="24"/>
          <w:szCs w:val="24"/>
        </w:rPr>
        <w:t xml:space="preserve">BCS Cohort: </w:t>
      </w:r>
      <w:r w:rsidR="008C0E7A" w:rsidRPr="00220C73">
        <w:rPr>
          <w:rFonts w:ascii="Helvetica" w:hAnsi="Helvetica" w:cs="Helvetica"/>
          <w:sz w:val="24"/>
          <w:szCs w:val="24"/>
        </w:rPr>
        <w:t>Missing Data</w:t>
      </w:r>
      <w:bookmarkEnd w:id="166"/>
    </w:p>
    <w:p w14:paraId="0989594E" w14:textId="0C10D8C3" w:rsidR="008C0E7A" w:rsidRPr="00220C73" w:rsidRDefault="008C0E7A" w:rsidP="008C0E7A">
      <w:pPr>
        <w:pStyle w:val="Heading2"/>
        <w:rPr>
          <w:rFonts w:ascii="Helvetica" w:hAnsi="Helvetica" w:cs="Helvetica"/>
          <w:sz w:val="24"/>
          <w:szCs w:val="24"/>
        </w:rPr>
      </w:pPr>
      <w:bookmarkStart w:id="167" w:name="_Toc131406682"/>
      <w:r w:rsidRPr="00220C73">
        <w:rPr>
          <w:rFonts w:ascii="Helvetica" w:hAnsi="Helvetica" w:cs="Helvetica"/>
          <w:sz w:val="24"/>
          <w:szCs w:val="24"/>
        </w:rPr>
        <w:t>Missing Data in the NCDS</w:t>
      </w:r>
      <w:bookmarkEnd w:id="167"/>
    </w:p>
    <w:p w14:paraId="7D585A7F" w14:textId="0366E6F7" w:rsidR="008C0E7A" w:rsidRPr="00220C73" w:rsidRDefault="008C0E7A" w:rsidP="008C0E7A">
      <w:pPr>
        <w:pStyle w:val="Heading2"/>
        <w:rPr>
          <w:rFonts w:ascii="Helvetica" w:hAnsi="Helvetica" w:cs="Helvetica"/>
          <w:sz w:val="24"/>
          <w:szCs w:val="24"/>
        </w:rPr>
      </w:pPr>
      <w:bookmarkStart w:id="168" w:name="_Toc131406683"/>
      <w:r w:rsidRPr="00220C73">
        <w:rPr>
          <w:rFonts w:ascii="Helvetica" w:hAnsi="Helvetica" w:cs="Helvetica"/>
          <w:sz w:val="24"/>
          <w:szCs w:val="24"/>
        </w:rPr>
        <w:t>Description of the Missing Data</w:t>
      </w:r>
      <w:bookmarkEnd w:id="168"/>
    </w:p>
    <w:p w14:paraId="1DB73F24" w14:textId="36979C69" w:rsidR="008C0E7A" w:rsidRPr="00220C73" w:rsidRDefault="008C0E7A" w:rsidP="008C0E7A">
      <w:pPr>
        <w:pStyle w:val="Heading2"/>
        <w:rPr>
          <w:rFonts w:ascii="Helvetica" w:hAnsi="Helvetica" w:cs="Helvetica"/>
          <w:sz w:val="24"/>
          <w:szCs w:val="24"/>
        </w:rPr>
      </w:pPr>
      <w:bookmarkStart w:id="169" w:name="_Toc131406684"/>
      <w:r w:rsidRPr="00220C73">
        <w:rPr>
          <w:rFonts w:ascii="Helvetica" w:hAnsi="Helvetica" w:cs="Helvetica"/>
          <w:sz w:val="24"/>
          <w:szCs w:val="24"/>
        </w:rPr>
        <w:t>Missing Data for Independent Variables</w:t>
      </w:r>
      <w:bookmarkEnd w:id="169"/>
    </w:p>
    <w:p w14:paraId="71582A61" w14:textId="2042FB5E" w:rsidR="008C0E7A" w:rsidRPr="00220C73" w:rsidRDefault="008C0E7A" w:rsidP="008C0E7A">
      <w:pPr>
        <w:pStyle w:val="Heading2"/>
        <w:rPr>
          <w:rFonts w:ascii="Helvetica" w:hAnsi="Helvetica" w:cs="Helvetica"/>
          <w:sz w:val="24"/>
          <w:szCs w:val="24"/>
        </w:rPr>
      </w:pPr>
      <w:bookmarkStart w:id="170" w:name="_Toc131406685"/>
      <w:r w:rsidRPr="00220C73">
        <w:rPr>
          <w:rFonts w:ascii="Helvetica" w:hAnsi="Helvetica" w:cs="Helvetica"/>
          <w:sz w:val="24"/>
          <w:szCs w:val="24"/>
        </w:rPr>
        <w:t>Multiple Imputation by Chained Equations</w:t>
      </w:r>
      <w:bookmarkEnd w:id="170"/>
    </w:p>
    <w:p w14:paraId="44B21971" w14:textId="5E6AD1E3" w:rsidR="008C0E7A" w:rsidRPr="00220C73" w:rsidRDefault="008C0E7A" w:rsidP="008C0E7A">
      <w:pPr>
        <w:pStyle w:val="Heading2"/>
        <w:rPr>
          <w:rFonts w:ascii="Helvetica" w:hAnsi="Helvetica" w:cs="Helvetica"/>
          <w:sz w:val="24"/>
          <w:szCs w:val="24"/>
        </w:rPr>
      </w:pPr>
      <w:bookmarkStart w:id="171" w:name="_Toc131406686"/>
      <w:r w:rsidRPr="00220C73">
        <w:rPr>
          <w:rFonts w:ascii="Helvetica" w:hAnsi="Helvetica" w:cs="Helvetica"/>
          <w:sz w:val="24"/>
          <w:szCs w:val="24"/>
        </w:rPr>
        <w:t>Discussion and Conclusions</w:t>
      </w:r>
      <w:bookmarkEnd w:id="171"/>
    </w:p>
    <w:p w14:paraId="74409762" w14:textId="29E35351" w:rsidR="000E23E4" w:rsidRPr="00220C73" w:rsidRDefault="00EF5A81" w:rsidP="000E23E4">
      <w:pPr>
        <w:pStyle w:val="Heading1"/>
        <w:rPr>
          <w:rFonts w:ascii="Helvetica" w:hAnsi="Helvetica" w:cs="Helvetica"/>
          <w:sz w:val="24"/>
          <w:szCs w:val="24"/>
        </w:rPr>
      </w:pPr>
      <w:bookmarkStart w:id="172" w:name="_Toc131406687"/>
      <w:r w:rsidRPr="00220C73">
        <w:rPr>
          <w:rFonts w:ascii="Helvetica" w:hAnsi="Helvetica" w:cs="Helvetica"/>
          <w:sz w:val="24"/>
          <w:szCs w:val="24"/>
        </w:rPr>
        <w:t xml:space="preserve">Chapter </w:t>
      </w:r>
      <w:r w:rsidR="00EB018F" w:rsidRPr="00220C73">
        <w:rPr>
          <w:rFonts w:ascii="Helvetica" w:hAnsi="Helvetica" w:cs="Helvetica"/>
          <w:sz w:val="24"/>
          <w:szCs w:val="24"/>
        </w:rPr>
        <w:t>Three</w:t>
      </w:r>
      <w:r w:rsidR="000E23E4" w:rsidRPr="00220C73">
        <w:rPr>
          <w:rFonts w:ascii="Helvetica" w:hAnsi="Helvetica" w:cs="Helvetica"/>
          <w:sz w:val="24"/>
          <w:szCs w:val="24"/>
        </w:rPr>
        <w:t>: The Contemporary Context of the BHPS and UKHLS Synthetic Cohorts</w:t>
      </w:r>
      <w:bookmarkEnd w:id="172"/>
    </w:p>
    <w:p w14:paraId="6F7461C1" w14:textId="775A3DD3" w:rsidR="000E23E4" w:rsidRPr="00220C73" w:rsidRDefault="00E612BB" w:rsidP="000E23E4">
      <w:pPr>
        <w:pStyle w:val="Heading2"/>
        <w:rPr>
          <w:rFonts w:ascii="Helvetica" w:hAnsi="Helvetica" w:cs="Helvetica"/>
          <w:sz w:val="24"/>
          <w:szCs w:val="24"/>
        </w:rPr>
      </w:pPr>
      <w:bookmarkStart w:id="173" w:name="_Toc131406688"/>
      <w:r w:rsidRPr="00220C73">
        <w:rPr>
          <w:rFonts w:ascii="Helvetica" w:hAnsi="Helvetica" w:cs="Helvetica"/>
          <w:sz w:val="24"/>
          <w:szCs w:val="24"/>
        </w:rPr>
        <w:t>Introduction</w:t>
      </w:r>
      <w:r w:rsidR="000E23E4" w:rsidRPr="00220C73">
        <w:rPr>
          <w:rFonts w:ascii="Helvetica" w:hAnsi="Helvetica" w:cs="Helvetica"/>
          <w:sz w:val="24"/>
          <w:szCs w:val="24"/>
        </w:rPr>
        <w:t xml:space="preserve"> to </w:t>
      </w:r>
      <w:r w:rsidR="00EF5A81" w:rsidRPr="00220C73">
        <w:rPr>
          <w:rFonts w:ascii="Helvetica" w:hAnsi="Helvetica" w:cs="Helvetica"/>
          <w:sz w:val="24"/>
          <w:szCs w:val="24"/>
        </w:rPr>
        <w:t xml:space="preserve">Chapter </w:t>
      </w:r>
      <w:r w:rsidR="00EB018F" w:rsidRPr="00220C73">
        <w:rPr>
          <w:rFonts w:ascii="Helvetica" w:hAnsi="Helvetica" w:cs="Helvetica"/>
          <w:sz w:val="24"/>
          <w:szCs w:val="24"/>
        </w:rPr>
        <w:t>Three</w:t>
      </w:r>
      <w:bookmarkEnd w:id="173"/>
    </w:p>
    <w:p w14:paraId="6BE8F68F" w14:textId="77777777" w:rsidR="00133F51" w:rsidRPr="00220C73" w:rsidRDefault="00133F51" w:rsidP="00133F51">
      <w:pPr>
        <w:pStyle w:val="Heading2"/>
        <w:rPr>
          <w:rFonts w:ascii="Helvetica" w:hAnsi="Helvetica" w:cs="Helvetica"/>
          <w:sz w:val="24"/>
          <w:szCs w:val="24"/>
        </w:rPr>
      </w:pPr>
      <w:bookmarkStart w:id="174" w:name="_Toc131406689"/>
      <w:r w:rsidRPr="00220C73">
        <w:rPr>
          <w:rFonts w:ascii="Helvetica" w:hAnsi="Helvetica" w:cs="Helvetica"/>
          <w:sz w:val="24"/>
          <w:szCs w:val="24"/>
        </w:rPr>
        <w:t>BHPS and UKHLS Timeframe and Context</w:t>
      </w:r>
      <w:bookmarkEnd w:id="174"/>
    </w:p>
    <w:p w14:paraId="6347AD34" w14:textId="77777777" w:rsidR="00133F51" w:rsidRPr="00220C73" w:rsidRDefault="00133F51" w:rsidP="00133F51">
      <w:pPr>
        <w:pStyle w:val="Heading3"/>
        <w:rPr>
          <w:rFonts w:ascii="Helvetica" w:hAnsi="Helvetica" w:cs="Helvetica"/>
        </w:rPr>
      </w:pPr>
      <w:bookmarkStart w:id="175" w:name="_Toc131406690"/>
      <w:r w:rsidRPr="00220C73">
        <w:rPr>
          <w:rFonts w:ascii="Helvetica" w:hAnsi="Helvetica" w:cs="Helvetica"/>
        </w:rPr>
        <w:t>Education and Vocation</w:t>
      </w:r>
      <w:bookmarkEnd w:id="175"/>
    </w:p>
    <w:p w14:paraId="4FCC9B67" w14:textId="77777777" w:rsidR="00133F51" w:rsidRPr="00220C73" w:rsidRDefault="00133F51" w:rsidP="00133F51">
      <w:pPr>
        <w:pStyle w:val="Heading3"/>
        <w:rPr>
          <w:rFonts w:ascii="Helvetica" w:hAnsi="Helvetica" w:cs="Helvetica"/>
        </w:rPr>
      </w:pPr>
      <w:bookmarkStart w:id="176" w:name="_Toc131406691"/>
      <w:r w:rsidRPr="00220C73">
        <w:rPr>
          <w:rFonts w:ascii="Helvetica" w:hAnsi="Helvetica" w:cs="Helvetica"/>
        </w:rPr>
        <w:t>Labour Market</w:t>
      </w:r>
      <w:bookmarkEnd w:id="176"/>
    </w:p>
    <w:p w14:paraId="77728D64" w14:textId="77777777" w:rsidR="00133F51" w:rsidRPr="00220C73" w:rsidRDefault="00133F51" w:rsidP="00133F51">
      <w:pPr>
        <w:pStyle w:val="Heading3"/>
        <w:rPr>
          <w:rFonts w:ascii="Helvetica" w:hAnsi="Helvetica" w:cs="Helvetica"/>
        </w:rPr>
      </w:pPr>
      <w:bookmarkStart w:id="177" w:name="_Toc131406692"/>
      <w:r w:rsidRPr="00220C73">
        <w:rPr>
          <w:rFonts w:ascii="Helvetica" w:hAnsi="Helvetica" w:cs="Helvetica"/>
        </w:rPr>
        <w:t>Family</w:t>
      </w:r>
      <w:bookmarkEnd w:id="177"/>
    </w:p>
    <w:p w14:paraId="7FF9D6AE" w14:textId="77777777" w:rsidR="00133F51" w:rsidRPr="00220C73" w:rsidRDefault="00133F51" w:rsidP="00133F51">
      <w:pPr>
        <w:pStyle w:val="Heading2"/>
        <w:rPr>
          <w:rFonts w:ascii="Helvetica" w:hAnsi="Helvetica" w:cs="Helvetica"/>
          <w:sz w:val="24"/>
          <w:szCs w:val="24"/>
        </w:rPr>
      </w:pPr>
      <w:bookmarkStart w:id="178" w:name="_Toc131406693"/>
      <w:r w:rsidRPr="00220C73">
        <w:rPr>
          <w:rFonts w:ascii="Helvetica" w:hAnsi="Helvetica" w:cs="Helvetica"/>
          <w:sz w:val="24"/>
          <w:szCs w:val="24"/>
        </w:rPr>
        <w:t>Data and Methods</w:t>
      </w:r>
      <w:bookmarkEnd w:id="178"/>
    </w:p>
    <w:p w14:paraId="2EADCC65" w14:textId="77777777" w:rsidR="00133F51" w:rsidRPr="00220C73" w:rsidRDefault="00133F51" w:rsidP="00133F51">
      <w:pPr>
        <w:pStyle w:val="Heading3"/>
        <w:rPr>
          <w:rFonts w:ascii="Helvetica" w:hAnsi="Helvetica" w:cs="Helvetica"/>
        </w:rPr>
      </w:pPr>
      <w:bookmarkStart w:id="179" w:name="_Toc131406694"/>
      <w:r w:rsidRPr="00220C73">
        <w:rPr>
          <w:rFonts w:ascii="Helvetica" w:hAnsi="Helvetica" w:cs="Helvetica"/>
        </w:rPr>
        <w:t>Introduction to the BCS data</w:t>
      </w:r>
      <w:bookmarkEnd w:id="179"/>
    </w:p>
    <w:p w14:paraId="5C8709D8" w14:textId="77777777" w:rsidR="00133F51" w:rsidRPr="00220C73" w:rsidRDefault="00133F51" w:rsidP="00133F51">
      <w:pPr>
        <w:pStyle w:val="Heading3"/>
        <w:rPr>
          <w:rFonts w:ascii="Helvetica" w:hAnsi="Helvetica" w:cs="Helvetica"/>
        </w:rPr>
      </w:pPr>
      <w:bookmarkStart w:id="180" w:name="_Toc131406695"/>
      <w:r w:rsidRPr="00220C73">
        <w:rPr>
          <w:rFonts w:ascii="Helvetica" w:hAnsi="Helvetica" w:cs="Helvetica"/>
        </w:rPr>
        <w:t>Introduction to measures for subsequent analysis</w:t>
      </w:r>
      <w:bookmarkEnd w:id="180"/>
    </w:p>
    <w:p w14:paraId="4391846D" w14:textId="77777777" w:rsidR="00133F51" w:rsidRPr="00220C73" w:rsidRDefault="00133F51" w:rsidP="00133F51">
      <w:pPr>
        <w:pStyle w:val="Heading3"/>
        <w:rPr>
          <w:rFonts w:ascii="Helvetica" w:hAnsi="Helvetica" w:cs="Helvetica"/>
        </w:rPr>
      </w:pPr>
      <w:bookmarkStart w:id="181" w:name="_Toc131406696"/>
      <w:r w:rsidRPr="00220C73">
        <w:rPr>
          <w:rFonts w:ascii="Helvetica" w:hAnsi="Helvetica" w:cs="Helvetica"/>
        </w:rPr>
        <w:t>Analysis Methods</w:t>
      </w:r>
      <w:bookmarkEnd w:id="181"/>
    </w:p>
    <w:p w14:paraId="5F3E1643" w14:textId="77777777" w:rsidR="00133F51" w:rsidRPr="00220C73" w:rsidRDefault="00133F51" w:rsidP="00133F51">
      <w:pPr>
        <w:rPr>
          <w:rFonts w:ascii="Helvetica" w:hAnsi="Helvetica" w:cs="Helvetica"/>
          <w:sz w:val="24"/>
          <w:szCs w:val="24"/>
        </w:rPr>
      </w:pPr>
    </w:p>
    <w:p w14:paraId="731370B0" w14:textId="27591C44" w:rsidR="000E23E4" w:rsidRPr="00220C73" w:rsidRDefault="000E23E4" w:rsidP="000E23E4">
      <w:pPr>
        <w:pStyle w:val="Heading1"/>
        <w:rPr>
          <w:rFonts w:ascii="Helvetica" w:hAnsi="Helvetica" w:cs="Helvetica"/>
          <w:sz w:val="24"/>
          <w:szCs w:val="24"/>
        </w:rPr>
      </w:pPr>
      <w:bookmarkStart w:id="182" w:name="_Toc131406697"/>
      <w:r w:rsidRPr="00220C73">
        <w:rPr>
          <w:rFonts w:ascii="Helvetica" w:hAnsi="Helvetica" w:cs="Helvetica"/>
          <w:sz w:val="24"/>
          <w:szCs w:val="24"/>
        </w:rPr>
        <w:lastRenderedPageBreak/>
        <w:t>Synthetic Cohorts at End of Mandatory Schooling a Replication Analysis</w:t>
      </w:r>
      <w:bookmarkEnd w:id="182"/>
    </w:p>
    <w:p w14:paraId="0E9D939C" w14:textId="3F1EE30D" w:rsidR="0054118B" w:rsidRPr="00220C73" w:rsidRDefault="0054118B" w:rsidP="0054118B">
      <w:pPr>
        <w:pStyle w:val="Heading2"/>
        <w:rPr>
          <w:rFonts w:ascii="Helvetica" w:hAnsi="Helvetica" w:cs="Helvetica"/>
          <w:sz w:val="24"/>
          <w:szCs w:val="24"/>
        </w:rPr>
      </w:pPr>
      <w:bookmarkStart w:id="183" w:name="_Toc131406698"/>
      <w:r w:rsidRPr="00220C73">
        <w:rPr>
          <w:rFonts w:ascii="Helvetica" w:hAnsi="Helvetica" w:cs="Helvetica"/>
          <w:sz w:val="24"/>
          <w:szCs w:val="24"/>
        </w:rPr>
        <w:t>Introduction</w:t>
      </w:r>
      <w:bookmarkEnd w:id="183"/>
    </w:p>
    <w:p w14:paraId="0AD4404D" w14:textId="202EB202" w:rsidR="000E23E4" w:rsidRPr="00220C73" w:rsidRDefault="000E23E4" w:rsidP="000E23E4">
      <w:pPr>
        <w:pStyle w:val="Heading2"/>
        <w:rPr>
          <w:rFonts w:ascii="Helvetica" w:hAnsi="Helvetica" w:cs="Helvetica"/>
          <w:sz w:val="24"/>
          <w:szCs w:val="24"/>
        </w:rPr>
      </w:pPr>
      <w:bookmarkStart w:id="184" w:name="_Toc131406699"/>
      <w:r w:rsidRPr="00220C73">
        <w:rPr>
          <w:rFonts w:ascii="Helvetica" w:hAnsi="Helvetica" w:cs="Helvetica"/>
          <w:sz w:val="24"/>
          <w:szCs w:val="24"/>
        </w:rPr>
        <w:t>Replicating Analysis</w:t>
      </w:r>
      <w:bookmarkEnd w:id="184"/>
    </w:p>
    <w:p w14:paraId="2DD772A7" w14:textId="28CB35DE" w:rsidR="000E23E4" w:rsidRPr="00220C73" w:rsidRDefault="000E23E4" w:rsidP="000E23E4">
      <w:pPr>
        <w:pStyle w:val="Heading2"/>
        <w:rPr>
          <w:rFonts w:ascii="Helvetica" w:hAnsi="Helvetica" w:cs="Helvetica"/>
          <w:sz w:val="24"/>
          <w:szCs w:val="24"/>
        </w:rPr>
      </w:pPr>
      <w:bookmarkStart w:id="185" w:name="_Toc131406700"/>
      <w:r w:rsidRPr="00220C73">
        <w:rPr>
          <w:rFonts w:ascii="Helvetica" w:hAnsi="Helvetica" w:cs="Helvetica"/>
          <w:sz w:val="24"/>
          <w:szCs w:val="24"/>
        </w:rPr>
        <w:t>Synthetic Cohorts</w:t>
      </w:r>
      <w:bookmarkEnd w:id="185"/>
    </w:p>
    <w:p w14:paraId="756483D0" w14:textId="77777777" w:rsidR="000E23E4" w:rsidRPr="00220C73" w:rsidRDefault="000E23E4" w:rsidP="000E23E4">
      <w:pPr>
        <w:pStyle w:val="Heading2"/>
        <w:rPr>
          <w:rFonts w:ascii="Helvetica" w:hAnsi="Helvetica" w:cs="Helvetica"/>
          <w:sz w:val="24"/>
          <w:szCs w:val="24"/>
        </w:rPr>
      </w:pPr>
      <w:bookmarkStart w:id="186" w:name="_Toc131406701"/>
      <w:r w:rsidRPr="00220C73">
        <w:rPr>
          <w:rFonts w:ascii="Helvetica" w:hAnsi="Helvetica" w:cs="Helvetica"/>
          <w:sz w:val="24"/>
          <w:szCs w:val="24"/>
        </w:rPr>
        <w:t>Descriptive Statistics</w:t>
      </w:r>
      <w:bookmarkEnd w:id="186"/>
    </w:p>
    <w:p w14:paraId="16DE4B8F" w14:textId="588E0C37" w:rsidR="000E23E4" w:rsidRPr="00220C73" w:rsidRDefault="000E23E4" w:rsidP="000E23E4">
      <w:pPr>
        <w:pStyle w:val="Heading2"/>
        <w:rPr>
          <w:rFonts w:ascii="Helvetica" w:hAnsi="Helvetica" w:cs="Helvetica"/>
          <w:sz w:val="24"/>
          <w:szCs w:val="24"/>
        </w:rPr>
      </w:pPr>
      <w:bookmarkStart w:id="187" w:name="_Toc131406702"/>
      <w:r w:rsidRPr="00220C73">
        <w:rPr>
          <w:rFonts w:ascii="Helvetica" w:hAnsi="Helvetica" w:cs="Helvetica"/>
          <w:sz w:val="24"/>
          <w:szCs w:val="24"/>
        </w:rPr>
        <w:t>Modelling Educational Attainment</w:t>
      </w:r>
      <w:bookmarkEnd w:id="187"/>
      <w:r w:rsidRPr="00220C73">
        <w:rPr>
          <w:rFonts w:ascii="Helvetica" w:hAnsi="Helvetica" w:cs="Helvetica"/>
          <w:sz w:val="24"/>
          <w:szCs w:val="24"/>
        </w:rPr>
        <w:t xml:space="preserve"> </w:t>
      </w:r>
    </w:p>
    <w:p w14:paraId="5C7775C4" w14:textId="2625C1DD" w:rsidR="000E23E4" w:rsidRPr="00220C73" w:rsidRDefault="000E23E4" w:rsidP="000E23E4">
      <w:pPr>
        <w:pStyle w:val="Heading2"/>
        <w:rPr>
          <w:rFonts w:ascii="Helvetica" w:hAnsi="Helvetica" w:cs="Helvetica"/>
          <w:sz w:val="24"/>
          <w:szCs w:val="24"/>
        </w:rPr>
      </w:pPr>
      <w:bookmarkStart w:id="188" w:name="_Toc131406703"/>
      <w:r w:rsidRPr="00220C73">
        <w:rPr>
          <w:rFonts w:ascii="Helvetica" w:hAnsi="Helvetica" w:cs="Helvetica"/>
          <w:sz w:val="24"/>
          <w:szCs w:val="24"/>
        </w:rPr>
        <w:t>Missing Data</w:t>
      </w:r>
      <w:bookmarkEnd w:id="188"/>
    </w:p>
    <w:p w14:paraId="118B09BD" w14:textId="72BDD692" w:rsidR="000E23E4" w:rsidRPr="00220C73" w:rsidRDefault="000E23E4" w:rsidP="000E23E4">
      <w:pPr>
        <w:pStyle w:val="Heading2"/>
        <w:rPr>
          <w:rFonts w:ascii="Helvetica" w:hAnsi="Helvetica" w:cs="Helvetica"/>
          <w:sz w:val="24"/>
          <w:szCs w:val="24"/>
        </w:rPr>
      </w:pPr>
      <w:bookmarkStart w:id="189" w:name="_Toc131406704"/>
      <w:r w:rsidRPr="00220C73">
        <w:rPr>
          <w:rFonts w:ascii="Helvetica" w:hAnsi="Helvetica" w:cs="Helvetica"/>
          <w:sz w:val="24"/>
          <w:szCs w:val="24"/>
        </w:rPr>
        <w:t>Discussion and Conclusions</w:t>
      </w:r>
      <w:bookmarkEnd w:id="189"/>
    </w:p>
    <w:p w14:paraId="77DDA6F5" w14:textId="65A35B77" w:rsidR="000E23E4" w:rsidRPr="00220C73" w:rsidRDefault="000E23E4" w:rsidP="000E23E4">
      <w:pPr>
        <w:pStyle w:val="Heading1"/>
        <w:rPr>
          <w:rFonts w:ascii="Helvetica" w:hAnsi="Helvetica" w:cs="Helvetica"/>
          <w:sz w:val="24"/>
          <w:szCs w:val="24"/>
        </w:rPr>
      </w:pPr>
      <w:bookmarkStart w:id="190" w:name="_Toc131406705"/>
      <w:r w:rsidRPr="00220C73">
        <w:rPr>
          <w:rFonts w:ascii="Helvetica" w:hAnsi="Helvetica" w:cs="Helvetica"/>
          <w:sz w:val="24"/>
          <w:szCs w:val="24"/>
        </w:rPr>
        <w:t>Synthetic Cohorts and Pathways after Education</w:t>
      </w:r>
      <w:bookmarkEnd w:id="190"/>
    </w:p>
    <w:p w14:paraId="5745C20B" w14:textId="5E516646" w:rsidR="000E23E4" w:rsidRPr="00220C73" w:rsidRDefault="000E23E4" w:rsidP="000E23E4">
      <w:pPr>
        <w:pStyle w:val="Heading2"/>
        <w:rPr>
          <w:rFonts w:ascii="Helvetica" w:hAnsi="Helvetica" w:cs="Helvetica"/>
          <w:sz w:val="24"/>
          <w:szCs w:val="24"/>
        </w:rPr>
      </w:pPr>
      <w:bookmarkStart w:id="191" w:name="_Toc131406706"/>
      <w:r w:rsidRPr="00220C73">
        <w:rPr>
          <w:rFonts w:ascii="Helvetica" w:hAnsi="Helvetica" w:cs="Helvetica"/>
          <w:sz w:val="24"/>
          <w:szCs w:val="24"/>
        </w:rPr>
        <w:t>Introduction</w:t>
      </w:r>
      <w:bookmarkEnd w:id="191"/>
    </w:p>
    <w:p w14:paraId="73CD6E42" w14:textId="47311F98" w:rsidR="000E23E4" w:rsidRPr="00220C73" w:rsidRDefault="0054118B" w:rsidP="0054118B">
      <w:pPr>
        <w:pStyle w:val="Heading2"/>
        <w:rPr>
          <w:rFonts w:ascii="Helvetica" w:hAnsi="Helvetica" w:cs="Helvetica"/>
          <w:sz w:val="24"/>
          <w:szCs w:val="24"/>
        </w:rPr>
      </w:pPr>
      <w:bookmarkStart w:id="192" w:name="_Toc131406707"/>
      <w:r w:rsidRPr="00220C73">
        <w:rPr>
          <w:rFonts w:ascii="Helvetica" w:hAnsi="Helvetica" w:cs="Helvetica"/>
          <w:sz w:val="24"/>
          <w:szCs w:val="24"/>
        </w:rPr>
        <w:t>Replicating Analysis</w:t>
      </w:r>
      <w:bookmarkEnd w:id="192"/>
    </w:p>
    <w:p w14:paraId="4295EB53" w14:textId="0B1A3444" w:rsidR="0054118B" w:rsidRPr="00220C73" w:rsidRDefault="0054118B" w:rsidP="0054118B">
      <w:pPr>
        <w:pStyle w:val="Heading2"/>
        <w:rPr>
          <w:rFonts w:ascii="Helvetica" w:hAnsi="Helvetica" w:cs="Helvetica"/>
          <w:sz w:val="24"/>
          <w:szCs w:val="24"/>
        </w:rPr>
      </w:pPr>
      <w:bookmarkStart w:id="193" w:name="_Toc131406708"/>
      <w:r w:rsidRPr="00220C73">
        <w:rPr>
          <w:rFonts w:ascii="Helvetica" w:hAnsi="Helvetica" w:cs="Helvetica"/>
          <w:sz w:val="24"/>
          <w:szCs w:val="24"/>
        </w:rPr>
        <w:t>Descriptive Statistics</w:t>
      </w:r>
      <w:bookmarkEnd w:id="193"/>
    </w:p>
    <w:p w14:paraId="0753C0C4" w14:textId="2D023970" w:rsidR="0054118B" w:rsidRPr="00220C73" w:rsidRDefault="0054118B" w:rsidP="0054118B">
      <w:pPr>
        <w:pStyle w:val="Heading2"/>
        <w:rPr>
          <w:rFonts w:ascii="Helvetica" w:hAnsi="Helvetica" w:cs="Helvetica"/>
          <w:sz w:val="24"/>
          <w:szCs w:val="24"/>
        </w:rPr>
      </w:pPr>
      <w:bookmarkStart w:id="194" w:name="_Toc131406709"/>
      <w:r w:rsidRPr="00220C73">
        <w:rPr>
          <w:rFonts w:ascii="Helvetica" w:hAnsi="Helvetica" w:cs="Helvetica"/>
          <w:sz w:val="24"/>
          <w:szCs w:val="24"/>
        </w:rPr>
        <w:t>Modelling Pathways after Mandatory Schooling</w:t>
      </w:r>
      <w:bookmarkEnd w:id="194"/>
    </w:p>
    <w:p w14:paraId="49623E0D" w14:textId="4C7E9450" w:rsidR="0054118B" w:rsidRPr="00220C73" w:rsidRDefault="0054118B" w:rsidP="0054118B">
      <w:pPr>
        <w:pStyle w:val="Heading2"/>
        <w:rPr>
          <w:rFonts w:ascii="Helvetica" w:hAnsi="Helvetica" w:cs="Helvetica"/>
          <w:sz w:val="24"/>
          <w:szCs w:val="24"/>
        </w:rPr>
      </w:pPr>
      <w:bookmarkStart w:id="195" w:name="_Toc131406710"/>
      <w:r w:rsidRPr="00220C73">
        <w:rPr>
          <w:rFonts w:ascii="Helvetica" w:hAnsi="Helvetica" w:cs="Helvetica"/>
          <w:sz w:val="24"/>
          <w:szCs w:val="24"/>
        </w:rPr>
        <w:t>Missing Data</w:t>
      </w:r>
      <w:bookmarkEnd w:id="195"/>
    </w:p>
    <w:p w14:paraId="2F0CA1DF" w14:textId="49ABBAEA" w:rsidR="0054118B" w:rsidRPr="00220C73" w:rsidRDefault="0054118B" w:rsidP="0054118B">
      <w:pPr>
        <w:pStyle w:val="Heading2"/>
        <w:rPr>
          <w:rFonts w:ascii="Helvetica" w:hAnsi="Helvetica" w:cs="Helvetica"/>
          <w:sz w:val="24"/>
          <w:szCs w:val="24"/>
        </w:rPr>
      </w:pPr>
      <w:bookmarkStart w:id="196" w:name="_Toc131406711"/>
      <w:r w:rsidRPr="00220C73">
        <w:rPr>
          <w:rFonts w:ascii="Helvetica" w:hAnsi="Helvetica" w:cs="Helvetica"/>
          <w:sz w:val="24"/>
          <w:szCs w:val="24"/>
        </w:rPr>
        <w:t>Discussion and Conclusions</w:t>
      </w:r>
      <w:bookmarkEnd w:id="196"/>
    </w:p>
    <w:p w14:paraId="5C2E88D5" w14:textId="6A8C8CC0" w:rsidR="0054118B" w:rsidRPr="00220C73" w:rsidRDefault="0054118B" w:rsidP="0054118B">
      <w:pPr>
        <w:pStyle w:val="Heading1"/>
        <w:rPr>
          <w:rFonts w:ascii="Helvetica" w:hAnsi="Helvetica" w:cs="Helvetica"/>
          <w:sz w:val="24"/>
          <w:szCs w:val="24"/>
        </w:rPr>
      </w:pPr>
      <w:bookmarkStart w:id="197" w:name="_Toc131406712"/>
      <w:r w:rsidRPr="00220C73">
        <w:rPr>
          <w:rFonts w:ascii="Helvetica" w:hAnsi="Helvetica" w:cs="Helvetica"/>
          <w:sz w:val="24"/>
          <w:szCs w:val="24"/>
        </w:rPr>
        <w:t xml:space="preserve">Synthetic Cohorts: </w:t>
      </w:r>
      <w:r w:rsidR="00E612BB" w:rsidRPr="00220C73">
        <w:rPr>
          <w:rFonts w:ascii="Helvetica" w:hAnsi="Helvetica" w:cs="Helvetica"/>
          <w:sz w:val="24"/>
          <w:szCs w:val="24"/>
        </w:rPr>
        <w:t>Unemployment</w:t>
      </w:r>
      <w:r w:rsidRPr="00220C73">
        <w:rPr>
          <w:rFonts w:ascii="Helvetica" w:hAnsi="Helvetica" w:cs="Helvetica"/>
          <w:sz w:val="24"/>
          <w:szCs w:val="24"/>
        </w:rPr>
        <w:t xml:space="preserve"> and the Labour Market</w:t>
      </w:r>
      <w:bookmarkEnd w:id="197"/>
    </w:p>
    <w:p w14:paraId="6321503B" w14:textId="0E86510B" w:rsidR="0054118B" w:rsidRPr="00220C73" w:rsidRDefault="0054118B" w:rsidP="0054118B">
      <w:pPr>
        <w:pStyle w:val="Heading2"/>
        <w:rPr>
          <w:rFonts w:ascii="Helvetica" w:hAnsi="Helvetica" w:cs="Helvetica"/>
          <w:sz w:val="24"/>
          <w:szCs w:val="24"/>
        </w:rPr>
      </w:pPr>
      <w:bookmarkStart w:id="198" w:name="_Toc131406713"/>
      <w:r w:rsidRPr="00220C73">
        <w:rPr>
          <w:rFonts w:ascii="Helvetica" w:hAnsi="Helvetica" w:cs="Helvetica"/>
          <w:sz w:val="24"/>
          <w:szCs w:val="24"/>
        </w:rPr>
        <w:t>Introduction</w:t>
      </w:r>
      <w:bookmarkEnd w:id="198"/>
    </w:p>
    <w:p w14:paraId="51DFC798" w14:textId="25EB77F1" w:rsidR="0054118B" w:rsidRPr="00220C73" w:rsidRDefault="0054118B" w:rsidP="0054118B">
      <w:pPr>
        <w:pStyle w:val="Heading2"/>
        <w:rPr>
          <w:rFonts w:ascii="Helvetica" w:hAnsi="Helvetica" w:cs="Helvetica"/>
          <w:sz w:val="24"/>
          <w:szCs w:val="24"/>
        </w:rPr>
      </w:pPr>
      <w:bookmarkStart w:id="199" w:name="_Toc131406714"/>
      <w:r w:rsidRPr="00220C73">
        <w:rPr>
          <w:rFonts w:ascii="Helvetica" w:hAnsi="Helvetica" w:cs="Helvetica"/>
          <w:sz w:val="24"/>
          <w:szCs w:val="24"/>
        </w:rPr>
        <w:t>Descriptive Statistics</w:t>
      </w:r>
      <w:bookmarkEnd w:id="199"/>
    </w:p>
    <w:p w14:paraId="55652D4B" w14:textId="7381751F" w:rsidR="0054118B" w:rsidRPr="00220C73" w:rsidRDefault="0054118B" w:rsidP="0054118B">
      <w:pPr>
        <w:pStyle w:val="Heading2"/>
        <w:rPr>
          <w:rFonts w:ascii="Helvetica" w:hAnsi="Helvetica" w:cs="Helvetica"/>
          <w:sz w:val="24"/>
          <w:szCs w:val="24"/>
        </w:rPr>
      </w:pPr>
      <w:bookmarkStart w:id="200" w:name="_Toc131406715"/>
      <w:r w:rsidRPr="00220C73">
        <w:rPr>
          <w:rFonts w:ascii="Helvetica" w:hAnsi="Helvetica" w:cs="Helvetica"/>
          <w:sz w:val="24"/>
          <w:szCs w:val="24"/>
        </w:rPr>
        <w:t>Modelling Unemployment</w:t>
      </w:r>
      <w:bookmarkEnd w:id="200"/>
    </w:p>
    <w:p w14:paraId="48771561" w14:textId="5E191E5A" w:rsidR="0054118B" w:rsidRPr="00220C73" w:rsidRDefault="0054118B" w:rsidP="0054118B">
      <w:pPr>
        <w:pStyle w:val="Heading2"/>
        <w:rPr>
          <w:rFonts w:ascii="Helvetica" w:hAnsi="Helvetica" w:cs="Helvetica"/>
          <w:sz w:val="24"/>
          <w:szCs w:val="24"/>
        </w:rPr>
      </w:pPr>
      <w:bookmarkStart w:id="201" w:name="_Toc131406716"/>
      <w:r w:rsidRPr="00220C73">
        <w:rPr>
          <w:rFonts w:ascii="Helvetica" w:hAnsi="Helvetica" w:cs="Helvetica"/>
          <w:sz w:val="24"/>
          <w:szCs w:val="24"/>
        </w:rPr>
        <w:t>Missing Data</w:t>
      </w:r>
      <w:bookmarkEnd w:id="201"/>
    </w:p>
    <w:p w14:paraId="04AE40E2" w14:textId="4BD32A1D" w:rsidR="0054118B" w:rsidRPr="00220C73" w:rsidRDefault="0054118B" w:rsidP="0054118B">
      <w:pPr>
        <w:pStyle w:val="Heading2"/>
        <w:rPr>
          <w:rFonts w:ascii="Helvetica" w:hAnsi="Helvetica" w:cs="Helvetica"/>
          <w:sz w:val="24"/>
          <w:szCs w:val="24"/>
        </w:rPr>
      </w:pPr>
      <w:bookmarkStart w:id="202" w:name="_Toc131406717"/>
      <w:r w:rsidRPr="00220C73">
        <w:rPr>
          <w:rFonts w:ascii="Helvetica" w:hAnsi="Helvetica" w:cs="Helvetica"/>
          <w:sz w:val="24"/>
          <w:szCs w:val="24"/>
        </w:rPr>
        <w:t>Discussion and Conclusions</w:t>
      </w:r>
      <w:bookmarkEnd w:id="202"/>
    </w:p>
    <w:p w14:paraId="7F037D5D" w14:textId="77C241F9" w:rsidR="0054118B" w:rsidRPr="00220C73" w:rsidRDefault="0054118B" w:rsidP="0054118B">
      <w:pPr>
        <w:pStyle w:val="Heading1"/>
        <w:rPr>
          <w:rFonts w:ascii="Helvetica" w:hAnsi="Helvetica" w:cs="Helvetica"/>
          <w:sz w:val="24"/>
          <w:szCs w:val="24"/>
        </w:rPr>
      </w:pPr>
      <w:bookmarkStart w:id="203" w:name="_Toc131406718"/>
      <w:r w:rsidRPr="00220C73">
        <w:rPr>
          <w:rFonts w:ascii="Helvetica" w:hAnsi="Helvetica" w:cs="Helvetica"/>
          <w:sz w:val="24"/>
          <w:szCs w:val="24"/>
        </w:rPr>
        <w:t>Missing data in the BHPS and UKHLS</w:t>
      </w:r>
      <w:bookmarkEnd w:id="203"/>
    </w:p>
    <w:p w14:paraId="67FDF951" w14:textId="537C696D" w:rsidR="0054118B" w:rsidRPr="00220C73" w:rsidRDefault="0054118B" w:rsidP="0054118B">
      <w:pPr>
        <w:pStyle w:val="Heading2"/>
        <w:rPr>
          <w:rFonts w:ascii="Helvetica" w:hAnsi="Helvetica" w:cs="Helvetica"/>
          <w:sz w:val="24"/>
          <w:szCs w:val="24"/>
        </w:rPr>
      </w:pPr>
      <w:bookmarkStart w:id="204" w:name="_Toc131406719"/>
      <w:r w:rsidRPr="00220C73">
        <w:rPr>
          <w:rFonts w:ascii="Helvetica" w:hAnsi="Helvetica" w:cs="Helvetica"/>
          <w:sz w:val="24"/>
          <w:szCs w:val="24"/>
        </w:rPr>
        <w:t>Introduction</w:t>
      </w:r>
      <w:bookmarkEnd w:id="204"/>
    </w:p>
    <w:p w14:paraId="66E5576F" w14:textId="20941B91" w:rsidR="0054118B" w:rsidRPr="00220C73" w:rsidRDefault="0054118B" w:rsidP="0054118B">
      <w:pPr>
        <w:pStyle w:val="Heading2"/>
        <w:rPr>
          <w:rFonts w:ascii="Helvetica" w:hAnsi="Helvetica" w:cs="Helvetica"/>
          <w:sz w:val="24"/>
          <w:szCs w:val="24"/>
        </w:rPr>
      </w:pPr>
      <w:bookmarkStart w:id="205" w:name="_Toc131406720"/>
      <w:r w:rsidRPr="00220C73">
        <w:rPr>
          <w:rFonts w:ascii="Helvetica" w:hAnsi="Helvetica" w:cs="Helvetica"/>
          <w:sz w:val="24"/>
          <w:szCs w:val="24"/>
        </w:rPr>
        <w:t>Missing Data</w:t>
      </w:r>
      <w:bookmarkEnd w:id="205"/>
    </w:p>
    <w:p w14:paraId="6CF24AF0" w14:textId="2A70AE5D" w:rsidR="0054118B" w:rsidRPr="00220C73" w:rsidRDefault="0054118B" w:rsidP="0054118B">
      <w:pPr>
        <w:pStyle w:val="Heading2"/>
        <w:rPr>
          <w:rFonts w:ascii="Helvetica" w:hAnsi="Helvetica" w:cs="Helvetica"/>
          <w:sz w:val="24"/>
          <w:szCs w:val="24"/>
        </w:rPr>
      </w:pPr>
      <w:bookmarkStart w:id="206" w:name="_Toc131406721"/>
      <w:r w:rsidRPr="00220C73">
        <w:rPr>
          <w:rFonts w:ascii="Helvetica" w:hAnsi="Helvetica" w:cs="Helvetica"/>
          <w:sz w:val="24"/>
          <w:szCs w:val="24"/>
        </w:rPr>
        <w:t>Missing Data in the UKHLS</w:t>
      </w:r>
      <w:bookmarkEnd w:id="206"/>
    </w:p>
    <w:p w14:paraId="3FDE0146" w14:textId="6F6443D3" w:rsidR="0054118B" w:rsidRPr="00220C73" w:rsidRDefault="0054118B" w:rsidP="0054118B">
      <w:pPr>
        <w:pStyle w:val="Heading2"/>
        <w:rPr>
          <w:rFonts w:ascii="Helvetica" w:hAnsi="Helvetica" w:cs="Helvetica"/>
          <w:sz w:val="24"/>
          <w:szCs w:val="24"/>
        </w:rPr>
      </w:pPr>
      <w:bookmarkStart w:id="207" w:name="_Toc131406722"/>
      <w:r w:rsidRPr="00220C73">
        <w:rPr>
          <w:rFonts w:ascii="Helvetica" w:hAnsi="Helvetica" w:cs="Helvetica"/>
          <w:sz w:val="24"/>
          <w:szCs w:val="24"/>
        </w:rPr>
        <w:t>Description of the Missing Data</w:t>
      </w:r>
      <w:bookmarkEnd w:id="207"/>
    </w:p>
    <w:p w14:paraId="748AF9D3" w14:textId="67C4AC71" w:rsidR="0054118B" w:rsidRPr="00220C73" w:rsidRDefault="0054118B" w:rsidP="0054118B">
      <w:pPr>
        <w:pStyle w:val="Heading2"/>
        <w:rPr>
          <w:rFonts w:ascii="Helvetica" w:hAnsi="Helvetica" w:cs="Helvetica"/>
          <w:sz w:val="24"/>
          <w:szCs w:val="24"/>
        </w:rPr>
      </w:pPr>
      <w:bookmarkStart w:id="208" w:name="_Toc131406723"/>
      <w:r w:rsidRPr="00220C73">
        <w:rPr>
          <w:rFonts w:ascii="Helvetica" w:hAnsi="Helvetica" w:cs="Helvetica"/>
          <w:sz w:val="24"/>
          <w:szCs w:val="24"/>
        </w:rPr>
        <w:t>Missing Data for Independent Variables</w:t>
      </w:r>
      <w:bookmarkEnd w:id="208"/>
      <w:r w:rsidRPr="00220C73">
        <w:rPr>
          <w:rFonts w:ascii="Helvetica" w:hAnsi="Helvetica" w:cs="Helvetica"/>
          <w:sz w:val="24"/>
          <w:szCs w:val="24"/>
        </w:rPr>
        <w:t xml:space="preserve"> </w:t>
      </w:r>
    </w:p>
    <w:p w14:paraId="7F1855D2" w14:textId="3B78EC8C" w:rsidR="0054118B" w:rsidRPr="00220C73" w:rsidRDefault="0054118B" w:rsidP="0054118B">
      <w:pPr>
        <w:pStyle w:val="Heading2"/>
        <w:rPr>
          <w:rFonts w:ascii="Helvetica" w:hAnsi="Helvetica" w:cs="Helvetica"/>
          <w:sz w:val="24"/>
          <w:szCs w:val="24"/>
        </w:rPr>
      </w:pPr>
      <w:bookmarkStart w:id="209" w:name="_Toc131406724"/>
      <w:r w:rsidRPr="00220C73">
        <w:rPr>
          <w:rFonts w:ascii="Helvetica" w:hAnsi="Helvetica" w:cs="Helvetica"/>
          <w:sz w:val="24"/>
          <w:szCs w:val="24"/>
        </w:rPr>
        <w:t>Multiple Imputation by Chained Equations</w:t>
      </w:r>
      <w:bookmarkEnd w:id="209"/>
    </w:p>
    <w:p w14:paraId="5F9B5B55" w14:textId="7ED9E889" w:rsidR="00EB018F" w:rsidRPr="00220C73" w:rsidRDefault="0054118B" w:rsidP="00EB018F">
      <w:pPr>
        <w:pStyle w:val="Heading2"/>
        <w:rPr>
          <w:rFonts w:ascii="Helvetica" w:hAnsi="Helvetica" w:cs="Helvetica"/>
          <w:sz w:val="24"/>
          <w:szCs w:val="24"/>
        </w:rPr>
      </w:pPr>
      <w:bookmarkStart w:id="210" w:name="_Toc131406725"/>
      <w:r w:rsidRPr="00220C73">
        <w:rPr>
          <w:rFonts w:ascii="Helvetica" w:hAnsi="Helvetica" w:cs="Helvetica"/>
          <w:sz w:val="24"/>
          <w:szCs w:val="24"/>
        </w:rPr>
        <w:t xml:space="preserve">Discussion and </w:t>
      </w:r>
      <w:r w:rsidR="00E612BB" w:rsidRPr="00220C73">
        <w:rPr>
          <w:rFonts w:ascii="Helvetica" w:hAnsi="Helvetica" w:cs="Helvetica"/>
          <w:sz w:val="24"/>
          <w:szCs w:val="24"/>
        </w:rPr>
        <w:t>Conclusions</w:t>
      </w:r>
      <w:bookmarkEnd w:id="210"/>
    </w:p>
    <w:p w14:paraId="6C08E5AA" w14:textId="2258D2E2" w:rsidR="00EB018F" w:rsidRPr="00220C73" w:rsidRDefault="00EB018F" w:rsidP="00EB018F">
      <w:pPr>
        <w:pStyle w:val="Heading1"/>
        <w:rPr>
          <w:rFonts w:ascii="Helvetica" w:hAnsi="Helvetica" w:cs="Helvetica"/>
          <w:sz w:val="24"/>
          <w:szCs w:val="24"/>
        </w:rPr>
      </w:pPr>
      <w:bookmarkStart w:id="211" w:name="_Toc131406726"/>
      <w:r w:rsidRPr="00220C73">
        <w:rPr>
          <w:rStyle w:val="cf01"/>
          <w:rFonts w:ascii="Helvetica" w:hAnsi="Helvetica" w:cs="Helvetica"/>
          <w:sz w:val="24"/>
          <w:szCs w:val="24"/>
        </w:rPr>
        <w:t xml:space="preserve">Chapter </w:t>
      </w:r>
      <w:r w:rsidR="006B2753" w:rsidRPr="00220C73">
        <w:rPr>
          <w:rStyle w:val="cf01"/>
          <w:rFonts w:ascii="Helvetica" w:hAnsi="Helvetica" w:cs="Helvetica"/>
          <w:sz w:val="24"/>
          <w:szCs w:val="24"/>
        </w:rPr>
        <w:t>Four</w:t>
      </w:r>
      <w:r w:rsidRPr="00220C73">
        <w:rPr>
          <w:rStyle w:val="cf01"/>
          <w:rFonts w:ascii="Helvetica" w:hAnsi="Helvetica" w:cs="Helvetica"/>
          <w:sz w:val="24"/>
          <w:szCs w:val="24"/>
        </w:rPr>
        <w:t>: Youth Transitions in Comparative Perspective</w:t>
      </w:r>
      <w:bookmarkEnd w:id="211"/>
    </w:p>
    <w:p w14:paraId="64122050" w14:textId="3BF2FF51" w:rsidR="0054118B" w:rsidRPr="00220C73" w:rsidRDefault="00EB018F" w:rsidP="0054118B">
      <w:pPr>
        <w:pStyle w:val="Heading1"/>
        <w:rPr>
          <w:rFonts w:ascii="Helvetica" w:hAnsi="Helvetica" w:cs="Helvetica"/>
          <w:sz w:val="24"/>
          <w:szCs w:val="24"/>
        </w:rPr>
      </w:pPr>
      <w:bookmarkStart w:id="212" w:name="_Toc131406727"/>
      <w:r w:rsidRPr="00220C73">
        <w:rPr>
          <w:rFonts w:ascii="Helvetica" w:hAnsi="Helvetica" w:cs="Helvetica"/>
          <w:sz w:val="24"/>
          <w:szCs w:val="24"/>
        </w:rPr>
        <w:t xml:space="preserve">Chapter Five: </w:t>
      </w:r>
      <w:r w:rsidR="0054118B" w:rsidRPr="00220C73">
        <w:rPr>
          <w:rFonts w:ascii="Helvetica" w:hAnsi="Helvetica" w:cs="Helvetica"/>
          <w:sz w:val="24"/>
          <w:szCs w:val="24"/>
        </w:rPr>
        <w:t>Conclusions</w:t>
      </w:r>
      <w:bookmarkEnd w:id="212"/>
    </w:p>
    <w:p w14:paraId="17A9EDCF" w14:textId="6B57A3D5" w:rsidR="0054118B" w:rsidRPr="00220C73" w:rsidRDefault="0054118B" w:rsidP="0054118B">
      <w:pPr>
        <w:pStyle w:val="Heading2"/>
        <w:rPr>
          <w:rFonts w:ascii="Helvetica" w:hAnsi="Helvetica" w:cs="Helvetica"/>
          <w:sz w:val="24"/>
          <w:szCs w:val="24"/>
        </w:rPr>
      </w:pPr>
      <w:bookmarkStart w:id="213" w:name="_Toc131406728"/>
      <w:r w:rsidRPr="00220C73">
        <w:rPr>
          <w:rFonts w:ascii="Helvetica" w:hAnsi="Helvetica" w:cs="Helvetica"/>
          <w:sz w:val="24"/>
          <w:szCs w:val="24"/>
        </w:rPr>
        <w:t>Introduction</w:t>
      </w:r>
      <w:bookmarkEnd w:id="213"/>
    </w:p>
    <w:p w14:paraId="1C351EB0" w14:textId="1CBB30F7" w:rsidR="0054118B" w:rsidRPr="00220C73" w:rsidRDefault="0054118B" w:rsidP="0054118B">
      <w:pPr>
        <w:pStyle w:val="Heading2"/>
        <w:rPr>
          <w:rFonts w:ascii="Helvetica" w:hAnsi="Helvetica" w:cs="Helvetica"/>
          <w:sz w:val="24"/>
          <w:szCs w:val="24"/>
        </w:rPr>
      </w:pPr>
      <w:bookmarkStart w:id="214" w:name="_Toc131406729"/>
      <w:r w:rsidRPr="00220C73">
        <w:rPr>
          <w:rFonts w:ascii="Helvetica" w:hAnsi="Helvetica" w:cs="Helvetica"/>
          <w:sz w:val="24"/>
          <w:szCs w:val="24"/>
        </w:rPr>
        <w:t xml:space="preserve">Substantive </w:t>
      </w:r>
      <w:r w:rsidR="00E612BB" w:rsidRPr="00220C73">
        <w:rPr>
          <w:rFonts w:ascii="Helvetica" w:hAnsi="Helvetica" w:cs="Helvetica"/>
          <w:sz w:val="24"/>
          <w:szCs w:val="24"/>
        </w:rPr>
        <w:t>Conclusions</w:t>
      </w:r>
      <w:bookmarkEnd w:id="214"/>
      <w:r w:rsidRPr="00220C73">
        <w:rPr>
          <w:rFonts w:ascii="Helvetica" w:hAnsi="Helvetica" w:cs="Helvetica"/>
          <w:sz w:val="24"/>
          <w:szCs w:val="24"/>
        </w:rPr>
        <w:t xml:space="preserve"> </w:t>
      </w:r>
    </w:p>
    <w:p w14:paraId="7DC5D98F" w14:textId="79D183C4" w:rsidR="0054118B" w:rsidRPr="00220C73" w:rsidRDefault="0054118B" w:rsidP="0054118B">
      <w:pPr>
        <w:pStyle w:val="Heading2"/>
        <w:rPr>
          <w:rFonts w:ascii="Helvetica" w:hAnsi="Helvetica" w:cs="Helvetica"/>
          <w:sz w:val="24"/>
          <w:szCs w:val="24"/>
        </w:rPr>
      </w:pPr>
      <w:bookmarkStart w:id="215" w:name="_Toc131406730"/>
      <w:r w:rsidRPr="00220C73">
        <w:rPr>
          <w:rFonts w:ascii="Helvetica" w:hAnsi="Helvetica" w:cs="Helvetica"/>
          <w:sz w:val="24"/>
          <w:szCs w:val="24"/>
        </w:rPr>
        <w:t>Methodological Reflections</w:t>
      </w:r>
      <w:bookmarkEnd w:id="215"/>
    </w:p>
    <w:p w14:paraId="75B90251" w14:textId="2CA36785" w:rsidR="0054118B" w:rsidRPr="00220C73" w:rsidRDefault="0054118B" w:rsidP="0054118B">
      <w:pPr>
        <w:pStyle w:val="Heading2"/>
        <w:rPr>
          <w:rFonts w:ascii="Helvetica" w:hAnsi="Helvetica" w:cs="Helvetica"/>
          <w:sz w:val="24"/>
          <w:szCs w:val="24"/>
        </w:rPr>
      </w:pPr>
      <w:bookmarkStart w:id="216" w:name="_Toc131406731"/>
      <w:r w:rsidRPr="00220C73">
        <w:rPr>
          <w:rFonts w:ascii="Helvetica" w:hAnsi="Helvetica" w:cs="Helvetica"/>
          <w:sz w:val="24"/>
          <w:szCs w:val="24"/>
        </w:rPr>
        <w:t>Large Scale Social Science Surveys</w:t>
      </w:r>
      <w:bookmarkEnd w:id="216"/>
    </w:p>
    <w:p w14:paraId="13C7242C" w14:textId="47F6E5AE" w:rsidR="0054118B" w:rsidRPr="00220C73" w:rsidRDefault="0054118B" w:rsidP="0054118B">
      <w:pPr>
        <w:pStyle w:val="Heading2"/>
        <w:rPr>
          <w:rFonts w:ascii="Helvetica" w:hAnsi="Helvetica" w:cs="Helvetica"/>
          <w:sz w:val="24"/>
          <w:szCs w:val="24"/>
        </w:rPr>
      </w:pPr>
      <w:bookmarkStart w:id="217" w:name="_Toc131406732"/>
      <w:r w:rsidRPr="00220C73">
        <w:rPr>
          <w:rFonts w:ascii="Helvetica" w:hAnsi="Helvetica" w:cs="Helvetica"/>
          <w:sz w:val="24"/>
          <w:szCs w:val="24"/>
        </w:rPr>
        <w:t>Final Remarks</w:t>
      </w:r>
      <w:bookmarkEnd w:id="217"/>
    </w:p>
    <w:p w14:paraId="3E447385" w14:textId="77777777" w:rsidR="001E3D6E" w:rsidRPr="00220C73" w:rsidRDefault="001E3D6E" w:rsidP="001E3D6E">
      <w:pPr>
        <w:rPr>
          <w:rFonts w:ascii="Helvetica" w:hAnsi="Helvetica" w:cs="Helvetica"/>
          <w:sz w:val="24"/>
          <w:szCs w:val="24"/>
        </w:rPr>
      </w:pPr>
    </w:p>
    <w:p w14:paraId="5987AD7A" w14:textId="65D64332" w:rsidR="00523EDD" w:rsidRPr="00220C73" w:rsidRDefault="00523EDD" w:rsidP="00523EDD">
      <w:pPr>
        <w:rPr>
          <w:rFonts w:ascii="Helvetica" w:hAnsi="Helvetica" w:cs="Helvetica"/>
          <w:sz w:val="24"/>
          <w:szCs w:val="24"/>
        </w:rPr>
      </w:pPr>
      <w:r w:rsidRPr="00220C73">
        <w:rPr>
          <w:rFonts w:ascii="Helvetica" w:hAnsi="Helvetica" w:cs="Helvetica"/>
          <w:sz w:val="24"/>
          <w:szCs w:val="24"/>
        </w:rPr>
        <w:t xml:space="preserve"> </w:t>
      </w:r>
    </w:p>
    <w:p w14:paraId="31A02680" w14:textId="77777777" w:rsidR="00E80C31" w:rsidRPr="00220C73" w:rsidRDefault="00E80C31" w:rsidP="00E80C31">
      <w:pPr>
        <w:pStyle w:val="Heading1"/>
        <w:rPr>
          <w:rFonts w:ascii="Helvetica" w:hAnsi="Helvetica" w:cs="Helvetica"/>
          <w:sz w:val="24"/>
          <w:szCs w:val="24"/>
        </w:rPr>
        <w:sectPr w:rsidR="00E80C31" w:rsidRPr="00220C73">
          <w:footerReference w:type="default" r:id="rId14"/>
          <w:pgSz w:w="11906" w:h="16838"/>
          <w:pgMar w:top="1440" w:right="1440" w:bottom="1440" w:left="1440" w:header="708" w:footer="708" w:gutter="0"/>
          <w:cols w:space="708"/>
          <w:docGrid w:linePitch="360"/>
        </w:sectPr>
      </w:pPr>
    </w:p>
    <w:p w14:paraId="67866F9D" w14:textId="6FE627D1" w:rsidR="00216D9E" w:rsidRPr="00220C73" w:rsidRDefault="00E80C31" w:rsidP="00E80C31">
      <w:pPr>
        <w:pStyle w:val="Heading1"/>
        <w:rPr>
          <w:rFonts w:ascii="Helvetica" w:hAnsi="Helvetica" w:cs="Helvetica"/>
          <w:sz w:val="24"/>
          <w:szCs w:val="24"/>
        </w:rPr>
      </w:pPr>
      <w:bookmarkStart w:id="218" w:name="_Toc131406733"/>
      <w:r w:rsidRPr="00220C73">
        <w:rPr>
          <w:rFonts w:ascii="Helvetica" w:hAnsi="Helvetica" w:cs="Helvetica"/>
          <w:sz w:val="24"/>
          <w:szCs w:val="24"/>
        </w:rPr>
        <w:lastRenderedPageBreak/>
        <w:t>Appendix 1 – Figures and Tables</w:t>
      </w:r>
      <w:bookmarkEnd w:id="218"/>
    </w:p>
    <w:p w14:paraId="6B9274F5" w14:textId="27FF8A90" w:rsidR="00E80C31" w:rsidRPr="00220C73" w:rsidRDefault="00E80C31" w:rsidP="00E80C31">
      <w:pPr>
        <w:rPr>
          <w:rFonts w:ascii="Helvetica" w:hAnsi="Helvetica" w:cs="Helvetica"/>
          <w:sz w:val="24"/>
          <w:szCs w:val="24"/>
        </w:rPr>
      </w:pPr>
      <w:r w:rsidRPr="00220C73">
        <w:rPr>
          <w:rFonts w:ascii="Helvetica" w:hAnsi="Helvetica" w:cs="Helvetica"/>
          <w:sz w:val="24"/>
          <w:szCs w:val="24"/>
        </w:rPr>
        <w:t xml:space="preserve">Figure </w:t>
      </w:r>
      <w:r w:rsidR="002020E2">
        <w:rPr>
          <w:rFonts w:ascii="Helvetica" w:hAnsi="Helvetica" w:cs="Helvetica"/>
          <w:sz w:val="24"/>
          <w:szCs w:val="24"/>
        </w:rPr>
        <w:t>A1</w:t>
      </w:r>
    </w:p>
    <w:p w14:paraId="28072395" w14:textId="34ECCA12" w:rsidR="00E80C31" w:rsidRPr="00220C73" w:rsidRDefault="00E80C31" w:rsidP="00E80C31">
      <w:pPr>
        <w:rPr>
          <w:rFonts w:ascii="Helvetica" w:hAnsi="Helvetica" w:cs="Helvetica"/>
          <w:sz w:val="24"/>
          <w:szCs w:val="24"/>
        </w:rPr>
      </w:pPr>
    </w:p>
    <w:p w14:paraId="7B10DE31" w14:textId="23532368" w:rsidR="00E80C31" w:rsidRPr="00220C73" w:rsidRDefault="00E80C31" w:rsidP="00E80C31">
      <w:pPr>
        <w:rPr>
          <w:rFonts w:ascii="Helvetica" w:hAnsi="Helvetica" w:cs="Helvetica"/>
          <w:sz w:val="24"/>
          <w:szCs w:val="24"/>
        </w:rPr>
      </w:pPr>
      <w:commentRangeStart w:id="219"/>
      <w:r w:rsidRPr="00220C73">
        <w:rPr>
          <w:rFonts w:ascii="Helvetica" w:hAnsi="Helvetica" w:cs="Helvetica"/>
          <w:noProof/>
          <w:sz w:val="24"/>
          <w:szCs w:val="24"/>
          <w:lang w:eastAsia="en-GB"/>
        </w:rPr>
        <w:drawing>
          <wp:inline distT="0" distB="0" distL="0" distR="0" wp14:anchorId="47822532" wp14:editId="24A42EB6">
            <wp:extent cx="9347200" cy="4654279"/>
            <wp:effectExtent l="0" t="0" r="6350" b="0"/>
            <wp:docPr id="1" name="Picture 1" descr="Chart, 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 box and whisker chart&#10;&#10;Description automatically generated"/>
                    <pic:cNvPicPr/>
                  </pic:nvPicPr>
                  <pic:blipFill>
                    <a:blip r:embed="rId15"/>
                    <a:stretch>
                      <a:fillRect/>
                    </a:stretch>
                  </pic:blipFill>
                  <pic:spPr>
                    <a:xfrm>
                      <a:off x="0" y="0"/>
                      <a:ext cx="9371514" cy="4666386"/>
                    </a:xfrm>
                    <a:prstGeom prst="rect">
                      <a:avLst/>
                    </a:prstGeom>
                  </pic:spPr>
                </pic:pic>
              </a:graphicData>
            </a:graphic>
          </wp:inline>
        </w:drawing>
      </w:r>
      <w:commentRangeEnd w:id="219"/>
      <w:r w:rsidR="000A1333" w:rsidRPr="00220C73">
        <w:rPr>
          <w:rStyle w:val="CommentReference"/>
          <w:rFonts w:ascii="Helvetica" w:hAnsi="Helvetica" w:cs="Helvetica"/>
          <w:sz w:val="24"/>
          <w:szCs w:val="24"/>
        </w:rPr>
        <w:commentReference w:id="219"/>
      </w:r>
    </w:p>
    <w:p w14:paraId="39F501F6" w14:textId="77777777" w:rsidR="00996C6F" w:rsidRPr="00220C73" w:rsidRDefault="00996C6F" w:rsidP="00996C6F">
      <w:pPr>
        <w:pStyle w:val="Caption"/>
        <w:keepNext/>
        <w:rPr>
          <w:rFonts w:ascii="Helvetica" w:hAnsi="Helvetica" w:cs="Helvetica"/>
          <w:color w:val="auto"/>
          <w:sz w:val="24"/>
          <w:szCs w:val="24"/>
        </w:rPr>
        <w:sectPr w:rsidR="00996C6F" w:rsidRPr="00220C73" w:rsidSect="00996C6F">
          <w:pgSz w:w="16838" w:h="11906" w:orient="landscape"/>
          <w:pgMar w:top="1440" w:right="1440" w:bottom="1440" w:left="1440" w:header="709" w:footer="709" w:gutter="0"/>
          <w:cols w:space="708"/>
          <w:docGrid w:linePitch="360"/>
        </w:sectPr>
      </w:pPr>
    </w:p>
    <w:p w14:paraId="57F9F0A8" w14:textId="77777777" w:rsidR="00016FBB" w:rsidRPr="00220C73" w:rsidRDefault="00016FBB" w:rsidP="00996C6F">
      <w:pPr>
        <w:pStyle w:val="Caption"/>
        <w:keepNext/>
        <w:jc w:val="center"/>
        <w:rPr>
          <w:rFonts w:ascii="Helvetica" w:hAnsi="Helvetica" w:cs="Helvetica"/>
          <w:color w:val="auto"/>
          <w:sz w:val="24"/>
          <w:szCs w:val="24"/>
        </w:rPr>
      </w:pPr>
    </w:p>
    <w:p w14:paraId="35B12A26" w14:textId="791C84D4" w:rsidR="00996C6F" w:rsidRPr="00220C73" w:rsidRDefault="00996C6F" w:rsidP="000240C7">
      <w:pPr>
        <w:pStyle w:val="Caption"/>
        <w:keepNext/>
        <w:rPr>
          <w:rFonts w:ascii="Helvetica" w:hAnsi="Helvetica" w:cs="Helvetica"/>
          <w:color w:val="auto"/>
          <w:sz w:val="24"/>
          <w:szCs w:val="24"/>
        </w:rPr>
      </w:pPr>
      <w:r w:rsidRPr="00220C73">
        <w:rPr>
          <w:rFonts w:ascii="Helvetica" w:hAnsi="Helvetica" w:cs="Helvetica"/>
          <w:color w:val="auto"/>
          <w:sz w:val="24"/>
          <w:szCs w:val="24"/>
        </w:rPr>
        <w:t>Table A</w:t>
      </w:r>
      <w:r w:rsidR="002020E2">
        <w:rPr>
          <w:rFonts w:ascii="Helvetica" w:hAnsi="Helvetica" w:cs="Helvetica"/>
          <w:color w:val="auto"/>
          <w:sz w:val="24"/>
          <w:szCs w:val="24"/>
        </w:rPr>
        <w:t>1</w:t>
      </w:r>
      <w:r w:rsidRPr="00220C73">
        <w:rPr>
          <w:rFonts w:ascii="Helvetica" w:hAnsi="Helvetica" w:cs="Helvetica"/>
          <w:color w:val="auto"/>
          <w:sz w:val="24"/>
          <w:szCs w:val="24"/>
        </w:rPr>
        <w:t xml:space="preserve"> Goodness-of-fit summaries for explanatory variables and Economic Activity (CAMSIS)</w:t>
      </w:r>
    </w:p>
    <w:tbl>
      <w:tblPr>
        <w:tblStyle w:val="GridTable2"/>
        <w:tblW w:w="0" w:type="auto"/>
        <w:tblLook w:val="04A0" w:firstRow="1" w:lastRow="0" w:firstColumn="1" w:lastColumn="0" w:noHBand="0" w:noVBand="1"/>
      </w:tblPr>
      <w:tblGrid>
        <w:gridCol w:w="1522"/>
        <w:gridCol w:w="1305"/>
        <w:gridCol w:w="1240"/>
        <w:gridCol w:w="805"/>
        <w:gridCol w:w="1546"/>
        <w:gridCol w:w="1304"/>
        <w:gridCol w:w="1304"/>
      </w:tblGrid>
      <w:tr w:rsidR="001B3491" w:rsidRPr="00220C73" w14:paraId="4546CB98" w14:textId="3225C16D" w:rsidTr="001B3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AACA92" w14:textId="77777777" w:rsidR="001B3491" w:rsidRPr="00220C73" w:rsidRDefault="001B3491"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0" w:type="auto"/>
          </w:tcPr>
          <w:p w14:paraId="7B2A29EA"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0" w:type="auto"/>
          </w:tcPr>
          <w:p w14:paraId="1B96DEE9"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Null)</w:t>
            </w:r>
          </w:p>
        </w:tc>
        <w:tc>
          <w:tcPr>
            <w:tcW w:w="0" w:type="auto"/>
          </w:tcPr>
          <w:p w14:paraId="05F24F83"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Null)</w:t>
            </w:r>
          </w:p>
        </w:tc>
        <w:tc>
          <w:tcPr>
            <w:tcW w:w="0" w:type="auto"/>
          </w:tcPr>
          <w:p w14:paraId="3BE11747"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cFadden’s Adjusted Pseudo R2</w:t>
            </w:r>
          </w:p>
        </w:tc>
        <w:tc>
          <w:tcPr>
            <w:tcW w:w="0" w:type="auto"/>
          </w:tcPr>
          <w:p w14:paraId="367AA017" w14:textId="1846B535"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0" w:type="auto"/>
          </w:tcPr>
          <w:p w14:paraId="6D7A4637" w14:textId="20049D1E"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1B3491" w:rsidRPr="00220C73" w14:paraId="7BD4150F" w14:textId="06E4A119"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FD6707"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w:t>
            </w:r>
          </w:p>
        </w:tc>
        <w:tc>
          <w:tcPr>
            <w:tcW w:w="0" w:type="auto"/>
          </w:tcPr>
          <w:p w14:paraId="5F664518" w14:textId="5F23FD35"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0" w:type="auto"/>
          </w:tcPr>
          <w:p w14:paraId="7175837B" w14:textId="125FF0A6"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4441F6C0" w14:textId="5EC4A5B5"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1A40156" w14:textId="1A76682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62334B5" w14:textId="1F0E824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0" w:type="auto"/>
          </w:tcPr>
          <w:p w14:paraId="0C04EBF7" w14:textId="0AA7B9C7"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1B3491" w:rsidRPr="00220C73" w14:paraId="31D63151" w14:textId="33DD18D4" w:rsidTr="001B3491">
        <w:tc>
          <w:tcPr>
            <w:cnfStyle w:val="001000000000" w:firstRow="0" w:lastRow="0" w:firstColumn="1" w:lastColumn="0" w:oddVBand="0" w:evenVBand="0" w:oddHBand="0" w:evenHBand="0" w:firstRowFirstColumn="0" w:firstRowLastColumn="0" w:lastRowFirstColumn="0" w:lastRowLastColumn="0"/>
            <w:tcW w:w="0" w:type="auto"/>
          </w:tcPr>
          <w:p w14:paraId="1238D1F8"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w:t>
            </w:r>
          </w:p>
        </w:tc>
        <w:tc>
          <w:tcPr>
            <w:tcW w:w="0" w:type="auto"/>
          </w:tcPr>
          <w:p w14:paraId="28DBD1C4" w14:textId="6C62FDF8"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0" w:type="auto"/>
          </w:tcPr>
          <w:p w14:paraId="140B084C" w14:textId="5C29A928"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0" w:type="auto"/>
          </w:tcPr>
          <w:p w14:paraId="064A1904" w14:textId="740245B9"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63AE53EA" w14:textId="3F22F1D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0" w:type="auto"/>
          </w:tcPr>
          <w:p w14:paraId="7C856880" w14:textId="5F8EC9AE"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0" w:type="auto"/>
          </w:tcPr>
          <w:p w14:paraId="440E5C66" w14:textId="03DBEF82"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1B3491" w:rsidRPr="00220C73" w14:paraId="6E5F0A78" w14:textId="75FB97A8"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ECD31"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Sex</w:t>
            </w:r>
          </w:p>
        </w:tc>
        <w:tc>
          <w:tcPr>
            <w:tcW w:w="0" w:type="auto"/>
          </w:tcPr>
          <w:p w14:paraId="7B827F54" w14:textId="4894D253"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59.828</w:t>
            </w:r>
          </w:p>
        </w:tc>
        <w:tc>
          <w:tcPr>
            <w:tcW w:w="0" w:type="auto"/>
          </w:tcPr>
          <w:p w14:paraId="585BB200" w14:textId="3CD0B7D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90.757</w:t>
            </w:r>
          </w:p>
        </w:tc>
        <w:tc>
          <w:tcPr>
            <w:tcW w:w="0" w:type="auto"/>
          </w:tcPr>
          <w:p w14:paraId="50C89260" w14:textId="6A89883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39A447B0" w14:textId="63F870E9"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2</w:t>
            </w:r>
          </w:p>
        </w:tc>
        <w:tc>
          <w:tcPr>
            <w:tcW w:w="0" w:type="auto"/>
          </w:tcPr>
          <w:p w14:paraId="152240F0" w14:textId="277FF2CB"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75.828</w:t>
            </w:r>
          </w:p>
        </w:tc>
        <w:tc>
          <w:tcPr>
            <w:tcW w:w="0" w:type="auto"/>
          </w:tcPr>
          <w:p w14:paraId="4FF609BB" w14:textId="729221CC"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232.161</w:t>
            </w:r>
          </w:p>
        </w:tc>
      </w:tr>
      <w:tr w:rsidR="001B3491" w:rsidRPr="00220C73" w14:paraId="17AF819E" w14:textId="2CE034F5" w:rsidTr="001B3491">
        <w:tc>
          <w:tcPr>
            <w:cnfStyle w:val="001000000000" w:firstRow="0" w:lastRow="0" w:firstColumn="1" w:lastColumn="0" w:oddVBand="0" w:evenVBand="0" w:oddHBand="0" w:evenHBand="0" w:firstRowFirstColumn="0" w:firstRowLastColumn="0" w:lastRowFirstColumn="0" w:lastRowLastColumn="0"/>
            <w:tcW w:w="0" w:type="auto"/>
          </w:tcPr>
          <w:p w14:paraId="44722076"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Tenure</w:t>
            </w:r>
          </w:p>
        </w:tc>
        <w:tc>
          <w:tcPr>
            <w:tcW w:w="0" w:type="auto"/>
          </w:tcPr>
          <w:p w14:paraId="6954209D" w14:textId="0E960517"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28.736</w:t>
            </w:r>
          </w:p>
        </w:tc>
        <w:tc>
          <w:tcPr>
            <w:tcW w:w="0" w:type="auto"/>
          </w:tcPr>
          <w:p w14:paraId="5B740764" w14:textId="44738D07"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21.849</w:t>
            </w:r>
          </w:p>
        </w:tc>
        <w:tc>
          <w:tcPr>
            <w:tcW w:w="0" w:type="auto"/>
          </w:tcPr>
          <w:p w14:paraId="0D4C77CD" w14:textId="3FA8E993"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499C993C" w14:textId="2D0D903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5</w:t>
            </w:r>
          </w:p>
        </w:tc>
        <w:tc>
          <w:tcPr>
            <w:tcW w:w="0" w:type="auto"/>
          </w:tcPr>
          <w:p w14:paraId="55D571B2" w14:textId="6B2776F5"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44.736</w:t>
            </w:r>
          </w:p>
        </w:tc>
        <w:tc>
          <w:tcPr>
            <w:tcW w:w="0" w:type="auto"/>
          </w:tcPr>
          <w:p w14:paraId="305C75AB" w14:textId="640B8BEA"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401.069</w:t>
            </w:r>
          </w:p>
        </w:tc>
      </w:tr>
      <w:tr w:rsidR="001B3491" w:rsidRPr="00220C73" w14:paraId="779A3F8F" w14:textId="661AF2B7"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C56AD"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CAMSIS</w:t>
            </w:r>
          </w:p>
        </w:tc>
        <w:tc>
          <w:tcPr>
            <w:tcW w:w="0" w:type="auto"/>
          </w:tcPr>
          <w:p w14:paraId="4B66013D" w14:textId="428040D3"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827.528</w:t>
            </w:r>
          </w:p>
        </w:tc>
        <w:tc>
          <w:tcPr>
            <w:tcW w:w="0" w:type="auto"/>
          </w:tcPr>
          <w:p w14:paraId="234A6B8F" w14:textId="16C8E7B2"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323.057</w:t>
            </w:r>
          </w:p>
        </w:tc>
        <w:tc>
          <w:tcPr>
            <w:tcW w:w="0" w:type="auto"/>
          </w:tcPr>
          <w:p w14:paraId="790D2416" w14:textId="6DA9FF16"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082E69B7" w14:textId="1D07A26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6</w:t>
            </w:r>
          </w:p>
        </w:tc>
        <w:tc>
          <w:tcPr>
            <w:tcW w:w="0" w:type="auto"/>
          </w:tcPr>
          <w:p w14:paraId="21734A3B" w14:textId="0EFAF918"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843.528</w:t>
            </w:r>
          </w:p>
        </w:tc>
        <w:tc>
          <w:tcPr>
            <w:tcW w:w="0" w:type="auto"/>
          </w:tcPr>
          <w:p w14:paraId="32DE4F44" w14:textId="38597380"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899.861</w:t>
            </w:r>
          </w:p>
        </w:tc>
      </w:tr>
    </w:tbl>
    <w:p w14:paraId="738545FC" w14:textId="77777777" w:rsidR="00996C6F" w:rsidRPr="00220C73" w:rsidRDefault="00996C6F" w:rsidP="00996C6F">
      <w:pPr>
        <w:rPr>
          <w:rFonts w:ascii="Helvetica" w:hAnsi="Helvetica" w:cs="Helvetica"/>
          <w:sz w:val="24"/>
          <w:szCs w:val="24"/>
        </w:rPr>
      </w:pPr>
    </w:p>
    <w:p w14:paraId="5ADACA42" w14:textId="08C40B79" w:rsidR="00996C6F" w:rsidRPr="00220C73" w:rsidRDefault="00996C6F" w:rsidP="000240C7">
      <w:pPr>
        <w:pStyle w:val="Caption"/>
        <w:keepNext/>
        <w:rPr>
          <w:rFonts w:ascii="Helvetica" w:hAnsi="Helvetica" w:cs="Helvetica"/>
          <w:color w:val="auto"/>
          <w:sz w:val="24"/>
          <w:szCs w:val="24"/>
        </w:rPr>
      </w:pPr>
      <w:r w:rsidRPr="00220C73">
        <w:rPr>
          <w:rFonts w:ascii="Helvetica" w:hAnsi="Helvetica" w:cs="Helvetica"/>
          <w:color w:val="auto"/>
          <w:sz w:val="24"/>
          <w:szCs w:val="24"/>
        </w:rPr>
        <w:t>Table A</w:t>
      </w:r>
      <w:r w:rsidR="002020E2">
        <w:rPr>
          <w:rFonts w:ascii="Helvetica" w:hAnsi="Helvetica" w:cs="Helvetica"/>
          <w:color w:val="auto"/>
          <w:sz w:val="24"/>
          <w:szCs w:val="24"/>
        </w:rPr>
        <w:t>2</w:t>
      </w:r>
      <w:r w:rsidRPr="00220C73">
        <w:rPr>
          <w:rFonts w:ascii="Helvetica" w:hAnsi="Helvetica" w:cs="Helvetica"/>
          <w:color w:val="auto"/>
          <w:sz w:val="24"/>
          <w:szCs w:val="24"/>
        </w:rPr>
        <w:t xml:space="preserve"> Model building goodness-of-fit summaries for multiple logistic regression model of Economic Activity (CAMSIS)</w:t>
      </w:r>
    </w:p>
    <w:tbl>
      <w:tblPr>
        <w:tblStyle w:val="GridTable2"/>
        <w:tblW w:w="0" w:type="auto"/>
        <w:tblLook w:val="04A0" w:firstRow="1" w:lastRow="0" w:firstColumn="1" w:lastColumn="0" w:noHBand="0" w:noVBand="1"/>
      </w:tblPr>
      <w:tblGrid>
        <w:gridCol w:w="1443"/>
        <w:gridCol w:w="1238"/>
        <w:gridCol w:w="1202"/>
        <w:gridCol w:w="1202"/>
        <w:gridCol w:w="1465"/>
        <w:gridCol w:w="1238"/>
        <w:gridCol w:w="1238"/>
      </w:tblGrid>
      <w:tr w:rsidR="001B3491" w:rsidRPr="00220C73" w14:paraId="58DAFC47" w14:textId="5A75F4C6" w:rsidTr="001B3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8E2D9B" w14:textId="77777777" w:rsidR="001B3491" w:rsidRPr="00220C73" w:rsidRDefault="001B3491"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0" w:type="auto"/>
          </w:tcPr>
          <w:p w14:paraId="67784ECD"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0" w:type="auto"/>
          </w:tcPr>
          <w:p w14:paraId="0D73F0DB"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Previous)</w:t>
            </w:r>
          </w:p>
        </w:tc>
        <w:tc>
          <w:tcPr>
            <w:tcW w:w="0" w:type="auto"/>
          </w:tcPr>
          <w:p w14:paraId="33EBC7FE"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Previous)</w:t>
            </w:r>
          </w:p>
        </w:tc>
        <w:tc>
          <w:tcPr>
            <w:tcW w:w="0" w:type="auto"/>
          </w:tcPr>
          <w:p w14:paraId="77642B38"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cFadden’s Adjusted Pseudo R2</w:t>
            </w:r>
          </w:p>
        </w:tc>
        <w:tc>
          <w:tcPr>
            <w:tcW w:w="0" w:type="auto"/>
          </w:tcPr>
          <w:p w14:paraId="2CAC876A" w14:textId="488245CB"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0" w:type="auto"/>
          </w:tcPr>
          <w:p w14:paraId="7A3C4736" w14:textId="03652C89"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1B3491" w:rsidRPr="00220C73" w14:paraId="21C3D7C0" w14:textId="7584E969"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D1039"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w:t>
            </w:r>
          </w:p>
        </w:tc>
        <w:tc>
          <w:tcPr>
            <w:tcW w:w="0" w:type="auto"/>
          </w:tcPr>
          <w:p w14:paraId="64345224" w14:textId="363E0C5A"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0" w:type="auto"/>
          </w:tcPr>
          <w:p w14:paraId="46401D73" w14:textId="3760140D"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4B68D9C" w14:textId="782C0867"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0A63626E" w14:textId="7FC3D3A5"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64B5F173" w14:textId="624F35BC"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0" w:type="auto"/>
          </w:tcPr>
          <w:p w14:paraId="06FB58A9" w14:textId="4895D433"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1B3491" w:rsidRPr="00220C73" w14:paraId="474811AF" w14:textId="7384F414" w:rsidTr="001B3491">
        <w:tc>
          <w:tcPr>
            <w:cnfStyle w:val="001000000000" w:firstRow="0" w:lastRow="0" w:firstColumn="1" w:lastColumn="0" w:oddVBand="0" w:evenVBand="0" w:oddHBand="0" w:evenHBand="0" w:firstRowFirstColumn="0" w:firstRowLastColumn="0" w:lastRowFirstColumn="0" w:lastRowLastColumn="0"/>
            <w:tcW w:w="0" w:type="auto"/>
          </w:tcPr>
          <w:p w14:paraId="7138A6A8"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w:t>
            </w:r>
          </w:p>
        </w:tc>
        <w:tc>
          <w:tcPr>
            <w:tcW w:w="0" w:type="auto"/>
          </w:tcPr>
          <w:p w14:paraId="255E66EE" w14:textId="45EEE4B9"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0" w:type="auto"/>
          </w:tcPr>
          <w:p w14:paraId="319F8184" w14:textId="6077B50F"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0" w:type="auto"/>
          </w:tcPr>
          <w:p w14:paraId="4F38829D" w14:textId="56CB5BD9"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45F79CD3" w14:textId="63CB2D0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0" w:type="auto"/>
          </w:tcPr>
          <w:p w14:paraId="25022A84" w14:textId="5EF6C672"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0" w:type="auto"/>
          </w:tcPr>
          <w:p w14:paraId="4E94954E" w14:textId="645F2A3E"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1B3491" w:rsidRPr="00220C73" w14:paraId="6FA291DB" w14:textId="3530BCDC"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DB47E8"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 + Sex</w:t>
            </w:r>
          </w:p>
        </w:tc>
        <w:tc>
          <w:tcPr>
            <w:tcW w:w="0" w:type="auto"/>
          </w:tcPr>
          <w:p w14:paraId="21626740" w14:textId="2681DE0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21.387</w:t>
            </w:r>
          </w:p>
        </w:tc>
        <w:tc>
          <w:tcPr>
            <w:tcW w:w="0" w:type="auto"/>
          </w:tcPr>
          <w:p w14:paraId="571FBF2A" w14:textId="662290D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87.574</w:t>
            </w:r>
          </w:p>
        </w:tc>
        <w:tc>
          <w:tcPr>
            <w:tcW w:w="0" w:type="auto"/>
          </w:tcPr>
          <w:p w14:paraId="77F5A1F2" w14:textId="01C8DB5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2552AC23" w14:textId="02274EAB"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5</w:t>
            </w:r>
          </w:p>
        </w:tc>
        <w:tc>
          <w:tcPr>
            <w:tcW w:w="0" w:type="auto"/>
          </w:tcPr>
          <w:p w14:paraId="47B2A1AF" w14:textId="0D981DF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45.387</w:t>
            </w:r>
          </w:p>
        </w:tc>
        <w:tc>
          <w:tcPr>
            <w:tcW w:w="0" w:type="auto"/>
          </w:tcPr>
          <w:p w14:paraId="29CA1080" w14:textId="27F03389"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029.888</w:t>
            </w:r>
          </w:p>
        </w:tc>
      </w:tr>
      <w:tr w:rsidR="001B3491" w:rsidRPr="00220C73" w14:paraId="583ED84E" w14:textId="47E7CA67" w:rsidTr="001B3491">
        <w:tc>
          <w:tcPr>
            <w:cnfStyle w:val="001000000000" w:firstRow="0" w:lastRow="0" w:firstColumn="1" w:lastColumn="0" w:oddVBand="0" w:evenVBand="0" w:oddHBand="0" w:evenHBand="0" w:firstRowFirstColumn="0" w:firstRowLastColumn="0" w:lastRowFirstColumn="0" w:lastRowLastColumn="0"/>
            <w:tcW w:w="0" w:type="auto"/>
          </w:tcPr>
          <w:p w14:paraId="35B663B6" w14:textId="1C150FAE"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w:t>
            </w:r>
            <w:r w:rsidRPr="00220C73">
              <w:rPr>
                <w:rFonts w:ascii="Helvetica" w:hAnsi="Helvetica" w:cs="Helvetica"/>
                <w:sz w:val="24"/>
                <w:szCs w:val="24"/>
              </w:rPr>
              <w:lastRenderedPageBreak/>
              <w:t>t + Sex + Tenure</w:t>
            </w:r>
          </w:p>
        </w:tc>
        <w:tc>
          <w:tcPr>
            <w:tcW w:w="0" w:type="auto"/>
          </w:tcPr>
          <w:p w14:paraId="311C1130" w14:textId="28767F85"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lastRenderedPageBreak/>
              <w:t>17677.491</w:t>
            </w:r>
          </w:p>
        </w:tc>
        <w:tc>
          <w:tcPr>
            <w:tcW w:w="0" w:type="auto"/>
          </w:tcPr>
          <w:p w14:paraId="1CCC30A3" w14:textId="515C1E89"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3.896</w:t>
            </w:r>
          </w:p>
        </w:tc>
        <w:tc>
          <w:tcPr>
            <w:tcW w:w="0" w:type="auto"/>
          </w:tcPr>
          <w:p w14:paraId="60729AA8" w14:textId="31E4692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27A3F6C6" w14:textId="74716147"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35</w:t>
            </w:r>
          </w:p>
        </w:tc>
        <w:tc>
          <w:tcPr>
            <w:tcW w:w="0" w:type="auto"/>
          </w:tcPr>
          <w:p w14:paraId="0DDC9F9A" w14:textId="71A995E7"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09.491</w:t>
            </w:r>
          </w:p>
        </w:tc>
        <w:tc>
          <w:tcPr>
            <w:tcW w:w="0" w:type="auto"/>
          </w:tcPr>
          <w:p w14:paraId="224CAB56" w14:textId="28DEFB40"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822.158</w:t>
            </w:r>
          </w:p>
        </w:tc>
      </w:tr>
      <w:tr w:rsidR="001B3491" w:rsidRPr="00220C73" w14:paraId="133FE8BF" w14:textId="7255B484"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FD0206" w14:textId="2C9769C2"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 + Sex + Tenure + CAMSIS</w:t>
            </w:r>
          </w:p>
        </w:tc>
        <w:tc>
          <w:tcPr>
            <w:tcW w:w="0" w:type="auto"/>
          </w:tcPr>
          <w:p w14:paraId="6E438A47" w14:textId="551F9616"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440.433</w:t>
            </w:r>
          </w:p>
        </w:tc>
        <w:tc>
          <w:tcPr>
            <w:tcW w:w="0" w:type="auto"/>
          </w:tcPr>
          <w:p w14:paraId="301CA76D" w14:textId="1BFDED5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7.058</w:t>
            </w:r>
          </w:p>
        </w:tc>
        <w:tc>
          <w:tcPr>
            <w:tcW w:w="0" w:type="auto"/>
          </w:tcPr>
          <w:p w14:paraId="564FCE26" w14:textId="323AA66B"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4EA46191" w14:textId="0D2596D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5</w:t>
            </w:r>
          </w:p>
        </w:tc>
        <w:tc>
          <w:tcPr>
            <w:tcW w:w="0" w:type="auto"/>
          </w:tcPr>
          <w:p w14:paraId="29E372B0" w14:textId="3B762C40"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480.433</w:t>
            </w:r>
          </w:p>
        </w:tc>
        <w:tc>
          <w:tcPr>
            <w:tcW w:w="0" w:type="auto"/>
          </w:tcPr>
          <w:p w14:paraId="5CFB2795" w14:textId="60B213FC"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621.267</w:t>
            </w:r>
          </w:p>
        </w:tc>
      </w:tr>
    </w:tbl>
    <w:p w14:paraId="15D09E89" w14:textId="77777777" w:rsidR="00996C6F" w:rsidRPr="00220C73" w:rsidRDefault="00996C6F" w:rsidP="00996C6F">
      <w:pPr>
        <w:rPr>
          <w:rFonts w:ascii="Helvetica" w:hAnsi="Helvetica" w:cs="Helvetica"/>
          <w:sz w:val="24"/>
          <w:szCs w:val="24"/>
        </w:rPr>
      </w:pPr>
    </w:p>
    <w:p w14:paraId="7F5EBB9E" w14:textId="77777777" w:rsidR="00996C6F" w:rsidRPr="00220C73" w:rsidRDefault="00996C6F" w:rsidP="00996C6F">
      <w:pPr>
        <w:rPr>
          <w:rFonts w:ascii="Helvetica" w:hAnsi="Helvetica" w:cs="Helvetica"/>
          <w:sz w:val="24"/>
          <w:szCs w:val="24"/>
        </w:rPr>
      </w:pPr>
    </w:p>
    <w:p w14:paraId="70509209" w14:textId="77777777" w:rsidR="00996C6F" w:rsidRPr="00220C73" w:rsidRDefault="00996C6F" w:rsidP="00996C6F">
      <w:pPr>
        <w:rPr>
          <w:rFonts w:ascii="Helvetica" w:hAnsi="Helvetica" w:cs="Helvetica"/>
          <w:sz w:val="24"/>
          <w:szCs w:val="24"/>
        </w:rPr>
      </w:pPr>
    </w:p>
    <w:p w14:paraId="5DFF4400" w14:textId="5DAF6456" w:rsidR="00996C6F" w:rsidRDefault="00996C6F" w:rsidP="00996C6F">
      <w:pPr>
        <w:rPr>
          <w:rFonts w:ascii="Helvetica" w:hAnsi="Helvetica" w:cs="Helvetica"/>
          <w:sz w:val="24"/>
          <w:szCs w:val="24"/>
        </w:rPr>
      </w:pPr>
    </w:p>
    <w:p w14:paraId="2CA92A69" w14:textId="70CCB896" w:rsidR="002020E2" w:rsidRDefault="002020E2" w:rsidP="00996C6F">
      <w:pPr>
        <w:rPr>
          <w:rFonts w:ascii="Helvetica" w:hAnsi="Helvetica" w:cs="Helvetica"/>
          <w:sz w:val="24"/>
          <w:szCs w:val="24"/>
        </w:rPr>
      </w:pPr>
    </w:p>
    <w:p w14:paraId="78D24667" w14:textId="35E3DD9F" w:rsidR="002020E2" w:rsidRDefault="002020E2" w:rsidP="00996C6F">
      <w:pPr>
        <w:rPr>
          <w:rFonts w:ascii="Helvetica" w:hAnsi="Helvetica" w:cs="Helvetica"/>
          <w:sz w:val="24"/>
          <w:szCs w:val="24"/>
        </w:rPr>
      </w:pPr>
    </w:p>
    <w:p w14:paraId="01B9EE83" w14:textId="54FFD195" w:rsidR="002020E2" w:rsidRDefault="002020E2" w:rsidP="00996C6F">
      <w:pPr>
        <w:rPr>
          <w:rFonts w:ascii="Helvetica" w:hAnsi="Helvetica" w:cs="Helvetica"/>
          <w:sz w:val="24"/>
          <w:szCs w:val="24"/>
        </w:rPr>
      </w:pPr>
    </w:p>
    <w:p w14:paraId="75183198" w14:textId="3C339DB6" w:rsidR="002020E2" w:rsidRDefault="002020E2" w:rsidP="00996C6F">
      <w:pPr>
        <w:rPr>
          <w:rFonts w:ascii="Helvetica" w:hAnsi="Helvetica" w:cs="Helvetica"/>
          <w:sz w:val="24"/>
          <w:szCs w:val="24"/>
        </w:rPr>
      </w:pPr>
    </w:p>
    <w:p w14:paraId="233634F2" w14:textId="7199FBFB" w:rsidR="002020E2" w:rsidRDefault="002020E2" w:rsidP="00996C6F">
      <w:pPr>
        <w:rPr>
          <w:rFonts w:ascii="Helvetica" w:hAnsi="Helvetica" w:cs="Helvetica"/>
          <w:sz w:val="24"/>
          <w:szCs w:val="24"/>
        </w:rPr>
      </w:pPr>
    </w:p>
    <w:p w14:paraId="3B64C4BE" w14:textId="23DC90E8" w:rsidR="002020E2" w:rsidRDefault="002020E2" w:rsidP="00996C6F">
      <w:pPr>
        <w:rPr>
          <w:rFonts w:ascii="Helvetica" w:hAnsi="Helvetica" w:cs="Helvetica"/>
          <w:sz w:val="24"/>
          <w:szCs w:val="24"/>
        </w:rPr>
      </w:pPr>
    </w:p>
    <w:p w14:paraId="5FAFCCA0" w14:textId="764A06BD" w:rsidR="002020E2" w:rsidRDefault="002020E2" w:rsidP="00996C6F">
      <w:pPr>
        <w:rPr>
          <w:rFonts w:ascii="Helvetica" w:hAnsi="Helvetica" w:cs="Helvetica"/>
          <w:sz w:val="24"/>
          <w:szCs w:val="24"/>
        </w:rPr>
      </w:pPr>
    </w:p>
    <w:p w14:paraId="10F18117" w14:textId="1BF20FB9" w:rsidR="002020E2" w:rsidRDefault="002020E2" w:rsidP="00996C6F">
      <w:pPr>
        <w:rPr>
          <w:rFonts w:ascii="Helvetica" w:hAnsi="Helvetica" w:cs="Helvetica"/>
          <w:sz w:val="24"/>
          <w:szCs w:val="24"/>
        </w:rPr>
      </w:pPr>
    </w:p>
    <w:p w14:paraId="3051E0CF" w14:textId="502A2C4E" w:rsidR="002020E2" w:rsidRDefault="002020E2" w:rsidP="00996C6F">
      <w:pPr>
        <w:rPr>
          <w:rFonts w:ascii="Helvetica" w:hAnsi="Helvetica" w:cs="Helvetica"/>
          <w:sz w:val="24"/>
          <w:szCs w:val="24"/>
        </w:rPr>
      </w:pPr>
    </w:p>
    <w:p w14:paraId="7CF294A2" w14:textId="013D0510" w:rsidR="002020E2" w:rsidRDefault="002020E2" w:rsidP="00996C6F">
      <w:pPr>
        <w:rPr>
          <w:rFonts w:ascii="Helvetica" w:hAnsi="Helvetica" w:cs="Helvetica"/>
          <w:sz w:val="24"/>
          <w:szCs w:val="24"/>
        </w:rPr>
      </w:pPr>
    </w:p>
    <w:p w14:paraId="1CF7F42E" w14:textId="6F5F597B" w:rsidR="002020E2" w:rsidRDefault="002020E2" w:rsidP="00996C6F">
      <w:pPr>
        <w:rPr>
          <w:rFonts w:ascii="Helvetica" w:hAnsi="Helvetica" w:cs="Helvetica"/>
          <w:sz w:val="24"/>
          <w:szCs w:val="24"/>
        </w:rPr>
      </w:pPr>
    </w:p>
    <w:p w14:paraId="37F8C80C" w14:textId="5E1F3612" w:rsidR="002020E2" w:rsidRDefault="002020E2" w:rsidP="00996C6F">
      <w:pPr>
        <w:rPr>
          <w:rFonts w:ascii="Helvetica" w:hAnsi="Helvetica" w:cs="Helvetica"/>
          <w:sz w:val="24"/>
          <w:szCs w:val="24"/>
        </w:rPr>
      </w:pPr>
    </w:p>
    <w:p w14:paraId="6E6A35D7" w14:textId="7BA0691F" w:rsidR="002020E2" w:rsidRDefault="002020E2" w:rsidP="00996C6F">
      <w:pPr>
        <w:rPr>
          <w:rFonts w:ascii="Helvetica" w:hAnsi="Helvetica" w:cs="Helvetica"/>
          <w:sz w:val="24"/>
          <w:szCs w:val="24"/>
        </w:rPr>
      </w:pPr>
    </w:p>
    <w:p w14:paraId="53EDB961" w14:textId="61EDA676" w:rsidR="002020E2" w:rsidRDefault="002020E2" w:rsidP="00996C6F">
      <w:pPr>
        <w:rPr>
          <w:rFonts w:ascii="Helvetica" w:hAnsi="Helvetica" w:cs="Helvetica"/>
          <w:sz w:val="24"/>
          <w:szCs w:val="24"/>
        </w:rPr>
      </w:pPr>
    </w:p>
    <w:p w14:paraId="7517F01B" w14:textId="32632396" w:rsidR="002020E2" w:rsidRDefault="002020E2" w:rsidP="00996C6F">
      <w:pPr>
        <w:rPr>
          <w:rFonts w:ascii="Helvetica" w:hAnsi="Helvetica" w:cs="Helvetica"/>
          <w:sz w:val="24"/>
          <w:szCs w:val="24"/>
        </w:rPr>
      </w:pPr>
    </w:p>
    <w:p w14:paraId="2058FB00" w14:textId="10A1E9BF" w:rsidR="002020E2" w:rsidRDefault="002020E2" w:rsidP="00996C6F">
      <w:pPr>
        <w:rPr>
          <w:rFonts w:ascii="Helvetica" w:hAnsi="Helvetica" w:cs="Helvetica"/>
          <w:sz w:val="24"/>
          <w:szCs w:val="24"/>
        </w:rPr>
      </w:pPr>
    </w:p>
    <w:p w14:paraId="2E910773" w14:textId="77777777" w:rsidR="002020E2" w:rsidRPr="00220C73" w:rsidRDefault="002020E2" w:rsidP="00996C6F">
      <w:pPr>
        <w:rPr>
          <w:rFonts w:ascii="Helvetica" w:hAnsi="Helvetica" w:cs="Helvetica"/>
          <w:sz w:val="24"/>
          <w:szCs w:val="24"/>
        </w:rPr>
      </w:pPr>
    </w:p>
    <w:p w14:paraId="24E0A106" w14:textId="16F2B66C" w:rsidR="00996C6F" w:rsidRPr="00220C73" w:rsidRDefault="00996C6F" w:rsidP="000240C7">
      <w:pPr>
        <w:pStyle w:val="Caption"/>
        <w:keepNext/>
        <w:rPr>
          <w:rFonts w:ascii="Helvetica" w:hAnsi="Helvetica" w:cs="Helvetica"/>
          <w:color w:val="auto"/>
          <w:sz w:val="24"/>
          <w:szCs w:val="24"/>
        </w:rPr>
      </w:pPr>
      <w:r w:rsidRPr="00220C73">
        <w:rPr>
          <w:rFonts w:ascii="Helvetica" w:hAnsi="Helvetica" w:cs="Helvetica"/>
          <w:color w:val="auto"/>
          <w:sz w:val="24"/>
          <w:szCs w:val="24"/>
        </w:rPr>
        <w:lastRenderedPageBreak/>
        <w:t>Table A</w:t>
      </w:r>
      <w:r w:rsidR="002020E2">
        <w:rPr>
          <w:rFonts w:ascii="Helvetica" w:hAnsi="Helvetica" w:cs="Helvetica"/>
          <w:color w:val="auto"/>
          <w:sz w:val="24"/>
          <w:szCs w:val="24"/>
        </w:rPr>
        <w:t>3</w:t>
      </w:r>
      <w:r w:rsidRPr="00220C73">
        <w:rPr>
          <w:rFonts w:ascii="Helvetica" w:hAnsi="Helvetica" w:cs="Helvetica"/>
          <w:color w:val="auto"/>
          <w:sz w:val="24"/>
          <w:szCs w:val="24"/>
        </w:rPr>
        <w:t xml:space="preserve"> Goodness-of-fit summaries for explanatory variables and Economic Activity (RGSC)</w:t>
      </w:r>
    </w:p>
    <w:tbl>
      <w:tblPr>
        <w:tblStyle w:val="GridTable2"/>
        <w:tblW w:w="0" w:type="auto"/>
        <w:tblLook w:val="04A0" w:firstRow="1" w:lastRow="0" w:firstColumn="1" w:lastColumn="0" w:noHBand="0" w:noVBand="1"/>
      </w:tblPr>
      <w:tblGrid>
        <w:gridCol w:w="1522"/>
        <w:gridCol w:w="1305"/>
        <w:gridCol w:w="1240"/>
        <w:gridCol w:w="805"/>
        <w:gridCol w:w="1546"/>
        <w:gridCol w:w="1304"/>
        <w:gridCol w:w="1304"/>
      </w:tblGrid>
      <w:tr w:rsidR="001B3491" w:rsidRPr="00220C73" w14:paraId="5272B9C8" w14:textId="1D140A46" w:rsidTr="001B3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8E21AB" w14:textId="77777777" w:rsidR="001B3491" w:rsidRPr="00220C73" w:rsidRDefault="001B3491"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0" w:type="auto"/>
          </w:tcPr>
          <w:p w14:paraId="5FAE89B1"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0" w:type="auto"/>
          </w:tcPr>
          <w:p w14:paraId="45E52CB5"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Null)</w:t>
            </w:r>
          </w:p>
        </w:tc>
        <w:tc>
          <w:tcPr>
            <w:tcW w:w="0" w:type="auto"/>
          </w:tcPr>
          <w:p w14:paraId="03F0FAB1"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Null)</w:t>
            </w:r>
          </w:p>
        </w:tc>
        <w:tc>
          <w:tcPr>
            <w:tcW w:w="0" w:type="auto"/>
          </w:tcPr>
          <w:p w14:paraId="4ECE1119"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cFadden’s Adjusted Pseudo R2</w:t>
            </w:r>
          </w:p>
        </w:tc>
        <w:tc>
          <w:tcPr>
            <w:tcW w:w="0" w:type="auto"/>
          </w:tcPr>
          <w:p w14:paraId="514B904F" w14:textId="042F8710"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0" w:type="auto"/>
          </w:tcPr>
          <w:p w14:paraId="24DACE7D" w14:textId="6BCB5F12"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1B3491" w:rsidRPr="00220C73" w14:paraId="7A528344" w14:textId="79304795"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4E155C"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w:t>
            </w:r>
          </w:p>
        </w:tc>
        <w:tc>
          <w:tcPr>
            <w:tcW w:w="0" w:type="auto"/>
          </w:tcPr>
          <w:p w14:paraId="4C962CE2" w14:textId="28A9FBB3"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0" w:type="auto"/>
          </w:tcPr>
          <w:p w14:paraId="3844B85D" w14:textId="0A8340B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3F618E98" w14:textId="7B8B8BF2"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1CA829A6" w14:textId="07C8217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0" w:type="auto"/>
          </w:tcPr>
          <w:p w14:paraId="2A3C870C" w14:textId="23B7A00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0" w:type="auto"/>
          </w:tcPr>
          <w:p w14:paraId="4C37057B" w14:textId="5683EEC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1B3491" w:rsidRPr="00220C73" w14:paraId="1C861824" w14:textId="75DA1E51" w:rsidTr="001B3491">
        <w:tc>
          <w:tcPr>
            <w:cnfStyle w:val="001000000000" w:firstRow="0" w:lastRow="0" w:firstColumn="1" w:lastColumn="0" w:oddVBand="0" w:evenVBand="0" w:oddHBand="0" w:evenHBand="0" w:firstRowFirstColumn="0" w:firstRowLastColumn="0" w:lastRowFirstColumn="0" w:lastRowLastColumn="0"/>
            <w:tcW w:w="0" w:type="auto"/>
          </w:tcPr>
          <w:p w14:paraId="4A82D039"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w:t>
            </w:r>
          </w:p>
        </w:tc>
        <w:tc>
          <w:tcPr>
            <w:tcW w:w="0" w:type="auto"/>
          </w:tcPr>
          <w:p w14:paraId="177AF2C0" w14:textId="64C002A8"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0" w:type="auto"/>
          </w:tcPr>
          <w:p w14:paraId="62BF73A2" w14:textId="770F9D5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0" w:type="auto"/>
          </w:tcPr>
          <w:p w14:paraId="65C3FD6B" w14:textId="6228A6F1"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2ADDDD78" w14:textId="2F8EF8E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0" w:type="auto"/>
          </w:tcPr>
          <w:p w14:paraId="2E4182F1" w14:textId="1AF04D41"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0" w:type="auto"/>
          </w:tcPr>
          <w:p w14:paraId="4BC9F313" w14:textId="0FD07016"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1B3491" w:rsidRPr="00220C73" w14:paraId="4E82241C" w14:textId="1D7EFE3D"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58E4DC"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Sex</w:t>
            </w:r>
          </w:p>
        </w:tc>
        <w:tc>
          <w:tcPr>
            <w:tcW w:w="0" w:type="auto"/>
          </w:tcPr>
          <w:p w14:paraId="7050A635" w14:textId="2EF4EB30"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59.828</w:t>
            </w:r>
          </w:p>
        </w:tc>
        <w:tc>
          <w:tcPr>
            <w:tcW w:w="0" w:type="auto"/>
          </w:tcPr>
          <w:p w14:paraId="61053ABC" w14:textId="6CCD79F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90.757</w:t>
            </w:r>
          </w:p>
        </w:tc>
        <w:tc>
          <w:tcPr>
            <w:tcW w:w="0" w:type="auto"/>
          </w:tcPr>
          <w:p w14:paraId="20AB2553" w14:textId="75CF20F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60C3B1A0" w14:textId="5E3488A5"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2</w:t>
            </w:r>
          </w:p>
        </w:tc>
        <w:tc>
          <w:tcPr>
            <w:tcW w:w="0" w:type="auto"/>
          </w:tcPr>
          <w:p w14:paraId="6BAB2A00" w14:textId="206B1017"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175.828</w:t>
            </w:r>
          </w:p>
        </w:tc>
        <w:tc>
          <w:tcPr>
            <w:tcW w:w="0" w:type="auto"/>
          </w:tcPr>
          <w:p w14:paraId="2BEC37F0" w14:textId="4654F648"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232.161</w:t>
            </w:r>
          </w:p>
        </w:tc>
      </w:tr>
      <w:tr w:rsidR="001B3491" w:rsidRPr="00220C73" w14:paraId="55AFF1FE" w14:textId="202ABA7F" w:rsidTr="001B3491">
        <w:tc>
          <w:tcPr>
            <w:cnfStyle w:val="001000000000" w:firstRow="0" w:lastRow="0" w:firstColumn="1" w:lastColumn="0" w:oddVBand="0" w:evenVBand="0" w:oddHBand="0" w:evenHBand="0" w:firstRowFirstColumn="0" w:firstRowLastColumn="0" w:lastRowFirstColumn="0" w:lastRowLastColumn="0"/>
            <w:tcW w:w="0" w:type="auto"/>
          </w:tcPr>
          <w:p w14:paraId="547F30AD"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Tenure</w:t>
            </w:r>
          </w:p>
        </w:tc>
        <w:tc>
          <w:tcPr>
            <w:tcW w:w="0" w:type="auto"/>
          </w:tcPr>
          <w:p w14:paraId="2E7B4812" w14:textId="70994D7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28.736</w:t>
            </w:r>
          </w:p>
        </w:tc>
        <w:tc>
          <w:tcPr>
            <w:tcW w:w="0" w:type="auto"/>
          </w:tcPr>
          <w:p w14:paraId="4A88B19B" w14:textId="7F7EC0F4"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21.849</w:t>
            </w:r>
          </w:p>
        </w:tc>
        <w:tc>
          <w:tcPr>
            <w:tcW w:w="0" w:type="auto"/>
          </w:tcPr>
          <w:p w14:paraId="791263B1" w14:textId="448E6EE8"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0" w:type="auto"/>
          </w:tcPr>
          <w:p w14:paraId="51877C14" w14:textId="16EDFCB1"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5</w:t>
            </w:r>
          </w:p>
        </w:tc>
        <w:tc>
          <w:tcPr>
            <w:tcW w:w="0" w:type="auto"/>
          </w:tcPr>
          <w:p w14:paraId="1708FB1C" w14:textId="4303C6C0"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344.736</w:t>
            </w:r>
          </w:p>
        </w:tc>
        <w:tc>
          <w:tcPr>
            <w:tcW w:w="0" w:type="auto"/>
          </w:tcPr>
          <w:p w14:paraId="2241587B" w14:textId="02EC934A"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401.069</w:t>
            </w:r>
          </w:p>
        </w:tc>
      </w:tr>
      <w:tr w:rsidR="001B3491" w:rsidRPr="00220C73" w14:paraId="311E7273" w14:textId="3FEC1EF4"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E3783C"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RGSC</w:t>
            </w:r>
          </w:p>
        </w:tc>
        <w:tc>
          <w:tcPr>
            <w:tcW w:w="0" w:type="auto"/>
          </w:tcPr>
          <w:p w14:paraId="06888345" w14:textId="4BF25FC0"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020.214</w:t>
            </w:r>
          </w:p>
        </w:tc>
        <w:tc>
          <w:tcPr>
            <w:tcW w:w="0" w:type="auto"/>
          </w:tcPr>
          <w:p w14:paraId="3E20B001" w14:textId="233FD6BD"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130.371</w:t>
            </w:r>
          </w:p>
        </w:tc>
        <w:tc>
          <w:tcPr>
            <w:tcW w:w="0" w:type="auto"/>
          </w:tcPr>
          <w:p w14:paraId="070CEA36" w14:textId="40716E52"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w:t>
            </w:r>
          </w:p>
        </w:tc>
        <w:tc>
          <w:tcPr>
            <w:tcW w:w="0" w:type="auto"/>
          </w:tcPr>
          <w:p w14:paraId="1581D6E9" w14:textId="222488C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7</w:t>
            </w:r>
          </w:p>
        </w:tc>
        <w:tc>
          <w:tcPr>
            <w:tcW w:w="0" w:type="auto"/>
          </w:tcPr>
          <w:p w14:paraId="714C3753" w14:textId="1A5BC0EC"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068.214</w:t>
            </w:r>
          </w:p>
        </w:tc>
        <w:tc>
          <w:tcPr>
            <w:tcW w:w="0" w:type="auto"/>
          </w:tcPr>
          <w:p w14:paraId="606C604A" w14:textId="01FEF4CD"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2237.214</w:t>
            </w:r>
          </w:p>
        </w:tc>
      </w:tr>
    </w:tbl>
    <w:p w14:paraId="78197C64" w14:textId="77777777" w:rsidR="00996C6F" w:rsidRPr="00220C73" w:rsidRDefault="00996C6F" w:rsidP="00996C6F">
      <w:pPr>
        <w:rPr>
          <w:rFonts w:ascii="Helvetica" w:hAnsi="Helvetica" w:cs="Helvetica"/>
          <w:sz w:val="24"/>
          <w:szCs w:val="24"/>
        </w:rPr>
      </w:pPr>
    </w:p>
    <w:p w14:paraId="04C607A3" w14:textId="4151478D" w:rsidR="00996C6F" w:rsidRPr="00220C73" w:rsidRDefault="00996C6F" w:rsidP="000240C7">
      <w:pPr>
        <w:pStyle w:val="Caption"/>
        <w:keepNext/>
        <w:rPr>
          <w:rFonts w:ascii="Helvetica" w:hAnsi="Helvetica" w:cs="Helvetica"/>
          <w:color w:val="auto"/>
          <w:sz w:val="24"/>
          <w:szCs w:val="24"/>
        </w:rPr>
      </w:pPr>
      <w:r w:rsidRPr="00220C73">
        <w:rPr>
          <w:rFonts w:ascii="Helvetica" w:hAnsi="Helvetica" w:cs="Helvetica"/>
          <w:color w:val="auto"/>
          <w:sz w:val="24"/>
          <w:szCs w:val="24"/>
        </w:rPr>
        <w:t>Table A</w:t>
      </w:r>
      <w:r w:rsidR="002020E2">
        <w:rPr>
          <w:rFonts w:ascii="Helvetica" w:hAnsi="Helvetica" w:cs="Helvetica"/>
          <w:color w:val="auto"/>
          <w:sz w:val="24"/>
          <w:szCs w:val="24"/>
        </w:rPr>
        <w:t>4</w:t>
      </w:r>
      <w:r w:rsidRPr="00220C73">
        <w:rPr>
          <w:rFonts w:ascii="Helvetica" w:hAnsi="Helvetica" w:cs="Helvetica"/>
          <w:color w:val="auto"/>
          <w:sz w:val="24"/>
          <w:szCs w:val="24"/>
        </w:rPr>
        <w:t xml:space="preserve"> Model building goodness-of-fit summaries for multiple logistic regression model of Economic Activity (RGSC)</w:t>
      </w:r>
    </w:p>
    <w:tbl>
      <w:tblPr>
        <w:tblStyle w:val="GridTable2"/>
        <w:tblW w:w="5000" w:type="pct"/>
        <w:tblLook w:val="04A0" w:firstRow="1" w:lastRow="0" w:firstColumn="1" w:lastColumn="0" w:noHBand="0" w:noVBand="1"/>
      </w:tblPr>
      <w:tblGrid>
        <w:gridCol w:w="1443"/>
        <w:gridCol w:w="1238"/>
        <w:gridCol w:w="1202"/>
        <w:gridCol w:w="1202"/>
        <w:gridCol w:w="1465"/>
        <w:gridCol w:w="1238"/>
        <w:gridCol w:w="1238"/>
      </w:tblGrid>
      <w:tr w:rsidR="001B3491" w:rsidRPr="00220C73" w14:paraId="5C2D9EA7" w14:textId="30A2EE27" w:rsidTr="001B3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3C1F9CB5" w14:textId="77777777" w:rsidR="001B3491" w:rsidRPr="00220C73" w:rsidRDefault="001B3491" w:rsidP="00AD2AE7">
            <w:pPr>
              <w:rPr>
                <w:rFonts w:ascii="Helvetica" w:hAnsi="Helvetica" w:cs="Helvetica"/>
                <w:sz w:val="24"/>
                <w:szCs w:val="24"/>
              </w:rPr>
            </w:pPr>
            <w:r w:rsidRPr="00220C73">
              <w:rPr>
                <w:rFonts w:ascii="Helvetica" w:hAnsi="Helvetica" w:cs="Helvetica"/>
                <w:sz w:val="24"/>
                <w:szCs w:val="24"/>
              </w:rPr>
              <w:t>Outcome Variable: Economic Activity</w:t>
            </w:r>
          </w:p>
        </w:tc>
        <w:tc>
          <w:tcPr>
            <w:tcW w:w="686" w:type="pct"/>
          </w:tcPr>
          <w:p w14:paraId="23CB90D7"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Deviance</w:t>
            </w:r>
          </w:p>
        </w:tc>
        <w:tc>
          <w:tcPr>
            <w:tcW w:w="666" w:type="pct"/>
          </w:tcPr>
          <w:p w14:paraId="53804DB7"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hAnsi="Helvetica" w:cs="Helvetica"/>
                <w:sz w:val="24"/>
                <w:szCs w:val="24"/>
              </w:rPr>
              <w:t xml:space="preserve"> Deviance (from Previous)</w:t>
            </w:r>
          </w:p>
        </w:tc>
        <w:tc>
          <w:tcPr>
            <w:tcW w:w="666" w:type="pct"/>
          </w:tcPr>
          <w:p w14:paraId="7C323580"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sz w:val="24"/>
                <w:szCs w:val="24"/>
              </w:rPr>
              <w:t xml:space="preserve"> d.f. (from Previous)</w:t>
            </w:r>
          </w:p>
        </w:tc>
        <w:tc>
          <w:tcPr>
            <w:tcW w:w="812" w:type="pct"/>
          </w:tcPr>
          <w:p w14:paraId="2D3B6F67" w14:textId="77777777"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McFadden’s Adjusted Pseudo R2</w:t>
            </w:r>
          </w:p>
        </w:tc>
        <w:tc>
          <w:tcPr>
            <w:tcW w:w="686" w:type="pct"/>
          </w:tcPr>
          <w:p w14:paraId="3DEF08F5" w14:textId="5345EA84"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AIC</w:t>
            </w:r>
          </w:p>
        </w:tc>
        <w:tc>
          <w:tcPr>
            <w:tcW w:w="686" w:type="pct"/>
          </w:tcPr>
          <w:p w14:paraId="75972C80" w14:textId="16A8FD86" w:rsidR="001B3491" w:rsidRPr="00220C73" w:rsidRDefault="001B3491" w:rsidP="00AD2AE7">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BIC</w:t>
            </w:r>
          </w:p>
        </w:tc>
      </w:tr>
      <w:tr w:rsidR="001B3491" w:rsidRPr="00220C73" w14:paraId="641EEFA2" w14:textId="43931EA4"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5D2C5D82"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w:t>
            </w:r>
          </w:p>
        </w:tc>
        <w:tc>
          <w:tcPr>
            <w:tcW w:w="686" w:type="pct"/>
          </w:tcPr>
          <w:p w14:paraId="0A0C3333" w14:textId="25F478D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0.585</w:t>
            </w:r>
          </w:p>
        </w:tc>
        <w:tc>
          <w:tcPr>
            <w:tcW w:w="666" w:type="pct"/>
          </w:tcPr>
          <w:p w14:paraId="1114DF62" w14:textId="6B55C1BF"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666" w:type="pct"/>
          </w:tcPr>
          <w:p w14:paraId="68CA5A63" w14:textId="3855252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812" w:type="pct"/>
          </w:tcPr>
          <w:p w14:paraId="35FA731D" w14:textId="593AF004"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686" w:type="pct"/>
          </w:tcPr>
          <w:p w14:paraId="6A85583B" w14:textId="4516A338"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58.585</w:t>
            </w:r>
          </w:p>
        </w:tc>
        <w:tc>
          <w:tcPr>
            <w:tcW w:w="686" w:type="pct"/>
          </w:tcPr>
          <w:p w14:paraId="7E0B4208" w14:textId="1080660D"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3186.752</w:t>
            </w:r>
          </w:p>
        </w:tc>
      </w:tr>
      <w:tr w:rsidR="001B3491" w:rsidRPr="00220C73" w14:paraId="2BCDCE8B" w14:textId="10F11F8D" w:rsidTr="001B3491">
        <w:tc>
          <w:tcPr>
            <w:cnfStyle w:val="001000000000" w:firstRow="0" w:lastRow="0" w:firstColumn="1" w:lastColumn="0" w:oddVBand="0" w:evenVBand="0" w:oddHBand="0" w:evenHBand="0" w:firstRowFirstColumn="0" w:firstRowLastColumn="0" w:lastRowFirstColumn="0" w:lastRowLastColumn="0"/>
            <w:tcW w:w="799" w:type="pct"/>
          </w:tcPr>
          <w:p w14:paraId="11DBFA5D"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w:t>
            </w:r>
          </w:p>
        </w:tc>
        <w:tc>
          <w:tcPr>
            <w:tcW w:w="686" w:type="pct"/>
          </w:tcPr>
          <w:p w14:paraId="3F207377" w14:textId="76B5B3D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08.961</w:t>
            </w:r>
          </w:p>
        </w:tc>
        <w:tc>
          <w:tcPr>
            <w:tcW w:w="666" w:type="pct"/>
          </w:tcPr>
          <w:p w14:paraId="5AFA601D" w14:textId="32CFF2AF"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241.624</w:t>
            </w:r>
          </w:p>
        </w:tc>
        <w:tc>
          <w:tcPr>
            <w:tcW w:w="666" w:type="pct"/>
          </w:tcPr>
          <w:p w14:paraId="5246281A" w14:textId="3B2CDE6B"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812" w:type="pct"/>
          </w:tcPr>
          <w:p w14:paraId="687D590A" w14:textId="74025A6D"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3</w:t>
            </w:r>
          </w:p>
        </w:tc>
        <w:tc>
          <w:tcPr>
            <w:tcW w:w="686" w:type="pct"/>
          </w:tcPr>
          <w:p w14:paraId="6B5DE0C2" w14:textId="19540C4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24.961</w:t>
            </w:r>
          </w:p>
        </w:tc>
        <w:tc>
          <w:tcPr>
            <w:tcW w:w="686" w:type="pct"/>
          </w:tcPr>
          <w:p w14:paraId="0D541468" w14:textId="48688D76"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981.295</w:t>
            </w:r>
          </w:p>
        </w:tc>
      </w:tr>
      <w:tr w:rsidR="001B3491" w:rsidRPr="00220C73" w14:paraId="6839A42B" w14:textId="6D9F8563"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11797248" w14:textId="77777777"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 + Sex</w:t>
            </w:r>
          </w:p>
        </w:tc>
        <w:tc>
          <w:tcPr>
            <w:tcW w:w="686" w:type="pct"/>
          </w:tcPr>
          <w:p w14:paraId="7B21E814" w14:textId="3909C0A9"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21.387</w:t>
            </w:r>
          </w:p>
        </w:tc>
        <w:tc>
          <w:tcPr>
            <w:tcW w:w="666" w:type="pct"/>
          </w:tcPr>
          <w:p w14:paraId="5ED142BF" w14:textId="5ED31F6A"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987.574</w:t>
            </w:r>
          </w:p>
        </w:tc>
        <w:tc>
          <w:tcPr>
            <w:tcW w:w="666" w:type="pct"/>
          </w:tcPr>
          <w:p w14:paraId="1CFA806A" w14:textId="2DCAABF8"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812" w:type="pct"/>
          </w:tcPr>
          <w:p w14:paraId="511D32FB" w14:textId="0D9DF10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25</w:t>
            </w:r>
          </w:p>
        </w:tc>
        <w:tc>
          <w:tcPr>
            <w:tcW w:w="686" w:type="pct"/>
          </w:tcPr>
          <w:p w14:paraId="6F679A9D" w14:textId="7F337DEA"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945.387</w:t>
            </w:r>
          </w:p>
        </w:tc>
        <w:tc>
          <w:tcPr>
            <w:tcW w:w="686" w:type="pct"/>
          </w:tcPr>
          <w:p w14:paraId="1BCD1C3B" w14:textId="75726FF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8029.888</w:t>
            </w:r>
          </w:p>
        </w:tc>
      </w:tr>
      <w:tr w:rsidR="001B3491" w:rsidRPr="00220C73" w14:paraId="71D616FB" w14:textId="26C0C140" w:rsidTr="001B3491">
        <w:tc>
          <w:tcPr>
            <w:cnfStyle w:val="001000000000" w:firstRow="0" w:lastRow="0" w:firstColumn="1" w:lastColumn="0" w:oddVBand="0" w:evenVBand="0" w:oddHBand="0" w:evenHBand="0" w:firstRowFirstColumn="0" w:firstRowLastColumn="0" w:lastRowFirstColumn="0" w:lastRowLastColumn="0"/>
            <w:tcW w:w="799" w:type="pct"/>
          </w:tcPr>
          <w:p w14:paraId="6734058F" w14:textId="53F664DF" w:rsidR="001B3491" w:rsidRPr="00220C73" w:rsidRDefault="001B3491" w:rsidP="001B3491">
            <w:pPr>
              <w:rPr>
                <w:rFonts w:ascii="Helvetica" w:hAnsi="Helvetica" w:cs="Helvetica"/>
                <w:sz w:val="24"/>
                <w:szCs w:val="24"/>
              </w:rPr>
            </w:pPr>
            <w:r w:rsidRPr="00220C73">
              <w:rPr>
                <w:rFonts w:ascii="Helvetica" w:hAnsi="Helvetica" w:cs="Helvetica"/>
                <w:sz w:val="24"/>
                <w:szCs w:val="24"/>
              </w:rPr>
              <w:t>Null Model + Educational Attainment + Sex + Tenure</w:t>
            </w:r>
          </w:p>
        </w:tc>
        <w:tc>
          <w:tcPr>
            <w:tcW w:w="686" w:type="pct"/>
          </w:tcPr>
          <w:p w14:paraId="51C61CE9" w14:textId="49917411"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677.491</w:t>
            </w:r>
          </w:p>
        </w:tc>
        <w:tc>
          <w:tcPr>
            <w:tcW w:w="666" w:type="pct"/>
          </w:tcPr>
          <w:p w14:paraId="384FE7F1" w14:textId="6C819786"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43.896</w:t>
            </w:r>
          </w:p>
        </w:tc>
        <w:tc>
          <w:tcPr>
            <w:tcW w:w="666" w:type="pct"/>
          </w:tcPr>
          <w:p w14:paraId="6C81E576" w14:textId="66B03F7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4</w:t>
            </w:r>
          </w:p>
        </w:tc>
        <w:tc>
          <w:tcPr>
            <w:tcW w:w="812" w:type="pct"/>
          </w:tcPr>
          <w:p w14:paraId="4E4CC2B2" w14:textId="61FD0A2D"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35</w:t>
            </w:r>
          </w:p>
        </w:tc>
        <w:tc>
          <w:tcPr>
            <w:tcW w:w="686" w:type="pct"/>
          </w:tcPr>
          <w:p w14:paraId="3BDCA899" w14:textId="437C4401"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09.491</w:t>
            </w:r>
          </w:p>
        </w:tc>
        <w:tc>
          <w:tcPr>
            <w:tcW w:w="686" w:type="pct"/>
          </w:tcPr>
          <w:p w14:paraId="4BC28878" w14:textId="1149A42C" w:rsidR="001B3491" w:rsidRPr="00220C73" w:rsidRDefault="001B3491" w:rsidP="001B3491">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822.158</w:t>
            </w:r>
          </w:p>
        </w:tc>
      </w:tr>
      <w:tr w:rsidR="001B3491" w:rsidRPr="00220C73" w14:paraId="02B9C1EC" w14:textId="00FA43BB" w:rsidTr="001B3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3D3C7FBD" w14:textId="2DA90CC4" w:rsidR="001B3491" w:rsidRPr="00220C73" w:rsidRDefault="001B3491" w:rsidP="001B3491">
            <w:pPr>
              <w:rPr>
                <w:rFonts w:ascii="Helvetica" w:hAnsi="Helvetica" w:cs="Helvetica"/>
                <w:sz w:val="24"/>
                <w:szCs w:val="24"/>
              </w:rPr>
            </w:pPr>
            <w:r w:rsidRPr="00220C73">
              <w:rPr>
                <w:rFonts w:ascii="Helvetica" w:hAnsi="Helvetica" w:cs="Helvetica"/>
                <w:sz w:val="24"/>
                <w:szCs w:val="24"/>
              </w:rPr>
              <w:lastRenderedPageBreak/>
              <w:t>Null Model + Educational Attainment + Sex + Tenure + RGSC</w:t>
            </w:r>
          </w:p>
        </w:tc>
        <w:tc>
          <w:tcPr>
            <w:tcW w:w="686" w:type="pct"/>
          </w:tcPr>
          <w:p w14:paraId="54FD4682" w14:textId="5856AFC2"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459.124</w:t>
            </w:r>
          </w:p>
        </w:tc>
        <w:tc>
          <w:tcPr>
            <w:tcW w:w="666" w:type="pct"/>
          </w:tcPr>
          <w:p w14:paraId="1386C2B2" w14:textId="4D0DF62E"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18.367</w:t>
            </w:r>
          </w:p>
        </w:tc>
        <w:tc>
          <w:tcPr>
            <w:tcW w:w="666" w:type="pct"/>
          </w:tcPr>
          <w:p w14:paraId="33E7D57F" w14:textId="036B894B"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20</w:t>
            </w:r>
          </w:p>
        </w:tc>
        <w:tc>
          <w:tcPr>
            <w:tcW w:w="812" w:type="pct"/>
          </w:tcPr>
          <w:p w14:paraId="5FF630C4" w14:textId="71678A98"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3</w:t>
            </w:r>
          </w:p>
        </w:tc>
        <w:tc>
          <w:tcPr>
            <w:tcW w:w="686" w:type="pct"/>
          </w:tcPr>
          <w:p w14:paraId="06A93704" w14:textId="124C9111"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531.124</w:t>
            </w:r>
          </w:p>
        </w:tc>
        <w:tc>
          <w:tcPr>
            <w:tcW w:w="686" w:type="pct"/>
          </w:tcPr>
          <w:p w14:paraId="1C051223" w14:textId="67A603B3" w:rsidR="001B3491" w:rsidRPr="00220C73" w:rsidRDefault="001B3491" w:rsidP="001B3491">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17784.625</w:t>
            </w:r>
          </w:p>
        </w:tc>
      </w:tr>
    </w:tbl>
    <w:p w14:paraId="2B5131BC" w14:textId="77777777" w:rsidR="00996C6F" w:rsidRPr="00220C73" w:rsidRDefault="00996C6F" w:rsidP="00996C6F">
      <w:pPr>
        <w:rPr>
          <w:rFonts w:ascii="Helvetica" w:hAnsi="Helvetica" w:cs="Helvetica"/>
          <w:sz w:val="24"/>
          <w:szCs w:val="24"/>
        </w:rPr>
      </w:pPr>
    </w:p>
    <w:p w14:paraId="0531B244" w14:textId="77777777" w:rsidR="00996C6F" w:rsidRPr="00220C73" w:rsidRDefault="00996C6F" w:rsidP="00996C6F">
      <w:pPr>
        <w:pStyle w:val="Caption"/>
        <w:keepNext/>
        <w:jc w:val="center"/>
        <w:rPr>
          <w:rFonts w:ascii="Helvetica" w:hAnsi="Helvetica" w:cs="Helvetica"/>
          <w:color w:val="auto"/>
          <w:sz w:val="24"/>
          <w:szCs w:val="24"/>
        </w:rPr>
        <w:sectPr w:rsidR="00996C6F" w:rsidRPr="00220C73">
          <w:pgSz w:w="11906" w:h="16838"/>
          <w:pgMar w:top="1440" w:right="1440" w:bottom="1440" w:left="1440" w:header="708" w:footer="708" w:gutter="0"/>
          <w:cols w:space="708"/>
          <w:docGrid w:linePitch="360"/>
        </w:sectPr>
      </w:pPr>
    </w:p>
    <w:p w14:paraId="5E909BD0" w14:textId="0CD79010" w:rsidR="00996C6F" w:rsidRPr="00220C73" w:rsidRDefault="00996C6F" w:rsidP="00996C6F">
      <w:pPr>
        <w:pStyle w:val="Caption"/>
        <w:keepNext/>
        <w:jc w:val="center"/>
        <w:rPr>
          <w:rFonts w:ascii="Helvetica" w:hAnsi="Helvetica" w:cs="Helvetica"/>
          <w:color w:val="auto"/>
          <w:sz w:val="24"/>
          <w:szCs w:val="24"/>
        </w:rPr>
      </w:pPr>
      <w:r w:rsidRPr="00220C73">
        <w:rPr>
          <w:rFonts w:ascii="Helvetica" w:hAnsi="Helvetica" w:cs="Helvetica"/>
          <w:color w:val="auto"/>
          <w:sz w:val="24"/>
          <w:szCs w:val="24"/>
        </w:rPr>
        <w:lastRenderedPageBreak/>
        <w:t>Table A</w:t>
      </w:r>
      <w:r w:rsidR="002D72DF" w:rsidRPr="00220C73">
        <w:rPr>
          <w:rFonts w:ascii="Helvetica" w:hAnsi="Helvetica" w:cs="Helvetica"/>
          <w:color w:val="auto"/>
          <w:sz w:val="24"/>
          <w:szCs w:val="24"/>
        </w:rPr>
        <w:t>5</w:t>
      </w:r>
      <w:r w:rsidRPr="00220C73">
        <w:rPr>
          <w:rFonts w:ascii="Helvetica" w:hAnsi="Helvetica" w:cs="Helvetica"/>
          <w:color w:val="auto"/>
          <w:sz w:val="24"/>
          <w:szCs w:val="24"/>
        </w:rPr>
        <w:t xml:space="preserve"> Average marginal effects on the probability of Economic Activity</w:t>
      </w:r>
    </w:p>
    <w:tbl>
      <w:tblPr>
        <w:tblStyle w:val="GridTable2"/>
        <w:tblW w:w="5000" w:type="pct"/>
        <w:tblLook w:val="04A0" w:firstRow="1" w:lastRow="0" w:firstColumn="1" w:lastColumn="0" w:noHBand="0" w:noVBand="1"/>
      </w:tblPr>
      <w:tblGrid>
        <w:gridCol w:w="6113"/>
        <w:gridCol w:w="1178"/>
        <w:gridCol w:w="944"/>
        <w:gridCol w:w="737"/>
        <w:gridCol w:w="913"/>
        <w:gridCol w:w="843"/>
        <w:gridCol w:w="737"/>
        <w:gridCol w:w="913"/>
        <w:gridCol w:w="843"/>
        <w:gridCol w:w="737"/>
      </w:tblGrid>
      <w:tr w:rsidR="008A6467" w:rsidRPr="00220C73" w14:paraId="7880F72E" w14:textId="77777777" w:rsidTr="008A64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0159CAE" w14:textId="42FFA7C5" w:rsidR="00C3642C" w:rsidRPr="00220C73" w:rsidRDefault="00C3642C" w:rsidP="00DC2FFC">
            <w:pPr>
              <w:rPr>
                <w:rFonts w:ascii="Helvetica" w:hAnsi="Helvetica" w:cs="Helvetica"/>
                <w:sz w:val="24"/>
                <w:szCs w:val="24"/>
              </w:rPr>
            </w:pPr>
          </w:p>
        </w:tc>
        <w:tc>
          <w:tcPr>
            <w:tcW w:w="1024" w:type="pct"/>
            <w:gridSpan w:val="3"/>
          </w:tcPr>
          <w:p w14:paraId="58286CC4"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1E19154"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659102FA"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72C2B42"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4842ECF"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1E049F02"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254C11B" w14:textId="77777777" w:rsidR="00C3642C" w:rsidRPr="00220C73" w:rsidRDefault="00C3642C" w:rsidP="00DC2FFC">
            <w:pPr>
              <w:cnfStyle w:val="100000000000" w:firstRow="1"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C3642C" w:rsidRPr="00220C73" w14:paraId="5BBFBB34"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6979FC4" w14:textId="77777777" w:rsidR="00C3642C" w:rsidRPr="00220C73" w:rsidRDefault="00C3642C" w:rsidP="00DC2FFC">
            <w:pPr>
              <w:rPr>
                <w:rFonts w:ascii="Helvetica" w:hAnsi="Helvetica" w:cs="Helvetica"/>
                <w:sz w:val="24"/>
                <w:szCs w:val="24"/>
              </w:rPr>
            </w:pPr>
          </w:p>
        </w:tc>
        <w:tc>
          <w:tcPr>
            <w:tcW w:w="1024" w:type="pct"/>
            <w:gridSpan w:val="3"/>
          </w:tcPr>
          <w:p w14:paraId="01D8E604" w14:textId="77777777" w:rsidR="00C3642C" w:rsidRPr="00220C73" w:rsidRDefault="00C3642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NS-SEC</w:t>
            </w:r>
          </w:p>
        </w:tc>
        <w:tc>
          <w:tcPr>
            <w:tcW w:w="893" w:type="pct"/>
            <w:gridSpan w:val="3"/>
          </w:tcPr>
          <w:p w14:paraId="78FCE9B0" w14:textId="77777777" w:rsidR="00C3642C" w:rsidRPr="00220C73" w:rsidRDefault="00C3642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AMSIS</w:t>
            </w:r>
          </w:p>
        </w:tc>
        <w:tc>
          <w:tcPr>
            <w:tcW w:w="893" w:type="pct"/>
            <w:gridSpan w:val="3"/>
          </w:tcPr>
          <w:p w14:paraId="199DF4A9" w14:textId="77777777" w:rsidR="00C3642C" w:rsidRPr="00220C73" w:rsidRDefault="00C3642C" w:rsidP="00DC2FFC">
            <w:pPr>
              <w:cnfStyle w:val="000000100000" w:firstRow="0" w:lastRow="0" w:firstColumn="0" w:lastColumn="0" w:oddVBand="0" w:evenVBand="0" w:oddHBand="1"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RGSC</w:t>
            </w:r>
          </w:p>
        </w:tc>
      </w:tr>
      <w:tr w:rsidR="00D714E6" w:rsidRPr="00220C73" w14:paraId="09099C20"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57DA27D" w14:textId="77777777" w:rsidR="00C3642C" w:rsidRPr="00220C73" w:rsidRDefault="00C3642C" w:rsidP="00C3642C">
            <w:pPr>
              <w:rPr>
                <w:rFonts w:ascii="Helvetica" w:hAnsi="Helvetica" w:cs="Helvetica"/>
                <w:sz w:val="24"/>
                <w:szCs w:val="24"/>
              </w:rPr>
            </w:pPr>
            <w:r w:rsidRPr="00220C73">
              <w:rPr>
                <w:rStyle w:val="CommentReference"/>
                <w:rFonts w:ascii="Helvetica" w:hAnsi="Helvetica" w:cs="Helvetica"/>
                <w:b w:val="0"/>
                <w:bCs w:val="0"/>
                <w:sz w:val="24"/>
                <w:szCs w:val="24"/>
              </w:rPr>
              <w:commentReference w:id="220"/>
            </w:r>
            <w:r w:rsidRPr="00220C73">
              <w:rPr>
                <w:rFonts w:ascii="Helvetica" w:hAnsi="Helvetica" w:cs="Helvetica"/>
                <w:sz w:val="24"/>
                <w:szCs w:val="24"/>
              </w:rPr>
              <w:t>Economic Activity</w:t>
            </w:r>
          </w:p>
        </w:tc>
        <w:tc>
          <w:tcPr>
            <w:tcW w:w="422" w:type="pct"/>
          </w:tcPr>
          <w:p w14:paraId="1FCF8521" w14:textId="527E299F"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m:oMath>
              <m:r>
                <m:rPr>
                  <m:sty m:val="b"/>
                </m:rPr>
                <w:rPr>
                  <w:rFonts w:ascii="Cambria Math" w:hAnsi="Cambria Math" w:cs="Helvetica"/>
                  <w:sz w:val="24"/>
                  <w:szCs w:val="24"/>
                </w:rPr>
                <m:t>Δ</m:t>
              </m:r>
            </m:oMath>
            <w:r w:rsidRPr="00220C73">
              <w:rPr>
                <w:rFonts w:ascii="Helvetica" w:eastAsiaTheme="minorEastAsia" w:hAnsi="Helvetica" w:cs="Helvetica"/>
                <w:b/>
                <w:sz w:val="24"/>
                <w:szCs w:val="24"/>
              </w:rPr>
              <w:t xml:space="preserve"> Prob.</w:t>
            </w:r>
          </w:p>
        </w:tc>
        <w:tc>
          <w:tcPr>
            <w:tcW w:w="338" w:type="pct"/>
          </w:tcPr>
          <w:p w14:paraId="77331628" w14:textId="6960F0A6"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sz w:val="24"/>
                <w:szCs w:val="24"/>
              </w:rPr>
              <w:t>S.E</w:t>
            </w:r>
          </w:p>
        </w:tc>
        <w:tc>
          <w:tcPr>
            <w:tcW w:w="264" w:type="pct"/>
          </w:tcPr>
          <w:p w14:paraId="7DE5EE32" w14:textId="748EE6FC"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sz w:val="24"/>
                <w:szCs w:val="24"/>
              </w:rPr>
              <w:t>Sig.</w:t>
            </w:r>
          </w:p>
        </w:tc>
        <w:tc>
          <w:tcPr>
            <w:tcW w:w="327" w:type="pct"/>
          </w:tcPr>
          <w:p w14:paraId="78EFE321"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302" w:type="pct"/>
          </w:tcPr>
          <w:p w14:paraId="25E969A4"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264" w:type="pct"/>
          </w:tcPr>
          <w:p w14:paraId="06868DC7"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c>
          <w:tcPr>
            <w:tcW w:w="327" w:type="pct"/>
          </w:tcPr>
          <w:p w14:paraId="72F9AC8F"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Coef.</w:t>
            </w:r>
          </w:p>
        </w:tc>
        <w:tc>
          <w:tcPr>
            <w:tcW w:w="302" w:type="pct"/>
          </w:tcPr>
          <w:p w14:paraId="6F5DDCA9"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E</w:t>
            </w:r>
          </w:p>
        </w:tc>
        <w:tc>
          <w:tcPr>
            <w:tcW w:w="264" w:type="pct"/>
          </w:tcPr>
          <w:p w14:paraId="7EE74331" w14:textId="77777777" w:rsidR="00C3642C" w:rsidRPr="00220C73" w:rsidRDefault="00C3642C" w:rsidP="00C3642C">
            <w:pPr>
              <w:cnfStyle w:val="000000000000" w:firstRow="0" w:lastRow="0" w:firstColumn="0" w:lastColumn="0" w:oddVBand="0" w:evenVBand="0" w:oddHBand="0" w:evenHBand="0" w:firstRowFirstColumn="0" w:firstRowLastColumn="0" w:lastRowFirstColumn="0" w:lastRowLastColumn="0"/>
              <w:rPr>
                <w:rFonts w:ascii="Helvetica" w:hAnsi="Helvetica" w:cs="Helvetica"/>
                <w:b/>
                <w:bCs/>
                <w:sz w:val="24"/>
                <w:szCs w:val="24"/>
              </w:rPr>
            </w:pPr>
            <w:r w:rsidRPr="00220C73">
              <w:rPr>
                <w:rFonts w:ascii="Helvetica" w:hAnsi="Helvetica" w:cs="Helvetica"/>
                <w:b/>
                <w:bCs/>
                <w:sz w:val="24"/>
                <w:szCs w:val="24"/>
              </w:rPr>
              <w:t>Sig.</w:t>
            </w:r>
          </w:p>
        </w:tc>
      </w:tr>
      <w:tr w:rsidR="00D714E6" w:rsidRPr="00220C73" w14:paraId="3CB86E8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0B72BB3" w14:textId="77777777" w:rsidR="00C3642C" w:rsidRPr="00220C73" w:rsidRDefault="00C3642C" w:rsidP="00C3642C">
            <w:pPr>
              <w:rPr>
                <w:rFonts w:ascii="Helvetica" w:hAnsi="Helvetica" w:cs="Helvetica"/>
                <w:sz w:val="24"/>
                <w:szCs w:val="24"/>
              </w:rPr>
            </w:pPr>
            <w:r w:rsidRPr="00220C73">
              <w:rPr>
                <w:rFonts w:ascii="Helvetica" w:hAnsi="Helvetica" w:cs="Helvetica"/>
                <w:sz w:val="24"/>
                <w:szCs w:val="24"/>
              </w:rPr>
              <w:t>Employment</w:t>
            </w:r>
          </w:p>
        </w:tc>
        <w:tc>
          <w:tcPr>
            <w:tcW w:w="422" w:type="pct"/>
          </w:tcPr>
          <w:p w14:paraId="1E145516" w14:textId="2598836D" w:rsidR="00C3642C" w:rsidRPr="00220C73" w:rsidRDefault="008A6467"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0D10E56B" w14:textId="1FE9AE6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C3DE4BB"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D7CAFE0" w14:textId="30CBEB8D" w:rsidR="00C3642C" w:rsidRPr="00220C73" w:rsidRDefault="008A6467"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43740B54" w14:textId="3C66C571" w:rsidR="00C3642C" w:rsidRPr="00220C73" w:rsidRDefault="008A6467"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5E35F05"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EC123ED" w14:textId="4D30B222" w:rsidR="00C3642C" w:rsidRPr="00220C73" w:rsidRDefault="008A6467"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228BFE29" w14:textId="36FD3EA7" w:rsidR="00C3642C" w:rsidRPr="00220C73" w:rsidRDefault="008A6467"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FA2342C" w14:textId="77777777" w:rsidR="00C3642C" w:rsidRPr="00220C73" w:rsidRDefault="00C3642C" w:rsidP="00C3642C">
            <w:pP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0AA75F8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A75E6BA" w14:textId="77777777" w:rsidR="00C3642C" w:rsidRPr="00220C73" w:rsidRDefault="00C3642C" w:rsidP="00C3642C">
            <w:pPr>
              <w:rPr>
                <w:rFonts w:ascii="Helvetica" w:hAnsi="Helvetica" w:cs="Helvetica"/>
                <w:sz w:val="24"/>
                <w:szCs w:val="24"/>
              </w:rPr>
            </w:pPr>
          </w:p>
        </w:tc>
        <w:tc>
          <w:tcPr>
            <w:tcW w:w="422" w:type="pct"/>
          </w:tcPr>
          <w:p w14:paraId="68211654"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58628D86"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7DC34EE"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5E773D7"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0B53CFBB"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954FD7F"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C8DAC55"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2218FF63"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40A4FE2"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3DF1D309"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20984E1" w14:textId="77777777" w:rsidR="00C3642C" w:rsidRPr="00220C73" w:rsidRDefault="00C3642C" w:rsidP="00C3642C">
            <w:pPr>
              <w:rPr>
                <w:rFonts w:ascii="Helvetica" w:hAnsi="Helvetica" w:cs="Helvetica"/>
                <w:sz w:val="24"/>
                <w:szCs w:val="24"/>
              </w:rPr>
            </w:pPr>
            <w:r w:rsidRPr="00220C73">
              <w:rPr>
                <w:rFonts w:ascii="Helvetica" w:hAnsi="Helvetica" w:cs="Helvetica"/>
                <w:sz w:val="24"/>
                <w:szCs w:val="24"/>
              </w:rPr>
              <w:t>Post-Schooling Education</w:t>
            </w:r>
          </w:p>
        </w:tc>
        <w:tc>
          <w:tcPr>
            <w:tcW w:w="422" w:type="pct"/>
          </w:tcPr>
          <w:p w14:paraId="523B91B7"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5251FB7C"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E29B45E"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0F93858"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3F3324E"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3DDA5DD"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930ECB8"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74F63C16"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56C11C1" w14:textId="77777777" w:rsidR="00C3642C" w:rsidRPr="00220C73" w:rsidRDefault="00C3642C" w:rsidP="00C3642C">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5A34B97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139C369" w14:textId="77777777" w:rsidR="00C3642C" w:rsidRPr="00220C73" w:rsidRDefault="00C3642C" w:rsidP="00C3642C">
            <w:pPr>
              <w:rPr>
                <w:rFonts w:ascii="Helvetica" w:hAnsi="Helvetica" w:cs="Helvetica"/>
                <w:sz w:val="24"/>
                <w:szCs w:val="24"/>
              </w:rPr>
            </w:pPr>
            <w:r w:rsidRPr="00220C73">
              <w:rPr>
                <w:rFonts w:ascii="Helvetica" w:hAnsi="Helvetica" w:cs="Helvetica"/>
                <w:sz w:val="24"/>
                <w:szCs w:val="24"/>
              </w:rPr>
              <w:t>Educational Attainment</w:t>
            </w:r>
          </w:p>
        </w:tc>
        <w:tc>
          <w:tcPr>
            <w:tcW w:w="422" w:type="pct"/>
          </w:tcPr>
          <w:p w14:paraId="200A3D08"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43D423FD"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C757C36"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022AF6F1"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45502E6D"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011F241"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B876C40"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55509569"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F80C5E6" w14:textId="77777777" w:rsidR="00C3642C" w:rsidRPr="00220C73" w:rsidRDefault="00C3642C" w:rsidP="00C3642C">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3F70CBB8"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3BC94FA"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22" w:type="pct"/>
          </w:tcPr>
          <w:p w14:paraId="64AC06DF" w14:textId="231B530E"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369080DD" w14:textId="4DB353E5"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0AC6EAE"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21F0597" w14:textId="73A657B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0B265FC7" w14:textId="4F8044C0"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A351AAD"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24D4054" w14:textId="06DA4D00"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28A9BC6B" w14:textId="7FC8A4E8"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vAlign w:val="bottom"/>
          </w:tcPr>
          <w:p w14:paraId="12AE2FE9"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2870E59A"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5443605"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Five or More O-levels</w:t>
            </w:r>
          </w:p>
        </w:tc>
        <w:tc>
          <w:tcPr>
            <w:tcW w:w="422" w:type="pct"/>
            <w:vAlign w:val="bottom"/>
          </w:tcPr>
          <w:p w14:paraId="04D95867" w14:textId="6677091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38" w:type="pct"/>
            <w:vAlign w:val="bottom"/>
          </w:tcPr>
          <w:p w14:paraId="21212131" w14:textId="7FA4CD6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0F030A01" w14:textId="706A14D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2A37A7F" w14:textId="08AE058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02" w:type="pct"/>
            <w:vAlign w:val="bottom"/>
          </w:tcPr>
          <w:p w14:paraId="549EFB1B" w14:textId="7E4411D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721411A6" w14:textId="427E47B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6F61228" w14:textId="47F5887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02" w:type="pct"/>
            <w:vAlign w:val="bottom"/>
          </w:tcPr>
          <w:p w14:paraId="29233DF5" w14:textId="4992690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480CA709" w14:textId="6EBFA1B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037EC548"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E251CEA"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Sex</w:t>
            </w:r>
          </w:p>
        </w:tc>
        <w:tc>
          <w:tcPr>
            <w:tcW w:w="422" w:type="pct"/>
          </w:tcPr>
          <w:p w14:paraId="40D2F9E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78CAC66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62B087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BF047A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1BF9684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4A22FFE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BC0280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55CC1F4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12D7FFD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4DDB8F7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1631D65" w14:textId="77777777" w:rsidR="008A6467" w:rsidRPr="00220C73" w:rsidRDefault="008A6467" w:rsidP="008A6467">
            <w:pPr>
              <w:rPr>
                <w:rFonts w:ascii="Helvetica" w:hAnsi="Helvetica" w:cs="Helvetica"/>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22" w:type="pct"/>
          </w:tcPr>
          <w:p w14:paraId="426B750C" w14:textId="254E127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2F762088" w14:textId="0B7E561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1CACCB5"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C1C2AA6" w14:textId="08BA2886"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F9CF58D" w14:textId="68B1409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384F47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EA4708B" w14:textId="7306FB1A"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057E7E7C" w14:textId="6DDBFB05"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0C7036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84899A7"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7B1CAA43"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Male</w:t>
            </w:r>
          </w:p>
        </w:tc>
        <w:tc>
          <w:tcPr>
            <w:tcW w:w="422" w:type="pct"/>
            <w:vAlign w:val="bottom"/>
          </w:tcPr>
          <w:p w14:paraId="15BCD636" w14:textId="290E0ED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338" w:type="pct"/>
            <w:vAlign w:val="bottom"/>
          </w:tcPr>
          <w:p w14:paraId="0872917D" w14:textId="1B5C435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2E4420E8" w14:textId="3D91514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6AF3C7A" w14:textId="4C84FE7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302" w:type="pct"/>
            <w:vAlign w:val="bottom"/>
          </w:tcPr>
          <w:p w14:paraId="0BAFBFC8" w14:textId="1EE50C0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705D1C9E" w14:textId="64023AE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3F1FC5BF" w14:textId="1C63207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7</w:t>
            </w:r>
          </w:p>
        </w:tc>
        <w:tc>
          <w:tcPr>
            <w:tcW w:w="302" w:type="pct"/>
            <w:vAlign w:val="bottom"/>
          </w:tcPr>
          <w:p w14:paraId="40F1FD0A" w14:textId="696E105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1E853B82" w14:textId="56BF14E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72847D1F"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143B9B0D"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Housing Tenure</w:t>
            </w:r>
          </w:p>
        </w:tc>
        <w:tc>
          <w:tcPr>
            <w:tcW w:w="422" w:type="pct"/>
          </w:tcPr>
          <w:p w14:paraId="4DB7ED1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2410052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5A30CB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B2C07B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5330267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9412F5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54C1598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189513F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A2BEF3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334B41DC"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FC1094B"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Own Home</w:t>
            </w:r>
          </w:p>
        </w:tc>
        <w:tc>
          <w:tcPr>
            <w:tcW w:w="422" w:type="pct"/>
          </w:tcPr>
          <w:p w14:paraId="0B8E65FB" w14:textId="20BC2014"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70EAF897" w14:textId="3FDCA3CF"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14FB1B8"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96192DE" w14:textId="0E8524BA"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5F4C433D" w14:textId="24DEB5F5"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BBC5261"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2B11733" w14:textId="0EF74F4C"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ED3CFB3" w14:textId="40A9E18A"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ED3ED81"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12D91CA0"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92A602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Don't Own Home</w:t>
            </w:r>
          </w:p>
        </w:tc>
        <w:tc>
          <w:tcPr>
            <w:tcW w:w="422" w:type="pct"/>
            <w:vAlign w:val="bottom"/>
          </w:tcPr>
          <w:p w14:paraId="19B779BC" w14:textId="2BD7325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38" w:type="pct"/>
            <w:vAlign w:val="bottom"/>
          </w:tcPr>
          <w:p w14:paraId="2EC5D24D" w14:textId="79B24FC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7621A5DE" w14:textId="48AC476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3E523F2" w14:textId="1D4FE0E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08A0BCC8" w14:textId="0E42A5B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1976EB2C" w14:textId="723CD68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228B867" w14:textId="422790F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6F36EA7B" w14:textId="72BC90E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28CE7131" w14:textId="6B3FB2C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004DB78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E2BE5F7"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NS-SEC</w:t>
            </w:r>
          </w:p>
        </w:tc>
        <w:tc>
          <w:tcPr>
            <w:tcW w:w="422" w:type="pct"/>
          </w:tcPr>
          <w:p w14:paraId="6522054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653158B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1267D1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C98BB4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7A56A02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84A41C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3CA018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77A86AA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310A31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11C6F038"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0854C91"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422" w:type="pct"/>
          </w:tcPr>
          <w:p w14:paraId="54D730D1" w14:textId="37DBBC4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5E78977E" w14:textId="60C6669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358A73F"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0B14FA00" w14:textId="3659AD3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EC78ADF" w14:textId="2957812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82761AF"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9DB33CA" w14:textId="1D01C0E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95EB596" w14:textId="6751552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168EFD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43F6EF3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17FA3C49"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422" w:type="pct"/>
            <w:vAlign w:val="bottom"/>
          </w:tcPr>
          <w:p w14:paraId="75E768E0" w14:textId="034045B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49AF4798" w14:textId="53BFF38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645A738C" w14:textId="254EADE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7D0FC02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604CD4B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7E89643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77D790B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3D78F6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FA6257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2584EBFD"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7342D26F"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422" w:type="pct"/>
            <w:vAlign w:val="bottom"/>
          </w:tcPr>
          <w:p w14:paraId="658FEFE5" w14:textId="05EF08D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338" w:type="pct"/>
            <w:vAlign w:val="bottom"/>
          </w:tcPr>
          <w:p w14:paraId="5DF322E5" w14:textId="3E322B4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538E8AF3" w14:textId="4322B72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E756B5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19A4958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A08D4C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FD7986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2CFDA30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963D23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82DBC8A"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775E187B"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422" w:type="pct"/>
            <w:vAlign w:val="bottom"/>
          </w:tcPr>
          <w:p w14:paraId="6FDE2323" w14:textId="25B3AF4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38" w:type="pct"/>
            <w:vAlign w:val="bottom"/>
          </w:tcPr>
          <w:p w14:paraId="37F6EAAE" w14:textId="7957A76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1695DD85" w14:textId="32BF1E1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0E5FF5A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12600CA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9D2BF6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7505D6F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7C14A7E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3F7B4C5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632D7475"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DA6E6C8"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22" w:type="pct"/>
            <w:vAlign w:val="bottom"/>
          </w:tcPr>
          <w:p w14:paraId="56F048D1" w14:textId="68F277B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38" w:type="pct"/>
            <w:vAlign w:val="bottom"/>
          </w:tcPr>
          <w:p w14:paraId="5B2662AD" w14:textId="38E801D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6AA45E23" w14:textId="5D4BFBD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EBC560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5A3C56C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57D9F82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01173D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895D52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71DF42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D6C7A5E"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61D98DFC"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422" w:type="pct"/>
            <w:vAlign w:val="bottom"/>
          </w:tcPr>
          <w:p w14:paraId="7228E272" w14:textId="379ABAA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38" w:type="pct"/>
            <w:vAlign w:val="bottom"/>
          </w:tcPr>
          <w:p w14:paraId="258430D1" w14:textId="45F802B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5B519013" w14:textId="568E1DF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6311140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13B06D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708186C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41D182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5B34542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18C462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6E29795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59F626F"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Routine Occupatio</w:t>
            </w:r>
            <w:commentRangeStart w:id="220"/>
            <w:commentRangeEnd w:id="220"/>
            <w:r w:rsidRPr="00220C73">
              <w:rPr>
                <w:rFonts w:ascii="Helvetica" w:hAnsi="Helvetica" w:cs="Helvetica"/>
                <w:i/>
                <w:iCs/>
                <w:sz w:val="24"/>
                <w:szCs w:val="24"/>
              </w:rPr>
              <w:t>ns</w:t>
            </w:r>
          </w:p>
        </w:tc>
        <w:tc>
          <w:tcPr>
            <w:tcW w:w="422" w:type="pct"/>
            <w:vAlign w:val="bottom"/>
          </w:tcPr>
          <w:p w14:paraId="0E900C20" w14:textId="251FAE7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38" w:type="pct"/>
            <w:vAlign w:val="bottom"/>
          </w:tcPr>
          <w:p w14:paraId="472DEC42" w14:textId="4B751E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47CD8880" w14:textId="671E922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32FA7F4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4EF0918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E0C4C6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8DCBDA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0764713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358BBC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3DE04848"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821F971"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CAMSIS</w:t>
            </w:r>
          </w:p>
        </w:tc>
        <w:tc>
          <w:tcPr>
            <w:tcW w:w="422" w:type="pct"/>
          </w:tcPr>
          <w:p w14:paraId="5A6B4C4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615A0CA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6A4E3E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EC7B7FD" w14:textId="12C21DD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1EEA18B0" w14:textId="505B38E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15C1DF1F" w14:textId="4C9E79E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4999712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1E974E5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DA56A0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46214A66"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041DA88"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RGSC</w:t>
            </w:r>
          </w:p>
        </w:tc>
        <w:tc>
          <w:tcPr>
            <w:tcW w:w="422" w:type="pct"/>
          </w:tcPr>
          <w:p w14:paraId="59696E3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3CB639E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5D736E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C62A87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FE5C7E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D33C21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5AAA56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3E985CB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62A0C2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1C22C6E4" w14:textId="77777777" w:rsidTr="006B6A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6300C3E"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t xml:space="preserve">  Professional</w:t>
            </w:r>
          </w:p>
        </w:tc>
        <w:tc>
          <w:tcPr>
            <w:tcW w:w="422" w:type="pct"/>
          </w:tcPr>
          <w:p w14:paraId="7C524A30" w14:textId="4C8D687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7BF4FEF5" w14:textId="67ED658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0E5F006"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035C2C4" w14:textId="195D1D7A"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97D8F99" w14:textId="24408998"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0FAE757"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489D57E" w14:textId="5AEB4F81"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06CFF0EF" w14:textId="1055E60D"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725AB01A"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7E1FFD5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7D34CC9A"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422" w:type="pct"/>
          </w:tcPr>
          <w:p w14:paraId="6D9A1D7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4C6A33D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15329C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0E758D8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4EC2772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5615B6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52FD12AD" w14:textId="3D5FA43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302" w:type="pct"/>
            <w:vAlign w:val="bottom"/>
          </w:tcPr>
          <w:p w14:paraId="51C26BE3" w14:textId="542414E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2AB1B2A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66094512"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C4808A5"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422" w:type="pct"/>
          </w:tcPr>
          <w:p w14:paraId="62806167" w14:textId="5D7AFBD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7225A6D9" w14:textId="177E25C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97ECB6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04D9F3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3CE192F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4CFD7F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49DC700" w14:textId="06EAC43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53E8066B" w14:textId="1F9FA74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074B124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2A394BED"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CABB97B"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Manual</w:t>
            </w:r>
          </w:p>
        </w:tc>
        <w:tc>
          <w:tcPr>
            <w:tcW w:w="422" w:type="pct"/>
            <w:vAlign w:val="bottom"/>
          </w:tcPr>
          <w:p w14:paraId="32F7536A" w14:textId="7D6CBE6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vAlign w:val="bottom"/>
          </w:tcPr>
          <w:p w14:paraId="5547D808" w14:textId="182C7AB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0379288" w14:textId="521C065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EFD4D4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4689E5B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33EB0A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070B5388" w14:textId="40ADC2C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02" w:type="pct"/>
            <w:vAlign w:val="bottom"/>
          </w:tcPr>
          <w:p w14:paraId="5890349D" w14:textId="70AFD42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2F3F4B52" w14:textId="0EF4998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3C872457"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73229358"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Partly Skilled</w:t>
            </w:r>
          </w:p>
        </w:tc>
        <w:tc>
          <w:tcPr>
            <w:tcW w:w="422" w:type="pct"/>
          </w:tcPr>
          <w:p w14:paraId="107B856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6DBA037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423721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EDC235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E446B5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1D5CA6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71C3CD27" w14:textId="66AFE0D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7FA24048" w14:textId="2105916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vAlign w:val="bottom"/>
          </w:tcPr>
          <w:p w14:paraId="0E8918C0" w14:textId="01A3550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49817476"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789E5FD"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lastRenderedPageBreak/>
              <w:t xml:space="preserve">  Unskilled</w:t>
            </w:r>
          </w:p>
        </w:tc>
        <w:tc>
          <w:tcPr>
            <w:tcW w:w="422" w:type="pct"/>
          </w:tcPr>
          <w:p w14:paraId="7048E037" w14:textId="0F74CFD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36CE9EDC" w14:textId="4FD091C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FB1219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9622BC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636DC5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1AFEE6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555944AC" w14:textId="613BFC1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5CAC6C3A" w14:textId="2B56156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vAlign w:val="bottom"/>
          </w:tcPr>
          <w:p w14:paraId="5DC0D392" w14:textId="213A33B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4903BAFB"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659FF8BE" w14:textId="77777777" w:rsidR="00D714E6" w:rsidRPr="00220C73" w:rsidRDefault="00D714E6" w:rsidP="00D714E6">
            <w:pPr>
              <w:rPr>
                <w:rFonts w:ascii="Helvetica" w:hAnsi="Helvetica" w:cs="Helvetica"/>
                <w:i/>
                <w:iCs/>
                <w:sz w:val="24"/>
                <w:szCs w:val="24"/>
              </w:rPr>
            </w:pPr>
          </w:p>
        </w:tc>
        <w:tc>
          <w:tcPr>
            <w:tcW w:w="422" w:type="pct"/>
          </w:tcPr>
          <w:p w14:paraId="45168E3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0D5B34E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7F09D9C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7F4D9A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74D8E4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05588B7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0EA50B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2827F83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06B21F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3275499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F290162"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School</w:t>
            </w:r>
          </w:p>
        </w:tc>
        <w:tc>
          <w:tcPr>
            <w:tcW w:w="422" w:type="pct"/>
          </w:tcPr>
          <w:p w14:paraId="5326CA0B" w14:textId="6C39857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1221DFBE" w14:textId="460295C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891240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32046F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784F0F1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C033A1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2D7DED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5E8BD1B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4F83E2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6DC5733"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895F801"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Educational Attainment</w:t>
            </w:r>
          </w:p>
        </w:tc>
        <w:tc>
          <w:tcPr>
            <w:tcW w:w="422" w:type="pct"/>
            <w:vAlign w:val="bottom"/>
          </w:tcPr>
          <w:p w14:paraId="0C5834C1" w14:textId="2FEA3FE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vAlign w:val="bottom"/>
          </w:tcPr>
          <w:p w14:paraId="2EEC834A" w14:textId="20DF41C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2758A0B" w14:textId="75C1A4E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23DB1D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03DD84B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643A207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4FDA02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30F6916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7E33DE1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5A7DBED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E0A0B94"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t xml:space="preserve">  Less than five O-levels</w:t>
            </w:r>
          </w:p>
        </w:tc>
        <w:tc>
          <w:tcPr>
            <w:tcW w:w="422" w:type="pct"/>
          </w:tcPr>
          <w:p w14:paraId="126B149F" w14:textId="462DA37A"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3102C1F3" w14:textId="7CCE093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1D744D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A79DE53" w14:textId="0745451A"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405302A6" w14:textId="0778A52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B9974B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59208014" w14:textId="3A639CA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4EDE5E0D" w14:textId="1A7EBA2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3CAE9F2" w14:textId="0AB8E03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r>
      <w:tr w:rsidR="008A6467" w:rsidRPr="00220C73" w14:paraId="0020B7C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50FBE83"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422" w:type="pct"/>
            <w:vAlign w:val="bottom"/>
          </w:tcPr>
          <w:p w14:paraId="680C7118" w14:textId="067163E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338" w:type="pct"/>
            <w:vAlign w:val="bottom"/>
          </w:tcPr>
          <w:p w14:paraId="405B86D3" w14:textId="4711BB6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12503614" w14:textId="0E4E4FC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2A37668C" w14:textId="317AC78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6</w:t>
            </w:r>
          </w:p>
        </w:tc>
        <w:tc>
          <w:tcPr>
            <w:tcW w:w="302" w:type="pct"/>
            <w:vAlign w:val="bottom"/>
          </w:tcPr>
          <w:p w14:paraId="2A65D510" w14:textId="61A6004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1FAB963D" w14:textId="465F623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14AF6A52" w14:textId="1F07806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57</w:t>
            </w:r>
          </w:p>
        </w:tc>
        <w:tc>
          <w:tcPr>
            <w:tcW w:w="302" w:type="pct"/>
            <w:vAlign w:val="bottom"/>
          </w:tcPr>
          <w:p w14:paraId="288E7C32" w14:textId="28F5970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7D3F4AAD" w14:textId="731B99B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763479E7"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235FF9E"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Sex</w:t>
            </w:r>
          </w:p>
        </w:tc>
        <w:tc>
          <w:tcPr>
            <w:tcW w:w="422" w:type="pct"/>
          </w:tcPr>
          <w:p w14:paraId="6C9C1315" w14:textId="34EA70A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3A950E2B" w14:textId="26F58B3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34D63DD" w14:textId="5AA92B7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AFCB96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5C616D0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0A0706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604BE2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3EFF30B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EFB9FF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1D9A6FB2" w14:textId="77777777" w:rsidTr="00EC03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6359571" w14:textId="77777777" w:rsidR="008A6467" w:rsidRPr="00220C73" w:rsidRDefault="008A6467" w:rsidP="008A6467">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22" w:type="pct"/>
          </w:tcPr>
          <w:p w14:paraId="60B2FA13" w14:textId="7DFDC92E"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4D308591" w14:textId="2695FFFF"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980DD45" w14:textId="20F1A9CA"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FB598DA" w14:textId="638AA8E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4B5B58B" w14:textId="597ED33A"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3A0260E0"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84B40E1" w14:textId="717A3714"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4A04A080" w14:textId="789FE064"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2E8E2126" w14:textId="28704C5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r>
      <w:tr w:rsidR="00D714E6" w:rsidRPr="00220C73" w14:paraId="0E3ACBC1"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8BBBEAE"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Male</w:t>
            </w:r>
          </w:p>
        </w:tc>
        <w:tc>
          <w:tcPr>
            <w:tcW w:w="422" w:type="pct"/>
            <w:vAlign w:val="bottom"/>
          </w:tcPr>
          <w:p w14:paraId="658EE9D5" w14:textId="7E12BFD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36AD7B4D" w14:textId="3057085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8601A88" w14:textId="7BFBB76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59E699EA" w14:textId="63B88F7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7EAB7CEC" w14:textId="326E3D5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13E45E8D" w14:textId="62CB4A1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B0C0198" w14:textId="27D0BF3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56A5EACD" w14:textId="76D8684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62D985C" w14:textId="5E868D1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52579BFA"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0A765C9"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Housing Tenure</w:t>
            </w:r>
          </w:p>
        </w:tc>
        <w:tc>
          <w:tcPr>
            <w:tcW w:w="422" w:type="pct"/>
          </w:tcPr>
          <w:p w14:paraId="30F88C1D" w14:textId="2F2876D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4A2401F0" w14:textId="744FA98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26B2B84" w14:textId="65E098B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471488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8F7901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C5FE5F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6075C7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372886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BE8F04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68E52CF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607B624"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Own Home</w:t>
            </w:r>
          </w:p>
        </w:tc>
        <w:tc>
          <w:tcPr>
            <w:tcW w:w="422" w:type="pct"/>
          </w:tcPr>
          <w:p w14:paraId="70E34144" w14:textId="0B2CEAF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594BC4C3" w14:textId="6508B8C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AC85ECE" w14:textId="3E63F03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03E9E93E" w14:textId="1AA4C824"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FA5B249" w14:textId="3E9EC28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2B56E4A"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554E992" w14:textId="6B9895E5"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59153F6" w14:textId="57BB5386"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34F00F9" w14:textId="488013B8"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r>
      <w:tr w:rsidR="00D714E6" w:rsidRPr="00220C73" w14:paraId="32D8B0F5"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AFBF2A0"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Don't Own Home</w:t>
            </w:r>
          </w:p>
        </w:tc>
        <w:tc>
          <w:tcPr>
            <w:tcW w:w="422" w:type="pct"/>
            <w:vAlign w:val="bottom"/>
          </w:tcPr>
          <w:p w14:paraId="6E97C29B" w14:textId="4299A6F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338" w:type="pct"/>
            <w:vAlign w:val="bottom"/>
          </w:tcPr>
          <w:p w14:paraId="4F11B662" w14:textId="1BA6957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758EB407" w14:textId="60C1B4C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7E9D55FE" w14:textId="1A6D546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74F8EF60" w14:textId="47A30D1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0D042AB1" w14:textId="11075E9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73E682AB" w14:textId="1C3C1E8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302" w:type="pct"/>
            <w:vAlign w:val="bottom"/>
          </w:tcPr>
          <w:p w14:paraId="6D2FC710" w14:textId="57232AA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5CF4B536" w14:textId="532554F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39D1E597"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E0986C3"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NS-SEC</w:t>
            </w:r>
          </w:p>
        </w:tc>
        <w:tc>
          <w:tcPr>
            <w:tcW w:w="422" w:type="pct"/>
          </w:tcPr>
          <w:p w14:paraId="0E83C5E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04CDBD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F9A3FD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B8FDD4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0928627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D55D39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0A2D3F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51ABA19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0633AC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4BA38F34" w14:textId="77777777" w:rsidTr="00E414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461A5C6"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Higher Managerial</w:t>
            </w:r>
          </w:p>
        </w:tc>
        <w:tc>
          <w:tcPr>
            <w:tcW w:w="422" w:type="pct"/>
          </w:tcPr>
          <w:p w14:paraId="7121878D" w14:textId="79D74F7D"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2E5A1845" w14:textId="39C22652"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161E635"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3C9629C" w14:textId="6844E6E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4FD8CEF7" w14:textId="365B71A8"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B88C0D5"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85A82D2" w14:textId="6D23FAEB"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23598B28" w14:textId="185DEEC0"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3D3C4158" w14:textId="669D0C72"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r>
      <w:tr w:rsidR="00D714E6" w:rsidRPr="00220C73" w14:paraId="17A43C12"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5CB9AD9B"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Lower Managerial</w:t>
            </w:r>
          </w:p>
        </w:tc>
        <w:tc>
          <w:tcPr>
            <w:tcW w:w="422" w:type="pct"/>
            <w:vAlign w:val="bottom"/>
          </w:tcPr>
          <w:p w14:paraId="5A460CD7" w14:textId="052186C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338" w:type="pct"/>
            <w:vAlign w:val="bottom"/>
          </w:tcPr>
          <w:p w14:paraId="4C6785C5" w14:textId="723D1CA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A83C576" w14:textId="2D80CC4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6C3B131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315911C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10CF6C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9635209" w14:textId="01EEC4D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624EE9C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086B4E3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00E0FDC8"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12A138D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422" w:type="pct"/>
            <w:vAlign w:val="bottom"/>
          </w:tcPr>
          <w:p w14:paraId="4E0E295B" w14:textId="412A37E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338" w:type="pct"/>
            <w:vAlign w:val="bottom"/>
          </w:tcPr>
          <w:p w14:paraId="10556A11" w14:textId="0BAE9C6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vAlign w:val="bottom"/>
          </w:tcPr>
          <w:p w14:paraId="37D2D821" w14:textId="44B2602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2EBA4E8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C63FB3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2A878B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742AFBB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008488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8D3D00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2CED28E3"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52749595"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mall Employers</w:t>
            </w:r>
          </w:p>
        </w:tc>
        <w:tc>
          <w:tcPr>
            <w:tcW w:w="422" w:type="pct"/>
            <w:vAlign w:val="bottom"/>
          </w:tcPr>
          <w:p w14:paraId="5D9B4A3F" w14:textId="0A1F780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338" w:type="pct"/>
            <w:vAlign w:val="bottom"/>
          </w:tcPr>
          <w:p w14:paraId="297C4561" w14:textId="744BB54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1F7E62B2" w14:textId="1776226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4E9D12F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7AEC7DF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DA870F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201F16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3F97793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1127A5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58D548CF"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14663E9"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22" w:type="pct"/>
            <w:vAlign w:val="bottom"/>
          </w:tcPr>
          <w:p w14:paraId="24739426" w14:textId="2A11EF6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2</w:t>
            </w:r>
          </w:p>
        </w:tc>
        <w:tc>
          <w:tcPr>
            <w:tcW w:w="338" w:type="pct"/>
            <w:vAlign w:val="bottom"/>
          </w:tcPr>
          <w:p w14:paraId="0107399E" w14:textId="0D1B230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0D3A24A3" w14:textId="651BBC1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0A9C4A9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8E5A1B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C799D1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08B847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7366491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60E2CB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28211CB3"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957041F"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422" w:type="pct"/>
            <w:vAlign w:val="bottom"/>
          </w:tcPr>
          <w:p w14:paraId="6A45C159" w14:textId="740C153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338" w:type="pct"/>
            <w:vAlign w:val="bottom"/>
          </w:tcPr>
          <w:p w14:paraId="111753FE" w14:textId="0E980FF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46FDF6E3" w14:textId="7AAA51B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17F5447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37509FE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B13923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8DC7F3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2E099F9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23C8E0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71D691AB"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1956D26D"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422" w:type="pct"/>
            <w:vAlign w:val="bottom"/>
          </w:tcPr>
          <w:p w14:paraId="32D35972" w14:textId="730E06D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6</w:t>
            </w:r>
          </w:p>
        </w:tc>
        <w:tc>
          <w:tcPr>
            <w:tcW w:w="338" w:type="pct"/>
            <w:vAlign w:val="bottom"/>
          </w:tcPr>
          <w:p w14:paraId="711B2694" w14:textId="7C2A326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9A3F680" w14:textId="79DCD62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6234545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0C95085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C6CDC6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75102A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9DEF42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949DE0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20C73" w:rsidRPr="00220C73" w14:paraId="5A75EBEF"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F9F4DFF"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CAMSIS</w:t>
            </w:r>
          </w:p>
        </w:tc>
        <w:tc>
          <w:tcPr>
            <w:tcW w:w="422" w:type="pct"/>
            <w:vAlign w:val="bottom"/>
          </w:tcPr>
          <w:p w14:paraId="2D8019A9" w14:textId="09D2B90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vAlign w:val="bottom"/>
          </w:tcPr>
          <w:p w14:paraId="2665430F" w14:textId="5D831BE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5CA680D" w14:textId="63F8DEA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10666C9" w14:textId="7F7CCCA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3DA1D901" w14:textId="618A217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050EC6BF" w14:textId="0667983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22EB368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349781C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35B8E7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00382A83"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78E91533"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RGSC</w:t>
            </w:r>
          </w:p>
        </w:tc>
        <w:tc>
          <w:tcPr>
            <w:tcW w:w="422" w:type="pct"/>
          </w:tcPr>
          <w:p w14:paraId="20DF3C8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2F21588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D4D7B2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07A275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3942FEF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A3CB1A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577748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2BD853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BABFDE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220C73" w:rsidRPr="00220C73" w14:paraId="1AFCC563" w14:textId="77777777" w:rsidTr="007A5B0D">
        <w:tc>
          <w:tcPr>
            <w:cnfStyle w:val="001000000000" w:firstRow="0" w:lastRow="0" w:firstColumn="1" w:lastColumn="0" w:oddVBand="0" w:evenVBand="0" w:oddHBand="0" w:evenHBand="0" w:firstRowFirstColumn="0" w:firstRowLastColumn="0" w:lastRowFirstColumn="0" w:lastRowLastColumn="0"/>
            <w:tcW w:w="2190" w:type="pct"/>
          </w:tcPr>
          <w:p w14:paraId="05C3A1C9"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Professional</w:t>
            </w:r>
          </w:p>
        </w:tc>
        <w:tc>
          <w:tcPr>
            <w:tcW w:w="422" w:type="pct"/>
          </w:tcPr>
          <w:p w14:paraId="3D22465B" w14:textId="5B498ED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66F1EAF5" w14:textId="2FF9ABFE"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9CFA127"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5D664170" w14:textId="1847F99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6E95196" w14:textId="1C3F69F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2FEBB08C"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FE0C884" w14:textId="47D17E4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D79721A" w14:textId="4AE6373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71B3CEA"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35B313F8"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6E2D1B6A"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Managerial and Technical</w:t>
            </w:r>
          </w:p>
        </w:tc>
        <w:tc>
          <w:tcPr>
            <w:tcW w:w="422" w:type="pct"/>
          </w:tcPr>
          <w:p w14:paraId="5381910A" w14:textId="24E0D68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2CA61D40" w14:textId="5E0FF2C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7BBCFA4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BDBB5A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56D421A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31CE68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6C4AC7A" w14:textId="2A9C3DA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0</w:t>
            </w:r>
          </w:p>
        </w:tc>
        <w:tc>
          <w:tcPr>
            <w:tcW w:w="302" w:type="pct"/>
            <w:vAlign w:val="bottom"/>
          </w:tcPr>
          <w:p w14:paraId="62197938" w14:textId="5D43F47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064C3C54" w14:textId="3FC4D7B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55011492"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211E670"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killed Non-Manual</w:t>
            </w:r>
          </w:p>
        </w:tc>
        <w:tc>
          <w:tcPr>
            <w:tcW w:w="422" w:type="pct"/>
          </w:tcPr>
          <w:p w14:paraId="73C22C41" w14:textId="0780BD3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B28A415" w14:textId="0AE17CE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12BBE2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62BAA9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343D93A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955DA6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DA8D433" w14:textId="5227AF1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1</w:t>
            </w:r>
          </w:p>
        </w:tc>
        <w:tc>
          <w:tcPr>
            <w:tcW w:w="302" w:type="pct"/>
            <w:vAlign w:val="bottom"/>
          </w:tcPr>
          <w:p w14:paraId="40E16B24" w14:textId="2132146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vAlign w:val="bottom"/>
          </w:tcPr>
          <w:p w14:paraId="22D809EA" w14:textId="00883F2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7C0DA93A"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57F1895"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killed Manual</w:t>
            </w:r>
          </w:p>
        </w:tc>
        <w:tc>
          <w:tcPr>
            <w:tcW w:w="422" w:type="pct"/>
            <w:vAlign w:val="bottom"/>
          </w:tcPr>
          <w:p w14:paraId="17DEC30E" w14:textId="3794252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vAlign w:val="bottom"/>
          </w:tcPr>
          <w:p w14:paraId="57EDA908" w14:textId="6BA517E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vAlign w:val="bottom"/>
          </w:tcPr>
          <w:p w14:paraId="537A738B" w14:textId="70E711D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BAF7AF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360CCC3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403313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983357D" w14:textId="1955AC1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302" w:type="pct"/>
            <w:vAlign w:val="bottom"/>
          </w:tcPr>
          <w:p w14:paraId="29A7CC96" w14:textId="080CEFD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2560579B" w14:textId="6401FD3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7E6A8A53"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32200B2"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Partly Skilled</w:t>
            </w:r>
          </w:p>
        </w:tc>
        <w:tc>
          <w:tcPr>
            <w:tcW w:w="422" w:type="pct"/>
          </w:tcPr>
          <w:p w14:paraId="3A81726C" w14:textId="50A063E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130F7733" w14:textId="30A8A3C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35C8A7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038ADC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396F8E2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7AC2B8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730DD172" w14:textId="23DF7C8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8</w:t>
            </w:r>
          </w:p>
        </w:tc>
        <w:tc>
          <w:tcPr>
            <w:tcW w:w="302" w:type="pct"/>
            <w:vAlign w:val="bottom"/>
          </w:tcPr>
          <w:p w14:paraId="7428FD98" w14:textId="292EEFA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vAlign w:val="bottom"/>
          </w:tcPr>
          <w:p w14:paraId="6395A1BC" w14:textId="28C26C0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3AA207F9"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8499AF8"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Unskilled</w:t>
            </w:r>
          </w:p>
        </w:tc>
        <w:tc>
          <w:tcPr>
            <w:tcW w:w="422" w:type="pct"/>
          </w:tcPr>
          <w:p w14:paraId="1ACB1003" w14:textId="389A1B4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7B31F67D" w14:textId="4961663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6CA0A7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5000C7E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901E41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898849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E23C28A" w14:textId="51CDD0E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0</w:t>
            </w:r>
          </w:p>
        </w:tc>
        <w:tc>
          <w:tcPr>
            <w:tcW w:w="302" w:type="pct"/>
            <w:vAlign w:val="bottom"/>
          </w:tcPr>
          <w:p w14:paraId="7CEB039E" w14:textId="4D80258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5EF6BC48" w14:textId="00311DB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19F3083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C34966C" w14:textId="77777777" w:rsidR="00D714E6" w:rsidRPr="00220C73" w:rsidRDefault="00D714E6" w:rsidP="00D714E6">
            <w:pPr>
              <w:rPr>
                <w:rFonts w:ascii="Helvetica" w:hAnsi="Helvetica" w:cs="Helvetica"/>
                <w:sz w:val="24"/>
                <w:szCs w:val="24"/>
              </w:rPr>
            </w:pPr>
          </w:p>
        </w:tc>
        <w:tc>
          <w:tcPr>
            <w:tcW w:w="422" w:type="pct"/>
          </w:tcPr>
          <w:p w14:paraId="187B9C6E" w14:textId="2520C52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592CF0B7" w14:textId="576A53E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C1B84A2" w14:textId="04FC202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6BC00C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6575FE5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AAC71E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449B951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1FB4A23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FBF537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915B95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1B8F71DD"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Training &amp; Apprenticeships</w:t>
            </w:r>
          </w:p>
        </w:tc>
        <w:tc>
          <w:tcPr>
            <w:tcW w:w="422" w:type="pct"/>
          </w:tcPr>
          <w:p w14:paraId="690FE820" w14:textId="46A36E1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22490059" w14:textId="7DA539B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59F1F4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48116C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0752CA0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E1D0ED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BCF0C9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21230FC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92199C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3F875D85"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51733796"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Educational Attainment</w:t>
            </w:r>
          </w:p>
        </w:tc>
        <w:tc>
          <w:tcPr>
            <w:tcW w:w="422" w:type="pct"/>
            <w:vAlign w:val="bottom"/>
          </w:tcPr>
          <w:p w14:paraId="4C284358" w14:textId="7CDA761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vAlign w:val="bottom"/>
          </w:tcPr>
          <w:p w14:paraId="3FAC563E" w14:textId="06C2DE6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175691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04E0FD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6DC1AB0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9CC01A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268BEF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6773966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85E950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16483045"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71B9174"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22" w:type="pct"/>
          </w:tcPr>
          <w:p w14:paraId="07A7FCB1" w14:textId="069F4B0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5295B4D8" w14:textId="3D8422E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4479231"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8C045D4" w14:textId="113BB9EF"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343C2A9" w14:textId="3B58BA4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398FB5C5"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93D2161" w14:textId="55EEEEF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93665C6" w14:textId="4A5243E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6EB271C"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45824F5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A708B6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lastRenderedPageBreak/>
              <w:t xml:space="preserve">  Five or More O-levels</w:t>
            </w:r>
          </w:p>
        </w:tc>
        <w:tc>
          <w:tcPr>
            <w:tcW w:w="422" w:type="pct"/>
            <w:vAlign w:val="bottom"/>
          </w:tcPr>
          <w:p w14:paraId="7AA0BB11" w14:textId="7D3259A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7</w:t>
            </w:r>
          </w:p>
        </w:tc>
        <w:tc>
          <w:tcPr>
            <w:tcW w:w="338" w:type="pct"/>
            <w:vAlign w:val="bottom"/>
          </w:tcPr>
          <w:p w14:paraId="0335746A" w14:textId="0FA634C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34BFB617" w14:textId="7642CF4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39B950F2" w14:textId="20FBBA9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7</w:t>
            </w:r>
          </w:p>
        </w:tc>
        <w:tc>
          <w:tcPr>
            <w:tcW w:w="302" w:type="pct"/>
            <w:vAlign w:val="bottom"/>
          </w:tcPr>
          <w:p w14:paraId="1563346D" w14:textId="567C8E7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19DEEB47" w14:textId="1CF0C62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17F4C6AE" w14:textId="0084406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17</w:t>
            </w:r>
          </w:p>
        </w:tc>
        <w:tc>
          <w:tcPr>
            <w:tcW w:w="302" w:type="pct"/>
            <w:vAlign w:val="bottom"/>
          </w:tcPr>
          <w:p w14:paraId="2476CA6B" w14:textId="3E428EF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7C40301A" w14:textId="159F830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723DD0B2"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32B1DEA"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Sex</w:t>
            </w:r>
          </w:p>
        </w:tc>
        <w:tc>
          <w:tcPr>
            <w:tcW w:w="422" w:type="pct"/>
          </w:tcPr>
          <w:p w14:paraId="18277B44" w14:textId="6EEB3FC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3DB0B0B3" w14:textId="47C1BFE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E77AA6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FD20AE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07F97B6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8FF70A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A90F7B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67C849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1F795E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38EC30C4"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87C3573" w14:textId="77777777" w:rsidR="008A6467" w:rsidRPr="00220C73" w:rsidRDefault="008A6467" w:rsidP="008A6467">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22" w:type="pct"/>
          </w:tcPr>
          <w:p w14:paraId="601B4F1F" w14:textId="633A8609"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12B74A02" w14:textId="235C18F5"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1C9ED7DD"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4CC086A" w14:textId="1F36333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26B76CA" w14:textId="7D569D83"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1FB90AA3"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8D9CE62" w14:textId="7EE5AC10"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6CF3DCB" w14:textId="4C06DD38"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7829DCB"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066204C3"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81795A2"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Male</w:t>
            </w:r>
          </w:p>
        </w:tc>
        <w:tc>
          <w:tcPr>
            <w:tcW w:w="422" w:type="pct"/>
            <w:vAlign w:val="bottom"/>
          </w:tcPr>
          <w:p w14:paraId="1BD45E2A" w14:textId="28D1326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338" w:type="pct"/>
            <w:vAlign w:val="bottom"/>
          </w:tcPr>
          <w:p w14:paraId="3D2D43D4" w14:textId="7C88109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0C8FFC4D" w14:textId="0AF1ED1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ACED91D" w14:textId="209DC18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302" w:type="pct"/>
            <w:vAlign w:val="bottom"/>
          </w:tcPr>
          <w:p w14:paraId="3C6BD76C" w14:textId="1A1DB5E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10341252" w14:textId="43A88F0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38AF7D3A" w14:textId="42F2577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24</w:t>
            </w:r>
          </w:p>
        </w:tc>
        <w:tc>
          <w:tcPr>
            <w:tcW w:w="302" w:type="pct"/>
            <w:vAlign w:val="bottom"/>
          </w:tcPr>
          <w:p w14:paraId="3F63DEB4" w14:textId="13128C3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756387EA" w14:textId="0260CC5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70299D5D"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795D5DEA"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Housing Tenure</w:t>
            </w:r>
          </w:p>
        </w:tc>
        <w:tc>
          <w:tcPr>
            <w:tcW w:w="422" w:type="pct"/>
          </w:tcPr>
          <w:p w14:paraId="0DE8D93D" w14:textId="641E32D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38E2BD1F" w14:textId="64F69E2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D7E1E6F" w14:textId="2B04748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A626FC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4D67DF7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4F4C9D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5DEF653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440AC65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C68163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5B1B2669"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786E104"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Own Home</w:t>
            </w:r>
          </w:p>
        </w:tc>
        <w:tc>
          <w:tcPr>
            <w:tcW w:w="422" w:type="pct"/>
          </w:tcPr>
          <w:p w14:paraId="5C72FD0A" w14:textId="4ECB72FB"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42625761" w14:textId="1BADF56E"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1BEE98C"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24127A60" w14:textId="7BAD2C1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3ED7888" w14:textId="3D8151DC"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7835FA6E"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9D54612" w14:textId="252E4728"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5EE00FA" w14:textId="7B6C820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6A82187"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5BE397F2"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B9D7957"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Don't Own Home</w:t>
            </w:r>
          </w:p>
        </w:tc>
        <w:tc>
          <w:tcPr>
            <w:tcW w:w="422" w:type="pct"/>
            <w:vAlign w:val="bottom"/>
          </w:tcPr>
          <w:p w14:paraId="2344C75D" w14:textId="3F7C7C6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20A0FC93" w14:textId="25BD58C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5B06594F" w14:textId="5B6DA4A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D9D1799" w14:textId="73F4200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2E9F11A3" w14:textId="7997ECA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277477E1" w14:textId="17DD6B4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A27A82A" w14:textId="5B02560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1E6B1A4B" w14:textId="69E6FA6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0DDC6A38" w14:textId="2B64185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008E53C6"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5490232"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NS-SEC</w:t>
            </w:r>
          </w:p>
        </w:tc>
        <w:tc>
          <w:tcPr>
            <w:tcW w:w="422" w:type="pct"/>
          </w:tcPr>
          <w:p w14:paraId="1CE6057E" w14:textId="2392A17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3F6D77A2" w14:textId="12D8D5E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59358EB" w14:textId="12D5102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0C70BC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F1AE9E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68BB68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8E7408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6AA4285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6AC06D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7C64D1F5"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F309038"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422" w:type="pct"/>
          </w:tcPr>
          <w:p w14:paraId="3519A483" w14:textId="54A279FA"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33C917D2" w14:textId="223BD5AE"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4A3B226"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56F633FF" w14:textId="6C81414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E358F75" w14:textId="35B3706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27CD62D5"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0D554B5E" w14:textId="3FEB1CA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C38FB4A" w14:textId="39B7A76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510D0AD1"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5933A94A"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2D7A2A2"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Lower Managerial</w:t>
            </w:r>
          </w:p>
        </w:tc>
        <w:tc>
          <w:tcPr>
            <w:tcW w:w="422" w:type="pct"/>
            <w:vAlign w:val="bottom"/>
          </w:tcPr>
          <w:p w14:paraId="6586F9CA" w14:textId="75E42F6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38" w:type="pct"/>
            <w:vAlign w:val="bottom"/>
          </w:tcPr>
          <w:p w14:paraId="0629AB87" w14:textId="4DFC01E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07A6182A" w14:textId="0583CB6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9F9A6A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97A17C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BEEE3F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6AD51A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022341E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DA4E00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490DADA7"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DF25B91"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Intermediate Occupations</w:t>
            </w:r>
          </w:p>
        </w:tc>
        <w:tc>
          <w:tcPr>
            <w:tcW w:w="422" w:type="pct"/>
            <w:vAlign w:val="bottom"/>
          </w:tcPr>
          <w:p w14:paraId="45AFA1CB" w14:textId="57E2A3D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7DDEB399" w14:textId="2CB502B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639CE007" w14:textId="7F49D1B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44B58A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29954FB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020172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4A249CF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79A778B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8CFDAE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695726E3"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CCBC26D"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mall Employers</w:t>
            </w:r>
          </w:p>
        </w:tc>
        <w:tc>
          <w:tcPr>
            <w:tcW w:w="422" w:type="pct"/>
            <w:vAlign w:val="bottom"/>
          </w:tcPr>
          <w:p w14:paraId="1FEE9283" w14:textId="37351CF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5</w:t>
            </w:r>
          </w:p>
        </w:tc>
        <w:tc>
          <w:tcPr>
            <w:tcW w:w="338" w:type="pct"/>
            <w:vAlign w:val="bottom"/>
          </w:tcPr>
          <w:p w14:paraId="1E7766EF" w14:textId="0BA5E3D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65B4B344" w14:textId="76225EF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604E2CB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217443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1A1185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C2EE4E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0E10F12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AFF25B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04E7819E"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F7BB5E5"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Lower Supervisory &amp; Technical Occupations</w:t>
            </w:r>
          </w:p>
        </w:tc>
        <w:tc>
          <w:tcPr>
            <w:tcW w:w="422" w:type="pct"/>
            <w:vAlign w:val="bottom"/>
          </w:tcPr>
          <w:p w14:paraId="57FDED74" w14:textId="1FA2C60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38" w:type="pct"/>
            <w:vAlign w:val="bottom"/>
          </w:tcPr>
          <w:p w14:paraId="438B5E1F" w14:textId="42931A4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54A6A314" w14:textId="2063468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17CB0B9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6389353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1CC4FA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617D7F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4BC4D79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990039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256B106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0644D3C"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emi-Routine Occupations</w:t>
            </w:r>
          </w:p>
        </w:tc>
        <w:tc>
          <w:tcPr>
            <w:tcW w:w="422" w:type="pct"/>
            <w:vAlign w:val="bottom"/>
          </w:tcPr>
          <w:p w14:paraId="62F3D189" w14:textId="1B952F6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38" w:type="pct"/>
            <w:vAlign w:val="bottom"/>
          </w:tcPr>
          <w:p w14:paraId="3EBA4D56" w14:textId="4548B9D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0C35AA8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1DC693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7FBD513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CE0F2C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7CCEF11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A040B0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7827AED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1D292165"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1761E092"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Routine Occupations</w:t>
            </w:r>
          </w:p>
        </w:tc>
        <w:tc>
          <w:tcPr>
            <w:tcW w:w="422" w:type="pct"/>
            <w:vAlign w:val="bottom"/>
          </w:tcPr>
          <w:p w14:paraId="20F0F2A5" w14:textId="120E602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38" w:type="pct"/>
            <w:vAlign w:val="bottom"/>
          </w:tcPr>
          <w:p w14:paraId="569960DB" w14:textId="4C8A582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5525A53F" w14:textId="48B6E0A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0414D1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438023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3BABA8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5D93654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7AA1152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0B57A7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6931843C"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DF2EF90"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CAMSIS</w:t>
            </w:r>
          </w:p>
        </w:tc>
        <w:tc>
          <w:tcPr>
            <w:tcW w:w="422" w:type="pct"/>
          </w:tcPr>
          <w:p w14:paraId="7BDD5946" w14:textId="79107F1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75B6DD32" w14:textId="7C3785A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350B04B" w14:textId="7DE2ADE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4987DABA" w14:textId="4379A44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7BDEF539" w14:textId="0A5DF8A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337292E1" w14:textId="6145C14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4D798F4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B7AE3A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47C220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395EEBD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BAAE603"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RGSC</w:t>
            </w:r>
          </w:p>
        </w:tc>
        <w:tc>
          <w:tcPr>
            <w:tcW w:w="422" w:type="pct"/>
          </w:tcPr>
          <w:p w14:paraId="5646D05D" w14:textId="0898F70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5B4605D" w14:textId="5A3A45E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3E1D52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9BB45A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06C2DF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12C918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45D7F3B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8AD56C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CE6B29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FFA68D9"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98AFAAB"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Professional</w:t>
            </w:r>
          </w:p>
        </w:tc>
        <w:tc>
          <w:tcPr>
            <w:tcW w:w="422" w:type="pct"/>
          </w:tcPr>
          <w:p w14:paraId="33BF17E3" w14:textId="54D9C71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450427EC" w14:textId="08E85A3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B7C550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7BD62A7B" w14:textId="7D36D0E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62289B14" w14:textId="69F1D2F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AD24BC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0B1A7ED" w14:textId="0DA0B94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A83DD08" w14:textId="0821A41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FC33CA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0B93B2A6"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4951DAE"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422" w:type="pct"/>
          </w:tcPr>
          <w:p w14:paraId="57A075AD" w14:textId="5D74F56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41CF430B" w14:textId="6A9B28B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74BC4A1" w14:textId="41B8D39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40C320D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8CFB57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73717C8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3C25EBE" w14:textId="0121ED7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32B97EDC" w14:textId="1680F96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11447D9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1DAC26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C395023"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422" w:type="pct"/>
          </w:tcPr>
          <w:p w14:paraId="7DC433A4" w14:textId="4E09ADE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6AFE0E1E" w14:textId="48FDDCB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F70725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7DF1434"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1416C2E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83F80E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474173EA" w14:textId="4A6ABF2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3508A8DB" w14:textId="5951284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2842B30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563F7467"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05FA481"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Manual</w:t>
            </w:r>
          </w:p>
        </w:tc>
        <w:tc>
          <w:tcPr>
            <w:tcW w:w="422" w:type="pct"/>
            <w:vAlign w:val="bottom"/>
          </w:tcPr>
          <w:p w14:paraId="5036DB94" w14:textId="1BD1E59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vAlign w:val="bottom"/>
          </w:tcPr>
          <w:p w14:paraId="63929A20" w14:textId="5DF1AEF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0A2FA3E8" w14:textId="6460503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0AFAC6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4E76FE2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6012A9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5CB7F1B" w14:textId="0D44262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5AD7F4A4" w14:textId="2CB031C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29D11C8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331F022C"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B6170B4"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Partly Skilled</w:t>
            </w:r>
          </w:p>
        </w:tc>
        <w:tc>
          <w:tcPr>
            <w:tcW w:w="422" w:type="pct"/>
          </w:tcPr>
          <w:p w14:paraId="442D88B3" w14:textId="01E6F82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21E216AB" w14:textId="4C41585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798C5737" w14:textId="2B8B4A2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7FAC28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0A0698E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A23BAA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07BCFE2D" w14:textId="07920C4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786FC5D5" w14:textId="4FA7141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tcPr>
          <w:p w14:paraId="7305732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06A7B6AA"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7A3209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Unskilled</w:t>
            </w:r>
          </w:p>
        </w:tc>
        <w:tc>
          <w:tcPr>
            <w:tcW w:w="422" w:type="pct"/>
          </w:tcPr>
          <w:p w14:paraId="5825E2B9" w14:textId="3D44BBA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4077B0F1" w14:textId="5E60A91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ACBF04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0CCEC99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7419476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8D428B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4E299053" w14:textId="2A3895B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2B929652" w14:textId="3D1181F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264" w:type="pct"/>
            <w:vAlign w:val="bottom"/>
          </w:tcPr>
          <w:p w14:paraId="319D9D49" w14:textId="1F634CE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523B7C5F"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5034D16" w14:textId="77777777" w:rsidR="00D714E6" w:rsidRPr="00220C73" w:rsidRDefault="00D714E6" w:rsidP="00D714E6">
            <w:pPr>
              <w:rPr>
                <w:rFonts w:ascii="Helvetica" w:hAnsi="Helvetica" w:cs="Helvetica"/>
                <w:i/>
                <w:iCs/>
                <w:sz w:val="24"/>
                <w:szCs w:val="24"/>
              </w:rPr>
            </w:pPr>
          </w:p>
        </w:tc>
        <w:tc>
          <w:tcPr>
            <w:tcW w:w="422" w:type="pct"/>
          </w:tcPr>
          <w:p w14:paraId="7AB12532" w14:textId="6074BFC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78ECF80E" w14:textId="5227EB2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5F52BE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9A1BEF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6D26F9B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B46DD5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38A60FD3"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55B9D47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5199A2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4AB791D4"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4F1F16D0"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Unemployment &amp; Out of Labour Force</w:t>
            </w:r>
          </w:p>
        </w:tc>
        <w:tc>
          <w:tcPr>
            <w:tcW w:w="422" w:type="pct"/>
          </w:tcPr>
          <w:p w14:paraId="76BAFC48" w14:textId="199D179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E6D445F" w14:textId="6252B2AA"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0E4F835"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B12E14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0E59E47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99FA558"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C96E63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740A2C6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5578C8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EAC941E"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7F6249FA"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Educational Attainment</w:t>
            </w:r>
          </w:p>
        </w:tc>
        <w:tc>
          <w:tcPr>
            <w:tcW w:w="422" w:type="pct"/>
            <w:vAlign w:val="bottom"/>
          </w:tcPr>
          <w:p w14:paraId="78BD0576" w14:textId="25E96DF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vAlign w:val="bottom"/>
          </w:tcPr>
          <w:p w14:paraId="068773A3" w14:textId="04EA271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56BD9C2" w14:textId="3A9F1B6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58D9B0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0481343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BBBC45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D68329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168D35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D80BBA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08796E78"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DBB2C9F" w14:textId="77777777" w:rsidR="008A6467" w:rsidRPr="00220C73" w:rsidRDefault="008A6467" w:rsidP="008A6467">
            <w:pPr>
              <w:rPr>
                <w:rFonts w:ascii="Helvetica" w:hAnsi="Helvetica" w:cs="Helvetica"/>
                <w:i/>
                <w:iCs/>
                <w:sz w:val="24"/>
                <w:szCs w:val="24"/>
              </w:rPr>
            </w:pPr>
            <w:r w:rsidRPr="00220C73">
              <w:rPr>
                <w:rFonts w:ascii="Helvetica" w:hAnsi="Helvetica" w:cs="Helvetica"/>
                <w:i/>
                <w:iCs/>
                <w:sz w:val="24"/>
                <w:szCs w:val="24"/>
              </w:rPr>
              <w:t xml:space="preserve">  Less than five O-levels</w:t>
            </w:r>
          </w:p>
        </w:tc>
        <w:tc>
          <w:tcPr>
            <w:tcW w:w="422" w:type="pct"/>
          </w:tcPr>
          <w:p w14:paraId="50ABB4FD" w14:textId="0DD4BD76"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664B36F5" w14:textId="66CAFA6E"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E88482B" w14:textId="7AF0AB10"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D457A6D" w14:textId="13F647B9"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D769B82" w14:textId="6A2A3E0D"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7A38CA6D"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FBAAFB5" w14:textId="719B5B40"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7F3932F" w14:textId="7008A0F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6626997"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161726E9"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58FB64E"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Five or More O-levels</w:t>
            </w:r>
          </w:p>
        </w:tc>
        <w:tc>
          <w:tcPr>
            <w:tcW w:w="422" w:type="pct"/>
            <w:vAlign w:val="bottom"/>
          </w:tcPr>
          <w:p w14:paraId="65519777" w14:textId="36DE926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38" w:type="pct"/>
            <w:vAlign w:val="bottom"/>
          </w:tcPr>
          <w:p w14:paraId="062C94DD" w14:textId="13A45936"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77579396" w14:textId="22FF188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75C5CF42" w14:textId="5BC5FB8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40AD1B3A" w14:textId="6EB5C0D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4BFA4A79" w14:textId="700E1EB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5C07EBF5" w14:textId="55423ED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36F3F457" w14:textId="6349293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47F17B62" w14:textId="239949A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588A7A71"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113C76FD"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Sex</w:t>
            </w:r>
          </w:p>
        </w:tc>
        <w:tc>
          <w:tcPr>
            <w:tcW w:w="422" w:type="pct"/>
          </w:tcPr>
          <w:p w14:paraId="57AD802E" w14:textId="71D2964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361B4E5C" w14:textId="3BD191C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099FD9B" w14:textId="10D9472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EA3098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0FB0B72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96E9DA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3A38ECC"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64AA149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BE558B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E0062C5"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3881FFC" w14:textId="77777777" w:rsidR="008A6467" w:rsidRPr="00220C73" w:rsidRDefault="008A6467" w:rsidP="008A6467">
            <w:pPr>
              <w:rPr>
                <w:rFonts w:ascii="Helvetica" w:hAnsi="Helvetica" w:cs="Helvetica"/>
                <w:i/>
                <w:iCs/>
                <w:sz w:val="24"/>
                <w:szCs w:val="24"/>
              </w:rPr>
            </w:pPr>
            <w:r w:rsidRPr="00220C73">
              <w:rPr>
                <w:rFonts w:ascii="Helvetica" w:hAnsi="Helvetica" w:cs="Helvetica"/>
                <w:sz w:val="24"/>
                <w:szCs w:val="24"/>
              </w:rPr>
              <w:t xml:space="preserve">  </w:t>
            </w:r>
            <w:r w:rsidRPr="00220C73">
              <w:rPr>
                <w:rFonts w:ascii="Helvetica" w:hAnsi="Helvetica" w:cs="Helvetica"/>
                <w:i/>
                <w:iCs/>
                <w:sz w:val="24"/>
                <w:szCs w:val="24"/>
              </w:rPr>
              <w:t>Female</w:t>
            </w:r>
          </w:p>
        </w:tc>
        <w:tc>
          <w:tcPr>
            <w:tcW w:w="422" w:type="pct"/>
          </w:tcPr>
          <w:p w14:paraId="283FE5B5" w14:textId="5887A834"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365C1E75" w14:textId="08064002"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7092FD8" w14:textId="7461E490"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67D33EF" w14:textId="72D24512"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0C3E0FB9" w14:textId="07B0B429"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3EDF304"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A90ACE2" w14:textId="20FC3CAC"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B451811" w14:textId="07B059AC"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4B92654"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0505D1FF"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5FD9FBE0"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Male</w:t>
            </w:r>
          </w:p>
        </w:tc>
        <w:tc>
          <w:tcPr>
            <w:tcW w:w="422" w:type="pct"/>
            <w:vAlign w:val="bottom"/>
          </w:tcPr>
          <w:p w14:paraId="48A0B82F" w14:textId="1CE7F79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58C6CDEC" w14:textId="0A12320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5DD6B152" w14:textId="7715E5A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105D87C9" w14:textId="1223FEC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6F2EDA32" w14:textId="7BE2F1A1"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7375A87F" w14:textId="0113717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03CE058E" w14:textId="079CEFD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11B7BDFA" w14:textId="585464F4"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50FFEBCC" w14:textId="7CF480F6"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5B5C00E0"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B55D1CB"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Housing Tenure</w:t>
            </w:r>
          </w:p>
        </w:tc>
        <w:tc>
          <w:tcPr>
            <w:tcW w:w="422" w:type="pct"/>
          </w:tcPr>
          <w:p w14:paraId="365E2E64" w14:textId="77DC693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56267D68" w14:textId="3A37559E"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DA5D8C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7E79DD2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426D87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14C4F3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786B01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51F33E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09173BC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65499EB5"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739A8031"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lastRenderedPageBreak/>
              <w:t xml:space="preserve">  Own Home</w:t>
            </w:r>
          </w:p>
        </w:tc>
        <w:tc>
          <w:tcPr>
            <w:tcW w:w="422" w:type="pct"/>
          </w:tcPr>
          <w:p w14:paraId="0934CA72" w14:textId="701FE2F2"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49472798" w14:textId="7A707368"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9C6C431" w14:textId="3B745FC1"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69615AB3" w14:textId="47085AC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56E16921" w14:textId="2690A51F"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208B0A9B"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11229A34" w14:textId="161B5BA6"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778271B6" w14:textId="3297AA6D"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6251557E"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1FB094C"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45A811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Don't Own Home</w:t>
            </w:r>
          </w:p>
        </w:tc>
        <w:tc>
          <w:tcPr>
            <w:tcW w:w="422" w:type="pct"/>
            <w:vAlign w:val="bottom"/>
          </w:tcPr>
          <w:p w14:paraId="2F170215" w14:textId="274389F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20B7B859" w14:textId="650F946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4327E435" w14:textId="21BC1F1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6C6A8FBB" w14:textId="753AAACF"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4F18E7E7" w14:textId="464C37F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vAlign w:val="bottom"/>
          </w:tcPr>
          <w:p w14:paraId="09856336" w14:textId="71BE51E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vAlign w:val="bottom"/>
          </w:tcPr>
          <w:p w14:paraId="5D3BBD5F" w14:textId="14C934D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57DCCC89" w14:textId="2004C80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4C9F9A9B" w14:textId="129F806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45B8FCDB"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36A06C0C" w14:textId="77777777" w:rsidR="00D714E6" w:rsidRPr="00220C73" w:rsidRDefault="00D714E6" w:rsidP="00D714E6">
            <w:pPr>
              <w:rPr>
                <w:rFonts w:ascii="Helvetica" w:hAnsi="Helvetica" w:cs="Helvetica"/>
                <w:i/>
                <w:iCs/>
                <w:sz w:val="24"/>
                <w:szCs w:val="24"/>
              </w:rPr>
            </w:pPr>
            <w:r w:rsidRPr="00220C73">
              <w:rPr>
                <w:rFonts w:ascii="Helvetica" w:hAnsi="Helvetica" w:cs="Helvetica"/>
                <w:sz w:val="24"/>
                <w:szCs w:val="24"/>
              </w:rPr>
              <w:t>NS-SEC</w:t>
            </w:r>
          </w:p>
        </w:tc>
        <w:tc>
          <w:tcPr>
            <w:tcW w:w="422" w:type="pct"/>
          </w:tcPr>
          <w:p w14:paraId="435DCE1E" w14:textId="6664CB0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00B932DD" w14:textId="01AD09F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BE0F338" w14:textId="6E20F6E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5FDF884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D7B13E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5B7938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3EA2AF1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224603A"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88C342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3F7FD3CF"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64C93BBE"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t xml:space="preserve">  Higher Managerial</w:t>
            </w:r>
          </w:p>
        </w:tc>
        <w:tc>
          <w:tcPr>
            <w:tcW w:w="422" w:type="pct"/>
          </w:tcPr>
          <w:p w14:paraId="1705CE3A" w14:textId="19C45236"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54C5579E" w14:textId="6107100B"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31BF2C5B"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0E155E60" w14:textId="66FF70A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4D24F02" w14:textId="70919DC4"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732DDA2A"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41176050" w14:textId="1D5E6603"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38D6BBFF" w14:textId="497C33AB"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20F704CC" w14:textId="77777777" w:rsidR="008A6467" w:rsidRPr="00220C73" w:rsidRDefault="008A6467" w:rsidP="008A6467">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71561512"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5ED93E7"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Lower Managerial</w:t>
            </w:r>
          </w:p>
        </w:tc>
        <w:tc>
          <w:tcPr>
            <w:tcW w:w="422" w:type="pct"/>
            <w:vAlign w:val="bottom"/>
          </w:tcPr>
          <w:p w14:paraId="264FC762" w14:textId="41F8194C"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5DA0B27F" w14:textId="65EF3D8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78EC9F4E" w14:textId="37E8F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8A8662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5F62BDF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6A1E1BC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01D390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C209150"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28737B8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791B444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E73547E"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Intermediate Occupations</w:t>
            </w:r>
          </w:p>
        </w:tc>
        <w:tc>
          <w:tcPr>
            <w:tcW w:w="422" w:type="pct"/>
            <w:vAlign w:val="bottom"/>
          </w:tcPr>
          <w:p w14:paraId="797D3079" w14:textId="2618DB8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52B995D4" w14:textId="22AAC8AD"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4B5DA3B" w14:textId="610CB89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F81D8B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7363785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A0C5A4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6EF2F6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0F965D2"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AC3EB0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2C7B0CD0"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26182DFE"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mall Employers</w:t>
            </w:r>
          </w:p>
        </w:tc>
        <w:tc>
          <w:tcPr>
            <w:tcW w:w="422" w:type="pct"/>
            <w:vAlign w:val="bottom"/>
          </w:tcPr>
          <w:p w14:paraId="08A93208" w14:textId="0CE1474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38" w:type="pct"/>
            <w:vAlign w:val="bottom"/>
          </w:tcPr>
          <w:p w14:paraId="5DF11EB1" w14:textId="39782BA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0633589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7AD9C4E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F64F43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EFACC4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67AE2B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1359093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9C317F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4A7F383A"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07A7563E"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Lower Supervisory &amp; Technical Occupations</w:t>
            </w:r>
          </w:p>
        </w:tc>
        <w:tc>
          <w:tcPr>
            <w:tcW w:w="422" w:type="pct"/>
            <w:vAlign w:val="bottom"/>
          </w:tcPr>
          <w:p w14:paraId="39A4315C" w14:textId="522ED29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338" w:type="pct"/>
            <w:vAlign w:val="bottom"/>
          </w:tcPr>
          <w:p w14:paraId="6B067009" w14:textId="69511A6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7104EC66" w14:textId="10B5686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4EDEAE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1658B440"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407AE0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15AD086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A2855E6"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874236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69DC27A1"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D9CF50C" w14:textId="77777777" w:rsidR="00D714E6" w:rsidRPr="00220C73" w:rsidRDefault="00D714E6" w:rsidP="00D714E6">
            <w:pPr>
              <w:rPr>
                <w:rFonts w:ascii="Helvetica" w:hAnsi="Helvetica" w:cs="Helvetica"/>
                <w:i/>
                <w:iCs/>
                <w:sz w:val="24"/>
                <w:szCs w:val="24"/>
              </w:rPr>
            </w:pPr>
            <w:r w:rsidRPr="00220C73">
              <w:rPr>
                <w:rFonts w:ascii="Helvetica" w:hAnsi="Helvetica" w:cs="Helvetica"/>
                <w:i/>
                <w:iCs/>
                <w:sz w:val="24"/>
                <w:szCs w:val="24"/>
              </w:rPr>
              <w:t xml:space="preserve">  Semi-Routine Occupations</w:t>
            </w:r>
          </w:p>
        </w:tc>
        <w:tc>
          <w:tcPr>
            <w:tcW w:w="422" w:type="pct"/>
            <w:vAlign w:val="bottom"/>
          </w:tcPr>
          <w:p w14:paraId="59717705" w14:textId="676DF84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338" w:type="pct"/>
            <w:vAlign w:val="bottom"/>
          </w:tcPr>
          <w:p w14:paraId="70EFD45A" w14:textId="00DB352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264" w:type="pct"/>
          </w:tcPr>
          <w:p w14:paraId="3BB28339" w14:textId="0C960B2F"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4A60E55E"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24C21D1"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3DB9FA2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2BEC95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C3E11C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vAlign w:val="bottom"/>
          </w:tcPr>
          <w:p w14:paraId="443CC19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1F62488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3DE940E7"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Routine Occupations</w:t>
            </w:r>
          </w:p>
        </w:tc>
        <w:tc>
          <w:tcPr>
            <w:tcW w:w="422" w:type="pct"/>
            <w:vAlign w:val="bottom"/>
          </w:tcPr>
          <w:p w14:paraId="386BA999" w14:textId="7493063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338" w:type="pct"/>
            <w:vAlign w:val="bottom"/>
          </w:tcPr>
          <w:p w14:paraId="15561798" w14:textId="4761444B"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22D3E0D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35662C1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2BB5615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864264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651DBCF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40E873DB"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30B15DA5"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D714E6" w:rsidRPr="00220C73" w14:paraId="074E6A30"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18861940"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CAMSIS</w:t>
            </w:r>
          </w:p>
        </w:tc>
        <w:tc>
          <w:tcPr>
            <w:tcW w:w="422" w:type="pct"/>
            <w:vAlign w:val="bottom"/>
          </w:tcPr>
          <w:p w14:paraId="6B835F6C" w14:textId="0E60CE9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vAlign w:val="bottom"/>
          </w:tcPr>
          <w:p w14:paraId="29F0B4C3" w14:textId="01E6CD5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12536081" w14:textId="44AB7CF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23A9E92A" w14:textId="4626429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4862C1DB" w14:textId="7475FFB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0)</w:t>
            </w:r>
          </w:p>
        </w:tc>
        <w:tc>
          <w:tcPr>
            <w:tcW w:w="264" w:type="pct"/>
          </w:tcPr>
          <w:p w14:paraId="0FB3C0FC" w14:textId="665D77B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27" w:type="pct"/>
          </w:tcPr>
          <w:p w14:paraId="7DFF2F8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41CF3FC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6CED1AB"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D47FF8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664C577A"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RGSC</w:t>
            </w:r>
          </w:p>
        </w:tc>
        <w:tc>
          <w:tcPr>
            <w:tcW w:w="422" w:type="pct"/>
          </w:tcPr>
          <w:p w14:paraId="19C4CB53" w14:textId="177398E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2DB8E720" w14:textId="66604CE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987846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4EEF2BB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86D3CE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21C69548"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tcPr>
          <w:p w14:paraId="5A59AE7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tcPr>
          <w:p w14:paraId="3D86033C"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936FAF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r>
      <w:tr w:rsidR="008A6467" w:rsidRPr="00220C73" w14:paraId="372FFBD3" w14:textId="77777777" w:rsidTr="00556276">
        <w:tc>
          <w:tcPr>
            <w:cnfStyle w:val="001000000000" w:firstRow="0" w:lastRow="0" w:firstColumn="1" w:lastColumn="0" w:oddVBand="0" w:evenVBand="0" w:oddHBand="0" w:evenHBand="0" w:firstRowFirstColumn="0" w:firstRowLastColumn="0" w:lastRowFirstColumn="0" w:lastRowLastColumn="0"/>
            <w:tcW w:w="2190" w:type="pct"/>
          </w:tcPr>
          <w:p w14:paraId="3E2381D0" w14:textId="77777777" w:rsidR="008A6467" w:rsidRPr="00220C73" w:rsidRDefault="008A6467" w:rsidP="008A6467">
            <w:pPr>
              <w:rPr>
                <w:rFonts w:ascii="Helvetica" w:hAnsi="Helvetica" w:cs="Helvetica"/>
                <w:sz w:val="24"/>
                <w:szCs w:val="24"/>
              </w:rPr>
            </w:pPr>
            <w:r w:rsidRPr="00220C73">
              <w:rPr>
                <w:rFonts w:ascii="Helvetica" w:hAnsi="Helvetica" w:cs="Helvetica"/>
                <w:i/>
                <w:iCs/>
                <w:sz w:val="24"/>
                <w:szCs w:val="24"/>
              </w:rPr>
              <w:t xml:space="preserve">  Professional</w:t>
            </w:r>
          </w:p>
        </w:tc>
        <w:tc>
          <w:tcPr>
            <w:tcW w:w="422" w:type="pct"/>
          </w:tcPr>
          <w:p w14:paraId="7337EE3D" w14:textId="1B793ED6"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Ref</w:t>
            </w:r>
          </w:p>
        </w:tc>
        <w:tc>
          <w:tcPr>
            <w:tcW w:w="338" w:type="pct"/>
          </w:tcPr>
          <w:p w14:paraId="43BB86A8" w14:textId="156C557C"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0C29B579" w14:textId="345FAB8E"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37239FA6" w14:textId="7818434B"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6CB08216" w14:textId="55DA9EDD"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A7B7D94"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7E8D6CB4" w14:textId="3F0D5FA0"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302" w:type="pct"/>
          </w:tcPr>
          <w:p w14:paraId="129042B5" w14:textId="7F1A40B5"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c>
          <w:tcPr>
            <w:tcW w:w="264" w:type="pct"/>
          </w:tcPr>
          <w:p w14:paraId="435BE369" w14:textId="77777777" w:rsidR="008A6467" w:rsidRPr="00220C73" w:rsidRDefault="008A6467" w:rsidP="008A6467">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6698AA1E"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46DCAED6"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Managerial and Technical</w:t>
            </w:r>
          </w:p>
        </w:tc>
        <w:tc>
          <w:tcPr>
            <w:tcW w:w="422" w:type="pct"/>
          </w:tcPr>
          <w:p w14:paraId="1B2C11C6" w14:textId="6BB65F42"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04B29E18" w14:textId="5B050C5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367A4EE" w14:textId="12B1B6F1"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4A2F30BA"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0F6D297D"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69DD52AF"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6AB9FF34" w14:textId="7564E81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02" w:type="pct"/>
            <w:vAlign w:val="bottom"/>
          </w:tcPr>
          <w:p w14:paraId="7C8062DA" w14:textId="4EFA568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645D33CA" w14:textId="4FA947C8"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42821972"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09C323A8"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Non-Manual</w:t>
            </w:r>
          </w:p>
        </w:tc>
        <w:tc>
          <w:tcPr>
            <w:tcW w:w="422" w:type="pct"/>
          </w:tcPr>
          <w:p w14:paraId="1E3BA6F2" w14:textId="53AFD64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1804D41" w14:textId="720F655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220B16B" w14:textId="557AD84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B434AF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7FA07BB6"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4AB6F0F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7476409" w14:textId="110676E3"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302" w:type="pct"/>
            <w:vAlign w:val="bottom"/>
          </w:tcPr>
          <w:p w14:paraId="38D59678" w14:textId="1A28FD22"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74FA545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8A6467" w:rsidRPr="00220C73" w14:paraId="2A38E391"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1416F8DE"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Skilled Manual</w:t>
            </w:r>
          </w:p>
        </w:tc>
        <w:tc>
          <w:tcPr>
            <w:tcW w:w="422" w:type="pct"/>
          </w:tcPr>
          <w:p w14:paraId="505616F1" w14:textId="2042EEE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11BB0188" w14:textId="6CE820E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E367A0C" w14:textId="1BBD599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AF50EA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4640E76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42FA2B1E"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1254E96E" w14:textId="7D520EEC"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2</w:t>
            </w:r>
          </w:p>
        </w:tc>
        <w:tc>
          <w:tcPr>
            <w:tcW w:w="302" w:type="pct"/>
            <w:vAlign w:val="bottom"/>
          </w:tcPr>
          <w:p w14:paraId="5E8BD808" w14:textId="52DDB35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vAlign w:val="bottom"/>
          </w:tcPr>
          <w:p w14:paraId="35EB9827" w14:textId="318BD1B5"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6B0C4E29"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37EEB85"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Partly Skilled</w:t>
            </w:r>
          </w:p>
        </w:tc>
        <w:tc>
          <w:tcPr>
            <w:tcW w:w="422" w:type="pct"/>
          </w:tcPr>
          <w:p w14:paraId="171E2FDA" w14:textId="660857A9"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7C1E6C33" w14:textId="72E8BF85"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3629CE99" w14:textId="42D4A5C8"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7CE796F9"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5B97D507"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6AD4501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6E10BD45" w14:textId="60307A60"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3</w:t>
            </w:r>
          </w:p>
        </w:tc>
        <w:tc>
          <w:tcPr>
            <w:tcW w:w="302" w:type="pct"/>
            <w:vAlign w:val="bottom"/>
          </w:tcPr>
          <w:p w14:paraId="1339EE4A" w14:textId="396EC3AE"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307747DA" w14:textId="52DEE8EB"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8A6467" w:rsidRPr="00220C73" w14:paraId="6BAD1B31"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521F5E2C" w14:textId="77777777" w:rsidR="00D714E6" w:rsidRPr="00220C73" w:rsidRDefault="00D714E6" w:rsidP="00D714E6">
            <w:pPr>
              <w:rPr>
                <w:rFonts w:ascii="Helvetica" w:hAnsi="Helvetica" w:cs="Helvetica"/>
                <w:sz w:val="24"/>
                <w:szCs w:val="24"/>
              </w:rPr>
            </w:pPr>
            <w:r w:rsidRPr="00220C73">
              <w:rPr>
                <w:rFonts w:ascii="Helvetica" w:hAnsi="Helvetica" w:cs="Helvetica"/>
                <w:i/>
                <w:iCs/>
                <w:sz w:val="24"/>
                <w:szCs w:val="24"/>
              </w:rPr>
              <w:t xml:space="preserve">  Unskilled</w:t>
            </w:r>
          </w:p>
        </w:tc>
        <w:tc>
          <w:tcPr>
            <w:tcW w:w="422" w:type="pct"/>
          </w:tcPr>
          <w:p w14:paraId="186CB1C0" w14:textId="6BA4EEAA"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38" w:type="pct"/>
          </w:tcPr>
          <w:p w14:paraId="1CEBDE94" w14:textId="4E714D0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1FC6A6B7"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2F670E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02" w:type="pct"/>
            <w:vAlign w:val="bottom"/>
          </w:tcPr>
          <w:p w14:paraId="63553CA1"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264" w:type="pct"/>
          </w:tcPr>
          <w:p w14:paraId="5803E4F9" w14:textId="77777777"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p>
        </w:tc>
        <w:tc>
          <w:tcPr>
            <w:tcW w:w="327" w:type="pct"/>
            <w:vAlign w:val="bottom"/>
          </w:tcPr>
          <w:p w14:paraId="2874014C" w14:textId="18F57014"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4</w:t>
            </w:r>
          </w:p>
        </w:tc>
        <w:tc>
          <w:tcPr>
            <w:tcW w:w="302" w:type="pct"/>
            <w:vAlign w:val="bottom"/>
          </w:tcPr>
          <w:p w14:paraId="0562761D" w14:textId="120F45D3"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0.01)</w:t>
            </w:r>
          </w:p>
        </w:tc>
        <w:tc>
          <w:tcPr>
            <w:tcW w:w="264" w:type="pct"/>
          </w:tcPr>
          <w:p w14:paraId="2D59DE2C" w14:textId="0396BDB0"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w:t>
            </w:r>
          </w:p>
        </w:tc>
      </w:tr>
      <w:tr w:rsidR="00D714E6" w:rsidRPr="00220C73" w14:paraId="385EB866" w14:textId="77777777" w:rsidTr="008A6467">
        <w:tc>
          <w:tcPr>
            <w:cnfStyle w:val="001000000000" w:firstRow="0" w:lastRow="0" w:firstColumn="1" w:lastColumn="0" w:oddVBand="0" w:evenVBand="0" w:oddHBand="0" w:evenHBand="0" w:firstRowFirstColumn="0" w:firstRowLastColumn="0" w:lastRowFirstColumn="0" w:lastRowLastColumn="0"/>
            <w:tcW w:w="2190" w:type="pct"/>
          </w:tcPr>
          <w:p w14:paraId="67B92D68" w14:textId="77777777" w:rsidR="00D714E6" w:rsidRPr="00220C73" w:rsidRDefault="00D714E6" w:rsidP="00D714E6">
            <w:pPr>
              <w:rPr>
                <w:rFonts w:ascii="Helvetica" w:hAnsi="Helvetica" w:cs="Helvetica"/>
                <w:sz w:val="24"/>
                <w:szCs w:val="24"/>
              </w:rPr>
            </w:pPr>
          </w:p>
        </w:tc>
        <w:tc>
          <w:tcPr>
            <w:tcW w:w="422" w:type="pct"/>
          </w:tcPr>
          <w:p w14:paraId="460FD309" w14:textId="53DCABBD"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38" w:type="pct"/>
          </w:tcPr>
          <w:p w14:paraId="681FDB75" w14:textId="3D5DD5B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2932F38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tcPr>
          <w:p w14:paraId="22B4EAE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tcPr>
          <w:p w14:paraId="11A401CD"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5BE5C833"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27" w:type="pct"/>
            <w:vAlign w:val="bottom"/>
          </w:tcPr>
          <w:p w14:paraId="193E253F"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302" w:type="pct"/>
            <w:vAlign w:val="bottom"/>
          </w:tcPr>
          <w:p w14:paraId="002797C4"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c>
          <w:tcPr>
            <w:tcW w:w="264" w:type="pct"/>
          </w:tcPr>
          <w:p w14:paraId="09F5DE52" w14:textId="77777777" w:rsidR="00D714E6" w:rsidRPr="00220C73" w:rsidRDefault="00D714E6" w:rsidP="00D714E6">
            <w:pPr>
              <w:jc w:val="center"/>
              <w:cnfStyle w:val="000000000000" w:firstRow="0" w:lastRow="0" w:firstColumn="0" w:lastColumn="0" w:oddVBand="0" w:evenVBand="0" w:oddHBand="0" w:evenHBand="0" w:firstRowFirstColumn="0" w:firstRowLastColumn="0" w:lastRowFirstColumn="0" w:lastRowLastColumn="0"/>
              <w:rPr>
                <w:rFonts w:ascii="Helvetica" w:hAnsi="Helvetica" w:cs="Helvetica"/>
                <w:sz w:val="24"/>
                <w:szCs w:val="24"/>
              </w:rPr>
            </w:pPr>
          </w:p>
        </w:tc>
      </w:tr>
      <w:tr w:rsidR="00D714E6" w:rsidRPr="00220C73" w14:paraId="304D8C6D" w14:textId="77777777" w:rsidTr="008A6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0" w:type="pct"/>
          </w:tcPr>
          <w:p w14:paraId="24D4E349" w14:textId="77777777" w:rsidR="00D714E6" w:rsidRPr="00220C73" w:rsidRDefault="00D714E6" w:rsidP="00D714E6">
            <w:pPr>
              <w:rPr>
                <w:rFonts w:ascii="Helvetica" w:hAnsi="Helvetica" w:cs="Helvetica"/>
                <w:sz w:val="24"/>
                <w:szCs w:val="24"/>
              </w:rPr>
            </w:pPr>
            <w:r w:rsidRPr="00220C73">
              <w:rPr>
                <w:rFonts w:ascii="Helvetica" w:hAnsi="Helvetica" w:cs="Helvetica"/>
                <w:sz w:val="24"/>
                <w:szCs w:val="24"/>
              </w:rPr>
              <w:t>Number of observations</w:t>
            </w:r>
          </w:p>
        </w:tc>
        <w:tc>
          <w:tcPr>
            <w:tcW w:w="2810" w:type="pct"/>
            <w:gridSpan w:val="9"/>
          </w:tcPr>
          <w:p w14:paraId="706D6877" w14:textId="1F4919A9" w:rsidR="00D714E6" w:rsidRPr="00220C73" w:rsidRDefault="00D714E6" w:rsidP="00D714E6">
            <w:pPr>
              <w:jc w:val="center"/>
              <w:cnfStyle w:val="000000100000" w:firstRow="0" w:lastRow="0" w:firstColumn="0" w:lastColumn="0" w:oddVBand="0" w:evenVBand="0" w:oddHBand="1" w:evenHBand="0" w:firstRowFirstColumn="0" w:firstRowLastColumn="0" w:lastRowFirstColumn="0" w:lastRowLastColumn="0"/>
              <w:rPr>
                <w:rFonts w:ascii="Helvetica" w:hAnsi="Helvetica" w:cs="Helvetica"/>
                <w:sz w:val="24"/>
                <w:szCs w:val="24"/>
              </w:rPr>
            </w:pPr>
            <w:r w:rsidRPr="00220C73">
              <w:rPr>
                <w:rFonts w:ascii="Helvetica" w:hAnsi="Helvetica" w:cs="Helvetica"/>
                <w:sz w:val="24"/>
                <w:szCs w:val="24"/>
              </w:rPr>
              <w:t>8448</w:t>
            </w:r>
          </w:p>
        </w:tc>
      </w:tr>
    </w:tbl>
    <w:p w14:paraId="77D2760B" w14:textId="77777777" w:rsidR="00996C6F" w:rsidRPr="00220C73" w:rsidRDefault="00996C6F" w:rsidP="00996C6F">
      <w:pPr>
        <w:rPr>
          <w:rFonts w:ascii="Helvetica" w:hAnsi="Helvetica" w:cs="Helvetica"/>
          <w:sz w:val="24"/>
          <w:szCs w:val="24"/>
        </w:rPr>
      </w:pPr>
    </w:p>
    <w:p w14:paraId="18ED0E49" w14:textId="77777777" w:rsidR="00996C6F" w:rsidRPr="00220C73" w:rsidRDefault="00996C6F" w:rsidP="00E80C31">
      <w:pPr>
        <w:tabs>
          <w:tab w:val="left" w:pos="5120"/>
        </w:tabs>
        <w:rPr>
          <w:rFonts w:ascii="Helvetica" w:hAnsi="Helvetica" w:cs="Helvetica"/>
          <w:sz w:val="24"/>
          <w:szCs w:val="24"/>
        </w:rPr>
      </w:pPr>
    </w:p>
    <w:p w14:paraId="7D123610" w14:textId="77777777" w:rsidR="00F17A1F" w:rsidRPr="00220C73" w:rsidRDefault="00F17A1F" w:rsidP="00E80C31">
      <w:pPr>
        <w:tabs>
          <w:tab w:val="left" w:pos="5120"/>
        </w:tabs>
        <w:rPr>
          <w:rFonts w:ascii="Helvetica" w:hAnsi="Helvetica" w:cs="Helvetica"/>
          <w:sz w:val="24"/>
          <w:szCs w:val="24"/>
        </w:rPr>
      </w:pPr>
    </w:p>
    <w:p w14:paraId="27CBA103" w14:textId="77777777" w:rsidR="00F17A1F" w:rsidRPr="00220C73" w:rsidRDefault="00F17A1F" w:rsidP="00E80C31">
      <w:pPr>
        <w:tabs>
          <w:tab w:val="left" w:pos="5120"/>
        </w:tabs>
        <w:rPr>
          <w:rFonts w:ascii="Helvetica" w:hAnsi="Helvetica" w:cs="Helvetica"/>
          <w:sz w:val="24"/>
          <w:szCs w:val="24"/>
        </w:rPr>
      </w:pPr>
    </w:p>
    <w:p w14:paraId="1A2B76BC" w14:textId="77777777" w:rsidR="00F17A1F" w:rsidRPr="00220C73" w:rsidRDefault="00F17A1F" w:rsidP="00E80C31">
      <w:pPr>
        <w:tabs>
          <w:tab w:val="left" w:pos="5120"/>
        </w:tabs>
        <w:rPr>
          <w:rFonts w:ascii="Helvetica" w:hAnsi="Helvetica" w:cs="Helvetica"/>
          <w:sz w:val="24"/>
          <w:szCs w:val="24"/>
        </w:rPr>
      </w:pPr>
    </w:p>
    <w:p w14:paraId="35F0CB63" w14:textId="77777777" w:rsidR="00F17A1F" w:rsidRPr="00220C73" w:rsidRDefault="00F17A1F" w:rsidP="00E80C31">
      <w:pPr>
        <w:tabs>
          <w:tab w:val="left" w:pos="5120"/>
        </w:tabs>
        <w:rPr>
          <w:rFonts w:ascii="Helvetica" w:hAnsi="Helvetica" w:cs="Helvetica"/>
          <w:sz w:val="24"/>
          <w:szCs w:val="24"/>
        </w:rPr>
      </w:pPr>
    </w:p>
    <w:p w14:paraId="24EC08F8" w14:textId="77777777" w:rsidR="00F17A1F" w:rsidRPr="00220C73" w:rsidRDefault="00F17A1F" w:rsidP="00E80C31">
      <w:pPr>
        <w:tabs>
          <w:tab w:val="left" w:pos="5120"/>
        </w:tabs>
        <w:rPr>
          <w:rFonts w:ascii="Helvetica" w:hAnsi="Helvetica" w:cs="Helvetica"/>
          <w:sz w:val="24"/>
          <w:szCs w:val="24"/>
        </w:rPr>
      </w:pPr>
    </w:p>
    <w:p w14:paraId="0D5BE04D" w14:textId="75BC9D52" w:rsidR="00F17A1F" w:rsidRPr="00220C73" w:rsidRDefault="00F17A1F" w:rsidP="00E80C31">
      <w:pPr>
        <w:tabs>
          <w:tab w:val="left" w:pos="5120"/>
        </w:tabs>
        <w:rPr>
          <w:rFonts w:ascii="Helvetica" w:hAnsi="Helvetica" w:cs="Helvetica"/>
          <w:sz w:val="24"/>
          <w:szCs w:val="24"/>
        </w:rPr>
        <w:sectPr w:rsidR="00F17A1F" w:rsidRPr="00220C73" w:rsidSect="00E80C31">
          <w:pgSz w:w="16838" w:h="11906" w:orient="landscape"/>
          <w:pgMar w:top="1440" w:right="1440" w:bottom="1440" w:left="1440" w:header="709" w:footer="709" w:gutter="0"/>
          <w:cols w:space="708"/>
          <w:docGrid w:linePitch="360"/>
        </w:sectPr>
      </w:pPr>
    </w:p>
    <w:p w14:paraId="4A0F710C"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lastRenderedPageBreak/>
        <w:drawing>
          <wp:inline distT="0" distB="0" distL="0" distR="0" wp14:anchorId="4B3E60B5" wp14:editId="43D51E62">
            <wp:extent cx="5029200" cy="36576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D70C6AE" w14:textId="67ADDB77"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2</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Aconn512</w:t>
      </w:r>
    </w:p>
    <w:p w14:paraId="156E3490"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drawing>
          <wp:inline distT="0" distB="0" distL="0" distR="0" wp14:anchorId="4446A422" wp14:editId="04C9E0EB">
            <wp:extent cx="5029200" cy="3657600"/>
            <wp:effectExtent l="0" t="0" r="0" b="0"/>
            <wp:docPr id="14" name="Picture 1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FE33BC0" w14:textId="129F3369"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3</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dconnage16dv46</w:t>
      </w:r>
    </w:p>
    <w:p w14:paraId="1CB69B75"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lastRenderedPageBreak/>
        <w:drawing>
          <wp:inline distT="0" distB="0" distL="0" distR="0" wp14:anchorId="3B528BD6" wp14:editId="2CF2A108">
            <wp:extent cx="5029200" cy="365760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4768B48" w14:textId="5FB452A8"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4</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econ201</w:t>
      </w:r>
    </w:p>
    <w:p w14:paraId="7ADF2984" w14:textId="74C74BDF"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drawing>
          <wp:inline distT="0" distB="0" distL="0" distR="0" wp14:anchorId="219AA33E" wp14:editId="73188CD1">
            <wp:extent cx="5029200" cy="365760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E4897CD" w14:textId="5CBE62C2"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5</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itoilet</w:t>
      </w:r>
    </w:p>
    <w:p w14:paraId="1521990B"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lastRenderedPageBreak/>
        <w:drawing>
          <wp:inline distT="0" distB="0" distL="0" distR="0" wp14:anchorId="6D600CB6" wp14:editId="0FDF10C2">
            <wp:extent cx="5029200" cy="3657600"/>
            <wp:effectExtent l="0" t="0" r="0" b="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4F8FF08" w14:textId="5C9FA4CE"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6</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ns-sec</w:t>
      </w:r>
    </w:p>
    <w:p w14:paraId="3ACFBDD2"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drawing>
          <wp:inline distT="0" distB="0" distL="0" distR="0" wp14:anchorId="70A56235" wp14:editId="7B92AC6D">
            <wp:extent cx="5029200" cy="3657600"/>
            <wp:effectExtent l="0" t="0" r="0" b="0"/>
            <wp:docPr id="18" name="Picture 18"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histo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B1F402" w14:textId="06BC582E"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7</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obin</w:t>
      </w:r>
    </w:p>
    <w:p w14:paraId="09C9983A"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lastRenderedPageBreak/>
        <w:drawing>
          <wp:inline distT="0" distB="0" distL="0" distR="0" wp14:anchorId="7388A50B" wp14:editId="44EDDC84">
            <wp:extent cx="5029200" cy="365760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15E19C40" w14:textId="66675769"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8</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tenure</w:t>
      </w:r>
    </w:p>
    <w:p w14:paraId="265DD4EA"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drawing>
          <wp:inline distT="0" distB="0" distL="0" distR="0" wp14:anchorId="5268A7EF" wp14:editId="743184CC">
            <wp:extent cx="5029200" cy="3657600"/>
            <wp:effectExtent l="0" t="0" r="0" b="0"/>
            <wp:docPr id="20" name="Picture 2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 hist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78BDD8E4" w14:textId="54184A17"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9</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toilet</w:t>
      </w:r>
    </w:p>
    <w:p w14:paraId="32980052" w14:textId="77777777" w:rsidR="00F17A1F" w:rsidRPr="00220C73" w:rsidRDefault="00F17A1F" w:rsidP="00600D07">
      <w:pPr>
        <w:rPr>
          <w:rFonts w:ascii="Helvetica" w:hAnsi="Helvetica" w:cs="Helvetica"/>
          <w:sz w:val="24"/>
          <w:szCs w:val="24"/>
        </w:rPr>
      </w:pPr>
      <w:r w:rsidRPr="00220C73">
        <w:rPr>
          <w:rFonts w:ascii="Helvetica" w:hAnsi="Helvetica" w:cs="Helvetica"/>
          <w:noProof/>
          <w:sz w:val="24"/>
          <w:szCs w:val="24"/>
        </w:rPr>
        <w:lastRenderedPageBreak/>
        <w:drawing>
          <wp:inline distT="0" distB="0" distL="0" distR="0" wp14:anchorId="17CC1E1C" wp14:editId="409199AB">
            <wp:extent cx="5029200" cy="3657600"/>
            <wp:effectExtent l="0" t="0" r="0"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67B1FFF" w14:textId="32846F51" w:rsidR="00F17A1F" w:rsidRPr="00220C73" w:rsidRDefault="00F17A1F" w:rsidP="00F17A1F">
      <w:pPr>
        <w:pStyle w:val="Caption"/>
        <w:rPr>
          <w:rFonts w:ascii="Helvetica" w:hAnsi="Helvetica" w:cs="Helvetica"/>
          <w:sz w:val="24"/>
          <w:szCs w:val="24"/>
        </w:rPr>
      </w:pPr>
      <w:r w:rsidRPr="00220C73">
        <w:rPr>
          <w:rFonts w:ascii="Helvetica" w:hAnsi="Helvetica" w:cs="Helvetica"/>
          <w:sz w:val="24"/>
          <w:szCs w:val="24"/>
        </w:rPr>
        <w:t xml:space="preserve">Figure </w:t>
      </w:r>
      <w:r w:rsidRPr="00220C73">
        <w:rPr>
          <w:rFonts w:ascii="Helvetica" w:hAnsi="Helvetica" w:cs="Helvetica"/>
          <w:sz w:val="24"/>
          <w:szCs w:val="24"/>
        </w:rPr>
        <w:fldChar w:fldCharType="begin"/>
      </w:r>
      <w:r w:rsidRPr="00220C73">
        <w:rPr>
          <w:rFonts w:ascii="Helvetica" w:hAnsi="Helvetica" w:cs="Helvetica"/>
          <w:sz w:val="24"/>
          <w:szCs w:val="24"/>
        </w:rPr>
        <w:instrText xml:space="preserve"> SEQ Figure \* ARABIC </w:instrText>
      </w:r>
      <w:r w:rsidRPr="00220C73">
        <w:rPr>
          <w:rFonts w:ascii="Helvetica" w:hAnsi="Helvetica" w:cs="Helvetica"/>
          <w:sz w:val="24"/>
          <w:szCs w:val="24"/>
        </w:rPr>
        <w:fldChar w:fldCharType="separate"/>
      </w:r>
      <w:r w:rsidR="002020E2">
        <w:rPr>
          <w:rFonts w:ascii="Helvetica" w:hAnsi="Helvetica" w:cs="Helvetica"/>
          <w:noProof/>
          <w:sz w:val="24"/>
          <w:szCs w:val="24"/>
        </w:rPr>
        <w:t>10</w:t>
      </w:r>
      <w:r w:rsidRPr="00220C73">
        <w:rPr>
          <w:rFonts w:ascii="Helvetica" w:hAnsi="Helvetica" w:cs="Helvetica"/>
          <w:sz w:val="24"/>
          <w:szCs w:val="24"/>
        </w:rPr>
        <w:fldChar w:fldCharType="end"/>
      </w:r>
      <w:r w:rsidRPr="00220C73">
        <w:rPr>
          <w:rFonts w:ascii="Helvetica" w:hAnsi="Helvetica" w:cs="Helvetica"/>
          <w:sz w:val="24"/>
          <w:szCs w:val="24"/>
        </w:rPr>
        <w:t xml:space="preserve"> </w:t>
      </w:r>
      <w:r w:rsidR="00236307" w:rsidRPr="00220C73">
        <w:rPr>
          <w:rFonts w:ascii="Helvetica" w:hAnsi="Helvetica" w:cs="Helvetica"/>
          <w:sz w:val="24"/>
          <w:szCs w:val="24"/>
        </w:rPr>
        <w:t>Stabilization</w:t>
      </w:r>
      <w:r w:rsidRPr="00220C73">
        <w:rPr>
          <w:rFonts w:ascii="Helvetica" w:hAnsi="Helvetica" w:cs="Helvetica"/>
          <w:sz w:val="24"/>
          <w:szCs w:val="24"/>
        </w:rPr>
        <w:t xml:space="preserve"> of Iterations of mean and std. after burn-in periods for water</w:t>
      </w:r>
    </w:p>
    <w:p w14:paraId="26C6BB22" w14:textId="77777777" w:rsidR="00F17A1F" w:rsidRPr="00220C73" w:rsidRDefault="00F17A1F" w:rsidP="0054118B">
      <w:pPr>
        <w:pStyle w:val="Heading1"/>
        <w:rPr>
          <w:rFonts w:ascii="Helvetica" w:hAnsi="Helvetica" w:cs="Helvetica"/>
          <w:sz w:val="24"/>
          <w:szCs w:val="24"/>
        </w:rPr>
      </w:pPr>
    </w:p>
    <w:p w14:paraId="48D0CFA8" w14:textId="77777777" w:rsidR="00F17A1F" w:rsidRPr="00220C73" w:rsidRDefault="00F17A1F" w:rsidP="0054118B">
      <w:pPr>
        <w:pStyle w:val="Heading1"/>
        <w:rPr>
          <w:rFonts w:ascii="Helvetica" w:hAnsi="Helvetica" w:cs="Helvetica"/>
          <w:sz w:val="24"/>
          <w:szCs w:val="24"/>
        </w:rPr>
      </w:pPr>
    </w:p>
    <w:p w14:paraId="6071AB29" w14:textId="77777777" w:rsidR="00F17A1F" w:rsidRPr="00220C73" w:rsidRDefault="00F17A1F" w:rsidP="0054118B">
      <w:pPr>
        <w:pStyle w:val="Heading1"/>
        <w:rPr>
          <w:rFonts w:ascii="Helvetica" w:hAnsi="Helvetica" w:cs="Helvetica"/>
          <w:sz w:val="24"/>
          <w:szCs w:val="24"/>
        </w:rPr>
      </w:pPr>
    </w:p>
    <w:p w14:paraId="7D1EDD02" w14:textId="77777777" w:rsidR="00F17A1F" w:rsidRPr="00220C73" w:rsidRDefault="00F17A1F" w:rsidP="0054118B">
      <w:pPr>
        <w:pStyle w:val="Heading1"/>
        <w:rPr>
          <w:rFonts w:ascii="Helvetica" w:hAnsi="Helvetica" w:cs="Helvetica"/>
          <w:sz w:val="24"/>
          <w:szCs w:val="24"/>
        </w:rPr>
      </w:pPr>
    </w:p>
    <w:p w14:paraId="5010D009" w14:textId="77777777" w:rsidR="00F17A1F" w:rsidRPr="00220C73" w:rsidRDefault="00F17A1F" w:rsidP="0054118B">
      <w:pPr>
        <w:pStyle w:val="Heading1"/>
        <w:rPr>
          <w:rFonts w:ascii="Helvetica" w:hAnsi="Helvetica" w:cs="Helvetica"/>
          <w:sz w:val="24"/>
          <w:szCs w:val="24"/>
        </w:rPr>
      </w:pPr>
    </w:p>
    <w:p w14:paraId="01247FA2" w14:textId="77777777" w:rsidR="00F17A1F" w:rsidRPr="00220C73" w:rsidRDefault="00F17A1F" w:rsidP="0054118B">
      <w:pPr>
        <w:pStyle w:val="Heading1"/>
        <w:rPr>
          <w:rFonts w:ascii="Helvetica" w:hAnsi="Helvetica" w:cs="Helvetica"/>
          <w:sz w:val="24"/>
          <w:szCs w:val="24"/>
        </w:rPr>
      </w:pPr>
    </w:p>
    <w:p w14:paraId="5224623B" w14:textId="039F54E3" w:rsidR="00F17A1F" w:rsidRPr="00220C73" w:rsidRDefault="00F17A1F" w:rsidP="0054118B">
      <w:pPr>
        <w:pStyle w:val="Heading1"/>
        <w:rPr>
          <w:rFonts w:ascii="Helvetica" w:hAnsi="Helvetica" w:cs="Helvetica"/>
          <w:sz w:val="24"/>
          <w:szCs w:val="24"/>
        </w:rPr>
      </w:pPr>
    </w:p>
    <w:p w14:paraId="128830C8" w14:textId="0DC4117F" w:rsidR="00F17A1F" w:rsidRPr="00220C73" w:rsidRDefault="00F17A1F" w:rsidP="00F17A1F">
      <w:pPr>
        <w:rPr>
          <w:rFonts w:ascii="Helvetica" w:hAnsi="Helvetica" w:cs="Helvetica"/>
          <w:sz w:val="24"/>
          <w:szCs w:val="24"/>
        </w:rPr>
      </w:pPr>
    </w:p>
    <w:p w14:paraId="35DFE863" w14:textId="69E30118" w:rsidR="00F17A1F" w:rsidRPr="00220C73" w:rsidRDefault="00F17A1F" w:rsidP="00F17A1F">
      <w:pPr>
        <w:rPr>
          <w:rFonts w:ascii="Helvetica" w:hAnsi="Helvetica" w:cs="Helvetica"/>
          <w:sz w:val="24"/>
          <w:szCs w:val="24"/>
        </w:rPr>
      </w:pPr>
    </w:p>
    <w:p w14:paraId="60030F1D" w14:textId="7067AE83" w:rsidR="00F17A1F" w:rsidRPr="00220C73" w:rsidRDefault="00F17A1F" w:rsidP="00F17A1F">
      <w:pPr>
        <w:rPr>
          <w:rFonts w:ascii="Helvetica" w:hAnsi="Helvetica" w:cs="Helvetica"/>
          <w:sz w:val="24"/>
          <w:szCs w:val="24"/>
        </w:rPr>
      </w:pPr>
    </w:p>
    <w:p w14:paraId="549ED5C5" w14:textId="6C7BBBE8" w:rsidR="00F17A1F" w:rsidRPr="00220C73" w:rsidRDefault="00F17A1F" w:rsidP="00F17A1F">
      <w:pPr>
        <w:rPr>
          <w:rFonts w:ascii="Helvetica" w:hAnsi="Helvetica" w:cs="Helvetica"/>
          <w:sz w:val="24"/>
          <w:szCs w:val="24"/>
        </w:rPr>
      </w:pPr>
    </w:p>
    <w:p w14:paraId="61E4AF36" w14:textId="77777777" w:rsidR="00F17A1F" w:rsidRPr="00220C73" w:rsidRDefault="00F17A1F" w:rsidP="00F17A1F">
      <w:pPr>
        <w:rPr>
          <w:rFonts w:ascii="Helvetica" w:hAnsi="Helvetica" w:cs="Helvetica"/>
          <w:sz w:val="24"/>
          <w:szCs w:val="24"/>
        </w:rPr>
      </w:pPr>
    </w:p>
    <w:p w14:paraId="27F5797A" w14:textId="0F41FBBD" w:rsidR="00236307" w:rsidRPr="00220C73" w:rsidRDefault="00236307" w:rsidP="0054118B">
      <w:pPr>
        <w:pStyle w:val="Heading1"/>
        <w:rPr>
          <w:rFonts w:ascii="Helvetica" w:hAnsi="Helvetica" w:cs="Helvetica"/>
          <w:sz w:val="24"/>
          <w:szCs w:val="24"/>
        </w:rPr>
      </w:pPr>
    </w:p>
    <w:p w14:paraId="716340E6" w14:textId="77777777" w:rsidR="00236307" w:rsidRPr="00220C73" w:rsidRDefault="00236307" w:rsidP="00236307">
      <w:pPr>
        <w:rPr>
          <w:rFonts w:ascii="Helvetica" w:hAnsi="Helvetica" w:cs="Helvetica"/>
          <w:sz w:val="24"/>
          <w:szCs w:val="24"/>
        </w:rPr>
      </w:pPr>
    </w:p>
    <w:p w14:paraId="5EF1F65D" w14:textId="06989E17" w:rsidR="0054118B" w:rsidRPr="00220C73" w:rsidRDefault="0054118B" w:rsidP="0054118B">
      <w:pPr>
        <w:pStyle w:val="Heading1"/>
        <w:rPr>
          <w:rFonts w:ascii="Helvetica" w:hAnsi="Helvetica" w:cs="Helvetica"/>
          <w:sz w:val="24"/>
          <w:szCs w:val="24"/>
        </w:rPr>
      </w:pPr>
      <w:bookmarkStart w:id="221" w:name="_Toc131406734"/>
      <w:r w:rsidRPr="00220C73">
        <w:rPr>
          <w:rFonts w:ascii="Helvetica" w:hAnsi="Helvetica" w:cs="Helvetica"/>
          <w:sz w:val="24"/>
          <w:szCs w:val="24"/>
        </w:rPr>
        <w:lastRenderedPageBreak/>
        <w:t>Data Citation</w:t>
      </w:r>
      <w:bookmarkEnd w:id="221"/>
    </w:p>
    <w:p w14:paraId="480FA1C6" w14:textId="443C87D3" w:rsidR="0054118B" w:rsidRPr="00220C73" w:rsidRDefault="0054118B" w:rsidP="0054118B">
      <w:pPr>
        <w:pStyle w:val="Heading1"/>
        <w:rPr>
          <w:rFonts w:ascii="Helvetica" w:hAnsi="Helvetica" w:cs="Helvetica"/>
          <w:sz w:val="24"/>
          <w:szCs w:val="24"/>
        </w:rPr>
      </w:pPr>
      <w:bookmarkStart w:id="222" w:name="_Toc131406735"/>
      <w:r w:rsidRPr="00220C73">
        <w:rPr>
          <w:rFonts w:ascii="Helvetica" w:hAnsi="Helvetica" w:cs="Helvetica"/>
          <w:sz w:val="24"/>
          <w:szCs w:val="24"/>
        </w:rPr>
        <w:t>Bibliography</w:t>
      </w:r>
      <w:bookmarkEnd w:id="222"/>
    </w:p>
    <w:p w14:paraId="61338C42" w14:textId="4C239CB0" w:rsidR="0054118B" w:rsidRPr="00220C73" w:rsidRDefault="0054118B" w:rsidP="0054118B">
      <w:pPr>
        <w:rPr>
          <w:rFonts w:ascii="Helvetica" w:hAnsi="Helvetica" w:cs="Helvetica"/>
          <w:sz w:val="24"/>
          <w:szCs w:val="24"/>
        </w:rPr>
      </w:pPr>
    </w:p>
    <w:p w14:paraId="6241A0F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fldChar w:fldCharType="begin"/>
      </w:r>
      <w:r w:rsidRPr="00220C73">
        <w:rPr>
          <w:rFonts w:ascii="Helvetica" w:hAnsi="Helvetica" w:cs="Helvetica"/>
          <w:sz w:val="24"/>
          <w:szCs w:val="24"/>
        </w:rPr>
        <w:instrText xml:space="preserve"> ADDIN ZOTERO_BIBL {"uncited":[],"omitted":[],"custom":[]} CSL_BIBLIOGRAPHY </w:instrText>
      </w:r>
      <w:r w:rsidRPr="00220C73">
        <w:rPr>
          <w:rFonts w:ascii="Helvetica" w:hAnsi="Helvetica" w:cs="Helvetica"/>
          <w:sz w:val="24"/>
          <w:szCs w:val="24"/>
        </w:rPr>
        <w:fldChar w:fldCharType="separate"/>
      </w:r>
      <w:r w:rsidRPr="00220C73">
        <w:rPr>
          <w:rFonts w:ascii="Helvetica" w:hAnsi="Helvetica" w:cs="Helvetica"/>
          <w:sz w:val="24"/>
          <w:szCs w:val="24"/>
        </w:rPr>
        <w:t xml:space="preserve">Aassve, A., Mazzuco, S. and Mencarini, L. (2005) ‘Childbearing and well-being: a comparative analysis of European welfare regimes’, </w:t>
      </w:r>
      <w:r w:rsidRPr="00220C73">
        <w:rPr>
          <w:rFonts w:ascii="Helvetica" w:hAnsi="Helvetica" w:cs="Helvetica"/>
          <w:i/>
          <w:iCs/>
          <w:sz w:val="24"/>
          <w:szCs w:val="24"/>
        </w:rPr>
        <w:t>Journal of European Social Policy</w:t>
      </w:r>
      <w:r w:rsidRPr="00220C73">
        <w:rPr>
          <w:rFonts w:ascii="Helvetica" w:hAnsi="Helvetica" w:cs="Helvetica"/>
          <w:sz w:val="24"/>
          <w:szCs w:val="24"/>
        </w:rPr>
        <w:t>, 15(4), pp. 283–299. Available at: https://doi.org/10.1177/0958928705057262.</w:t>
      </w:r>
    </w:p>
    <w:p w14:paraId="0AC9E37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Anders, J. (2017) ‘The influence of socioeconomic status on changes in young people’s expectations of applying to university’, </w:t>
      </w:r>
      <w:r w:rsidRPr="00220C73">
        <w:rPr>
          <w:rFonts w:ascii="Helvetica" w:hAnsi="Helvetica" w:cs="Helvetica"/>
          <w:i/>
          <w:iCs/>
          <w:sz w:val="24"/>
          <w:szCs w:val="24"/>
        </w:rPr>
        <w:t>Oxford Review of Education</w:t>
      </w:r>
      <w:r w:rsidRPr="00220C73">
        <w:rPr>
          <w:rFonts w:ascii="Helvetica" w:hAnsi="Helvetica" w:cs="Helvetica"/>
          <w:sz w:val="24"/>
          <w:szCs w:val="24"/>
        </w:rPr>
        <w:t>, 43(4), pp. 381–401. Available at: https://doi.org/10.1080/03054985.2017.1329722.</w:t>
      </w:r>
    </w:p>
    <w:p w14:paraId="7E278EF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Anders, J. and Dorsett, R. (2017) ‘What young English people do once they reach school-leaving age: A cross-cohort comparison for the last 30 years’, </w:t>
      </w:r>
      <w:r w:rsidRPr="00220C73">
        <w:rPr>
          <w:rFonts w:ascii="Helvetica" w:hAnsi="Helvetica" w:cs="Helvetica"/>
          <w:i/>
          <w:iCs/>
          <w:sz w:val="24"/>
          <w:szCs w:val="24"/>
        </w:rPr>
        <w:t>Longitudinal and Life Course Studies</w:t>
      </w:r>
      <w:r w:rsidRPr="00220C73">
        <w:rPr>
          <w:rFonts w:ascii="Helvetica" w:hAnsi="Helvetica" w:cs="Helvetica"/>
          <w:sz w:val="24"/>
          <w:szCs w:val="24"/>
        </w:rPr>
        <w:t>, 8(1). Available at: https://doi.org/10.14301/llcs.v8i1.399.</w:t>
      </w:r>
    </w:p>
    <w:p w14:paraId="4EA3771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Annual report for the 1911 of the registrar-general’ (1913), 182(4708), pp. 1491–1492. Available at: https://doi.org/10.1016/S0140-6736(01)78008-7.</w:t>
      </w:r>
    </w:p>
    <w:p w14:paraId="701B6D9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aker, W. </w:t>
      </w:r>
      <w:r w:rsidRPr="00220C73">
        <w:rPr>
          <w:rFonts w:ascii="Helvetica" w:hAnsi="Helvetica" w:cs="Helvetica"/>
          <w:i/>
          <w:iCs/>
          <w:sz w:val="24"/>
          <w:szCs w:val="24"/>
        </w:rPr>
        <w:t>et al.</w:t>
      </w:r>
      <w:r w:rsidRPr="00220C73">
        <w:rPr>
          <w:rFonts w:ascii="Helvetica" w:hAnsi="Helvetica" w:cs="Helvetica"/>
          <w:sz w:val="24"/>
          <w:szCs w:val="24"/>
        </w:rPr>
        <w:t xml:space="preserve"> (2014) ‘Aspirations, education and inequality in England: insights from the Effective Provision of Pre-school, Primary and Secondary Education Project’, </w:t>
      </w:r>
      <w:r w:rsidRPr="00220C73">
        <w:rPr>
          <w:rFonts w:ascii="Helvetica" w:hAnsi="Helvetica" w:cs="Helvetica"/>
          <w:i/>
          <w:iCs/>
          <w:sz w:val="24"/>
          <w:szCs w:val="24"/>
        </w:rPr>
        <w:t>Oxford Review of Education</w:t>
      </w:r>
      <w:r w:rsidRPr="00220C73">
        <w:rPr>
          <w:rFonts w:ascii="Helvetica" w:hAnsi="Helvetica" w:cs="Helvetica"/>
          <w:sz w:val="24"/>
          <w:szCs w:val="24"/>
        </w:rPr>
        <w:t>, 40(5), pp. 525–542. Available at: https://doi.org/10.1080/03054985.2014.953921.</w:t>
      </w:r>
    </w:p>
    <w:p w14:paraId="674900D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ck, U. (2002) </w:t>
      </w:r>
      <w:r w:rsidRPr="00220C73">
        <w:rPr>
          <w:rFonts w:ascii="Helvetica" w:hAnsi="Helvetica" w:cs="Helvetica"/>
          <w:i/>
          <w:iCs/>
          <w:sz w:val="24"/>
          <w:szCs w:val="24"/>
        </w:rPr>
        <w:t>Individualisation: Institutionalized Individualism and its Social and Political Consequences</w:t>
      </w:r>
      <w:r w:rsidRPr="00220C73">
        <w:rPr>
          <w:rFonts w:ascii="Helvetica" w:hAnsi="Helvetica" w:cs="Helvetica"/>
          <w:sz w:val="24"/>
          <w:szCs w:val="24"/>
        </w:rPr>
        <w:t>. SAGE Publications.</w:t>
      </w:r>
    </w:p>
    <w:p w14:paraId="76B22C0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ck, U. (2014) </w:t>
      </w:r>
      <w:r w:rsidRPr="00220C73">
        <w:rPr>
          <w:rFonts w:ascii="Helvetica" w:hAnsi="Helvetica" w:cs="Helvetica"/>
          <w:i/>
          <w:iCs/>
          <w:sz w:val="24"/>
          <w:szCs w:val="24"/>
        </w:rPr>
        <w:t>The brave new world of work</w:t>
      </w:r>
      <w:r w:rsidRPr="00220C73">
        <w:rPr>
          <w:rFonts w:ascii="Helvetica" w:hAnsi="Helvetica" w:cs="Helvetica"/>
          <w:sz w:val="24"/>
          <w:szCs w:val="24"/>
        </w:rPr>
        <w:t>. John Wiley &amp; Sons.</w:t>
      </w:r>
    </w:p>
    <w:p w14:paraId="2C4F959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ck, U., Giddens, A. and Lash, S. (1994) </w:t>
      </w:r>
      <w:r w:rsidRPr="00220C73">
        <w:rPr>
          <w:rFonts w:ascii="Helvetica" w:hAnsi="Helvetica" w:cs="Helvetica"/>
          <w:i/>
          <w:iCs/>
          <w:sz w:val="24"/>
          <w:szCs w:val="24"/>
        </w:rPr>
        <w:t>Reflexive modernization: Politics, tradition and aesthetics in the modern social order</w:t>
      </w:r>
      <w:r w:rsidRPr="00220C73">
        <w:rPr>
          <w:rFonts w:ascii="Helvetica" w:hAnsi="Helvetica" w:cs="Helvetica"/>
          <w:sz w:val="24"/>
          <w:szCs w:val="24"/>
        </w:rPr>
        <w:t>. Stanford University Press.</w:t>
      </w:r>
    </w:p>
    <w:p w14:paraId="042A3FF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ll, D.N.F. and Blanchflower, D.G. (2010) ‘Youth Unemployment: Déjà Vu?’, </w:t>
      </w:r>
      <w:r w:rsidRPr="00220C73">
        <w:rPr>
          <w:rFonts w:ascii="Helvetica" w:hAnsi="Helvetica" w:cs="Helvetica"/>
          <w:i/>
          <w:iCs/>
          <w:sz w:val="24"/>
          <w:szCs w:val="24"/>
        </w:rPr>
        <w:t>SSRN Electronic Journal</w:t>
      </w:r>
      <w:r w:rsidRPr="00220C73">
        <w:rPr>
          <w:rFonts w:ascii="Helvetica" w:hAnsi="Helvetica" w:cs="Helvetica"/>
          <w:sz w:val="24"/>
          <w:szCs w:val="24"/>
        </w:rPr>
        <w:t xml:space="preserve"> [Preprint]. Available at: https://doi.org/10.2139/ssrn.1545132.</w:t>
      </w:r>
    </w:p>
    <w:p w14:paraId="63E56BA1"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rgman, M.M. and Joye, D. (2001) ‘Comparing Social Stratification Schemas: CAMSIS, CSP-CH, Goldthorpe, ISCO-88, Treiman, and Wright’, </w:t>
      </w:r>
      <w:r w:rsidRPr="00220C73">
        <w:rPr>
          <w:rFonts w:ascii="Helvetica" w:hAnsi="Helvetica" w:cs="Helvetica"/>
          <w:i/>
          <w:iCs/>
          <w:sz w:val="24"/>
          <w:szCs w:val="24"/>
        </w:rPr>
        <w:t>Cambridge studies in Social research</w:t>
      </w:r>
      <w:r w:rsidRPr="00220C73">
        <w:rPr>
          <w:rFonts w:ascii="Helvetica" w:hAnsi="Helvetica" w:cs="Helvetica"/>
          <w:sz w:val="24"/>
          <w:szCs w:val="24"/>
        </w:rPr>
        <w:t>, p. 53.</w:t>
      </w:r>
    </w:p>
    <w:p w14:paraId="735EEB7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rnardi, L., Huinink, J. and Settersten, R.A. (2019) ‘The life course cube: A tool for studying lives’, </w:t>
      </w:r>
      <w:r w:rsidRPr="00220C73">
        <w:rPr>
          <w:rFonts w:ascii="Helvetica" w:hAnsi="Helvetica" w:cs="Helvetica"/>
          <w:i/>
          <w:iCs/>
          <w:sz w:val="24"/>
          <w:szCs w:val="24"/>
        </w:rPr>
        <w:t>Advances in Life Course Research</w:t>
      </w:r>
      <w:r w:rsidRPr="00220C73">
        <w:rPr>
          <w:rFonts w:ascii="Helvetica" w:hAnsi="Helvetica" w:cs="Helvetica"/>
          <w:sz w:val="24"/>
          <w:szCs w:val="24"/>
        </w:rPr>
        <w:t>, 41, p. 100258. Available at: https://doi.org/10.1016/j.alcr.2018.11.004.</w:t>
      </w:r>
    </w:p>
    <w:p w14:paraId="1B7BDDE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rrington, A. and Diamond, I. (2000) ‘Marriage or cohabitation: a competing risks analysis of first-partnership formation among the 1958 British birth cohort’, </w:t>
      </w:r>
      <w:r w:rsidRPr="00220C73">
        <w:rPr>
          <w:rFonts w:ascii="Helvetica" w:hAnsi="Helvetica" w:cs="Helvetica"/>
          <w:i/>
          <w:iCs/>
          <w:sz w:val="24"/>
          <w:szCs w:val="24"/>
        </w:rPr>
        <w:t>Journal of the Royal Statistical Society: Series A (Statistics in Society)</w:t>
      </w:r>
      <w:r w:rsidRPr="00220C73">
        <w:rPr>
          <w:rFonts w:ascii="Helvetica" w:hAnsi="Helvetica" w:cs="Helvetica"/>
          <w:sz w:val="24"/>
          <w:szCs w:val="24"/>
        </w:rPr>
        <w:t>, 163(2), pp. 127–151. Available at: https://doi.org/10.1111/1467-985X.00162.</w:t>
      </w:r>
    </w:p>
    <w:p w14:paraId="79FC4D5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errington, A., Roberts, S. and Tammes, P. (2016) ‘Educational aspirations among UK Young Teenagers: Exploring the role of gender, class and ethnicity’, </w:t>
      </w:r>
      <w:r w:rsidRPr="00220C73">
        <w:rPr>
          <w:rFonts w:ascii="Helvetica" w:hAnsi="Helvetica" w:cs="Helvetica"/>
          <w:i/>
          <w:iCs/>
          <w:sz w:val="24"/>
          <w:szCs w:val="24"/>
        </w:rPr>
        <w:t xml:space="preserve">British </w:t>
      </w:r>
      <w:r w:rsidRPr="00220C73">
        <w:rPr>
          <w:rFonts w:ascii="Helvetica" w:hAnsi="Helvetica" w:cs="Helvetica"/>
          <w:i/>
          <w:iCs/>
          <w:sz w:val="24"/>
          <w:szCs w:val="24"/>
        </w:rPr>
        <w:lastRenderedPageBreak/>
        <w:t>Educational Research Journal</w:t>
      </w:r>
      <w:r w:rsidRPr="00220C73">
        <w:rPr>
          <w:rFonts w:ascii="Helvetica" w:hAnsi="Helvetica" w:cs="Helvetica"/>
          <w:sz w:val="24"/>
          <w:szCs w:val="24"/>
        </w:rPr>
        <w:t>, 42(5), pp. 729–755. Available at: https://doi.org/10.1002/berj.3235.</w:t>
      </w:r>
    </w:p>
    <w:p w14:paraId="5F30EB4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iggart, A. and Furlong, A. (1996) ‘Educating “Discouraged Workers”: cultural diversity in the upper secondary school’, </w:t>
      </w:r>
      <w:r w:rsidRPr="00220C73">
        <w:rPr>
          <w:rFonts w:ascii="Helvetica" w:hAnsi="Helvetica" w:cs="Helvetica"/>
          <w:i/>
          <w:iCs/>
          <w:sz w:val="24"/>
          <w:szCs w:val="24"/>
        </w:rPr>
        <w:t>British Journal of Sociology of Education</w:t>
      </w:r>
      <w:r w:rsidRPr="00220C73">
        <w:rPr>
          <w:rFonts w:ascii="Helvetica" w:hAnsi="Helvetica" w:cs="Helvetica"/>
          <w:sz w:val="24"/>
          <w:szCs w:val="24"/>
        </w:rPr>
        <w:t>, 17(3), pp. 253–266. Available at: https://doi.org/10.1080/0142569960170301.</w:t>
      </w:r>
    </w:p>
    <w:p w14:paraId="72C01FB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ills, D.B. (ed.) (2005) </w:t>
      </w:r>
      <w:r w:rsidRPr="00220C73">
        <w:rPr>
          <w:rFonts w:ascii="Helvetica" w:hAnsi="Helvetica" w:cs="Helvetica"/>
          <w:i/>
          <w:iCs/>
          <w:sz w:val="24"/>
          <w:szCs w:val="24"/>
        </w:rPr>
        <w:t>The shape of social inequality: stratification and ethnicity in comparative perspective</w:t>
      </w:r>
      <w:r w:rsidRPr="00220C73">
        <w:rPr>
          <w:rFonts w:ascii="Helvetica" w:hAnsi="Helvetica" w:cs="Helvetica"/>
          <w:sz w:val="24"/>
          <w:szCs w:val="24"/>
        </w:rPr>
        <w:t>. Amsterdam: Elsevier JAI (Research in social stratification and mobility, 22).</w:t>
      </w:r>
    </w:p>
    <w:p w14:paraId="4F8DD6D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lanchflower, D. and Lynch, L. (1992) </w:t>
      </w:r>
      <w:r w:rsidRPr="00220C73">
        <w:rPr>
          <w:rFonts w:ascii="Helvetica" w:hAnsi="Helvetica" w:cs="Helvetica"/>
          <w:i/>
          <w:iCs/>
          <w:sz w:val="24"/>
          <w:szCs w:val="24"/>
        </w:rPr>
        <w:t>Training at Work: A Comparison of U.S. and British Youths</w:t>
      </w:r>
      <w:r w:rsidRPr="00220C73">
        <w:rPr>
          <w:rFonts w:ascii="Helvetica" w:hAnsi="Helvetica" w:cs="Helvetica"/>
          <w:sz w:val="24"/>
          <w:szCs w:val="24"/>
        </w:rPr>
        <w:t>. w4037. Cambridge, MA: National Bureau of Economic Research, p. w4037. Available at: https://doi.org/10.3386/w4037.</w:t>
      </w:r>
    </w:p>
    <w:p w14:paraId="0F78FAC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landen, J. and Machin, S. (2004) ‘Educational Inequality and the Expansion of UK Higher Education’, </w:t>
      </w:r>
      <w:r w:rsidRPr="00220C73">
        <w:rPr>
          <w:rFonts w:ascii="Helvetica" w:hAnsi="Helvetica" w:cs="Helvetica"/>
          <w:i/>
          <w:iCs/>
          <w:sz w:val="24"/>
          <w:szCs w:val="24"/>
        </w:rPr>
        <w:t>Scottish Journal of Political Economy</w:t>
      </w:r>
      <w:r w:rsidRPr="00220C73">
        <w:rPr>
          <w:rFonts w:ascii="Helvetica" w:hAnsi="Helvetica" w:cs="Helvetica"/>
          <w:sz w:val="24"/>
          <w:szCs w:val="24"/>
        </w:rPr>
        <w:t>, 51(2), pp. 230–249. Available at: https://doi.org/10.1111/j.0036-9292.2004.00304.x.</w:t>
      </w:r>
    </w:p>
    <w:p w14:paraId="2F38C4D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lustein, D.L. (1997) ‘The Role of Work in Adolescent Development’, </w:t>
      </w:r>
      <w:r w:rsidRPr="00220C73">
        <w:rPr>
          <w:rFonts w:ascii="Helvetica" w:hAnsi="Helvetica" w:cs="Helvetica"/>
          <w:i/>
          <w:iCs/>
          <w:sz w:val="24"/>
          <w:szCs w:val="24"/>
        </w:rPr>
        <w:t>The Career Development Quarterly</w:t>
      </w:r>
      <w:r w:rsidRPr="00220C73">
        <w:rPr>
          <w:rFonts w:ascii="Helvetica" w:hAnsi="Helvetica" w:cs="Helvetica"/>
          <w:sz w:val="24"/>
          <w:szCs w:val="24"/>
        </w:rPr>
        <w:t>, 45(4), pp. 381–389. Available at: https://doi.org/10.1002/j.2161-0045.1997.tb00541.x.</w:t>
      </w:r>
    </w:p>
    <w:p w14:paraId="2FE40FD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roecke, S. and Hamed, J. (2008) ‘Gender gaps in higher education participation: An analysis of the relationship between prior attainment and young participation by gender, socio-economic class and ethnicity’, </w:t>
      </w:r>
      <w:r w:rsidRPr="00220C73">
        <w:rPr>
          <w:rFonts w:ascii="Helvetica" w:hAnsi="Helvetica" w:cs="Helvetica"/>
          <w:i/>
          <w:iCs/>
          <w:sz w:val="24"/>
          <w:szCs w:val="24"/>
        </w:rPr>
        <w:t>Department for Innovation, Universities and Skills</w:t>
      </w:r>
      <w:r w:rsidRPr="00220C73">
        <w:rPr>
          <w:rFonts w:ascii="Helvetica" w:hAnsi="Helvetica" w:cs="Helvetica"/>
          <w:sz w:val="24"/>
          <w:szCs w:val="24"/>
        </w:rPr>
        <w:t xml:space="preserve"> [Preprint].</w:t>
      </w:r>
    </w:p>
    <w:p w14:paraId="5B40C3F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rückner, H. and Mayer, K.U. (2005) ‘De-Standardization of the Life Course: What it Might Mean? And if it Means Anything, Whether it Actually Took Place?’, </w:t>
      </w:r>
      <w:r w:rsidRPr="00220C73">
        <w:rPr>
          <w:rFonts w:ascii="Helvetica" w:hAnsi="Helvetica" w:cs="Helvetica"/>
          <w:i/>
          <w:iCs/>
          <w:sz w:val="24"/>
          <w:szCs w:val="24"/>
        </w:rPr>
        <w:t>Advances in Life Course Research</w:t>
      </w:r>
      <w:r w:rsidRPr="00220C73">
        <w:rPr>
          <w:rFonts w:ascii="Helvetica" w:hAnsi="Helvetica" w:cs="Helvetica"/>
          <w:sz w:val="24"/>
          <w:szCs w:val="24"/>
        </w:rPr>
        <w:t>, 9, pp. 27–53. Available at: https://doi.org/10.1016/S1040-2608(04)09002-1.</w:t>
      </w:r>
    </w:p>
    <w:p w14:paraId="5EAA7CD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runello, G. and Rocco, L. (2017) ‘The Labor Market Effects of Academic and Vocational Education over the Life Cycle: Evidence Based on a British Cohort’, </w:t>
      </w:r>
      <w:r w:rsidRPr="00220C73">
        <w:rPr>
          <w:rFonts w:ascii="Helvetica" w:hAnsi="Helvetica" w:cs="Helvetica"/>
          <w:i/>
          <w:iCs/>
          <w:sz w:val="24"/>
          <w:szCs w:val="24"/>
        </w:rPr>
        <w:t>Journal of Human Capital</w:t>
      </w:r>
      <w:r w:rsidRPr="00220C73">
        <w:rPr>
          <w:rFonts w:ascii="Helvetica" w:hAnsi="Helvetica" w:cs="Helvetica"/>
          <w:sz w:val="24"/>
          <w:szCs w:val="24"/>
        </w:rPr>
        <w:t>, 11(1), pp. 106–166. Available at: https://doi.org/10.1086/690234.</w:t>
      </w:r>
    </w:p>
    <w:p w14:paraId="4D8376E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ukodi, E. </w:t>
      </w:r>
      <w:r w:rsidRPr="00220C73">
        <w:rPr>
          <w:rFonts w:ascii="Helvetica" w:hAnsi="Helvetica" w:cs="Helvetica"/>
          <w:i/>
          <w:iCs/>
          <w:sz w:val="24"/>
          <w:szCs w:val="24"/>
        </w:rPr>
        <w:t>et al.</w:t>
      </w:r>
      <w:r w:rsidRPr="00220C73">
        <w:rPr>
          <w:rFonts w:ascii="Helvetica" w:hAnsi="Helvetica" w:cs="Helvetica"/>
          <w:sz w:val="24"/>
          <w:szCs w:val="24"/>
        </w:rPr>
        <w:t xml:space="preserve"> (2014) ‘The mobility problem in Britain: new findings from the analysis of birth cohort data’, </w:t>
      </w:r>
      <w:r w:rsidRPr="00220C73">
        <w:rPr>
          <w:rFonts w:ascii="Helvetica" w:hAnsi="Helvetica" w:cs="Helvetica"/>
          <w:i/>
          <w:iCs/>
          <w:sz w:val="24"/>
          <w:szCs w:val="24"/>
        </w:rPr>
        <w:t>British Journal of Sociology</w:t>
      </w:r>
      <w:r w:rsidRPr="00220C73">
        <w:rPr>
          <w:rFonts w:ascii="Helvetica" w:hAnsi="Helvetica" w:cs="Helvetica"/>
          <w:sz w:val="24"/>
          <w:szCs w:val="24"/>
        </w:rPr>
        <w:t>, p. 25.</w:t>
      </w:r>
    </w:p>
    <w:p w14:paraId="47765ED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ukodi, E., Goldthorpe, J.H. and Kuha, J. (2017) ‘The pattern of social fluidity within the British class structure: a topological model’, </w:t>
      </w:r>
      <w:r w:rsidRPr="00220C73">
        <w:rPr>
          <w:rFonts w:ascii="Helvetica" w:hAnsi="Helvetica" w:cs="Helvetica"/>
          <w:i/>
          <w:iCs/>
          <w:sz w:val="24"/>
          <w:szCs w:val="24"/>
        </w:rPr>
        <w:t>Journal of the Royal Statistical Society: Series A (Statistics in Society)</w:t>
      </w:r>
      <w:r w:rsidRPr="00220C73">
        <w:rPr>
          <w:rFonts w:ascii="Helvetica" w:hAnsi="Helvetica" w:cs="Helvetica"/>
          <w:sz w:val="24"/>
          <w:szCs w:val="24"/>
        </w:rPr>
        <w:t>, 180(3), pp. 841–862. Available at: https://doi.org/10.1111/rssa.12234.</w:t>
      </w:r>
    </w:p>
    <w:p w14:paraId="2321BB9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ynner, J. (1998) ‘Education and Family Components of Identity in the Transition from School to Work’, </w:t>
      </w:r>
      <w:r w:rsidRPr="00220C73">
        <w:rPr>
          <w:rFonts w:ascii="Helvetica" w:hAnsi="Helvetica" w:cs="Helvetica"/>
          <w:i/>
          <w:iCs/>
          <w:sz w:val="24"/>
          <w:szCs w:val="24"/>
        </w:rPr>
        <w:t>International Journal of Behavioral Development</w:t>
      </w:r>
      <w:r w:rsidRPr="00220C73">
        <w:rPr>
          <w:rFonts w:ascii="Helvetica" w:hAnsi="Helvetica" w:cs="Helvetica"/>
          <w:sz w:val="24"/>
          <w:szCs w:val="24"/>
        </w:rPr>
        <w:t>, 22(1), pp. 29–53. Available at: https://doi.org/10.1080/016502598384504.</w:t>
      </w:r>
    </w:p>
    <w:p w14:paraId="60268D5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Bynner, J. (2005) ‘Rethinking the Youth Phase of the Life-course: The Case for Emerging Adulthood?’, </w:t>
      </w:r>
      <w:r w:rsidRPr="00220C73">
        <w:rPr>
          <w:rFonts w:ascii="Helvetica" w:hAnsi="Helvetica" w:cs="Helvetica"/>
          <w:i/>
          <w:iCs/>
          <w:sz w:val="24"/>
          <w:szCs w:val="24"/>
        </w:rPr>
        <w:t>Journal of Youth Studies</w:t>
      </w:r>
      <w:r w:rsidRPr="00220C73">
        <w:rPr>
          <w:rFonts w:ascii="Helvetica" w:hAnsi="Helvetica" w:cs="Helvetica"/>
          <w:sz w:val="24"/>
          <w:szCs w:val="24"/>
        </w:rPr>
        <w:t>, 8(4), pp. 367–384. Available at: https://doi.org/10.1080/13676260500431628.</w:t>
      </w:r>
    </w:p>
    <w:p w14:paraId="4209E5C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ynner, J. (2012) ‘Policy Reflections Guided by Longitudinal Study, Youth Training, Social Exclusion, and More Recently Neet’, </w:t>
      </w:r>
      <w:r w:rsidRPr="00220C73">
        <w:rPr>
          <w:rFonts w:ascii="Helvetica" w:hAnsi="Helvetica" w:cs="Helvetica"/>
          <w:i/>
          <w:iCs/>
          <w:sz w:val="24"/>
          <w:szCs w:val="24"/>
        </w:rPr>
        <w:t>British Journal of Educational Studies</w:t>
      </w:r>
      <w:r w:rsidRPr="00220C73">
        <w:rPr>
          <w:rFonts w:ascii="Helvetica" w:hAnsi="Helvetica" w:cs="Helvetica"/>
          <w:sz w:val="24"/>
          <w:szCs w:val="24"/>
        </w:rPr>
        <w:t>, 60(1), pp. 39–52. Available at: https://doi.org/10.1080/00071005.2011.650943.</w:t>
      </w:r>
    </w:p>
    <w:p w14:paraId="10C0D79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Bynner, J. and Parsons, S. (2000) ‘Marginalization and Value Shifts under the Changing Economic Circumstances Surrounding the Transition to Work: A Comparison of Cohorts Born in 1958 and 1970’, </w:t>
      </w:r>
      <w:r w:rsidRPr="00220C73">
        <w:rPr>
          <w:rFonts w:ascii="Helvetica" w:hAnsi="Helvetica" w:cs="Helvetica"/>
          <w:i/>
          <w:iCs/>
          <w:sz w:val="24"/>
          <w:szCs w:val="24"/>
        </w:rPr>
        <w:t>Journal of Youth Studies</w:t>
      </w:r>
      <w:r w:rsidRPr="00220C73">
        <w:rPr>
          <w:rFonts w:ascii="Helvetica" w:hAnsi="Helvetica" w:cs="Helvetica"/>
          <w:sz w:val="24"/>
          <w:szCs w:val="24"/>
        </w:rPr>
        <w:t>, 3(3), pp. 237–249. Available at: https://doi.org/10.1080/713684379.</w:t>
      </w:r>
    </w:p>
    <w:p w14:paraId="511B7C9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Bynner, J., Woods, L. and Butler, N. (2002) ‘YOUTH FACTORS AND LABOUR MARKET EXPERIENCE IN JOB SATISFACTION’, p. 21.</w:t>
      </w:r>
    </w:p>
    <w:p w14:paraId="2687AAA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ebulla, A. and Tomaszewski, W. (2013) ‘The demise of certainty: shifts in aspirations and achievement at the turn of the century’, </w:t>
      </w:r>
      <w:r w:rsidRPr="00220C73">
        <w:rPr>
          <w:rFonts w:ascii="Helvetica" w:hAnsi="Helvetica" w:cs="Helvetica"/>
          <w:i/>
          <w:iCs/>
          <w:sz w:val="24"/>
          <w:szCs w:val="24"/>
        </w:rPr>
        <w:t>International Journal of Adolescence and Youth</w:t>
      </w:r>
      <w:r w:rsidRPr="00220C73">
        <w:rPr>
          <w:rFonts w:ascii="Helvetica" w:hAnsi="Helvetica" w:cs="Helvetica"/>
          <w:sz w:val="24"/>
          <w:szCs w:val="24"/>
        </w:rPr>
        <w:t>, 18(3), pp. 141–157. Available at: https://doi.org/10.1080/02673843.2013.767743.</w:t>
      </w:r>
    </w:p>
    <w:p w14:paraId="3DAAEE4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Chevalier, A. and Lanot, G. (2001) ‘The Relative Effect of Family and Financial Characteristics on Educational Achievement’, p. 32.</w:t>
      </w:r>
    </w:p>
    <w:p w14:paraId="6183442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howdry, H. </w:t>
      </w:r>
      <w:r w:rsidRPr="00220C73">
        <w:rPr>
          <w:rFonts w:ascii="Helvetica" w:hAnsi="Helvetica" w:cs="Helvetica"/>
          <w:i/>
          <w:iCs/>
          <w:sz w:val="24"/>
          <w:szCs w:val="24"/>
        </w:rPr>
        <w:t>et al.</w:t>
      </w:r>
      <w:r w:rsidRPr="00220C73">
        <w:rPr>
          <w:rFonts w:ascii="Helvetica" w:hAnsi="Helvetica" w:cs="Helvetica"/>
          <w:sz w:val="24"/>
          <w:szCs w:val="24"/>
        </w:rPr>
        <w:t xml:space="preserve"> (2013) ‘Widening participation in higher education: analysis using linked administrative data’, </w:t>
      </w:r>
      <w:r w:rsidRPr="00220C73">
        <w:rPr>
          <w:rFonts w:ascii="Helvetica" w:hAnsi="Helvetica" w:cs="Helvetica"/>
          <w:i/>
          <w:iCs/>
          <w:sz w:val="24"/>
          <w:szCs w:val="24"/>
        </w:rPr>
        <w:t>Journal of the Royal Statistical Society</w:t>
      </w:r>
      <w:r w:rsidRPr="00220C73">
        <w:rPr>
          <w:rFonts w:ascii="Helvetica" w:hAnsi="Helvetica" w:cs="Helvetica"/>
          <w:sz w:val="24"/>
          <w:szCs w:val="24"/>
        </w:rPr>
        <w:t>, 176(2), pp. 431–457. Available at: https://doi.org/10.1111/j.1467-985X.2012.01043.x.</w:t>
      </w:r>
    </w:p>
    <w:p w14:paraId="03DA4E6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howdry, H., Crawford, C. and Goodman, A. (2010) ‘The role of attitudes and behaviours in explaining socioeconomic differences in attainment at age 16’, </w:t>
      </w:r>
      <w:r w:rsidRPr="00220C73">
        <w:rPr>
          <w:rFonts w:ascii="Helvetica" w:hAnsi="Helvetica" w:cs="Helvetica"/>
          <w:i/>
          <w:iCs/>
          <w:sz w:val="24"/>
          <w:szCs w:val="24"/>
        </w:rPr>
        <w:t>Longitudinal and Lifecourse Studies</w:t>
      </w:r>
      <w:r w:rsidRPr="00220C73">
        <w:rPr>
          <w:rFonts w:ascii="Helvetica" w:hAnsi="Helvetica" w:cs="Helvetica"/>
          <w:sz w:val="24"/>
          <w:szCs w:val="24"/>
        </w:rPr>
        <w:t>, 2(1), pp. 59–76. Available at: http://dx.doi.org/10.14301/llcs.v2i1.141.</w:t>
      </w:r>
    </w:p>
    <w:p w14:paraId="68FEB52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larke, L. (1978) ‘The Transition for School to Work: A critical review of literature’, </w:t>
      </w:r>
      <w:r w:rsidRPr="00220C73">
        <w:rPr>
          <w:rFonts w:ascii="Helvetica" w:hAnsi="Helvetica" w:cs="Helvetica"/>
          <w:i/>
          <w:iCs/>
          <w:sz w:val="24"/>
          <w:szCs w:val="24"/>
        </w:rPr>
        <w:t>Report</w:t>
      </w:r>
      <w:r w:rsidRPr="00220C73">
        <w:rPr>
          <w:rFonts w:ascii="Helvetica" w:hAnsi="Helvetica" w:cs="Helvetica"/>
          <w:sz w:val="24"/>
          <w:szCs w:val="24"/>
        </w:rPr>
        <w:t>, 48.</w:t>
      </w:r>
    </w:p>
    <w:p w14:paraId="0E77D2E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oles, B. (2005) </w:t>
      </w:r>
      <w:r w:rsidRPr="00220C73">
        <w:rPr>
          <w:rFonts w:ascii="Helvetica" w:hAnsi="Helvetica" w:cs="Helvetica"/>
          <w:i/>
          <w:iCs/>
          <w:sz w:val="24"/>
          <w:szCs w:val="24"/>
        </w:rPr>
        <w:t>Youth and social policy: Youth citizenship and young careers</w:t>
      </w:r>
      <w:r w:rsidRPr="00220C73">
        <w:rPr>
          <w:rFonts w:ascii="Helvetica" w:hAnsi="Helvetica" w:cs="Helvetica"/>
          <w:sz w:val="24"/>
          <w:szCs w:val="24"/>
        </w:rPr>
        <w:t>. Routledge.</w:t>
      </w:r>
    </w:p>
    <w:p w14:paraId="25E219C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onnelly, R. and Gayle, V. (2019) ‘An investigation of social class inequalities in general cognitive ability in two British birth cohorts’, </w:t>
      </w:r>
      <w:r w:rsidRPr="00220C73">
        <w:rPr>
          <w:rFonts w:ascii="Helvetica" w:hAnsi="Helvetica" w:cs="Helvetica"/>
          <w:i/>
          <w:iCs/>
          <w:sz w:val="24"/>
          <w:szCs w:val="24"/>
        </w:rPr>
        <w:t>British Journal of Sociology</w:t>
      </w:r>
      <w:r w:rsidRPr="00220C73">
        <w:rPr>
          <w:rFonts w:ascii="Helvetica" w:hAnsi="Helvetica" w:cs="Helvetica"/>
          <w:sz w:val="24"/>
          <w:szCs w:val="24"/>
        </w:rPr>
        <w:t>, 70(1), pp. 90–108. Available at: https://doi.org/10.1111/1468-4446.12343.</w:t>
      </w:r>
    </w:p>
    <w:p w14:paraId="6E03631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onnelly, R., Gayle, V. and Lambert, P.S. (2016) ‘A Review of occupation-based social classifications for social survey research’, </w:t>
      </w:r>
      <w:r w:rsidRPr="00220C73">
        <w:rPr>
          <w:rFonts w:ascii="Helvetica" w:hAnsi="Helvetica" w:cs="Helvetica"/>
          <w:i/>
          <w:iCs/>
          <w:sz w:val="24"/>
          <w:szCs w:val="24"/>
        </w:rPr>
        <w:t>Methodological Innovations</w:t>
      </w:r>
      <w:r w:rsidRPr="00220C73">
        <w:rPr>
          <w:rFonts w:ascii="Helvetica" w:hAnsi="Helvetica" w:cs="Helvetica"/>
          <w:sz w:val="24"/>
          <w:szCs w:val="24"/>
        </w:rPr>
        <w:t>, 9, p. 205979911663800. Available at: https://doi.org/10.1177/2059799116638003.</w:t>
      </w:r>
    </w:p>
    <w:p w14:paraId="12FD895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onnolly, P. (2006) ‘The effects of social class and ethnicity on gender differences in GCSE attainment: a secondary analysis of the Youth Cohort Study of England and Wales 1997–2001’, </w:t>
      </w:r>
      <w:r w:rsidRPr="00220C73">
        <w:rPr>
          <w:rFonts w:ascii="Helvetica" w:hAnsi="Helvetica" w:cs="Helvetica"/>
          <w:i/>
          <w:iCs/>
          <w:sz w:val="24"/>
          <w:szCs w:val="24"/>
        </w:rPr>
        <w:t>British Educational Research Journal</w:t>
      </w:r>
      <w:r w:rsidRPr="00220C73">
        <w:rPr>
          <w:rFonts w:ascii="Helvetica" w:hAnsi="Helvetica" w:cs="Helvetica"/>
          <w:sz w:val="24"/>
          <w:szCs w:val="24"/>
        </w:rPr>
        <w:t>, 32(1), pp. 3–21. Available at: https://doi.org/10.1080/01411920500401963.</w:t>
      </w:r>
    </w:p>
    <w:p w14:paraId="238A2DD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Cregan, C. (2001) ‘What’s happened to the labour market for early school</w:t>
      </w:r>
      <w:r w:rsidRPr="00220C73">
        <w:rPr>
          <w:rFonts w:ascii="Cambria Math" w:hAnsi="Cambria Math" w:cs="Cambria Math"/>
          <w:sz w:val="24"/>
          <w:szCs w:val="24"/>
        </w:rPr>
        <w:t>‐</w:t>
      </w:r>
      <w:r w:rsidRPr="00220C73">
        <w:rPr>
          <w:rFonts w:ascii="Helvetica" w:hAnsi="Helvetica" w:cs="Helvetica"/>
          <w:sz w:val="24"/>
          <w:szCs w:val="24"/>
        </w:rPr>
        <w:t xml:space="preserve">leavers in Britain?’, </w:t>
      </w:r>
      <w:r w:rsidRPr="00220C73">
        <w:rPr>
          <w:rFonts w:ascii="Helvetica" w:hAnsi="Helvetica" w:cs="Helvetica"/>
          <w:i/>
          <w:iCs/>
          <w:sz w:val="24"/>
          <w:szCs w:val="24"/>
        </w:rPr>
        <w:t>Industrial Relations Journal</w:t>
      </w:r>
      <w:r w:rsidRPr="00220C73">
        <w:rPr>
          <w:rFonts w:ascii="Helvetica" w:hAnsi="Helvetica" w:cs="Helvetica"/>
          <w:sz w:val="24"/>
          <w:szCs w:val="24"/>
        </w:rPr>
        <w:t>, 32(2), pp. 126–135. Available at: https://doi.org/10.1111/1468-2338.00188.</w:t>
      </w:r>
    </w:p>
    <w:p w14:paraId="070E42A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roll, P. (2009) ‘EDUCATIONAL PARTICIPATION POST-16: A LONGITUDINAL ANALYSIS OF INTENTIONS AND OUTCOMES’, </w:t>
      </w:r>
      <w:r w:rsidRPr="00220C73">
        <w:rPr>
          <w:rFonts w:ascii="Helvetica" w:hAnsi="Helvetica" w:cs="Helvetica"/>
          <w:i/>
          <w:iCs/>
          <w:sz w:val="24"/>
          <w:szCs w:val="24"/>
        </w:rPr>
        <w:t>British Journal of Educational Studies</w:t>
      </w:r>
      <w:r w:rsidRPr="00220C73">
        <w:rPr>
          <w:rFonts w:ascii="Helvetica" w:hAnsi="Helvetica" w:cs="Helvetica"/>
          <w:sz w:val="24"/>
          <w:szCs w:val="24"/>
        </w:rPr>
        <w:t>, 57(4). Available at: https://doi.org/10.1111/j.1467-8527.2009.00445.x.</w:t>
      </w:r>
    </w:p>
    <w:p w14:paraId="4920434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Croll, P. and Attwood, G. (2013) ‘Participation In Higher Education: Aspirations, Attainment And Social Background’, </w:t>
      </w:r>
      <w:r w:rsidRPr="00220C73">
        <w:rPr>
          <w:rFonts w:ascii="Helvetica" w:hAnsi="Helvetica" w:cs="Helvetica"/>
          <w:i/>
          <w:iCs/>
          <w:sz w:val="24"/>
          <w:szCs w:val="24"/>
        </w:rPr>
        <w:t>British Journal of Educational Studies</w:t>
      </w:r>
      <w:r w:rsidRPr="00220C73">
        <w:rPr>
          <w:rFonts w:ascii="Helvetica" w:hAnsi="Helvetica" w:cs="Helvetica"/>
          <w:sz w:val="24"/>
          <w:szCs w:val="24"/>
        </w:rPr>
        <w:t>, 61(2), pp. 187–202. Available at: https://doi.org/10.1080/00071005.2013.787386.</w:t>
      </w:r>
    </w:p>
    <w:p w14:paraId="75C10A1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earden, L. </w:t>
      </w:r>
      <w:r w:rsidRPr="00220C73">
        <w:rPr>
          <w:rFonts w:ascii="Helvetica" w:hAnsi="Helvetica" w:cs="Helvetica"/>
          <w:i/>
          <w:iCs/>
          <w:sz w:val="24"/>
          <w:szCs w:val="24"/>
        </w:rPr>
        <w:t>et al.</w:t>
      </w:r>
      <w:r w:rsidRPr="00220C73">
        <w:rPr>
          <w:rFonts w:ascii="Helvetica" w:hAnsi="Helvetica" w:cs="Helvetica"/>
          <w:sz w:val="24"/>
          <w:szCs w:val="24"/>
        </w:rPr>
        <w:t xml:space="preserve"> (2002) ‘The Returns to Academic and Vocational Qualifications in Britain.pdf’, </w:t>
      </w:r>
      <w:r w:rsidRPr="00220C73">
        <w:rPr>
          <w:rFonts w:ascii="Helvetica" w:hAnsi="Helvetica" w:cs="Helvetica"/>
          <w:i/>
          <w:iCs/>
          <w:sz w:val="24"/>
          <w:szCs w:val="24"/>
        </w:rPr>
        <w:t>Bulletin of Economic Research</w:t>
      </w:r>
      <w:r w:rsidRPr="00220C73">
        <w:rPr>
          <w:rFonts w:ascii="Helvetica" w:hAnsi="Helvetica" w:cs="Helvetica"/>
          <w:sz w:val="24"/>
          <w:szCs w:val="24"/>
        </w:rPr>
        <w:t>, 53(3).</w:t>
      </w:r>
    </w:p>
    <w:p w14:paraId="09AD5A1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earden, L. and Machin, S. (1997) ‘INTERGENERATIONAL MOBILITY IN BRITAIN’, </w:t>
      </w:r>
      <w:r w:rsidRPr="00220C73">
        <w:rPr>
          <w:rFonts w:ascii="Helvetica" w:hAnsi="Helvetica" w:cs="Helvetica"/>
          <w:i/>
          <w:iCs/>
          <w:sz w:val="24"/>
          <w:szCs w:val="24"/>
        </w:rPr>
        <w:t>The Economic Journal</w:t>
      </w:r>
      <w:r w:rsidRPr="00220C73">
        <w:rPr>
          <w:rFonts w:ascii="Helvetica" w:hAnsi="Helvetica" w:cs="Helvetica"/>
          <w:sz w:val="24"/>
          <w:szCs w:val="24"/>
        </w:rPr>
        <w:t>, p. 20.</w:t>
      </w:r>
    </w:p>
    <w:p w14:paraId="5A660BA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ex, S. </w:t>
      </w:r>
      <w:r w:rsidRPr="00220C73">
        <w:rPr>
          <w:rFonts w:ascii="Helvetica" w:hAnsi="Helvetica" w:cs="Helvetica"/>
          <w:i/>
          <w:iCs/>
          <w:sz w:val="24"/>
          <w:szCs w:val="24"/>
        </w:rPr>
        <w:t>et al.</w:t>
      </w:r>
      <w:r w:rsidRPr="00220C73">
        <w:rPr>
          <w:rFonts w:ascii="Helvetica" w:hAnsi="Helvetica" w:cs="Helvetica"/>
          <w:sz w:val="24"/>
          <w:szCs w:val="24"/>
        </w:rPr>
        <w:t xml:space="preserve"> (1998) ‘Women’s Employment Transitions Around Childbearing’, </w:t>
      </w:r>
      <w:r w:rsidRPr="00220C73">
        <w:rPr>
          <w:rFonts w:ascii="Helvetica" w:hAnsi="Helvetica" w:cs="Helvetica"/>
          <w:i/>
          <w:iCs/>
          <w:sz w:val="24"/>
          <w:szCs w:val="24"/>
        </w:rPr>
        <w:t>Oxford Bulletin of Economics and Statistics</w:t>
      </w:r>
      <w:r w:rsidRPr="00220C73">
        <w:rPr>
          <w:rFonts w:ascii="Helvetica" w:hAnsi="Helvetica" w:cs="Helvetica"/>
          <w:sz w:val="24"/>
          <w:szCs w:val="24"/>
        </w:rPr>
        <w:t>, 60(1), pp. 79–98. Available at: https://doi.org/10.1111/1468-0084.00087.</w:t>
      </w:r>
    </w:p>
    <w:p w14:paraId="17DAFE8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ex, S. and Bukodi, E. (2012) ‘The Effects of Part-Time Work on Women’s Occupational Mobility in Britain: Evidence from the 1958 Birth Cohort Study’, </w:t>
      </w:r>
      <w:r w:rsidRPr="00220C73">
        <w:rPr>
          <w:rFonts w:ascii="Helvetica" w:hAnsi="Helvetica" w:cs="Helvetica"/>
          <w:i/>
          <w:iCs/>
          <w:sz w:val="24"/>
          <w:szCs w:val="24"/>
        </w:rPr>
        <w:t>National Institute Economic Review</w:t>
      </w:r>
      <w:r w:rsidRPr="00220C73">
        <w:rPr>
          <w:rFonts w:ascii="Helvetica" w:hAnsi="Helvetica" w:cs="Helvetica"/>
          <w:sz w:val="24"/>
          <w:szCs w:val="24"/>
        </w:rPr>
        <w:t>, 222, pp. R20–R37. Available at: https://doi.org/10.1177/002795011222200103.</w:t>
      </w:r>
    </w:p>
    <w:p w14:paraId="4764807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i Salvo, P. and Ermisch, J. (1997) ‘Analysis of the Dynamics of Housing Tenure Choice in Britain’, </w:t>
      </w:r>
      <w:r w:rsidRPr="00220C73">
        <w:rPr>
          <w:rFonts w:ascii="Helvetica" w:hAnsi="Helvetica" w:cs="Helvetica"/>
          <w:i/>
          <w:iCs/>
          <w:sz w:val="24"/>
          <w:szCs w:val="24"/>
        </w:rPr>
        <w:t>Journal of Urban Economics</w:t>
      </w:r>
      <w:r w:rsidRPr="00220C73">
        <w:rPr>
          <w:rFonts w:ascii="Helvetica" w:hAnsi="Helvetica" w:cs="Helvetica"/>
          <w:sz w:val="24"/>
          <w:szCs w:val="24"/>
        </w:rPr>
        <w:t>, 42(1), pp. 1–17. Available at: https://doi.org/10.1006/juec.1996.2009.</w:t>
      </w:r>
    </w:p>
    <w:p w14:paraId="75A0A71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Diewald, M. and Mayer, K.U. (2008) ‘The sociology of the life course and life span psychology: integrated paradigm or complementing pathways?’, p. 24.</w:t>
      </w:r>
    </w:p>
    <w:p w14:paraId="2F3661F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Dorsett, R. and Lucchino, P. (2013) ‘Visualising the school-to-work transition: an analysis using optimal matching’.</w:t>
      </w:r>
    </w:p>
    <w:p w14:paraId="54580C8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uckworth, K. and Schoon, I. (2012) ‘Beating the Odds: Exploring the Impact of Social Risk on Young People’s School-to-Work Transitions during Recession in the UK’, </w:t>
      </w:r>
      <w:r w:rsidRPr="00220C73">
        <w:rPr>
          <w:rFonts w:ascii="Helvetica" w:hAnsi="Helvetica" w:cs="Helvetica"/>
          <w:i/>
          <w:iCs/>
          <w:sz w:val="24"/>
          <w:szCs w:val="24"/>
        </w:rPr>
        <w:t>National Institute Economic Review</w:t>
      </w:r>
      <w:r w:rsidRPr="00220C73">
        <w:rPr>
          <w:rFonts w:ascii="Helvetica" w:hAnsi="Helvetica" w:cs="Helvetica"/>
          <w:sz w:val="24"/>
          <w:szCs w:val="24"/>
        </w:rPr>
        <w:t>, 222, pp. R38–R51. Available at: https://doi.org/10.1177/002795011222200104.</w:t>
      </w:r>
    </w:p>
    <w:p w14:paraId="50E576C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ustmann, C. </w:t>
      </w:r>
      <w:r w:rsidRPr="00220C73">
        <w:rPr>
          <w:rFonts w:ascii="Helvetica" w:hAnsi="Helvetica" w:cs="Helvetica"/>
          <w:i/>
          <w:iCs/>
          <w:sz w:val="24"/>
          <w:szCs w:val="24"/>
        </w:rPr>
        <w:t>et al.</w:t>
      </w:r>
      <w:r w:rsidRPr="00220C73">
        <w:rPr>
          <w:rFonts w:ascii="Helvetica" w:hAnsi="Helvetica" w:cs="Helvetica"/>
          <w:sz w:val="24"/>
          <w:szCs w:val="24"/>
        </w:rPr>
        <w:t xml:space="preserve"> (1996) ‘Earning and Learning: Educational Policy and the Growth of Part-Time Wurk by Full-Time Pupils’, </w:t>
      </w:r>
      <w:r w:rsidRPr="00220C73">
        <w:rPr>
          <w:rFonts w:ascii="Helvetica" w:hAnsi="Helvetica" w:cs="Helvetica"/>
          <w:i/>
          <w:iCs/>
          <w:sz w:val="24"/>
          <w:szCs w:val="24"/>
        </w:rPr>
        <w:t>The journal of applied public economics</w:t>
      </w:r>
      <w:r w:rsidRPr="00220C73">
        <w:rPr>
          <w:rFonts w:ascii="Helvetica" w:hAnsi="Helvetica" w:cs="Helvetica"/>
          <w:sz w:val="24"/>
          <w:szCs w:val="24"/>
        </w:rPr>
        <w:t xml:space="preserve"> [Preprint].</w:t>
      </w:r>
    </w:p>
    <w:p w14:paraId="0E0B758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Duta, A., Iannelli, C. and Breen, R. (2021) ‘Social inequalities in attaining higher education in Scotland: New evidence from sibling data’, </w:t>
      </w:r>
      <w:r w:rsidRPr="00220C73">
        <w:rPr>
          <w:rFonts w:ascii="Helvetica" w:hAnsi="Helvetica" w:cs="Helvetica"/>
          <w:i/>
          <w:iCs/>
          <w:sz w:val="24"/>
          <w:szCs w:val="24"/>
        </w:rPr>
        <w:t>British Educational Research Journal</w:t>
      </w:r>
      <w:r w:rsidRPr="00220C73">
        <w:rPr>
          <w:rFonts w:ascii="Helvetica" w:hAnsi="Helvetica" w:cs="Helvetica"/>
          <w:sz w:val="24"/>
          <w:szCs w:val="24"/>
        </w:rPr>
        <w:t>, 47(5), pp. 1281–1302. Available at: https://doi.org/10.1002/berj.3725.</w:t>
      </w:r>
    </w:p>
    <w:p w14:paraId="68A9B5A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Egan, M., Daly, M. and Delaney, L. (2015) ‘Childhood psychological distress and youth unemployment: Evidence from two British cohort studies’, </w:t>
      </w:r>
      <w:r w:rsidRPr="00220C73">
        <w:rPr>
          <w:rFonts w:ascii="Helvetica" w:hAnsi="Helvetica" w:cs="Helvetica"/>
          <w:i/>
          <w:iCs/>
          <w:sz w:val="24"/>
          <w:szCs w:val="24"/>
        </w:rPr>
        <w:t>Social Science &amp; Medicine</w:t>
      </w:r>
      <w:r w:rsidRPr="00220C73">
        <w:rPr>
          <w:rFonts w:ascii="Helvetica" w:hAnsi="Helvetica" w:cs="Helvetica"/>
          <w:sz w:val="24"/>
          <w:szCs w:val="24"/>
        </w:rPr>
        <w:t>, 124, pp. 11–17. Available at: https://doi.org/10.1016/j.socscimed.2014.11.023.</w:t>
      </w:r>
    </w:p>
    <w:p w14:paraId="51ABC00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lder, G., Johnson, M. and Crosnoe, R. (2003) ‘The emergence and development of life course theory’, in </w:t>
      </w:r>
      <w:r w:rsidRPr="00220C73">
        <w:rPr>
          <w:rFonts w:ascii="Helvetica" w:hAnsi="Helvetica" w:cs="Helvetica"/>
          <w:i/>
          <w:iCs/>
          <w:sz w:val="24"/>
          <w:szCs w:val="24"/>
        </w:rPr>
        <w:t>Handbook of the Lifecourse</w:t>
      </w:r>
      <w:r w:rsidRPr="00220C73">
        <w:rPr>
          <w:rFonts w:ascii="Helvetica" w:hAnsi="Helvetica" w:cs="Helvetica"/>
          <w:sz w:val="24"/>
          <w:szCs w:val="24"/>
        </w:rPr>
        <w:t>. Springer.</w:t>
      </w:r>
    </w:p>
    <w:p w14:paraId="44F2DB5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lder, G.H. (1994) ‘Time, Human Agency, and Social Change: Perspectives on the Life Course’, </w:t>
      </w:r>
      <w:r w:rsidRPr="00220C73">
        <w:rPr>
          <w:rFonts w:ascii="Helvetica" w:hAnsi="Helvetica" w:cs="Helvetica"/>
          <w:i/>
          <w:iCs/>
          <w:sz w:val="24"/>
          <w:szCs w:val="24"/>
        </w:rPr>
        <w:t>Social Psychology Quarterly</w:t>
      </w:r>
      <w:r w:rsidRPr="00220C73">
        <w:rPr>
          <w:rFonts w:ascii="Helvetica" w:hAnsi="Helvetica" w:cs="Helvetica"/>
          <w:sz w:val="24"/>
          <w:szCs w:val="24"/>
        </w:rPr>
        <w:t>, 57(1), p. 4. Available at: https://doi.org/10.2307/2786971.</w:t>
      </w:r>
    </w:p>
    <w:p w14:paraId="33D613D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rikson, R. </w:t>
      </w:r>
      <w:r w:rsidRPr="00220C73">
        <w:rPr>
          <w:rFonts w:ascii="Helvetica" w:hAnsi="Helvetica" w:cs="Helvetica"/>
          <w:i/>
          <w:iCs/>
          <w:sz w:val="24"/>
          <w:szCs w:val="24"/>
        </w:rPr>
        <w:t>et al.</w:t>
      </w:r>
      <w:r w:rsidRPr="00220C73">
        <w:rPr>
          <w:rFonts w:ascii="Helvetica" w:hAnsi="Helvetica" w:cs="Helvetica"/>
          <w:sz w:val="24"/>
          <w:szCs w:val="24"/>
        </w:rPr>
        <w:t xml:space="preserve"> (2005) ‘On class differentials in educational attainment’, </w:t>
      </w:r>
      <w:r w:rsidRPr="00220C73">
        <w:rPr>
          <w:rFonts w:ascii="Helvetica" w:hAnsi="Helvetica" w:cs="Helvetica"/>
          <w:i/>
          <w:iCs/>
          <w:sz w:val="24"/>
          <w:szCs w:val="24"/>
        </w:rPr>
        <w:t>Proceedings of the National Academy of Sciences</w:t>
      </w:r>
      <w:r w:rsidRPr="00220C73">
        <w:rPr>
          <w:rFonts w:ascii="Helvetica" w:hAnsi="Helvetica" w:cs="Helvetica"/>
          <w:sz w:val="24"/>
          <w:szCs w:val="24"/>
        </w:rPr>
        <w:t>, 102(27), pp. 9730–9733. Available at: https://doi.org/10.1073/pnas.0502433102.</w:t>
      </w:r>
    </w:p>
    <w:p w14:paraId="36C3FA8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rikson, R., Goldthorpe, J.H. and Hällsten, M. (2012) ‘No way back up from ratcheting down? A critique of the “microclass” approach to the analysis of social mobility’, </w:t>
      </w:r>
      <w:r w:rsidRPr="00220C73">
        <w:rPr>
          <w:rFonts w:ascii="Helvetica" w:hAnsi="Helvetica" w:cs="Helvetica"/>
          <w:i/>
          <w:iCs/>
          <w:sz w:val="24"/>
          <w:szCs w:val="24"/>
        </w:rPr>
        <w:t>Acta Sociologica</w:t>
      </w:r>
      <w:r w:rsidRPr="00220C73">
        <w:rPr>
          <w:rFonts w:ascii="Helvetica" w:hAnsi="Helvetica" w:cs="Helvetica"/>
          <w:sz w:val="24"/>
          <w:szCs w:val="24"/>
        </w:rPr>
        <w:t>, 55(3), pp. 211–229. Available at: https://doi.org/10.1177/0001699312447633.</w:t>
      </w:r>
    </w:p>
    <w:p w14:paraId="176E8AD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rmisch, J. and Francesconi, M. (2000) ‘Cohabitation in Great Britain: not for long, but here to stay’, </w:t>
      </w:r>
      <w:r w:rsidRPr="00220C73">
        <w:rPr>
          <w:rFonts w:ascii="Helvetica" w:hAnsi="Helvetica" w:cs="Helvetica"/>
          <w:i/>
          <w:iCs/>
          <w:sz w:val="24"/>
          <w:szCs w:val="24"/>
        </w:rPr>
        <w:t>Journal of the Royal Statistical Society: Series A (Statistics in Society)</w:t>
      </w:r>
      <w:r w:rsidRPr="00220C73">
        <w:rPr>
          <w:rFonts w:ascii="Helvetica" w:hAnsi="Helvetica" w:cs="Helvetica"/>
          <w:sz w:val="24"/>
          <w:szCs w:val="24"/>
        </w:rPr>
        <w:t>, 163(2), pp. 153–171. Available at: https://doi.org/10.1111/1467-985X.00163.</w:t>
      </w:r>
    </w:p>
    <w:p w14:paraId="06D25C9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vans, G. (1992) ‘Testing the validity of the Goldthorpe class schema’, </w:t>
      </w:r>
      <w:r w:rsidRPr="00220C73">
        <w:rPr>
          <w:rFonts w:ascii="Helvetica" w:hAnsi="Helvetica" w:cs="Helvetica"/>
          <w:i/>
          <w:iCs/>
          <w:sz w:val="24"/>
          <w:szCs w:val="24"/>
        </w:rPr>
        <w:t>European Sociological Review</w:t>
      </w:r>
      <w:r w:rsidRPr="00220C73">
        <w:rPr>
          <w:rFonts w:ascii="Helvetica" w:hAnsi="Helvetica" w:cs="Helvetica"/>
          <w:sz w:val="24"/>
          <w:szCs w:val="24"/>
        </w:rPr>
        <w:t>, 8(3), pp. 211–232. Available at: https://doi.org/10.1093/oxfordjournals.esr.a036638.</w:t>
      </w:r>
    </w:p>
    <w:p w14:paraId="4F36BC9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Evans, K. (2007) ‘Concepts of bounded agency in education, work, and the personal lives of young adults’, </w:t>
      </w:r>
      <w:r w:rsidRPr="00220C73">
        <w:rPr>
          <w:rFonts w:ascii="Helvetica" w:hAnsi="Helvetica" w:cs="Helvetica"/>
          <w:i/>
          <w:iCs/>
          <w:sz w:val="24"/>
          <w:szCs w:val="24"/>
        </w:rPr>
        <w:t>International Journal of Psychology</w:t>
      </w:r>
      <w:r w:rsidRPr="00220C73">
        <w:rPr>
          <w:rFonts w:ascii="Helvetica" w:hAnsi="Helvetica" w:cs="Helvetica"/>
          <w:sz w:val="24"/>
          <w:szCs w:val="24"/>
        </w:rPr>
        <w:t>, 42(2), pp. 85–93. Available at: https://doi.org/10.1080/00207590600991237.</w:t>
      </w:r>
    </w:p>
    <w:p w14:paraId="01ED950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Feinstein, L. (2022) ‘MOBILITY IN PUPILS’ COGNITIVE ATTAINMENT DURING SCHOOL LIFE’, </w:t>
      </w:r>
      <w:r w:rsidRPr="00220C73">
        <w:rPr>
          <w:rFonts w:ascii="Helvetica" w:hAnsi="Helvetica" w:cs="Helvetica"/>
          <w:i/>
          <w:iCs/>
          <w:sz w:val="24"/>
          <w:szCs w:val="24"/>
        </w:rPr>
        <w:t>OXFORD REVIEW OF ECONOMIC POLICY</w:t>
      </w:r>
      <w:r w:rsidRPr="00220C73">
        <w:rPr>
          <w:rFonts w:ascii="Helvetica" w:hAnsi="Helvetica" w:cs="Helvetica"/>
          <w:sz w:val="24"/>
          <w:szCs w:val="24"/>
        </w:rPr>
        <w:t>, 20(2), p. 18.</w:t>
      </w:r>
    </w:p>
    <w:p w14:paraId="127AA21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Firth, D. (2003) ‘Overcoming the Reference Category Problem in the Presentation of Statistical Models’, </w:t>
      </w:r>
      <w:r w:rsidRPr="00220C73">
        <w:rPr>
          <w:rFonts w:ascii="Helvetica" w:hAnsi="Helvetica" w:cs="Helvetica"/>
          <w:i/>
          <w:iCs/>
          <w:sz w:val="24"/>
          <w:szCs w:val="24"/>
        </w:rPr>
        <w:t>Sociological Methodology</w:t>
      </w:r>
      <w:r w:rsidRPr="00220C73">
        <w:rPr>
          <w:rFonts w:ascii="Helvetica" w:hAnsi="Helvetica" w:cs="Helvetica"/>
          <w:sz w:val="24"/>
          <w:szCs w:val="24"/>
        </w:rPr>
        <w:t>, 33(1), pp. 1–18. Available at: https://doi.org/10.1111/j.0081-1750.2003.t01-1-00125.x.</w:t>
      </w:r>
    </w:p>
    <w:p w14:paraId="05A8BB21"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Furlong, A. and Biggart, A. (1999) ‘Framing “Choices”: a longitudinal study of occupational aspirations among 13</w:t>
      </w:r>
      <w:r w:rsidRPr="00220C73">
        <w:rPr>
          <w:rFonts w:ascii="Cambria Math" w:hAnsi="Cambria Math" w:cs="Cambria Math"/>
          <w:sz w:val="24"/>
          <w:szCs w:val="24"/>
        </w:rPr>
        <w:t>‐</w:t>
      </w:r>
      <w:r w:rsidRPr="00220C73">
        <w:rPr>
          <w:rFonts w:ascii="Helvetica" w:hAnsi="Helvetica" w:cs="Helvetica"/>
          <w:sz w:val="24"/>
          <w:szCs w:val="24"/>
        </w:rPr>
        <w:t xml:space="preserve"> to 16</w:t>
      </w:r>
      <w:r w:rsidRPr="00220C73">
        <w:rPr>
          <w:rFonts w:ascii="Cambria Math" w:hAnsi="Cambria Math" w:cs="Cambria Math"/>
          <w:sz w:val="24"/>
          <w:szCs w:val="24"/>
        </w:rPr>
        <w:t>‐</w:t>
      </w:r>
      <w:r w:rsidRPr="00220C73">
        <w:rPr>
          <w:rFonts w:ascii="Helvetica" w:hAnsi="Helvetica" w:cs="Helvetica"/>
          <w:sz w:val="24"/>
          <w:szCs w:val="24"/>
        </w:rPr>
        <w:t>year</w:t>
      </w:r>
      <w:r w:rsidRPr="00220C73">
        <w:rPr>
          <w:rFonts w:ascii="Cambria Math" w:hAnsi="Cambria Math" w:cs="Cambria Math"/>
          <w:sz w:val="24"/>
          <w:szCs w:val="24"/>
        </w:rPr>
        <w:t>‐</w:t>
      </w:r>
      <w:r w:rsidRPr="00220C73">
        <w:rPr>
          <w:rFonts w:ascii="Helvetica" w:hAnsi="Helvetica" w:cs="Helvetica"/>
          <w:sz w:val="24"/>
          <w:szCs w:val="24"/>
        </w:rPr>
        <w:t xml:space="preserve">olds’, </w:t>
      </w:r>
      <w:r w:rsidRPr="00220C73">
        <w:rPr>
          <w:rFonts w:ascii="Helvetica" w:hAnsi="Helvetica" w:cs="Helvetica"/>
          <w:i/>
          <w:iCs/>
          <w:sz w:val="24"/>
          <w:szCs w:val="24"/>
        </w:rPr>
        <w:t>Journal of Education and Work</w:t>
      </w:r>
      <w:r w:rsidRPr="00220C73">
        <w:rPr>
          <w:rFonts w:ascii="Helvetica" w:hAnsi="Helvetica" w:cs="Helvetica"/>
          <w:sz w:val="24"/>
          <w:szCs w:val="24"/>
        </w:rPr>
        <w:t>, 12(1), pp. 21–35. Available at: https://doi.org/10.1080/1363908990120102.</w:t>
      </w:r>
    </w:p>
    <w:p w14:paraId="351F8DA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Furlong, A. and Cartmel, F. (1997) ‘Risk and uncertainty in the youth transition’, </w:t>
      </w:r>
      <w:r w:rsidRPr="00220C73">
        <w:rPr>
          <w:rFonts w:ascii="Helvetica" w:hAnsi="Helvetica" w:cs="Helvetica"/>
          <w:i/>
          <w:iCs/>
          <w:sz w:val="24"/>
          <w:szCs w:val="24"/>
        </w:rPr>
        <w:t>YOUNG</w:t>
      </w:r>
      <w:r w:rsidRPr="00220C73">
        <w:rPr>
          <w:rFonts w:ascii="Helvetica" w:hAnsi="Helvetica" w:cs="Helvetica"/>
          <w:sz w:val="24"/>
          <w:szCs w:val="24"/>
        </w:rPr>
        <w:t>, 5(1), pp. 3–20. Available at: https://doi.org/10.1177/110330889700500102.</w:t>
      </w:r>
    </w:p>
    <w:p w14:paraId="1689D6A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lindo-Rueda, F., Marcenaro-Gutierrez, O. and Vignoles, A. (2004) ‘The Widening Socio-Economic Gap in UK Higher Education’, </w:t>
      </w:r>
      <w:r w:rsidRPr="00220C73">
        <w:rPr>
          <w:rFonts w:ascii="Helvetica" w:hAnsi="Helvetica" w:cs="Helvetica"/>
          <w:i/>
          <w:iCs/>
          <w:sz w:val="24"/>
          <w:szCs w:val="24"/>
        </w:rPr>
        <w:t>National Institute Economic Review</w:t>
      </w:r>
      <w:r w:rsidRPr="00220C73">
        <w:rPr>
          <w:rFonts w:ascii="Helvetica" w:hAnsi="Helvetica" w:cs="Helvetica"/>
          <w:sz w:val="24"/>
          <w:szCs w:val="24"/>
        </w:rPr>
        <w:t>, 190, pp. 75–88. Available at: https://doi.org/10.1177/002795010419000108.</w:t>
      </w:r>
    </w:p>
    <w:p w14:paraId="40FD554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Galindo-Rueda, F. and Vignoles, A. (2005) ‘The Declining Relative Importance of Ability in Predicting Educational Attainment’, </w:t>
      </w:r>
      <w:r w:rsidRPr="00220C73">
        <w:rPr>
          <w:rFonts w:ascii="Helvetica" w:hAnsi="Helvetica" w:cs="Helvetica"/>
          <w:i/>
          <w:iCs/>
          <w:sz w:val="24"/>
          <w:szCs w:val="24"/>
        </w:rPr>
        <w:t>Journal of Human Resources</w:t>
      </w:r>
      <w:r w:rsidRPr="00220C73">
        <w:rPr>
          <w:rFonts w:ascii="Helvetica" w:hAnsi="Helvetica" w:cs="Helvetica"/>
          <w:sz w:val="24"/>
          <w:szCs w:val="24"/>
        </w:rPr>
        <w:t>, XL(2), pp. 335–353. Available at: https://doi.org/10.3368/jhr.XL.2.335.</w:t>
      </w:r>
    </w:p>
    <w:p w14:paraId="51BC977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lindo-Rueda, F. and Vignoles, A.F. (2004) ‘The Heterogeneous Effect of Selection in Secondary Schools: Understanding the Changing Role of Ability’, </w:t>
      </w:r>
      <w:r w:rsidRPr="00220C73">
        <w:rPr>
          <w:rFonts w:ascii="Helvetica" w:hAnsi="Helvetica" w:cs="Helvetica"/>
          <w:i/>
          <w:iCs/>
          <w:sz w:val="24"/>
          <w:szCs w:val="24"/>
        </w:rPr>
        <w:t>SSRN Electronic Journal</w:t>
      </w:r>
      <w:r w:rsidRPr="00220C73">
        <w:rPr>
          <w:rFonts w:ascii="Helvetica" w:hAnsi="Helvetica" w:cs="Helvetica"/>
          <w:sz w:val="24"/>
          <w:szCs w:val="24"/>
        </w:rPr>
        <w:t xml:space="preserve"> [Preprint]. Available at: https://doi.org/10.2139/ssrn.575089.</w:t>
      </w:r>
    </w:p>
    <w:p w14:paraId="4B0BD64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García-Peñalosa, C., Petit, F. and van Ypersele, T. (2022) ‘Can workers still climb the social ladder as middling jobs become scarce? Evidence from two British Cohorts’, p. 73.</w:t>
      </w:r>
    </w:p>
    <w:p w14:paraId="202802B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yle, V. (2005) ‘Youth transitions. In Changing Scotland’, </w:t>
      </w:r>
      <w:r w:rsidRPr="00220C73">
        <w:rPr>
          <w:rFonts w:ascii="Helvetica" w:hAnsi="Helvetica" w:cs="Helvetica"/>
          <w:i/>
          <w:iCs/>
          <w:sz w:val="24"/>
          <w:szCs w:val="24"/>
        </w:rPr>
        <w:t>Policy Press</w:t>
      </w:r>
      <w:r w:rsidRPr="00220C73">
        <w:rPr>
          <w:rFonts w:ascii="Helvetica" w:hAnsi="Helvetica" w:cs="Helvetica"/>
          <w:sz w:val="24"/>
          <w:szCs w:val="24"/>
        </w:rPr>
        <w:t xml:space="preserve"> [Preprint].</w:t>
      </w:r>
    </w:p>
    <w:p w14:paraId="39FBE9D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yle, V. and Lambert, P. (2011) ‘An analysis of detailed parental occupational differences and their effects on children’s school attainment in Britain.’, </w:t>
      </w:r>
      <w:r w:rsidRPr="00220C73">
        <w:rPr>
          <w:rFonts w:ascii="Helvetica" w:hAnsi="Helvetica" w:cs="Helvetica"/>
          <w:i/>
          <w:iCs/>
          <w:sz w:val="24"/>
          <w:szCs w:val="24"/>
        </w:rPr>
        <w:t>ISA Research Committee</w:t>
      </w:r>
      <w:r w:rsidRPr="00220C73">
        <w:rPr>
          <w:rFonts w:ascii="Helvetica" w:hAnsi="Helvetica" w:cs="Helvetica"/>
          <w:sz w:val="24"/>
          <w:szCs w:val="24"/>
        </w:rPr>
        <w:t>, p. 36.</w:t>
      </w:r>
    </w:p>
    <w:p w14:paraId="10459C2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yle, V., Lambert, P. and Murray, S. (2009) ‘School-to-Work in the 1990s: Modelling Transitions with Large-Scale Datasets’, in R. Brooks (ed.) </w:t>
      </w:r>
      <w:r w:rsidRPr="00220C73">
        <w:rPr>
          <w:rFonts w:ascii="Helvetica" w:hAnsi="Helvetica" w:cs="Helvetica"/>
          <w:i/>
          <w:iCs/>
          <w:sz w:val="24"/>
          <w:szCs w:val="24"/>
        </w:rPr>
        <w:t>Transitions from Education to Work</w:t>
      </w:r>
      <w:r w:rsidRPr="00220C73">
        <w:rPr>
          <w:rFonts w:ascii="Helvetica" w:hAnsi="Helvetica" w:cs="Helvetica"/>
          <w:sz w:val="24"/>
          <w:szCs w:val="24"/>
        </w:rPr>
        <w:t>. London: Palgrave Macmillan UK, pp. 17–41. Available at: https://doi.org/10.1057/9780230235403_2.</w:t>
      </w:r>
    </w:p>
    <w:p w14:paraId="5984DBA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ayle, V. and Lambert, P.S. (2009) ‘Logistic Regression Models in Sociological Research’, </w:t>
      </w:r>
      <w:r w:rsidRPr="00220C73">
        <w:rPr>
          <w:rFonts w:ascii="Helvetica" w:hAnsi="Helvetica" w:cs="Helvetica"/>
          <w:i/>
          <w:iCs/>
          <w:sz w:val="24"/>
          <w:szCs w:val="24"/>
        </w:rPr>
        <w:t>DAMES Node, Technical Paper</w:t>
      </w:r>
      <w:r w:rsidRPr="00220C73">
        <w:rPr>
          <w:rFonts w:ascii="Helvetica" w:hAnsi="Helvetica" w:cs="Helvetica"/>
          <w:sz w:val="24"/>
          <w:szCs w:val="24"/>
        </w:rPr>
        <w:t xml:space="preserve"> [Preprint].</w:t>
      </w:r>
    </w:p>
    <w:p w14:paraId="58EBCB8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iddens, A. </w:t>
      </w:r>
      <w:r w:rsidRPr="00220C73">
        <w:rPr>
          <w:rFonts w:ascii="Helvetica" w:hAnsi="Helvetica" w:cs="Helvetica"/>
          <w:i/>
          <w:iCs/>
          <w:sz w:val="24"/>
          <w:szCs w:val="24"/>
        </w:rPr>
        <w:t>et al.</w:t>
      </w:r>
      <w:r w:rsidRPr="00220C73">
        <w:rPr>
          <w:rFonts w:ascii="Helvetica" w:hAnsi="Helvetica" w:cs="Helvetica"/>
          <w:sz w:val="24"/>
          <w:szCs w:val="24"/>
        </w:rPr>
        <w:t xml:space="preserve"> (1991) </w:t>
      </w:r>
      <w:r w:rsidRPr="00220C73">
        <w:rPr>
          <w:rFonts w:ascii="Helvetica" w:hAnsi="Helvetica" w:cs="Helvetica"/>
          <w:i/>
          <w:iCs/>
          <w:sz w:val="24"/>
          <w:szCs w:val="24"/>
        </w:rPr>
        <w:t>Introduction to Sociology</w:t>
      </w:r>
      <w:r w:rsidRPr="00220C73">
        <w:rPr>
          <w:rFonts w:ascii="Helvetica" w:hAnsi="Helvetica" w:cs="Helvetica"/>
          <w:sz w:val="24"/>
          <w:szCs w:val="24"/>
        </w:rPr>
        <w:t>. New York: Norton.</w:t>
      </w:r>
    </w:p>
    <w:p w14:paraId="68EB811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lass, D.V. (1954) </w:t>
      </w:r>
      <w:r w:rsidRPr="00220C73">
        <w:rPr>
          <w:rFonts w:ascii="Helvetica" w:hAnsi="Helvetica" w:cs="Helvetica"/>
          <w:i/>
          <w:iCs/>
          <w:sz w:val="24"/>
          <w:szCs w:val="24"/>
        </w:rPr>
        <w:t>Social Mobility in Britain</w:t>
      </w:r>
      <w:r w:rsidRPr="00220C73">
        <w:rPr>
          <w:rFonts w:ascii="Helvetica" w:hAnsi="Helvetica" w:cs="Helvetica"/>
          <w:sz w:val="24"/>
          <w:szCs w:val="24"/>
        </w:rPr>
        <w:t>. London: Routledge.</w:t>
      </w:r>
    </w:p>
    <w:p w14:paraId="2DC405A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Goldthorpe, J.H. and Marshall, G. (1992) ‘The promising future of class analysis: a response to recent critiques’.</w:t>
      </w:r>
    </w:p>
    <w:p w14:paraId="541AB22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oodman, A., Washbrook, E. and Gregg, P. (2011) ‘Children’s educational attainment and the aspirations, attitudes and behaviours of parents and children through childhood in the UK’, </w:t>
      </w:r>
      <w:r w:rsidRPr="00220C73">
        <w:rPr>
          <w:rFonts w:ascii="Helvetica" w:hAnsi="Helvetica" w:cs="Helvetica"/>
          <w:i/>
          <w:iCs/>
          <w:sz w:val="24"/>
          <w:szCs w:val="24"/>
        </w:rPr>
        <w:t>Longitudinal and Life Course Studies</w:t>
      </w:r>
      <w:r w:rsidRPr="00220C73">
        <w:rPr>
          <w:rFonts w:ascii="Helvetica" w:hAnsi="Helvetica" w:cs="Helvetica"/>
          <w:sz w:val="24"/>
          <w:szCs w:val="24"/>
        </w:rPr>
        <w:t>, 2(1), p. 18.</w:t>
      </w:r>
    </w:p>
    <w:p w14:paraId="1F30BEF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oodman, R. and Burton, D. (2012) ‘What is the nature of the achievement gap, why does it persist and are government goals sufficient to create social justice in the education system?’, </w:t>
      </w:r>
      <w:r w:rsidRPr="00220C73">
        <w:rPr>
          <w:rFonts w:ascii="Helvetica" w:hAnsi="Helvetica" w:cs="Helvetica"/>
          <w:i/>
          <w:iCs/>
          <w:sz w:val="24"/>
          <w:szCs w:val="24"/>
        </w:rPr>
        <w:t>Education 3-13</w:t>
      </w:r>
      <w:r w:rsidRPr="00220C73">
        <w:rPr>
          <w:rFonts w:ascii="Helvetica" w:hAnsi="Helvetica" w:cs="Helvetica"/>
          <w:sz w:val="24"/>
          <w:szCs w:val="24"/>
        </w:rPr>
        <w:t>, 40(5), pp. 500–514. Available at: https://doi.org/10.1080/03004279.2010.550586.</w:t>
      </w:r>
    </w:p>
    <w:p w14:paraId="2C1A997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oodwin, J. and O’Connor, H. (2005) ‘Exploring Complex Transitions: Looking Back at the “Golden Age” of From School to Work’, </w:t>
      </w:r>
      <w:r w:rsidRPr="00220C73">
        <w:rPr>
          <w:rFonts w:ascii="Helvetica" w:hAnsi="Helvetica" w:cs="Helvetica"/>
          <w:i/>
          <w:iCs/>
          <w:sz w:val="24"/>
          <w:szCs w:val="24"/>
        </w:rPr>
        <w:t>Sociology</w:t>
      </w:r>
      <w:r w:rsidRPr="00220C73">
        <w:rPr>
          <w:rFonts w:ascii="Helvetica" w:hAnsi="Helvetica" w:cs="Helvetica"/>
          <w:sz w:val="24"/>
          <w:szCs w:val="24"/>
        </w:rPr>
        <w:t>, 39(2), pp. 201–220. Available at: https://doi.org/10.1177/0038038505050535.</w:t>
      </w:r>
    </w:p>
    <w:p w14:paraId="137E499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Gorard, S., See, B.H. and Davies, P. (2012) ‘The impact of attitudes and aspirations on educational attainment and participation’, p. 104.</w:t>
      </w:r>
    </w:p>
    <w:p w14:paraId="6EDAEEA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orard, S. and Siddiqui, N. (2019) ‘How Trajectories of Disadvantage Help Explain School Attainment’, </w:t>
      </w:r>
      <w:r w:rsidRPr="00220C73">
        <w:rPr>
          <w:rFonts w:ascii="Helvetica" w:hAnsi="Helvetica" w:cs="Helvetica"/>
          <w:i/>
          <w:iCs/>
          <w:sz w:val="24"/>
          <w:szCs w:val="24"/>
        </w:rPr>
        <w:t>SAGE Open</w:t>
      </w:r>
      <w:r w:rsidRPr="00220C73">
        <w:rPr>
          <w:rFonts w:ascii="Helvetica" w:hAnsi="Helvetica" w:cs="Helvetica"/>
          <w:sz w:val="24"/>
          <w:szCs w:val="24"/>
        </w:rPr>
        <w:t>, 9(1), p. 215824401882517. Available at: https://doi.org/10.1177/2158244018825171.</w:t>
      </w:r>
    </w:p>
    <w:p w14:paraId="6001E4E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Gregg, P. (2001) ‘The Impact of Youth Unemployment on Adult Unemployment in the NCDS’, </w:t>
      </w:r>
      <w:r w:rsidRPr="00220C73">
        <w:rPr>
          <w:rFonts w:ascii="Helvetica" w:hAnsi="Helvetica" w:cs="Helvetica"/>
          <w:i/>
          <w:iCs/>
          <w:sz w:val="24"/>
          <w:szCs w:val="24"/>
        </w:rPr>
        <w:t>The Economic Journal</w:t>
      </w:r>
      <w:r w:rsidRPr="00220C73">
        <w:rPr>
          <w:rFonts w:ascii="Helvetica" w:hAnsi="Helvetica" w:cs="Helvetica"/>
          <w:sz w:val="24"/>
          <w:szCs w:val="24"/>
        </w:rPr>
        <w:t>, 111(475), pp. F626–F653. Available at: https://doi.org/10.1111/1468-0297.00666.</w:t>
      </w:r>
    </w:p>
    <w:p w14:paraId="43B7CF0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regg, P. and Tominey, E. (2005) ‘The wage scar from male youth unemployment’, </w:t>
      </w:r>
      <w:r w:rsidRPr="00220C73">
        <w:rPr>
          <w:rFonts w:ascii="Helvetica" w:hAnsi="Helvetica" w:cs="Helvetica"/>
          <w:i/>
          <w:iCs/>
          <w:sz w:val="24"/>
          <w:szCs w:val="24"/>
        </w:rPr>
        <w:t>Labour Economics</w:t>
      </w:r>
      <w:r w:rsidRPr="00220C73">
        <w:rPr>
          <w:rFonts w:ascii="Helvetica" w:hAnsi="Helvetica" w:cs="Helvetica"/>
          <w:sz w:val="24"/>
          <w:szCs w:val="24"/>
        </w:rPr>
        <w:t>, 12(4), pp. 487–509. Available at: https://doi.org/10.1016/j.labeco.2005.05.004.</w:t>
      </w:r>
    </w:p>
    <w:p w14:paraId="7D8E4091"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Gutman, L.M., Akerman, R. and Centre for Research on the Wider Benefits of Learning (London, E. (2008) </w:t>
      </w:r>
      <w:r w:rsidRPr="00220C73">
        <w:rPr>
          <w:rFonts w:ascii="Helvetica" w:hAnsi="Helvetica" w:cs="Helvetica"/>
          <w:i/>
          <w:iCs/>
          <w:sz w:val="24"/>
          <w:szCs w:val="24"/>
        </w:rPr>
        <w:t>Determinants of aspirations</w:t>
      </w:r>
      <w:r w:rsidRPr="00220C73">
        <w:rPr>
          <w:rFonts w:ascii="Helvetica" w:hAnsi="Helvetica" w:cs="Helvetica"/>
          <w:sz w:val="24"/>
          <w:szCs w:val="24"/>
        </w:rPr>
        <w:t>. London: Centre for Research on the Wider Benefits of Learning. Available at: http://www.learningbenefits.net/Publications/ResReps/ResRep27.pdf (Accessed: 5 June 2022).</w:t>
      </w:r>
    </w:p>
    <w:p w14:paraId="554FF2A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i/>
          <w:iCs/>
          <w:sz w:val="24"/>
          <w:szCs w:val="24"/>
        </w:rPr>
        <w:t>Hadow Report</w:t>
      </w:r>
      <w:r w:rsidRPr="00220C73">
        <w:rPr>
          <w:rFonts w:ascii="Helvetica" w:hAnsi="Helvetica" w:cs="Helvetica"/>
          <w:sz w:val="24"/>
          <w:szCs w:val="24"/>
        </w:rPr>
        <w:t xml:space="preserve"> (1929). Available at: http://www.educationengland.org.uk/documents/hadow1926/hadow1926.html (Accessed: 10 November 2022).</w:t>
      </w:r>
    </w:p>
    <w:p w14:paraId="771C29B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amnett, C., Ramsden, M. and Butler, T. (2007) ‘Social Background, Ethnicity, School Composition and Educational Attainment in East London’, </w:t>
      </w:r>
      <w:r w:rsidRPr="00220C73">
        <w:rPr>
          <w:rFonts w:ascii="Helvetica" w:hAnsi="Helvetica" w:cs="Helvetica"/>
          <w:i/>
          <w:iCs/>
          <w:sz w:val="24"/>
          <w:szCs w:val="24"/>
        </w:rPr>
        <w:t>Urban Studies</w:t>
      </w:r>
      <w:r w:rsidRPr="00220C73">
        <w:rPr>
          <w:rFonts w:ascii="Helvetica" w:hAnsi="Helvetica" w:cs="Helvetica"/>
          <w:sz w:val="24"/>
          <w:szCs w:val="24"/>
        </w:rPr>
        <w:t>, 44(7), pp. 1255–1280. Available at: https://doi.org/10.1080/00420980701302395.</w:t>
      </w:r>
    </w:p>
    <w:p w14:paraId="0E79046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awkes, D. and Plewis, I. (2006) ‘Modelling non-response in the National Child Development Study’, </w:t>
      </w:r>
      <w:r w:rsidRPr="00220C73">
        <w:rPr>
          <w:rFonts w:ascii="Helvetica" w:hAnsi="Helvetica" w:cs="Helvetica"/>
          <w:i/>
          <w:iCs/>
          <w:sz w:val="24"/>
          <w:szCs w:val="24"/>
        </w:rPr>
        <w:t>Journal of the Royal Statistical Society</w:t>
      </w:r>
      <w:r w:rsidRPr="00220C73">
        <w:rPr>
          <w:rFonts w:ascii="Helvetica" w:hAnsi="Helvetica" w:cs="Helvetica"/>
          <w:sz w:val="24"/>
          <w:szCs w:val="24"/>
        </w:rPr>
        <w:t>, 169(3), pp. 479–491. Available at: https://doi.org/10.1111/j.1467-985X.2006.00401.x.</w:t>
      </w:r>
    </w:p>
    <w:p w14:paraId="53ABDD9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edeker, D. (2005) </w:t>
      </w:r>
      <w:r w:rsidRPr="00220C73">
        <w:rPr>
          <w:rFonts w:ascii="Helvetica" w:hAnsi="Helvetica" w:cs="Helvetica"/>
          <w:i/>
          <w:iCs/>
          <w:sz w:val="24"/>
          <w:szCs w:val="24"/>
        </w:rPr>
        <w:t>Generalized linear mixed models.</w:t>
      </w:r>
      <w:r w:rsidRPr="00220C73">
        <w:rPr>
          <w:rFonts w:ascii="Helvetica" w:hAnsi="Helvetica" w:cs="Helvetica"/>
          <w:sz w:val="24"/>
          <w:szCs w:val="24"/>
        </w:rPr>
        <w:t xml:space="preserve"> Encyclopedia of statistics in behavioral science.</w:t>
      </w:r>
    </w:p>
    <w:p w14:paraId="03606D0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itlin, S. and Elder, G.H. (2007) ‘Time, Self, and the Curiously Abstract Concept of Agency*’, </w:t>
      </w:r>
      <w:r w:rsidRPr="00220C73">
        <w:rPr>
          <w:rFonts w:ascii="Helvetica" w:hAnsi="Helvetica" w:cs="Helvetica"/>
          <w:i/>
          <w:iCs/>
          <w:sz w:val="24"/>
          <w:szCs w:val="24"/>
        </w:rPr>
        <w:t>Sociological Theory</w:t>
      </w:r>
      <w:r w:rsidRPr="00220C73">
        <w:rPr>
          <w:rFonts w:ascii="Helvetica" w:hAnsi="Helvetica" w:cs="Helvetica"/>
          <w:sz w:val="24"/>
          <w:szCs w:val="24"/>
        </w:rPr>
        <w:t>, 25(2), pp. 170–191. Available at: https://doi.org/10.1111/j.1467-9558.2007.00303.x.</w:t>
      </w:r>
    </w:p>
    <w:p w14:paraId="25428AF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itlin, S. and Kirkpatrick Johnson, M. (2015) ‘Reconceptualizing Agency within the Life Course: The Power of Looking Ahead’, </w:t>
      </w:r>
      <w:r w:rsidRPr="00220C73">
        <w:rPr>
          <w:rFonts w:ascii="Helvetica" w:hAnsi="Helvetica" w:cs="Helvetica"/>
          <w:i/>
          <w:iCs/>
          <w:sz w:val="24"/>
          <w:szCs w:val="24"/>
        </w:rPr>
        <w:t>American Journal of Sociology</w:t>
      </w:r>
      <w:r w:rsidRPr="00220C73">
        <w:rPr>
          <w:rFonts w:ascii="Helvetica" w:hAnsi="Helvetica" w:cs="Helvetica"/>
          <w:sz w:val="24"/>
          <w:szCs w:val="24"/>
        </w:rPr>
        <w:t>, 120(5), pp. 1429–1472. Available at: https://doi.org/10.1086/681216.</w:t>
      </w:r>
    </w:p>
    <w:p w14:paraId="04DA0A2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ldsworth, C. and Elliott, J. (2001) ‘The Timing of Family Formation in Britain and Spain’, </w:t>
      </w:r>
      <w:r w:rsidRPr="00220C73">
        <w:rPr>
          <w:rFonts w:ascii="Helvetica" w:hAnsi="Helvetica" w:cs="Helvetica"/>
          <w:i/>
          <w:iCs/>
          <w:sz w:val="24"/>
          <w:szCs w:val="24"/>
        </w:rPr>
        <w:t>Sociological Research Online</w:t>
      </w:r>
      <w:r w:rsidRPr="00220C73">
        <w:rPr>
          <w:rFonts w:ascii="Helvetica" w:hAnsi="Helvetica" w:cs="Helvetica"/>
          <w:sz w:val="24"/>
          <w:szCs w:val="24"/>
        </w:rPr>
        <w:t>, 6(2), pp. 54–70. Available at: https://doi.org/10.5153/sro.597.</w:t>
      </w:r>
    </w:p>
    <w:p w14:paraId="3BC3A37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ldsworth, C. and Morgan, D. (2005) </w:t>
      </w:r>
      <w:r w:rsidRPr="00220C73">
        <w:rPr>
          <w:rFonts w:ascii="Helvetica" w:hAnsi="Helvetica" w:cs="Helvetica"/>
          <w:i/>
          <w:iCs/>
          <w:sz w:val="24"/>
          <w:szCs w:val="24"/>
        </w:rPr>
        <w:t>Transitions in context: Leaving home, independence and adulthood: leaving home, independence and adulthood.</w:t>
      </w:r>
      <w:r w:rsidRPr="00220C73">
        <w:rPr>
          <w:rFonts w:ascii="Helvetica" w:hAnsi="Helvetica" w:cs="Helvetica"/>
          <w:sz w:val="24"/>
          <w:szCs w:val="24"/>
        </w:rPr>
        <w:t xml:space="preserve"> McGraw-Hill Education.</w:t>
      </w:r>
    </w:p>
    <w:p w14:paraId="5B63531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lm, A. and Jæger, M.M. (2008) ‘Does Relative Risk Aversion explain educational inequality? A dynamic choice approach’, </w:t>
      </w:r>
      <w:r w:rsidRPr="00220C73">
        <w:rPr>
          <w:rFonts w:ascii="Helvetica" w:hAnsi="Helvetica" w:cs="Helvetica"/>
          <w:i/>
          <w:iCs/>
          <w:sz w:val="24"/>
          <w:szCs w:val="24"/>
        </w:rPr>
        <w:t>Research in Social Stratification and Mobility</w:t>
      </w:r>
      <w:r w:rsidRPr="00220C73">
        <w:rPr>
          <w:rFonts w:ascii="Helvetica" w:hAnsi="Helvetica" w:cs="Helvetica"/>
          <w:sz w:val="24"/>
          <w:szCs w:val="24"/>
        </w:rPr>
        <w:t>, 26(3), pp. 199–219. Available at: https://doi.org/10.1016/j.rssm.2008.05.004.</w:t>
      </w:r>
    </w:p>
    <w:p w14:paraId="0C77760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lm, A. and Jæger, M.M. (2011) ‘Dealing with selection bias in educational transition models: The bivariate probit selection model’, </w:t>
      </w:r>
      <w:r w:rsidRPr="00220C73">
        <w:rPr>
          <w:rFonts w:ascii="Helvetica" w:hAnsi="Helvetica" w:cs="Helvetica"/>
          <w:i/>
          <w:iCs/>
          <w:sz w:val="24"/>
          <w:szCs w:val="24"/>
        </w:rPr>
        <w:t xml:space="preserve">Research in Social </w:t>
      </w:r>
      <w:r w:rsidRPr="00220C73">
        <w:rPr>
          <w:rFonts w:ascii="Helvetica" w:hAnsi="Helvetica" w:cs="Helvetica"/>
          <w:i/>
          <w:iCs/>
          <w:sz w:val="24"/>
          <w:szCs w:val="24"/>
        </w:rPr>
        <w:lastRenderedPageBreak/>
        <w:t>Stratification and Mobility</w:t>
      </w:r>
      <w:r w:rsidRPr="00220C73">
        <w:rPr>
          <w:rFonts w:ascii="Helvetica" w:hAnsi="Helvetica" w:cs="Helvetica"/>
          <w:sz w:val="24"/>
          <w:szCs w:val="24"/>
        </w:rPr>
        <w:t>, 29(3), pp. 311–322. Available at: https://doi.org/10.1016/j.rssm.2011.02.002.</w:t>
      </w:r>
    </w:p>
    <w:p w14:paraId="5DF851E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pe, S., Rodgers, B. and Power, C. (1999) ‘Marital status transitions and psychological distress: longitudinal evidence from a national population sample’, </w:t>
      </w:r>
      <w:r w:rsidRPr="00220C73">
        <w:rPr>
          <w:rFonts w:ascii="Helvetica" w:hAnsi="Helvetica" w:cs="Helvetica"/>
          <w:i/>
          <w:iCs/>
          <w:sz w:val="24"/>
          <w:szCs w:val="24"/>
        </w:rPr>
        <w:t>Psychological Medicine</w:t>
      </w:r>
      <w:r w:rsidRPr="00220C73">
        <w:rPr>
          <w:rFonts w:ascii="Helvetica" w:hAnsi="Helvetica" w:cs="Helvetica"/>
          <w:sz w:val="24"/>
          <w:szCs w:val="24"/>
        </w:rPr>
        <w:t>, 29(2), pp. 381–389. Available at: https://doi.org/10.1017/S0033291798008149.</w:t>
      </w:r>
    </w:p>
    <w:p w14:paraId="1A6BA0F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oskins, K. and Barker, B. (2017) ‘ASPIRATIONS AND YOUNG PEOPLE’S CONSTRUCTIONS OF THEIR FUTURES: INVESTIGATING SOCIAL MOBILITY AND SOCIAL REPRODUCTION’, </w:t>
      </w:r>
      <w:r w:rsidRPr="00220C73">
        <w:rPr>
          <w:rFonts w:ascii="Helvetica" w:hAnsi="Helvetica" w:cs="Helvetica"/>
          <w:i/>
          <w:iCs/>
          <w:sz w:val="24"/>
          <w:szCs w:val="24"/>
        </w:rPr>
        <w:t>British Journal of Educational Studies</w:t>
      </w:r>
      <w:r w:rsidRPr="00220C73">
        <w:rPr>
          <w:rFonts w:ascii="Helvetica" w:hAnsi="Helvetica" w:cs="Helvetica"/>
          <w:sz w:val="24"/>
          <w:szCs w:val="24"/>
        </w:rPr>
        <w:t>, 65(1), pp. 45–67. Available at: https://doi.org/10.1080/00071005.2016.1182616.</w:t>
      </w:r>
    </w:p>
    <w:p w14:paraId="2E0B734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Huinink, J. and Feldhaus, M. (2009) ‘Family Research from the Life Course Perspective’, </w:t>
      </w:r>
      <w:r w:rsidRPr="00220C73">
        <w:rPr>
          <w:rFonts w:ascii="Helvetica" w:hAnsi="Helvetica" w:cs="Helvetica"/>
          <w:i/>
          <w:iCs/>
          <w:sz w:val="24"/>
          <w:szCs w:val="24"/>
        </w:rPr>
        <w:t>International Sociology</w:t>
      </w:r>
      <w:r w:rsidRPr="00220C73">
        <w:rPr>
          <w:rFonts w:ascii="Helvetica" w:hAnsi="Helvetica" w:cs="Helvetica"/>
          <w:sz w:val="24"/>
          <w:szCs w:val="24"/>
        </w:rPr>
        <w:t>, 24(3), pp. 299–324. Available at: https://doi.org/10.1177/0268580909102910.</w:t>
      </w:r>
    </w:p>
    <w:p w14:paraId="0852708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Iannelli, C. (2013) ‘The role of the school curriculum in social mobility’, </w:t>
      </w:r>
      <w:r w:rsidRPr="00220C73">
        <w:rPr>
          <w:rFonts w:ascii="Helvetica" w:hAnsi="Helvetica" w:cs="Helvetica"/>
          <w:i/>
          <w:iCs/>
          <w:sz w:val="24"/>
          <w:szCs w:val="24"/>
        </w:rPr>
        <w:t>British Journal of Sociology of Education</w:t>
      </w:r>
      <w:r w:rsidRPr="00220C73">
        <w:rPr>
          <w:rFonts w:ascii="Helvetica" w:hAnsi="Helvetica" w:cs="Helvetica"/>
          <w:sz w:val="24"/>
          <w:szCs w:val="24"/>
        </w:rPr>
        <w:t>, 34(5–6), pp. 907–928. Available at: https://doi.org/10.1080/01425692.2013.816031.</w:t>
      </w:r>
    </w:p>
    <w:p w14:paraId="5DB440B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ackson, M. </w:t>
      </w:r>
      <w:r w:rsidRPr="00220C73">
        <w:rPr>
          <w:rFonts w:ascii="Helvetica" w:hAnsi="Helvetica" w:cs="Helvetica"/>
          <w:i/>
          <w:iCs/>
          <w:sz w:val="24"/>
          <w:szCs w:val="24"/>
        </w:rPr>
        <w:t>et al.</w:t>
      </w:r>
      <w:r w:rsidRPr="00220C73">
        <w:rPr>
          <w:rFonts w:ascii="Helvetica" w:hAnsi="Helvetica" w:cs="Helvetica"/>
          <w:sz w:val="24"/>
          <w:szCs w:val="24"/>
        </w:rPr>
        <w:t xml:space="preserve"> (2007) ‘Primary and Secondary Effects in Class Differentials in Educational Attainment: The Transition to A-Level Courses in England and Wales’, </w:t>
      </w:r>
      <w:r w:rsidRPr="00220C73">
        <w:rPr>
          <w:rFonts w:ascii="Helvetica" w:hAnsi="Helvetica" w:cs="Helvetica"/>
          <w:i/>
          <w:iCs/>
          <w:sz w:val="24"/>
          <w:szCs w:val="24"/>
        </w:rPr>
        <w:t>Acta Sociologica</w:t>
      </w:r>
      <w:r w:rsidRPr="00220C73">
        <w:rPr>
          <w:rFonts w:ascii="Helvetica" w:hAnsi="Helvetica" w:cs="Helvetica"/>
          <w:sz w:val="24"/>
          <w:szCs w:val="24"/>
        </w:rPr>
        <w:t>, 50(3), pp. 211–229. Available at: https://doi.org/10.1177/0001699307080926.</w:t>
      </w:r>
    </w:p>
    <w:p w14:paraId="67246DF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enkins, A. and Sabates, R. (2007) ‘THE CLASSIFICATION OF QUALIFICATIONS IN SOCIAL SURVEYS’, </w:t>
      </w:r>
      <w:r w:rsidRPr="00220C73">
        <w:rPr>
          <w:rFonts w:ascii="Helvetica" w:hAnsi="Helvetica" w:cs="Helvetica"/>
          <w:i/>
          <w:iCs/>
          <w:sz w:val="24"/>
          <w:szCs w:val="24"/>
        </w:rPr>
        <w:t>Centre for Longitudinal Studies</w:t>
      </w:r>
      <w:r w:rsidRPr="00220C73">
        <w:rPr>
          <w:rFonts w:ascii="Helvetica" w:hAnsi="Helvetica" w:cs="Helvetica"/>
          <w:sz w:val="24"/>
          <w:szCs w:val="24"/>
        </w:rPr>
        <w:t>, p. 30.</w:t>
      </w:r>
    </w:p>
    <w:p w14:paraId="7B9CB99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ones, A.M., Rice, N. and Dias, P.R. (2010) ‘LONG-TERM EFFECTS OF COGNITIVE SKILLS, SOCIAL ADJUSTMENT AND SCHOOLING ON HEALTH AND LIFESTYLE: EVIDENCE FROM A REFORM OF SELECTIVE SCHOOLING’, </w:t>
      </w:r>
      <w:r w:rsidRPr="00220C73">
        <w:rPr>
          <w:rFonts w:ascii="Helvetica" w:hAnsi="Helvetica" w:cs="Helvetica"/>
          <w:i/>
          <w:iCs/>
          <w:sz w:val="24"/>
          <w:szCs w:val="24"/>
        </w:rPr>
        <w:t>Health, Econometrics and Data Group</w:t>
      </w:r>
      <w:r w:rsidRPr="00220C73">
        <w:rPr>
          <w:rFonts w:ascii="Helvetica" w:hAnsi="Helvetica" w:cs="Helvetica"/>
          <w:sz w:val="24"/>
          <w:szCs w:val="24"/>
        </w:rPr>
        <w:t>, p. 38.</w:t>
      </w:r>
    </w:p>
    <w:p w14:paraId="4688833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ones, G.E. (1986) ‘Youth in the social structure: transitions to adulthood and their stratification by class and gender.’, </w:t>
      </w:r>
      <w:r w:rsidRPr="00220C73">
        <w:rPr>
          <w:rFonts w:ascii="Helvetica" w:hAnsi="Helvetica" w:cs="Helvetica"/>
          <w:i/>
          <w:iCs/>
          <w:sz w:val="24"/>
          <w:szCs w:val="24"/>
        </w:rPr>
        <w:t>University of Surrey</w:t>
      </w:r>
      <w:r w:rsidRPr="00220C73">
        <w:rPr>
          <w:rFonts w:ascii="Helvetica" w:hAnsi="Helvetica" w:cs="Helvetica"/>
          <w:sz w:val="24"/>
          <w:szCs w:val="24"/>
        </w:rPr>
        <w:t xml:space="preserve"> [Preprint].</w:t>
      </w:r>
    </w:p>
    <w:p w14:paraId="7E1D9E3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Jones, J., Joyce, M. and Thomas, J. (2003) ‘Quarterly Bulletin Autumn 2003’, p. 13.</w:t>
      </w:r>
    </w:p>
    <w:p w14:paraId="514C167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ones, K. (2016) </w:t>
      </w:r>
      <w:r w:rsidRPr="00220C73">
        <w:rPr>
          <w:rFonts w:ascii="Helvetica" w:hAnsi="Helvetica" w:cs="Helvetica"/>
          <w:i/>
          <w:iCs/>
          <w:sz w:val="24"/>
          <w:szCs w:val="24"/>
        </w:rPr>
        <w:t>Education in Britain: 1944 to the present.</w:t>
      </w:r>
      <w:r w:rsidRPr="00220C73">
        <w:rPr>
          <w:rFonts w:ascii="Helvetica" w:hAnsi="Helvetica" w:cs="Helvetica"/>
          <w:sz w:val="24"/>
          <w:szCs w:val="24"/>
        </w:rPr>
        <w:t xml:space="preserve"> John Wiley &amp; Sons.</w:t>
      </w:r>
    </w:p>
    <w:p w14:paraId="6F060B86"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Jonsson, J.O. </w:t>
      </w:r>
      <w:r w:rsidRPr="00220C73">
        <w:rPr>
          <w:rFonts w:ascii="Helvetica" w:hAnsi="Helvetica" w:cs="Helvetica"/>
          <w:i/>
          <w:iCs/>
          <w:sz w:val="24"/>
          <w:szCs w:val="24"/>
        </w:rPr>
        <w:t>et al.</w:t>
      </w:r>
      <w:r w:rsidRPr="00220C73">
        <w:rPr>
          <w:rFonts w:ascii="Helvetica" w:hAnsi="Helvetica" w:cs="Helvetica"/>
          <w:sz w:val="24"/>
          <w:szCs w:val="24"/>
        </w:rPr>
        <w:t xml:space="preserve"> (2009) ‘Microclass Mobility: Social Reproduction in Four Countries’, </w:t>
      </w:r>
      <w:r w:rsidRPr="00220C73">
        <w:rPr>
          <w:rFonts w:ascii="Helvetica" w:hAnsi="Helvetica" w:cs="Helvetica"/>
          <w:i/>
          <w:iCs/>
          <w:sz w:val="24"/>
          <w:szCs w:val="24"/>
        </w:rPr>
        <w:t>American Journal of Sociology</w:t>
      </w:r>
      <w:r w:rsidRPr="00220C73">
        <w:rPr>
          <w:rFonts w:ascii="Helvetica" w:hAnsi="Helvetica" w:cs="Helvetica"/>
          <w:sz w:val="24"/>
          <w:szCs w:val="24"/>
        </w:rPr>
        <w:t>, 114(4), pp. 977–1036. Available at: https://doi.org/10.1086/596566.</w:t>
      </w:r>
    </w:p>
    <w:p w14:paraId="55F4F40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Khattab, N. (2015) ‘Students’ aspirations, expectations and school achievement: what really matters?’, </w:t>
      </w:r>
      <w:r w:rsidRPr="00220C73">
        <w:rPr>
          <w:rFonts w:ascii="Helvetica" w:hAnsi="Helvetica" w:cs="Helvetica"/>
          <w:i/>
          <w:iCs/>
          <w:sz w:val="24"/>
          <w:szCs w:val="24"/>
        </w:rPr>
        <w:t>British Educational Research Journal</w:t>
      </w:r>
      <w:r w:rsidRPr="00220C73">
        <w:rPr>
          <w:rFonts w:ascii="Helvetica" w:hAnsi="Helvetica" w:cs="Helvetica"/>
          <w:sz w:val="24"/>
          <w:szCs w:val="24"/>
        </w:rPr>
        <w:t>, 41(5), pp. 731–748. Available at: https://doi.org/10.1002/berj.3171.</w:t>
      </w:r>
    </w:p>
    <w:p w14:paraId="3142EDE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Kuha, J., Bukodi, E. and Goldthorpe, J.H. (2021) ‘Mediation analysis for associations of categorical variables: The role of education in social class mobility in Britain’, </w:t>
      </w:r>
      <w:r w:rsidRPr="00220C73">
        <w:rPr>
          <w:rFonts w:ascii="Helvetica" w:hAnsi="Helvetica" w:cs="Helvetica"/>
          <w:i/>
          <w:iCs/>
          <w:sz w:val="24"/>
          <w:szCs w:val="24"/>
        </w:rPr>
        <w:t xml:space="preserve">The </w:t>
      </w:r>
      <w:r w:rsidRPr="00220C73">
        <w:rPr>
          <w:rFonts w:ascii="Helvetica" w:hAnsi="Helvetica" w:cs="Helvetica"/>
          <w:i/>
          <w:iCs/>
          <w:sz w:val="24"/>
          <w:szCs w:val="24"/>
        </w:rPr>
        <w:lastRenderedPageBreak/>
        <w:t>Annals of Applied Statistics</w:t>
      </w:r>
      <w:r w:rsidRPr="00220C73">
        <w:rPr>
          <w:rFonts w:ascii="Helvetica" w:hAnsi="Helvetica" w:cs="Helvetica"/>
          <w:sz w:val="24"/>
          <w:szCs w:val="24"/>
        </w:rPr>
        <w:t>, 15(4). Available at: https://doi.org/10.1214/21-AOAS1467.</w:t>
      </w:r>
    </w:p>
    <w:p w14:paraId="6FACF78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Lambert, P. and Barnett, C. (2021) ‘Optimising the use of measures of social stratification in research with intersectional and longitudinal analytical priorities’, in Nico, M. and Pollock, G., </w:t>
      </w:r>
      <w:r w:rsidRPr="00220C73">
        <w:rPr>
          <w:rFonts w:ascii="Helvetica" w:hAnsi="Helvetica" w:cs="Helvetica"/>
          <w:i/>
          <w:iCs/>
          <w:sz w:val="24"/>
          <w:szCs w:val="24"/>
        </w:rPr>
        <w:t>The Routledge Handbook of Contemporary Inequalities and the Life Course</w:t>
      </w:r>
      <w:r w:rsidRPr="00220C73">
        <w:rPr>
          <w:rFonts w:ascii="Helvetica" w:hAnsi="Helvetica" w:cs="Helvetica"/>
          <w:sz w:val="24"/>
          <w:szCs w:val="24"/>
        </w:rPr>
        <w:t>. 1st edn. London: Routledge, pp. 188–198. Available at: https://doi.org/10.4324/9780429470059-18.</w:t>
      </w:r>
    </w:p>
    <w:p w14:paraId="59A0DC9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Leuze, K. (2007) ‘What Makes for a Good Start? Consequences of Occupation-Specific Higher Education for Career Mobility: Germany and Great Britain Compared’, </w:t>
      </w:r>
      <w:r w:rsidRPr="00220C73">
        <w:rPr>
          <w:rFonts w:ascii="Helvetica" w:hAnsi="Helvetica" w:cs="Helvetica"/>
          <w:i/>
          <w:iCs/>
          <w:sz w:val="24"/>
          <w:szCs w:val="24"/>
        </w:rPr>
        <w:t>International Journal of Sociology</w:t>
      </w:r>
      <w:r w:rsidRPr="00220C73">
        <w:rPr>
          <w:rFonts w:ascii="Helvetica" w:hAnsi="Helvetica" w:cs="Helvetica"/>
          <w:sz w:val="24"/>
          <w:szCs w:val="24"/>
        </w:rPr>
        <w:t>, 37(2), pp. 29–53. Available at: https://doi.org/10.2753/IJS0020-7659370202.</w:t>
      </w:r>
    </w:p>
    <w:p w14:paraId="0B3C8CD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Leuze, K. (2010) </w:t>
      </w:r>
      <w:r w:rsidRPr="00220C73">
        <w:rPr>
          <w:rFonts w:ascii="Helvetica" w:hAnsi="Helvetica" w:cs="Helvetica"/>
          <w:i/>
          <w:iCs/>
          <w:sz w:val="24"/>
          <w:szCs w:val="24"/>
        </w:rPr>
        <w:t>Smooth Path or Long and Winding Road? How Institutions Shape the Transition from Higher Education to Work</w:t>
      </w:r>
      <w:r w:rsidRPr="00220C73">
        <w:rPr>
          <w:rFonts w:ascii="Helvetica" w:hAnsi="Helvetica" w:cs="Helvetica"/>
          <w:sz w:val="24"/>
          <w:szCs w:val="24"/>
        </w:rPr>
        <w:t>. Budrich UniPress. Available at: https://doi.org/10.3224/94075542.</w:t>
      </w:r>
    </w:p>
    <w:p w14:paraId="2CF4D09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Lindley, R.M. (1996) ‘The school-to-work transition in the United Kingdom’, </w:t>
      </w:r>
      <w:r w:rsidRPr="00220C73">
        <w:rPr>
          <w:rFonts w:ascii="Helvetica" w:hAnsi="Helvetica" w:cs="Helvetica"/>
          <w:i/>
          <w:iCs/>
          <w:sz w:val="24"/>
          <w:szCs w:val="24"/>
        </w:rPr>
        <w:t>International Labour Review</w:t>
      </w:r>
      <w:r w:rsidRPr="00220C73">
        <w:rPr>
          <w:rFonts w:ascii="Helvetica" w:hAnsi="Helvetica" w:cs="Helvetica"/>
          <w:sz w:val="24"/>
          <w:szCs w:val="24"/>
        </w:rPr>
        <w:t>, p. 23.</w:t>
      </w:r>
    </w:p>
    <w:p w14:paraId="46F3876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acleod, J. (2018) </w:t>
      </w:r>
      <w:r w:rsidRPr="00220C73">
        <w:rPr>
          <w:rFonts w:ascii="Helvetica" w:hAnsi="Helvetica" w:cs="Helvetica"/>
          <w:i/>
          <w:iCs/>
          <w:sz w:val="24"/>
          <w:szCs w:val="24"/>
        </w:rPr>
        <w:t>Ain’t no makin’it: Aspirations &amp; attainment in a low-income neighborhood</w:t>
      </w:r>
      <w:r w:rsidRPr="00220C73">
        <w:rPr>
          <w:rFonts w:ascii="Helvetica" w:hAnsi="Helvetica" w:cs="Helvetica"/>
          <w:sz w:val="24"/>
          <w:szCs w:val="24"/>
        </w:rPr>
        <w:t>. Routledge.</w:t>
      </w:r>
    </w:p>
    <w:p w14:paraId="079D492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adia, J. </w:t>
      </w:r>
      <w:r w:rsidRPr="00220C73">
        <w:rPr>
          <w:rFonts w:ascii="Helvetica" w:hAnsi="Helvetica" w:cs="Helvetica"/>
          <w:i/>
          <w:iCs/>
          <w:sz w:val="24"/>
          <w:szCs w:val="24"/>
        </w:rPr>
        <w:t>et al.</w:t>
      </w:r>
      <w:r w:rsidRPr="00220C73">
        <w:rPr>
          <w:rFonts w:ascii="Helvetica" w:hAnsi="Helvetica" w:cs="Helvetica"/>
          <w:sz w:val="24"/>
          <w:szCs w:val="24"/>
        </w:rPr>
        <w:t xml:space="preserve"> (2022) ‘Long</w:t>
      </w:r>
      <w:r w:rsidRPr="00220C73">
        <w:rPr>
          <w:rFonts w:ascii="Cambria Math" w:hAnsi="Cambria Math" w:cs="Cambria Math"/>
          <w:sz w:val="24"/>
          <w:szCs w:val="24"/>
        </w:rPr>
        <w:t>‐</w:t>
      </w:r>
      <w:r w:rsidRPr="00220C73">
        <w:rPr>
          <w:rFonts w:ascii="Helvetica" w:hAnsi="Helvetica" w:cs="Helvetica"/>
          <w:sz w:val="24"/>
          <w:szCs w:val="24"/>
        </w:rPr>
        <w:t xml:space="preserve">term labour market and economic consequences of school exclusions in England .pdf’, </w:t>
      </w:r>
      <w:r w:rsidRPr="00220C73">
        <w:rPr>
          <w:rFonts w:ascii="Helvetica" w:hAnsi="Helvetica" w:cs="Helvetica"/>
          <w:i/>
          <w:iCs/>
          <w:sz w:val="24"/>
          <w:szCs w:val="24"/>
        </w:rPr>
        <w:t>British Journal of Educational Psychology</w:t>
      </w:r>
      <w:r w:rsidRPr="00220C73">
        <w:rPr>
          <w:rFonts w:ascii="Helvetica" w:hAnsi="Helvetica" w:cs="Helvetica"/>
          <w:sz w:val="24"/>
          <w:szCs w:val="24"/>
        </w:rPr>
        <w:t xml:space="preserve"> [Preprint].</w:t>
      </w:r>
    </w:p>
    <w:p w14:paraId="380BA6B2"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artin, P., Schoon, I. and Ross, A. (2008) ‘Beyond Transitions: Applying Optimal Matching Analysis to Life Course Research’, </w:t>
      </w:r>
      <w:r w:rsidRPr="00220C73">
        <w:rPr>
          <w:rFonts w:ascii="Helvetica" w:hAnsi="Helvetica" w:cs="Helvetica"/>
          <w:i/>
          <w:iCs/>
          <w:sz w:val="24"/>
          <w:szCs w:val="24"/>
        </w:rPr>
        <w:t>International Journal of Social Research Methodology</w:t>
      </w:r>
      <w:r w:rsidRPr="00220C73">
        <w:rPr>
          <w:rFonts w:ascii="Helvetica" w:hAnsi="Helvetica" w:cs="Helvetica"/>
          <w:sz w:val="24"/>
          <w:szCs w:val="24"/>
        </w:rPr>
        <w:t>, 11(3), pp. 179–199. Available at: https://doi.org/10.1080/13645570701622025.</w:t>
      </w:r>
    </w:p>
    <w:p w14:paraId="3206D27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ayer, K.U. (2004) ‘Whose Lives? How History, Societies, and Institutions Define and Shape Life Courses’, </w:t>
      </w:r>
      <w:r w:rsidRPr="00220C73">
        <w:rPr>
          <w:rFonts w:ascii="Helvetica" w:hAnsi="Helvetica" w:cs="Helvetica"/>
          <w:i/>
          <w:iCs/>
          <w:sz w:val="24"/>
          <w:szCs w:val="24"/>
        </w:rPr>
        <w:t>Research in Human Development</w:t>
      </w:r>
      <w:r w:rsidRPr="00220C73">
        <w:rPr>
          <w:rFonts w:ascii="Helvetica" w:hAnsi="Helvetica" w:cs="Helvetica"/>
          <w:sz w:val="24"/>
          <w:szCs w:val="24"/>
        </w:rPr>
        <w:t>, 1(3), pp. 161–187. Available at: https://doi.org/10.1207/s15427617rhd0103_3.</w:t>
      </w:r>
    </w:p>
    <w:p w14:paraId="4AC58E0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ayer, K.U. (2009) ‘New Directions in Life Course Research’, </w:t>
      </w:r>
      <w:r w:rsidRPr="00220C73">
        <w:rPr>
          <w:rFonts w:ascii="Helvetica" w:hAnsi="Helvetica" w:cs="Helvetica"/>
          <w:i/>
          <w:iCs/>
          <w:sz w:val="24"/>
          <w:szCs w:val="24"/>
        </w:rPr>
        <w:t>Annual Review of Sociology</w:t>
      </w:r>
      <w:r w:rsidRPr="00220C73">
        <w:rPr>
          <w:rFonts w:ascii="Helvetica" w:hAnsi="Helvetica" w:cs="Helvetica"/>
          <w:sz w:val="24"/>
          <w:szCs w:val="24"/>
        </w:rPr>
        <w:t>, 35(1), pp. 413–433. Available at: https://doi.org/10.1146/annurev.soc.34.040507.134619.</w:t>
      </w:r>
    </w:p>
    <w:p w14:paraId="17E6781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Mayer, K.U. and Schoepflin, U. (2022) ‘The State and the Life Course’, p. 24.</w:t>
      </w:r>
    </w:p>
    <w:p w14:paraId="7F9AB4A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cCulloch, A. (2017) ‘EDUCATIONAL ASPIRATIONS TRAJECTORIES IN ENGLAND’, </w:t>
      </w:r>
      <w:r w:rsidRPr="00220C73">
        <w:rPr>
          <w:rFonts w:ascii="Helvetica" w:hAnsi="Helvetica" w:cs="Helvetica"/>
          <w:i/>
          <w:iCs/>
          <w:sz w:val="24"/>
          <w:szCs w:val="24"/>
        </w:rPr>
        <w:t>British Journal of Educational Studies</w:t>
      </w:r>
      <w:r w:rsidRPr="00220C73">
        <w:rPr>
          <w:rFonts w:ascii="Helvetica" w:hAnsi="Helvetica" w:cs="Helvetica"/>
          <w:sz w:val="24"/>
          <w:szCs w:val="24"/>
        </w:rPr>
        <w:t>, 65(1), pp. 69–85. Available at: https://doi.org/10.1080/00071005.2016.1197883.</w:t>
      </w:r>
    </w:p>
    <w:p w14:paraId="6D10FC0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cCullough, P. and Nelder, J. (1989) </w:t>
      </w:r>
      <w:r w:rsidRPr="00220C73">
        <w:rPr>
          <w:rFonts w:ascii="Helvetica" w:hAnsi="Helvetica" w:cs="Helvetica"/>
          <w:i/>
          <w:iCs/>
          <w:sz w:val="24"/>
          <w:szCs w:val="24"/>
        </w:rPr>
        <w:t>Generalized Linear Models</w:t>
      </w:r>
      <w:r w:rsidRPr="00220C73">
        <w:rPr>
          <w:rFonts w:ascii="Helvetica" w:hAnsi="Helvetica" w:cs="Helvetica"/>
          <w:sz w:val="24"/>
          <w:szCs w:val="24"/>
        </w:rPr>
        <w:t>. Chapman Hall: New York.</w:t>
      </w:r>
    </w:p>
    <w:p w14:paraId="3FA25DF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icklewright, J. (1989) ‘Choice at Sixteen’, </w:t>
      </w:r>
      <w:r w:rsidRPr="00220C73">
        <w:rPr>
          <w:rFonts w:ascii="Helvetica" w:hAnsi="Helvetica" w:cs="Helvetica"/>
          <w:i/>
          <w:iCs/>
          <w:sz w:val="24"/>
          <w:szCs w:val="24"/>
        </w:rPr>
        <w:t>Economica</w:t>
      </w:r>
      <w:r w:rsidRPr="00220C73">
        <w:rPr>
          <w:rFonts w:ascii="Helvetica" w:hAnsi="Helvetica" w:cs="Helvetica"/>
          <w:sz w:val="24"/>
          <w:szCs w:val="24"/>
        </w:rPr>
        <w:t>, 56(221), pp. 25–39. Available at: https://doi.org/10.2307/2554492.</w:t>
      </w:r>
    </w:p>
    <w:p w14:paraId="52FB54B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Mousteri, V., Daly, M. and Delaney, L. (2020) ‘Underemployment and psychological distress: Propensity score and fixed effects estimates from two large UK samples’, </w:t>
      </w:r>
      <w:r w:rsidRPr="00220C73">
        <w:rPr>
          <w:rFonts w:ascii="Helvetica" w:hAnsi="Helvetica" w:cs="Helvetica"/>
          <w:i/>
          <w:iCs/>
          <w:sz w:val="24"/>
          <w:szCs w:val="24"/>
        </w:rPr>
        <w:t>Social Science &amp; Medicine</w:t>
      </w:r>
      <w:r w:rsidRPr="00220C73">
        <w:rPr>
          <w:rFonts w:ascii="Helvetica" w:hAnsi="Helvetica" w:cs="Helvetica"/>
          <w:sz w:val="24"/>
          <w:szCs w:val="24"/>
        </w:rPr>
        <w:t>, 244, p. 112641. Available at: https://doi.org/10.1016/j.socscimed.2019.112641.</w:t>
      </w:r>
    </w:p>
    <w:p w14:paraId="0EEF0DF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ulder, C.H. (2009) ‘Leaving the parental home in young adulthood’, in </w:t>
      </w:r>
      <w:r w:rsidRPr="00220C73">
        <w:rPr>
          <w:rFonts w:ascii="Helvetica" w:hAnsi="Helvetica" w:cs="Helvetica"/>
          <w:i/>
          <w:iCs/>
          <w:sz w:val="24"/>
          <w:szCs w:val="24"/>
        </w:rPr>
        <w:t>Handbook of youth and young adulthood</w:t>
      </w:r>
      <w:r w:rsidRPr="00220C73">
        <w:rPr>
          <w:rFonts w:ascii="Helvetica" w:hAnsi="Helvetica" w:cs="Helvetica"/>
          <w:sz w:val="24"/>
          <w:szCs w:val="24"/>
        </w:rPr>
        <w:t>. Routledge.</w:t>
      </w:r>
    </w:p>
    <w:p w14:paraId="03F66EE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Murphy, M. (2000) ‘Cohabitation in Britain’, </w:t>
      </w:r>
      <w:r w:rsidRPr="00220C73">
        <w:rPr>
          <w:rFonts w:ascii="Helvetica" w:hAnsi="Helvetica" w:cs="Helvetica"/>
          <w:i/>
          <w:iCs/>
          <w:sz w:val="24"/>
          <w:szCs w:val="24"/>
        </w:rPr>
        <w:t>Journal of the Royal Statistical Society. Series A (Statistics in Society)</w:t>
      </w:r>
      <w:r w:rsidRPr="00220C73">
        <w:rPr>
          <w:rFonts w:ascii="Helvetica" w:hAnsi="Helvetica" w:cs="Helvetica"/>
          <w:sz w:val="24"/>
          <w:szCs w:val="24"/>
        </w:rPr>
        <w:t>, 163(2).</w:t>
      </w:r>
    </w:p>
    <w:p w14:paraId="20096F0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Murray, S.J. (2011) ‘Growing up in the 1990s: Tracks and trajectories of the “Rising 16’s”: A longitudinal analysis using the British Household Panel Survey.’, p. 354.</w:t>
      </w:r>
    </w:p>
    <w:p w14:paraId="24F55AF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Niepel, V. (2010) ‘The importance of cognitive and social skills for the duration of unemployment’, </w:t>
      </w:r>
      <w:r w:rsidRPr="00220C73">
        <w:rPr>
          <w:rFonts w:ascii="Helvetica" w:hAnsi="Helvetica" w:cs="Helvetica"/>
          <w:i/>
          <w:iCs/>
          <w:sz w:val="24"/>
          <w:szCs w:val="24"/>
        </w:rPr>
        <w:t>ZEW Discussion Papers</w:t>
      </w:r>
      <w:r w:rsidRPr="00220C73">
        <w:rPr>
          <w:rFonts w:ascii="Helvetica" w:hAnsi="Helvetica" w:cs="Helvetica"/>
          <w:sz w:val="24"/>
          <w:szCs w:val="24"/>
        </w:rPr>
        <w:t>, (10), p. 52.</w:t>
      </w:r>
    </w:p>
    <w:p w14:paraId="73AEFC5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Noden, P. and West, A. (2009) ‘Attainment gaps between the most deprived and advantaged schools’, </w:t>
      </w:r>
      <w:r w:rsidRPr="00220C73">
        <w:rPr>
          <w:rFonts w:ascii="Helvetica" w:hAnsi="Helvetica" w:cs="Helvetica"/>
          <w:i/>
          <w:iCs/>
          <w:sz w:val="24"/>
          <w:szCs w:val="24"/>
        </w:rPr>
        <w:t>The Sutton Trust</w:t>
      </w:r>
      <w:r w:rsidRPr="00220C73">
        <w:rPr>
          <w:rFonts w:ascii="Helvetica" w:hAnsi="Helvetica" w:cs="Helvetica"/>
          <w:sz w:val="24"/>
          <w:szCs w:val="24"/>
        </w:rPr>
        <w:t xml:space="preserve"> [Preprint].</w:t>
      </w:r>
    </w:p>
    <w:p w14:paraId="1B1343D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Payne, J. (1995) ‘Routes beyond compulsory schooling’, </w:t>
      </w:r>
      <w:r w:rsidRPr="00220C73">
        <w:rPr>
          <w:rFonts w:ascii="Helvetica" w:hAnsi="Helvetica" w:cs="Helvetica"/>
          <w:i/>
          <w:iCs/>
          <w:sz w:val="24"/>
          <w:szCs w:val="24"/>
        </w:rPr>
        <w:t>Policy Studies Institute</w:t>
      </w:r>
      <w:r w:rsidRPr="00220C73">
        <w:rPr>
          <w:rFonts w:ascii="Helvetica" w:hAnsi="Helvetica" w:cs="Helvetica"/>
          <w:sz w:val="24"/>
          <w:szCs w:val="24"/>
        </w:rPr>
        <w:t>, p. 98.</w:t>
      </w:r>
    </w:p>
    <w:p w14:paraId="4D1E456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Payne, J., Great Britain, and Department for Education and Skills (2001) </w:t>
      </w:r>
      <w:r w:rsidRPr="00220C73">
        <w:rPr>
          <w:rFonts w:ascii="Helvetica" w:hAnsi="Helvetica" w:cs="Helvetica"/>
          <w:i/>
          <w:iCs/>
          <w:sz w:val="24"/>
          <w:szCs w:val="24"/>
        </w:rPr>
        <w:t>Patterns of participation in full-time education after 16: an analysis of the England and Wales Youth Cohort study</w:t>
      </w:r>
      <w:r w:rsidRPr="00220C73">
        <w:rPr>
          <w:rFonts w:ascii="Helvetica" w:hAnsi="Helvetica" w:cs="Helvetica"/>
          <w:sz w:val="24"/>
          <w:szCs w:val="24"/>
        </w:rPr>
        <w:t>. Nottingham: DfES Publications.</w:t>
      </w:r>
    </w:p>
    <w:p w14:paraId="1D5A5AE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Playford, C. and Gayle, V. (2016) ‘The concealed middle? An exploration of ordinary young people and school GCSE subject area attainment’, </w:t>
      </w:r>
      <w:r w:rsidRPr="00220C73">
        <w:rPr>
          <w:rFonts w:ascii="Helvetica" w:hAnsi="Helvetica" w:cs="Helvetica"/>
          <w:i/>
          <w:iCs/>
          <w:sz w:val="24"/>
          <w:szCs w:val="24"/>
        </w:rPr>
        <w:t>Journal of Youth Studies</w:t>
      </w:r>
      <w:r w:rsidRPr="00220C73">
        <w:rPr>
          <w:rFonts w:ascii="Helvetica" w:hAnsi="Helvetica" w:cs="Helvetica"/>
          <w:sz w:val="24"/>
          <w:szCs w:val="24"/>
        </w:rPr>
        <w:t>, 19, pp. 149–168. Available at: https://doi.org/10.1080/13676261.2015.1052049.</w:t>
      </w:r>
    </w:p>
    <w:p w14:paraId="2E5D8CB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Power, C. and Elliott, J. (2006) ‘Cohort profile: 1958 British birth cohort (National Child Development Study)’, </w:t>
      </w:r>
      <w:r w:rsidRPr="00220C73">
        <w:rPr>
          <w:rFonts w:ascii="Helvetica" w:hAnsi="Helvetica" w:cs="Helvetica"/>
          <w:i/>
          <w:iCs/>
          <w:sz w:val="24"/>
          <w:szCs w:val="24"/>
        </w:rPr>
        <w:t>International Journal of Epidemiology</w:t>
      </w:r>
      <w:r w:rsidRPr="00220C73">
        <w:rPr>
          <w:rFonts w:ascii="Helvetica" w:hAnsi="Helvetica" w:cs="Helvetica"/>
          <w:sz w:val="24"/>
          <w:szCs w:val="24"/>
        </w:rPr>
        <w:t>, 35(1), pp. 34–41. Available at: https://doi.org/10.1093/ije/dyi183.</w:t>
      </w:r>
    </w:p>
    <w:p w14:paraId="55EBD83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Prandy, K. (1999) ‘Class, stratification and inequalities in health: a comparison of the Registrar</w:t>
      </w:r>
      <w:r w:rsidRPr="00220C73">
        <w:rPr>
          <w:rFonts w:ascii="Cambria Math" w:hAnsi="Cambria Math" w:cs="Cambria Math"/>
          <w:sz w:val="24"/>
          <w:szCs w:val="24"/>
        </w:rPr>
        <w:t>‐</w:t>
      </w:r>
      <w:r w:rsidRPr="00220C73">
        <w:rPr>
          <w:rFonts w:ascii="Helvetica" w:hAnsi="Helvetica" w:cs="Helvetica"/>
          <w:sz w:val="24"/>
          <w:szCs w:val="24"/>
        </w:rPr>
        <w:t xml:space="preserve">General’s Social Classes and the Cambridge Scale’, </w:t>
      </w:r>
      <w:r w:rsidRPr="00220C73">
        <w:rPr>
          <w:rFonts w:ascii="Helvetica" w:hAnsi="Helvetica" w:cs="Helvetica"/>
          <w:i/>
          <w:iCs/>
          <w:sz w:val="24"/>
          <w:szCs w:val="24"/>
        </w:rPr>
        <w:t>Sociology of Health &amp; Illness</w:t>
      </w:r>
      <w:r w:rsidRPr="00220C73">
        <w:rPr>
          <w:rFonts w:ascii="Helvetica" w:hAnsi="Helvetica" w:cs="Helvetica"/>
          <w:sz w:val="24"/>
          <w:szCs w:val="24"/>
        </w:rPr>
        <w:t>, 21(4), pp. 466–484. Available at: https://doi.org/10.1111/1467-9566.00167.</w:t>
      </w:r>
    </w:p>
    <w:p w14:paraId="53D2955D"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Ralston, K. </w:t>
      </w:r>
      <w:r w:rsidRPr="00220C73">
        <w:rPr>
          <w:rFonts w:ascii="Helvetica" w:hAnsi="Helvetica" w:cs="Helvetica"/>
          <w:i/>
          <w:iCs/>
          <w:sz w:val="24"/>
          <w:szCs w:val="24"/>
        </w:rPr>
        <w:t>et al.</w:t>
      </w:r>
      <w:r w:rsidRPr="00220C73">
        <w:rPr>
          <w:rFonts w:ascii="Helvetica" w:hAnsi="Helvetica" w:cs="Helvetica"/>
          <w:sz w:val="24"/>
          <w:szCs w:val="24"/>
        </w:rPr>
        <w:t xml:space="preserve"> (2016) ‘Do young people not in education, employment or training experience long-term occupational scarring? A longitudinal analysis over 20 years of follow-up’, </w:t>
      </w:r>
      <w:r w:rsidRPr="00220C73">
        <w:rPr>
          <w:rFonts w:ascii="Helvetica" w:hAnsi="Helvetica" w:cs="Helvetica"/>
          <w:i/>
          <w:iCs/>
          <w:sz w:val="24"/>
          <w:szCs w:val="24"/>
        </w:rPr>
        <w:t>Contemporary Social Science</w:t>
      </w:r>
      <w:r w:rsidRPr="00220C73">
        <w:rPr>
          <w:rFonts w:ascii="Helvetica" w:hAnsi="Helvetica" w:cs="Helvetica"/>
          <w:sz w:val="24"/>
          <w:szCs w:val="24"/>
        </w:rPr>
        <w:t>, 11(2–3), pp. 203–221. Available at: https://doi.org/10.1080/21582041.2016.1194452.</w:t>
      </w:r>
    </w:p>
    <w:p w14:paraId="50B8F36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i/>
          <w:iCs/>
          <w:sz w:val="24"/>
          <w:szCs w:val="24"/>
        </w:rPr>
        <w:t>Rampton Report</w:t>
      </w:r>
      <w:r w:rsidRPr="00220C73">
        <w:rPr>
          <w:rFonts w:ascii="Helvetica" w:hAnsi="Helvetica" w:cs="Helvetica"/>
          <w:sz w:val="24"/>
          <w:szCs w:val="24"/>
        </w:rPr>
        <w:t xml:space="preserve"> (1981). Available at: http://www.educationengland.org.uk/documents/rampton/rampton1981.html (Accessed: 28 November 2022).</w:t>
      </w:r>
    </w:p>
    <w:p w14:paraId="625E1EA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Reay, D. </w:t>
      </w:r>
      <w:r w:rsidRPr="00220C73">
        <w:rPr>
          <w:rFonts w:ascii="Helvetica" w:hAnsi="Helvetica" w:cs="Helvetica"/>
          <w:i/>
          <w:iCs/>
          <w:sz w:val="24"/>
          <w:szCs w:val="24"/>
        </w:rPr>
        <w:t>et al.</w:t>
      </w:r>
      <w:r w:rsidRPr="00220C73">
        <w:rPr>
          <w:rFonts w:ascii="Helvetica" w:hAnsi="Helvetica" w:cs="Helvetica"/>
          <w:sz w:val="24"/>
          <w:szCs w:val="24"/>
        </w:rPr>
        <w:t xml:space="preserve"> (2001) ‘Choices of Degree or Degrees of Choice? Class, `Race’ and the Higher Education Choice Process’, </w:t>
      </w:r>
      <w:r w:rsidRPr="00220C73">
        <w:rPr>
          <w:rFonts w:ascii="Helvetica" w:hAnsi="Helvetica" w:cs="Helvetica"/>
          <w:i/>
          <w:iCs/>
          <w:sz w:val="24"/>
          <w:szCs w:val="24"/>
        </w:rPr>
        <w:t>Sociology</w:t>
      </w:r>
      <w:r w:rsidRPr="00220C73">
        <w:rPr>
          <w:rFonts w:ascii="Helvetica" w:hAnsi="Helvetica" w:cs="Helvetica"/>
          <w:sz w:val="24"/>
          <w:szCs w:val="24"/>
        </w:rPr>
        <w:t>, 35(4), pp. 855–874. Available at: https://doi.org/10.1177/0038038501035004004.</w:t>
      </w:r>
    </w:p>
    <w:p w14:paraId="4FCB49B5"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lastRenderedPageBreak/>
        <w:t xml:space="preserve">Roberts, K. (2003) ‘Change and Continuity in Youth Transitions in Eastern Europe: Lessons for Western Sociology’, </w:t>
      </w:r>
      <w:r w:rsidRPr="00220C73">
        <w:rPr>
          <w:rFonts w:ascii="Helvetica" w:hAnsi="Helvetica" w:cs="Helvetica"/>
          <w:i/>
          <w:iCs/>
          <w:sz w:val="24"/>
          <w:szCs w:val="24"/>
        </w:rPr>
        <w:t>The Sociological Review</w:t>
      </w:r>
      <w:r w:rsidRPr="00220C73">
        <w:rPr>
          <w:rFonts w:ascii="Helvetica" w:hAnsi="Helvetica" w:cs="Helvetica"/>
          <w:sz w:val="24"/>
          <w:szCs w:val="24"/>
        </w:rPr>
        <w:t>, 51(4), pp. 484–505. Available at: https://doi.org/10.1111/j.1467-954X.2003.00432.x.</w:t>
      </w:r>
    </w:p>
    <w:p w14:paraId="44D7787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mitt, C. (2021) ‘The impact of economic uncertainty, precarious employment, and risk attitudes on the transition to parenthood’, </w:t>
      </w:r>
      <w:r w:rsidRPr="00220C73">
        <w:rPr>
          <w:rFonts w:ascii="Helvetica" w:hAnsi="Helvetica" w:cs="Helvetica"/>
          <w:i/>
          <w:iCs/>
          <w:sz w:val="24"/>
          <w:szCs w:val="24"/>
        </w:rPr>
        <w:t>Advances in Life Course Research</w:t>
      </w:r>
      <w:r w:rsidRPr="00220C73">
        <w:rPr>
          <w:rFonts w:ascii="Helvetica" w:hAnsi="Helvetica" w:cs="Helvetica"/>
          <w:sz w:val="24"/>
          <w:szCs w:val="24"/>
        </w:rPr>
        <w:t>, 47, p. 100402. Available at: https://doi.org/10.1016/j.alcr.2021.100402.</w:t>
      </w:r>
    </w:p>
    <w:p w14:paraId="1934A97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oon, I. </w:t>
      </w:r>
      <w:r w:rsidRPr="00220C73">
        <w:rPr>
          <w:rFonts w:ascii="Helvetica" w:hAnsi="Helvetica" w:cs="Helvetica"/>
          <w:i/>
          <w:iCs/>
          <w:sz w:val="24"/>
          <w:szCs w:val="24"/>
        </w:rPr>
        <w:t>et al.</w:t>
      </w:r>
      <w:r w:rsidRPr="00220C73">
        <w:rPr>
          <w:rFonts w:ascii="Helvetica" w:hAnsi="Helvetica" w:cs="Helvetica"/>
          <w:sz w:val="24"/>
          <w:szCs w:val="24"/>
        </w:rPr>
        <w:t xml:space="preserve"> (2001) ‘Transitions from school to work in a changing social context’, </w:t>
      </w:r>
      <w:r w:rsidRPr="00220C73">
        <w:rPr>
          <w:rFonts w:ascii="Helvetica" w:hAnsi="Helvetica" w:cs="Helvetica"/>
          <w:i/>
          <w:iCs/>
          <w:sz w:val="24"/>
          <w:szCs w:val="24"/>
        </w:rPr>
        <w:t>YOUNG</w:t>
      </w:r>
      <w:r w:rsidRPr="00220C73">
        <w:rPr>
          <w:rFonts w:ascii="Helvetica" w:hAnsi="Helvetica" w:cs="Helvetica"/>
          <w:sz w:val="24"/>
          <w:szCs w:val="24"/>
        </w:rPr>
        <w:t>, 9(1), pp. 4–22. Available at: https://doi.org/10.1177/110330880100900102.</w:t>
      </w:r>
    </w:p>
    <w:p w14:paraId="14573F3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oon, I. (2007) ‘Adaptations to changing times: Agency in context’, </w:t>
      </w:r>
      <w:r w:rsidRPr="00220C73">
        <w:rPr>
          <w:rFonts w:ascii="Helvetica" w:hAnsi="Helvetica" w:cs="Helvetica"/>
          <w:i/>
          <w:iCs/>
          <w:sz w:val="24"/>
          <w:szCs w:val="24"/>
        </w:rPr>
        <w:t>International Journal of Psychology</w:t>
      </w:r>
      <w:r w:rsidRPr="00220C73">
        <w:rPr>
          <w:rFonts w:ascii="Helvetica" w:hAnsi="Helvetica" w:cs="Helvetica"/>
          <w:sz w:val="24"/>
          <w:szCs w:val="24"/>
        </w:rPr>
        <w:t>, 42(2), pp. 94–101. Available at: https://doi.org/10.1080/00207590600991252.</w:t>
      </w:r>
    </w:p>
    <w:p w14:paraId="721FC3F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oon, I. (2020) ‘Navigating an Uncertain Labor Market in the UK: The Role of Structure and Agency in the Transition from School to Work’, </w:t>
      </w:r>
      <w:r w:rsidRPr="00220C73">
        <w:rPr>
          <w:rFonts w:ascii="Helvetica" w:hAnsi="Helvetica" w:cs="Helvetica"/>
          <w:i/>
          <w:iCs/>
          <w:sz w:val="24"/>
          <w:szCs w:val="24"/>
        </w:rPr>
        <w:t>The ANNALS of the American Academy of Political and Social Science</w:t>
      </w:r>
      <w:r w:rsidRPr="00220C73">
        <w:rPr>
          <w:rFonts w:ascii="Helvetica" w:hAnsi="Helvetica" w:cs="Helvetica"/>
          <w:sz w:val="24"/>
          <w:szCs w:val="24"/>
        </w:rPr>
        <w:t>, 688(1), pp. 77–92. Available at: https://doi.org/10.1177/0002716220905569.</w:t>
      </w:r>
    </w:p>
    <w:p w14:paraId="47ACD48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Schoon, I. (2022) ‘Planning for the Future: Changing Education Expectations in Three British Cohorts’, p. 22.</w:t>
      </w:r>
    </w:p>
    <w:p w14:paraId="4C62597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oon, I. and Bynner, J. (2003) ‘Risk and Resilience in the Life Course: Implications for Interventions and Social Policies’, </w:t>
      </w:r>
      <w:r w:rsidRPr="00220C73">
        <w:rPr>
          <w:rFonts w:ascii="Helvetica" w:hAnsi="Helvetica" w:cs="Helvetica"/>
          <w:i/>
          <w:iCs/>
          <w:sz w:val="24"/>
          <w:szCs w:val="24"/>
        </w:rPr>
        <w:t>Journal of Youth Studies</w:t>
      </w:r>
      <w:r w:rsidRPr="00220C73">
        <w:rPr>
          <w:rFonts w:ascii="Helvetica" w:hAnsi="Helvetica" w:cs="Helvetica"/>
          <w:sz w:val="24"/>
          <w:szCs w:val="24"/>
        </w:rPr>
        <w:t>, 6(1), pp. 21–31. Available at: https://doi.org/10.1080/1367626032000068145.</w:t>
      </w:r>
    </w:p>
    <w:p w14:paraId="740F384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choon, I., Martin, P. and Ross, A. (2007) ‘Career transitions in times of social change. His and her story’, </w:t>
      </w:r>
      <w:r w:rsidRPr="00220C73">
        <w:rPr>
          <w:rFonts w:ascii="Helvetica" w:hAnsi="Helvetica" w:cs="Helvetica"/>
          <w:i/>
          <w:iCs/>
          <w:sz w:val="24"/>
          <w:szCs w:val="24"/>
        </w:rPr>
        <w:t>Journal of Vocational Behavior</w:t>
      </w:r>
      <w:r w:rsidRPr="00220C73">
        <w:rPr>
          <w:rFonts w:ascii="Helvetica" w:hAnsi="Helvetica" w:cs="Helvetica"/>
          <w:sz w:val="24"/>
          <w:szCs w:val="24"/>
        </w:rPr>
        <w:t>, 70(1), pp. 78–96. Available at: https://doi.org/10.1016/j.jvb.2006.04.009.</w:t>
      </w:r>
    </w:p>
    <w:p w14:paraId="06EF7E1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eltzer, J.A. (2004) ‘Cohabitation in the United States and Britain: Demography, kinship, and the future’, </w:t>
      </w:r>
      <w:r w:rsidRPr="00220C73">
        <w:rPr>
          <w:rFonts w:ascii="Helvetica" w:hAnsi="Helvetica" w:cs="Helvetica"/>
          <w:i/>
          <w:iCs/>
          <w:sz w:val="24"/>
          <w:szCs w:val="24"/>
        </w:rPr>
        <w:t>Journal of Marriage and Family</w:t>
      </w:r>
      <w:r w:rsidRPr="00220C73">
        <w:rPr>
          <w:rFonts w:ascii="Helvetica" w:hAnsi="Helvetica" w:cs="Helvetica"/>
          <w:sz w:val="24"/>
          <w:szCs w:val="24"/>
        </w:rPr>
        <w:t>, 66(4), pp. 921–928. Available at: https://doi.org/10.1111/j.0022-2445.2004.00062.x.</w:t>
      </w:r>
    </w:p>
    <w:p w14:paraId="2CC456E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hanahan, M.J. (2000) ‘Pathways to Adulthood in Changing Societies: Variability and Mechanisms in Life Course Perspective’, </w:t>
      </w:r>
      <w:r w:rsidRPr="00220C73">
        <w:rPr>
          <w:rFonts w:ascii="Helvetica" w:hAnsi="Helvetica" w:cs="Helvetica"/>
          <w:i/>
          <w:iCs/>
          <w:sz w:val="24"/>
          <w:szCs w:val="24"/>
        </w:rPr>
        <w:t>Review of Sociology</w:t>
      </w:r>
      <w:r w:rsidRPr="00220C73">
        <w:rPr>
          <w:rFonts w:ascii="Helvetica" w:hAnsi="Helvetica" w:cs="Helvetica"/>
          <w:sz w:val="24"/>
          <w:szCs w:val="24"/>
        </w:rPr>
        <w:t>, 26(1), pp. 667–692. Available at: https://doi.org/10.1146/annurev.soc.26.1.667.</w:t>
      </w:r>
    </w:p>
    <w:p w14:paraId="03459D2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ilverwood, R. </w:t>
      </w:r>
      <w:r w:rsidRPr="00220C73">
        <w:rPr>
          <w:rFonts w:ascii="Helvetica" w:hAnsi="Helvetica" w:cs="Helvetica"/>
          <w:i/>
          <w:iCs/>
          <w:sz w:val="24"/>
          <w:szCs w:val="24"/>
        </w:rPr>
        <w:t>et al.</w:t>
      </w:r>
      <w:r w:rsidRPr="00220C73">
        <w:rPr>
          <w:rFonts w:ascii="Helvetica" w:hAnsi="Helvetica" w:cs="Helvetica"/>
          <w:sz w:val="24"/>
          <w:szCs w:val="24"/>
        </w:rPr>
        <w:t xml:space="preserve"> (2021) ‘Handling missing data in the National Child Development Study: User guide (Version 2).’</w:t>
      </w:r>
    </w:p>
    <w:p w14:paraId="20AAA97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i/>
          <w:iCs/>
          <w:sz w:val="24"/>
          <w:szCs w:val="24"/>
        </w:rPr>
        <w:t>Spens Report</w:t>
      </w:r>
      <w:r w:rsidRPr="00220C73">
        <w:rPr>
          <w:rFonts w:ascii="Helvetica" w:hAnsi="Helvetica" w:cs="Helvetica"/>
          <w:sz w:val="24"/>
          <w:szCs w:val="24"/>
        </w:rPr>
        <w:t xml:space="preserve"> (1938). Available at: http://www.educationengland.org.uk/documents/spens/spens1938.html (Accessed: 10 November 2022).</w:t>
      </w:r>
    </w:p>
    <w:p w14:paraId="4E346BAA"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t. Clair, R., Kintrea, K. and Houston, M. (2013) ‘Silver bullet or red herring? New evidence on the place of aspirations in education’, </w:t>
      </w:r>
      <w:r w:rsidRPr="00220C73">
        <w:rPr>
          <w:rFonts w:ascii="Helvetica" w:hAnsi="Helvetica" w:cs="Helvetica"/>
          <w:i/>
          <w:iCs/>
          <w:sz w:val="24"/>
          <w:szCs w:val="24"/>
        </w:rPr>
        <w:t>Oxford Review of Education</w:t>
      </w:r>
      <w:r w:rsidRPr="00220C73">
        <w:rPr>
          <w:rFonts w:ascii="Helvetica" w:hAnsi="Helvetica" w:cs="Helvetica"/>
          <w:sz w:val="24"/>
          <w:szCs w:val="24"/>
        </w:rPr>
        <w:t>, 39(6), pp. 719–738. Available at: https://doi.org/10.1080/03054985.2013.854201.</w:t>
      </w:r>
    </w:p>
    <w:p w14:paraId="4C13280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teiner, R., Hirschi, A. and Akkermans, J. (2021) ‘Many Roads Lead to Rome: Researching Antecedents and Outcomes of Contemporary School-To-Work </w:t>
      </w:r>
      <w:r w:rsidRPr="00220C73">
        <w:rPr>
          <w:rFonts w:ascii="Helvetica" w:hAnsi="Helvetica" w:cs="Helvetica"/>
          <w:sz w:val="24"/>
          <w:szCs w:val="24"/>
        </w:rPr>
        <w:lastRenderedPageBreak/>
        <w:t xml:space="preserve">Transitions’, </w:t>
      </w:r>
      <w:r w:rsidRPr="00220C73">
        <w:rPr>
          <w:rFonts w:ascii="Helvetica" w:hAnsi="Helvetica" w:cs="Helvetica"/>
          <w:i/>
          <w:iCs/>
          <w:sz w:val="24"/>
          <w:szCs w:val="24"/>
        </w:rPr>
        <w:t>Journal of Career Development</w:t>
      </w:r>
      <w:r w:rsidRPr="00220C73">
        <w:rPr>
          <w:rFonts w:ascii="Helvetica" w:hAnsi="Helvetica" w:cs="Helvetica"/>
          <w:sz w:val="24"/>
          <w:szCs w:val="24"/>
        </w:rPr>
        <w:t>, p. 089484532110635. Available at: https://doi.org/10.1177/08948453211063580.</w:t>
      </w:r>
    </w:p>
    <w:p w14:paraId="15F39B7E"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tones, S. (2016) ‘An exploratory study: raising the attainment of underachieving white working-class boys’, </w:t>
      </w:r>
      <w:r w:rsidRPr="00220C73">
        <w:rPr>
          <w:rFonts w:ascii="Helvetica" w:hAnsi="Helvetica" w:cs="Helvetica"/>
          <w:i/>
          <w:iCs/>
          <w:sz w:val="24"/>
          <w:szCs w:val="24"/>
        </w:rPr>
        <w:t>STeP Journal</w:t>
      </w:r>
      <w:r w:rsidRPr="00220C73">
        <w:rPr>
          <w:rFonts w:ascii="Helvetica" w:hAnsi="Helvetica" w:cs="Helvetica"/>
          <w:sz w:val="24"/>
          <w:szCs w:val="24"/>
        </w:rPr>
        <w:t>, 3(1), pp. 173–181.</w:t>
      </w:r>
    </w:p>
    <w:p w14:paraId="3DA0E96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Stopforth, S. (2020) ‘Parental Socio-Economic Background and Children’s School-Level GCSE Attainment’, p. 306.</w:t>
      </w:r>
    </w:p>
    <w:p w14:paraId="612793F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topforth, S., Gayle, V. and Boeren, E. (2021) ‘Parental social class and school GCSE outcomes: two decades of evidence from UK household panel surveys’, </w:t>
      </w:r>
      <w:r w:rsidRPr="00220C73">
        <w:rPr>
          <w:rFonts w:ascii="Helvetica" w:hAnsi="Helvetica" w:cs="Helvetica"/>
          <w:i/>
          <w:iCs/>
          <w:sz w:val="24"/>
          <w:szCs w:val="24"/>
        </w:rPr>
        <w:t>Contemporary Social Science</w:t>
      </w:r>
      <w:r w:rsidRPr="00220C73">
        <w:rPr>
          <w:rFonts w:ascii="Helvetica" w:hAnsi="Helvetica" w:cs="Helvetica"/>
          <w:sz w:val="24"/>
          <w:szCs w:val="24"/>
        </w:rPr>
        <w:t>, 16(3), pp. 309–324. Available at: https://doi.org/10.1080/21582041.2020.1792967.</w:t>
      </w:r>
    </w:p>
    <w:p w14:paraId="46658D94"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ullivan, A., Heath, A. and Rothon, C. (2011) ‘Equalisation or inflation? Social class and gender differentials in England and Wales’, </w:t>
      </w:r>
      <w:r w:rsidRPr="00220C73">
        <w:rPr>
          <w:rFonts w:ascii="Helvetica" w:hAnsi="Helvetica" w:cs="Helvetica"/>
          <w:i/>
          <w:iCs/>
          <w:sz w:val="24"/>
          <w:szCs w:val="24"/>
        </w:rPr>
        <w:t>Oxford Review of Education</w:t>
      </w:r>
      <w:r w:rsidRPr="00220C73">
        <w:rPr>
          <w:rFonts w:ascii="Helvetica" w:hAnsi="Helvetica" w:cs="Helvetica"/>
          <w:sz w:val="24"/>
          <w:szCs w:val="24"/>
        </w:rPr>
        <w:t>, 37(2), pp. 215–240. Available at: https://doi.org/10.1080/03054985.2011.559380.</w:t>
      </w:r>
    </w:p>
    <w:p w14:paraId="40F54ED7"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Sutherland, A. </w:t>
      </w:r>
      <w:r w:rsidRPr="00220C73">
        <w:rPr>
          <w:rFonts w:ascii="Helvetica" w:hAnsi="Helvetica" w:cs="Helvetica"/>
          <w:i/>
          <w:iCs/>
          <w:sz w:val="24"/>
          <w:szCs w:val="24"/>
        </w:rPr>
        <w:t>et al.</w:t>
      </w:r>
      <w:r w:rsidRPr="00220C73">
        <w:rPr>
          <w:rFonts w:ascii="Helvetica" w:hAnsi="Helvetica" w:cs="Helvetica"/>
          <w:sz w:val="24"/>
          <w:szCs w:val="24"/>
        </w:rPr>
        <w:t xml:space="preserve"> (2015) ‘Factors associated with achievement: key stage 4’, </w:t>
      </w:r>
      <w:r w:rsidRPr="00220C73">
        <w:rPr>
          <w:rFonts w:ascii="Helvetica" w:hAnsi="Helvetica" w:cs="Helvetica"/>
          <w:i/>
          <w:iCs/>
          <w:sz w:val="24"/>
          <w:szCs w:val="24"/>
        </w:rPr>
        <w:t>Department for Education</w:t>
      </w:r>
      <w:r w:rsidRPr="00220C73">
        <w:rPr>
          <w:rFonts w:ascii="Helvetica" w:hAnsi="Helvetica" w:cs="Helvetica"/>
          <w:sz w:val="24"/>
          <w:szCs w:val="24"/>
        </w:rPr>
        <w:t>, p. 70.</w:t>
      </w:r>
    </w:p>
    <w:p w14:paraId="1DDE7369"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i/>
          <w:iCs/>
          <w:sz w:val="24"/>
          <w:szCs w:val="24"/>
        </w:rPr>
        <w:t>Swann Report</w:t>
      </w:r>
      <w:r w:rsidRPr="00220C73">
        <w:rPr>
          <w:rFonts w:ascii="Helvetica" w:hAnsi="Helvetica" w:cs="Helvetica"/>
          <w:sz w:val="24"/>
          <w:szCs w:val="24"/>
        </w:rPr>
        <w:t xml:space="preserve"> (1985). Available at: http://www.educationengland.org.uk/documents/swann/swann1985.html (Accessed: 28 November 2022).</w:t>
      </w:r>
    </w:p>
    <w:p w14:paraId="79FE4CC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Taylor, C. (2018) ‘The Reliability of Free School Meal Eligibility as a Measure of Socio-Economic Disadvantage: Evidence from the Millennium Cohort Study in Wales’, </w:t>
      </w:r>
      <w:r w:rsidRPr="00220C73">
        <w:rPr>
          <w:rFonts w:ascii="Helvetica" w:hAnsi="Helvetica" w:cs="Helvetica"/>
          <w:i/>
          <w:iCs/>
          <w:sz w:val="24"/>
          <w:szCs w:val="24"/>
        </w:rPr>
        <w:t>British Journal of Educational Studies</w:t>
      </w:r>
      <w:r w:rsidRPr="00220C73">
        <w:rPr>
          <w:rFonts w:ascii="Helvetica" w:hAnsi="Helvetica" w:cs="Helvetica"/>
          <w:sz w:val="24"/>
          <w:szCs w:val="24"/>
        </w:rPr>
        <w:t>, 66(1), pp. 29–51. Available at: https://doi.org/10.1080/00071005.2017.1330464.</w:t>
      </w:r>
    </w:p>
    <w:p w14:paraId="2BD51D2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Van de Werfhorst, H.G. and Andersen, R. (2005) ‘Social Background, Credential Inflation and Educational Strategies’, </w:t>
      </w:r>
      <w:r w:rsidRPr="00220C73">
        <w:rPr>
          <w:rFonts w:ascii="Helvetica" w:hAnsi="Helvetica" w:cs="Helvetica"/>
          <w:i/>
          <w:iCs/>
          <w:sz w:val="24"/>
          <w:szCs w:val="24"/>
        </w:rPr>
        <w:t>Acta Sociologica</w:t>
      </w:r>
      <w:r w:rsidRPr="00220C73">
        <w:rPr>
          <w:rFonts w:ascii="Helvetica" w:hAnsi="Helvetica" w:cs="Helvetica"/>
          <w:sz w:val="24"/>
          <w:szCs w:val="24"/>
        </w:rPr>
        <w:t>, 48(4), pp. 321–340. Available at: https://doi.org/10.1177/0001699305059945.</w:t>
      </w:r>
    </w:p>
    <w:p w14:paraId="29CC4280"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Vickerstaff, S.A. (2003) ‘Apprenticeship in the `Golden Age’: Were Youth Transitions Really Smooth and Unproblematic Back Then?’, </w:t>
      </w:r>
      <w:r w:rsidRPr="00220C73">
        <w:rPr>
          <w:rFonts w:ascii="Helvetica" w:hAnsi="Helvetica" w:cs="Helvetica"/>
          <w:i/>
          <w:iCs/>
          <w:sz w:val="24"/>
          <w:szCs w:val="24"/>
        </w:rPr>
        <w:t>Work, Employment and Society</w:t>
      </w:r>
      <w:r w:rsidRPr="00220C73">
        <w:rPr>
          <w:rFonts w:ascii="Helvetica" w:hAnsi="Helvetica" w:cs="Helvetica"/>
          <w:sz w:val="24"/>
          <w:szCs w:val="24"/>
        </w:rPr>
        <w:t>, 17(2), pp. 269–287. Available at: https://doi.org/10.1177/0950017003017002003.</w:t>
      </w:r>
    </w:p>
    <w:p w14:paraId="1C200078"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Williams, M. (2017) ‘An old model of social class? Job characteristics and the NS-SEC schema’, </w:t>
      </w:r>
      <w:r w:rsidRPr="00220C73">
        <w:rPr>
          <w:rFonts w:ascii="Helvetica" w:hAnsi="Helvetica" w:cs="Helvetica"/>
          <w:i/>
          <w:iCs/>
          <w:sz w:val="24"/>
          <w:szCs w:val="24"/>
        </w:rPr>
        <w:t>Work, Employment and Society</w:t>
      </w:r>
      <w:r w:rsidRPr="00220C73">
        <w:rPr>
          <w:rFonts w:ascii="Helvetica" w:hAnsi="Helvetica" w:cs="Helvetica"/>
          <w:sz w:val="24"/>
          <w:szCs w:val="24"/>
        </w:rPr>
        <w:t>, 31(1), pp. 153–165. Available at: https://doi.org/10.1177/0950017016653087.</w:t>
      </w:r>
    </w:p>
    <w:p w14:paraId="12BEB883"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Winterton, M.T. and Irwin, S. (2012) ‘Teenage expectations of going to university: the ebb and flow of influences from 14 to 18’, </w:t>
      </w:r>
      <w:r w:rsidRPr="00220C73">
        <w:rPr>
          <w:rFonts w:ascii="Helvetica" w:hAnsi="Helvetica" w:cs="Helvetica"/>
          <w:i/>
          <w:iCs/>
          <w:sz w:val="24"/>
          <w:szCs w:val="24"/>
        </w:rPr>
        <w:t>Journal of Youth Studies</w:t>
      </w:r>
      <w:r w:rsidRPr="00220C73">
        <w:rPr>
          <w:rFonts w:ascii="Helvetica" w:hAnsi="Helvetica" w:cs="Helvetica"/>
          <w:sz w:val="24"/>
          <w:szCs w:val="24"/>
        </w:rPr>
        <w:t>, 15(7), pp. 858–874. Available at: https://doi.org/10.1080/13676261.2012.683407.</w:t>
      </w:r>
    </w:p>
    <w:p w14:paraId="39B946EB"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Wooldridge, J.M. (2010) </w:t>
      </w:r>
      <w:r w:rsidRPr="00220C73">
        <w:rPr>
          <w:rFonts w:ascii="Helvetica" w:hAnsi="Helvetica" w:cs="Helvetica"/>
          <w:i/>
          <w:iCs/>
          <w:sz w:val="24"/>
          <w:szCs w:val="24"/>
        </w:rPr>
        <w:t>Econometric analysis of cross section and panel data</w:t>
      </w:r>
      <w:r w:rsidRPr="00220C73">
        <w:rPr>
          <w:rFonts w:ascii="Helvetica" w:hAnsi="Helvetica" w:cs="Helvetica"/>
          <w:sz w:val="24"/>
          <w:szCs w:val="24"/>
        </w:rPr>
        <w:t>. MIT Press.</w:t>
      </w:r>
    </w:p>
    <w:p w14:paraId="13E26A3C"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Xue, B. </w:t>
      </w:r>
      <w:r w:rsidRPr="00220C73">
        <w:rPr>
          <w:rFonts w:ascii="Helvetica" w:hAnsi="Helvetica" w:cs="Helvetica"/>
          <w:i/>
          <w:iCs/>
          <w:sz w:val="24"/>
          <w:szCs w:val="24"/>
        </w:rPr>
        <w:t>et al.</w:t>
      </w:r>
      <w:r w:rsidRPr="00220C73">
        <w:rPr>
          <w:rFonts w:ascii="Helvetica" w:hAnsi="Helvetica" w:cs="Helvetica"/>
          <w:sz w:val="24"/>
          <w:szCs w:val="24"/>
        </w:rPr>
        <w:t xml:space="preserve"> (2020) ‘Girls’ transition to adulthood and their later life socioeconomic attainment: Findings from the English longitudinal study of ageing’, </w:t>
      </w:r>
      <w:r w:rsidRPr="00220C73">
        <w:rPr>
          <w:rFonts w:ascii="Helvetica" w:hAnsi="Helvetica" w:cs="Helvetica"/>
          <w:i/>
          <w:iCs/>
          <w:sz w:val="24"/>
          <w:szCs w:val="24"/>
        </w:rPr>
        <w:t xml:space="preserve">Advances in Life </w:t>
      </w:r>
      <w:r w:rsidRPr="00220C73">
        <w:rPr>
          <w:rFonts w:ascii="Helvetica" w:hAnsi="Helvetica" w:cs="Helvetica"/>
          <w:i/>
          <w:iCs/>
          <w:sz w:val="24"/>
          <w:szCs w:val="24"/>
        </w:rPr>
        <w:lastRenderedPageBreak/>
        <w:t>Course Research</w:t>
      </w:r>
      <w:r w:rsidRPr="00220C73">
        <w:rPr>
          <w:rFonts w:ascii="Helvetica" w:hAnsi="Helvetica" w:cs="Helvetica"/>
          <w:sz w:val="24"/>
          <w:szCs w:val="24"/>
        </w:rPr>
        <w:t>, 46, p. 100352. Available at: https://doi.org/10.1016/j.alcr.2020.100352.</w:t>
      </w:r>
    </w:p>
    <w:p w14:paraId="7012307F" w14:textId="77777777" w:rsidR="00236307" w:rsidRPr="00220C73" w:rsidRDefault="00236307" w:rsidP="00236307">
      <w:pPr>
        <w:pStyle w:val="Bibliography"/>
        <w:rPr>
          <w:rFonts w:ascii="Helvetica" w:hAnsi="Helvetica" w:cs="Helvetica"/>
          <w:sz w:val="24"/>
          <w:szCs w:val="24"/>
        </w:rPr>
      </w:pPr>
      <w:r w:rsidRPr="00220C73">
        <w:rPr>
          <w:rFonts w:ascii="Helvetica" w:hAnsi="Helvetica" w:cs="Helvetica"/>
          <w:sz w:val="24"/>
          <w:szCs w:val="24"/>
        </w:rPr>
        <w:t xml:space="preserve">Zeger, S.L., Liang, K.-Y. and Albert, P.S. (1988) ‘Models for Longitudinal Data: A Generalized Estimating Equation Approach’, </w:t>
      </w:r>
      <w:r w:rsidRPr="00220C73">
        <w:rPr>
          <w:rFonts w:ascii="Helvetica" w:hAnsi="Helvetica" w:cs="Helvetica"/>
          <w:i/>
          <w:iCs/>
          <w:sz w:val="24"/>
          <w:szCs w:val="24"/>
        </w:rPr>
        <w:t>Biometrics</w:t>
      </w:r>
      <w:r w:rsidRPr="00220C73">
        <w:rPr>
          <w:rFonts w:ascii="Helvetica" w:hAnsi="Helvetica" w:cs="Helvetica"/>
          <w:sz w:val="24"/>
          <w:szCs w:val="24"/>
        </w:rPr>
        <w:t>, 44(4), p. 1049. Available at: https://doi.org/10.2307/2531734.</w:t>
      </w:r>
    </w:p>
    <w:p w14:paraId="0D3EE16F" w14:textId="4F443456" w:rsidR="00236307" w:rsidRPr="00220C73" w:rsidRDefault="00236307" w:rsidP="0054118B">
      <w:pPr>
        <w:rPr>
          <w:rFonts w:ascii="Helvetica" w:hAnsi="Helvetica" w:cs="Helvetica"/>
          <w:sz w:val="24"/>
          <w:szCs w:val="24"/>
        </w:rPr>
      </w:pPr>
      <w:r w:rsidRPr="00220C73">
        <w:rPr>
          <w:rFonts w:ascii="Helvetica" w:hAnsi="Helvetica" w:cs="Helvetica"/>
          <w:sz w:val="24"/>
          <w:szCs w:val="24"/>
        </w:rPr>
        <w:fldChar w:fldCharType="end"/>
      </w:r>
    </w:p>
    <w:p w14:paraId="79E0EC30" w14:textId="44D1F31C" w:rsidR="00236307" w:rsidRPr="00220C73" w:rsidRDefault="00236307" w:rsidP="0054118B">
      <w:pPr>
        <w:rPr>
          <w:rFonts w:ascii="Helvetica" w:hAnsi="Helvetica" w:cs="Helvetica"/>
          <w:sz w:val="24"/>
          <w:szCs w:val="24"/>
        </w:rPr>
      </w:pPr>
    </w:p>
    <w:p w14:paraId="456854CF" w14:textId="4E8A68A8" w:rsidR="00236307" w:rsidRPr="00220C73" w:rsidRDefault="00236307" w:rsidP="0054118B">
      <w:pPr>
        <w:rPr>
          <w:rFonts w:ascii="Helvetica" w:hAnsi="Helvetica" w:cs="Helvetica"/>
          <w:sz w:val="24"/>
          <w:szCs w:val="24"/>
        </w:rPr>
      </w:pPr>
    </w:p>
    <w:p w14:paraId="2EDDDE9B" w14:textId="10B1B787" w:rsidR="00236307" w:rsidRPr="00220C73" w:rsidRDefault="00236307" w:rsidP="0054118B">
      <w:pPr>
        <w:rPr>
          <w:rFonts w:ascii="Helvetica" w:hAnsi="Helvetica" w:cs="Helvetica"/>
          <w:sz w:val="24"/>
          <w:szCs w:val="24"/>
        </w:rPr>
      </w:pPr>
    </w:p>
    <w:p w14:paraId="0CDA7A02" w14:textId="3487488A" w:rsidR="00236307" w:rsidRPr="00220C73" w:rsidRDefault="00236307" w:rsidP="0054118B">
      <w:pPr>
        <w:rPr>
          <w:rFonts w:ascii="Helvetica" w:hAnsi="Helvetica" w:cs="Helvetica"/>
          <w:sz w:val="24"/>
          <w:szCs w:val="24"/>
        </w:rPr>
      </w:pPr>
    </w:p>
    <w:p w14:paraId="44F6973F" w14:textId="43151FCE" w:rsidR="00236307" w:rsidRPr="00220C73" w:rsidRDefault="00236307" w:rsidP="0054118B">
      <w:pPr>
        <w:rPr>
          <w:rFonts w:ascii="Helvetica" w:hAnsi="Helvetica" w:cs="Helvetica"/>
          <w:sz w:val="24"/>
          <w:szCs w:val="24"/>
        </w:rPr>
      </w:pPr>
    </w:p>
    <w:p w14:paraId="1C720C76" w14:textId="5E54D08D" w:rsidR="00236307" w:rsidRPr="00220C73" w:rsidRDefault="00236307" w:rsidP="0054118B">
      <w:pPr>
        <w:rPr>
          <w:rFonts w:ascii="Helvetica" w:hAnsi="Helvetica" w:cs="Helvetica"/>
          <w:sz w:val="24"/>
          <w:szCs w:val="24"/>
        </w:rPr>
      </w:pPr>
    </w:p>
    <w:p w14:paraId="76D18836" w14:textId="77777777" w:rsidR="00236307" w:rsidRPr="00220C73" w:rsidRDefault="00236307" w:rsidP="0054118B">
      <w:pPr>
        <w:rPr>
          <w:rFonts w:ascii="Helvetica" w:hAnsi="Helvetica" w:cs="Helvetica"/>
          <w:sz w:val="24"/>
          <w:szCs w:val="24"/>
        </w:rPr>
      </w:pPr>
    </w:p>
    <w:sectPr w:rsidR="00236307" w:rsidRPr="00220C73" w:rsidSect="00E80C3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xanne Connelly" w:date="2023-03-05T11:34:00Z" w:initials="RC">
    <w:p w14:paraId="018F79BA" w14:textId="77777777" w:rsidR="00EB4B4D" w:rsidRDefault="00EB4B4D">
      <w:pPr>
        <w:pStyle w:val="CommentText"/>
      </w:pPr>
      <w:r>
        <w:rPr>
          <w:rStyle w:val="CommentReference"/>
        </w:rPr>
        <w:annotationRef/>
      </w:r>
      <w:r>
        <w:t>I think each 'part' is actually just a chapter</w:t>
      </w:r>
    </w:p>
    <w:p w14:paraId="783D91EF" w14:textId="77777777" w:rsidR="00EB4B4D" w:rsidRDefault="00EB4B4D">
      <w:pPr>
        <w:pStyle w:val="CommentText"/>
      </w:pPr>
    </w:p>
    <w:p w14:paraId="6D1474F5" w14:textId="77777777" w:rsidR="00EB4B4D" w:rsidRDefault="00EB4B4D">
      <w:pPr>
        <w:pStyle w:val="CommentText"/>
      </w:pPr>
      <w:r>
        <w:t>So….</w:t>
      </w:r>
    </w:p>
    <w:p w14:paraId="44D7DF67" w14:textId="77777777" w:rsidR="00EB4B4D" w:rsidRDefault="00EB4B4D">
      <w:pPr>
        <w:pStyle w:val="CommentText"/>
      </w:pPr>
      <w:r>
        <w:t>Chapter 1: Introduction</w:t>
      </w:r>
    </w:p>
    <w:p w14:paraId="28A24AC3" w14:textId="77777777" w:rsidR="00EB4B4D" w:rsidRDefault="00EB4B4D">
      <w:pPr>
        <w:pStyle w:val="CommentText"/>
      </w:pPr>
    </w:p>
    <w:p w14:paraId="751AD43B" w14:textId="77777777" w:rsidR="00EB4B4D" w:rsidRDefault="00EB4B4D">
      <w:pPr>
        <w:pStyle w:val="CommentText"/>
      </w:pPr>
      <w:r>
        <w:t>Chapter 2: Youth Transitions in the National Child Development Study</w:t>
      </w:r>
    </w:p>
    <w:p w14:paraId="214CE0E2" w14:textId="77777777" w:rsidR="00EB4B4D" w:rsidRDefault="00EB4B4D">
      <w:pPr>
        <w:pStyle w:val="CommentText"/>
      </w:pPr>
    </w:p>
    <w:p w14:paraId="1D5C04E9" w14:textId="77777777" w:rsidR="00EB4B4D" w:rsidRDefault="00EB4B4D">
      <w:pPr>
        <w:pStyle w:val="CommentText"/>
      </w:pPr>
      <w:r>
        <w:t>Chapter 3: Youth Transitions in the British Cohort Study</w:t>
      </w:r>
    </w:p>
    <w:p w14:paraId="6E352B12" w14:textId="77777777" w:rsidR="00EB4B4D" w:rsidRDefault="00EB4B4D">
      <w:pPr>
        <w:pStyle w:val="CommentText"/>
      </w:pPr>
    </w:p>
    <w:p w14:paraId="08C235DF" w14:textId="77777777" w:rsidR="00EB4B4D" w:rsidRDefault="00EB4B4D">
      <w:pPr>
        <w:pStyle w:val="CommentText"/>
      </w:pPr>
      <w:r>
        <w:t>Chapter 3: Youth Transitions in the BHPS/UKHLS Synthetic Cohorts</w:t>
      </w:r>
    </w:p>
    <w:p w14:paraId="1D9967E2" w14:textId="77777777" w:rsidR="00EB4B4D" w:rsidRDefault="00EB4B4D">
      <w:pPr>
        <w:pStyle w:val="CommentText"/>
      </w:pPr>
    </w:p>
    <w:p w14:paraId="2133019A" w14:textId="77777777" w:rsidR="00EB4B4D" w:rsidRDefault="00EB4B4D">
      <w:pPr>
        <w:pStyle w:val="CommentText"/>
      </w:pPr>
      <w:r>
        <w:t>Chapter 4: Youth Transitions in Comparative Perspective</w:t>
      </w:r>
    </w:p>
    <w:p w14:paraId="3CD122C6" w14:textId="77777777" w:rsidR="00EB4B4D" w:rsidRDefault="00EB4B4D">
      <w:pPr>
        <w:pStyle w:val="CommentText"/>
      </w:pPr>
    </w:p>
    <w:p w14:paraId="3E2FD7C0" w14:textId="77777777" w:rsidR="00EB4B4D" w:rsidRDefault="00EB4B4D">
      <w:pPr>
        <w:pStyle w:val="CommentText"/>
      </w:pPr>
      <w:r>
        <w:t>Chapter 5: Conclusion</w:t>
      </w:r>
    </w:p>
    <w:p w14:paraId="4C74C813" w14:textId="77777777" w:rsidR="00EB4B4D" w:rsidRDefault="00EB4B4D">
      <w:pPr>
        <w:pStyle w:val="CommentText"/>
      </w:pPr>
    </w:p>
    <w:p w14:paraId="372C6D40" w14:textId="77777777" w:rsidR="00EB4B4D" w:rsidRDefault="00EB4B4D">
      <w:pPr>
        <w:pStyle w:val="CommentText"/>
      </w:pPr>
    </w:p>
    <w:p w14:paraId="3E67FCC1" w14:textId="77777777" w:rsidR="00EB4B4D" w:rsidRDefault="00EB4B4D">
      <w:pPr>
        <w:pStyle w:val="CommentText"/>
      </w:pPr>
      <w:r>
        <w:t>The order of the sections (or chapters as they currently are) don't really make sense. We discussed in the last meeting about putting a missing data section after you have already undertaken most of your empirical analyses for this chapter.</w:t>
      </w:r>
    </w:p>
    <w:p w14:paraId="36583D0C" w14:textId="77777777" w:rsidR="00EB4B4D" w:rsidRDefault="00EB4B4D">
      <w:pPr>
        <w:pStyle w:val="CommentText"/>
      </w:pPr>
    </w:p>
    <w:p w14:paraId="722AD364" w14:textId="77777777" w:rsidR="00EB4B4D" w:rsidRDefault="00EB4B4D">
      <w:pPr>
        <w:pStyle w:val="CommentText"/>
      </w:pPr>
      <w:r>
        <w:t>Within each chapter you will have different sections of course</w:t>
      </w:r>
    </w:p>
    <w:p w14:paraId="6FFCA1F4" w14:textId="77777777" w:rsidR="00EB4B4D" w:rsidRDefault="00EB4B4D">
      <w:pPr>
        <w:pStyle w:val="CommentText"/>
      </w:pPr>
    </w:p>
    <w:p w14:paraId="49DE0CF2" w14:textId="77777777" w:rsidR="00EB4B4D" w:rsidRDefault="00EB4B4D">
      <w:pPr>
        <w:pStyle w:val="CommentText"/>
      </w:pPr>
      <w:r>
        <w:t>Introduction</w:t>
      </w:r>
    </w:p>
    <w:p w14:paraId="66A36AC4" w14:textId="77777777" w:rsidR="00EB4B4D" w:rsidRDefault="00EB4B4D">
      <w:pPr>
        <w:pStyle w:val="CommentText"/>
      </w:pPr>
      <w:r>
        <w:t>- make clear what this chapter aims to do and how this contributes to the aims of the thesis overall</w:t>
      </w:r>
    </w:p>
    <w:p w14:paraId="2643CCA7" w14:textId="77777777" w:rsidR="00EB4B4D" w:rsidRDefault="00EB4B4D">
      <w:pPr>
        <w:pStyle w:val="CommentText"/>
      </w:pPr>
      <w:r>
        <w:t>Literature Review</w:t>
      </w:r>
    </w:p>
    <w:p w14:paraId="120EE848" w14:textId="77777777" w:rsidR="00EB4B4D" w:rsidRDefault="00EB4B4D">
      <w:pPr>
        <w:pStyle w:val="CommentText"/>
      </w:pPr>
      <w:r>
        <w:t>- review of the literature in relation to this chapter</w:t>
      </w:r>
    </w:p>
    <w:p w14:paraId="60F1BBD1" w14:textId="77777777" w:rsidR="00EB4B4D" w:rsidRDefault="00EB4B4D">
      <w:pPr>
        <w:pStyle w:val="CommentText"/>
      </w:pPr>
      <w:r>
        <w:t>Data and Methods</w:t>
      </w:r>
    </w:p>
    <w:p w14:paraId="34BF1A77" w14:textId="77777777" w:rsidR="00EB4B4D" w:rsidRDefault="00EB4B4D">
      <w:pPr>
        <w:pStyle w:val="CommentText"/>
      </w:pPr>
      <w:r>
        <w:t>- here you will discuss details of the data, how you have prepared the variables, what analysis techniques you use</w:t>
      </w:r>
    </w:p>
    <w:p w14:paraId="22672365" w14:textId="77777777" w:rsidR="00EB4B4D" w:rsidRDefault="00EB4B4D">
      <w:pPr>
        <w:pStyle w:val="CommentText"/>
      </w:pPr>
      <w:r>
        <w:t>Analysis (with subheadings)</w:t>
      </w:r>
    </w:p>
    <w:p w14:paraId="69C59D33" w14:textId="77777777" w:rsidR="00EB4B4D" w:rsidRDefault="00EB4B4D">
      <w:pPr>
        <w:pStyle w:val="CommentText"/>
      </w:pPr>
      <w:r>
        <w:t>- present your findings</w:t>
      </w:r>
    </w:p>
    <w:p w14:paraId="5D2CA09E" w14:textId="77777777" w:rsidR="00EB4B4D" w:rsidRDefault="00EB4B4D">
      <w:pPr>
        <w:pStyle w:val="CommentText"/>
      </w:pPr>
      <w:r>
        <w:t>Discussion</w:t>
      </w:r>
    </w:p>
    <w:p w14:paraId="141AA73E" w14:textId="77777777" w:rsidR="00EB4B4D" w:rsidRDefault="00EB4B4D">
      <w:pPr>
        <w:pStyle w:val="CommentText"/>
      </w:pPr>
      <w:r>
        <w:t>- discuss your findings</w:t>
      </w:r>
    </w:p>
    <w:p w14:paraId="5D8EA0D5" w14:textId="77777777" w:rsidR="00EB4B4D" w:rsidRDefault="00EB4B4D">
      <w:pPr>
        <w:pStyle w:val="CommentText"/>
      </w:pPr>
      <w:r>
        <w:t>Conclusion</w:t>
      </w:r>
    </w:p>
    <w:p w14:paraId="1EBF3720" w14:textId="77777777" w:rsidR="00EB4B4D" w:rsidRDefault="00EB4B4D" w:rsidP="008F1F76">
      <w:pPr>
        <w:pStyle w:val="CommentText"/>
      </w:pPr>
      <w:r>
        <w:t>- conclusions for this chapter</w:t>
      </w:r>
    </w:p>
  </w:comment>
  <w:comment w:id="2" w:author="Roxanne Connelly" w:date="2023-03-05T11:21:00Z" w:initials="RC">
    <w:p w14:paraId="168360AC" w14:textId="40A127CB" w:rsidR="00A4695B" w:rsidRDefault="00A4695B" w:rsidP="00F94B84">
      <w:pPr>
        <w:pStyle w:val="CommentText"/>
      </w:pPr>
      <w:r>
        <w:rPr>
          <w:rStyle w:val="CommentReference"/>
        </w:rPr>
        <w:annotationRef/>
      </w:r>
      <w:r>
        <w:t>It would make sense to have the cohort timeframe and context at the start of each chapter for the relevant cohort.</w:t>
      </w:r>
    </w:p>
  </w:comment>
  <w:comment w:id="7" w:author="Roxanne Connelly" w:date="2023-03-05T11:26:00Z" w:initials="RC">
    <w:p w14:paraId="07746C86" w14:textId="77777777" w:rsidR="00A4695B" w:rsidRDefault="00A4695B">
      <w:pPr>
        <w:pStyle w:val="CommentText"/>
      </w:pPr>
      <w:r>
        <w:rPr>
          <w:rStyle w:val="CommentReference"/>
        </w:rPr>
        <w:annotationRef/>
      </w:r>
      <w:r>
        <w:t>You will return to your introduction at the end so this can be developed.</w:t>
      </w:r>
    </w:p>
    <w:p w14:paraId="187417A4" w14:textId="77777777" w:rsidR="00A4695B" w:rsidRDefault="00A4695B">
      <w:pPr>
        <w:pStyle w:val="CommentText"/>
      </w:pPr>
    </w:p>
    <w:p w14:paraId="38BBA294" w14:textId="77777777" w:rsidR="00A4695B" w:rsidRDefault="00A4695B">
      <w:pPr>
        <w:pStyle w:val="CommentText"/>
      </w:pPr>
      <w:r>
        <w:t>At the moment you cover a lot of content in your introduction - much can be split into the individuals chapters.</w:t>
      </w:r>
    </w:p>
    <w:p w14:paraId="1158E3DB" w14:textId="77777777" w:rsidR="00A4695B" w:rsidRDefault="00A4695B">
      <w:pPr>
        <w:pStyle w:val="CommentText"/>
      </w:pPr>
    </w:p>
    <w:p w14:paraId="008A0D52" w14:textId="77777777" w:rsidR="00A4695B" w:rsidRDefault="00A4695B" w:rsidP="00415B77">
      <w:pPr>
        <w:pStyle w:val="CommentText"/>
      </w:pPr>
      <w:r>
        <w:t>Try to develop your introduction to get across the bigger picture of what you are examining and why, with a clear statement of the overall analytical aims of the thesis (but not the precise details).</w:t>
      </w:r>
    </w:p>
  </w:comment>
  <w:comment w:id="11" w:author="Roxanne Connelly" w:date="2023-03-05T11:28:00Z" w:initials="RC">
    <w:p w14:paraId="43EB8766" w14:textId="77777777" w:rsidR="00A4695B" w:rsidRDefault="00A4695B">
      <w:pPr>
        <w:pStyle w:val="CommentText"/>
      </w:pPr>
      <w:r>
        <w:rPr>
          <w:rStyle w:val="CommentReference"/>
        </w:rPr>
        <w:annotationRef/>
      </w:r>
      <w:r>
        <w:t>You have jumped into reviewing specific literature here, but you haven't yet told us the more general details.</w:t>
      </w:r>
    </w:p>
    <w:p w14:paraId="3DB62D25" w14:textId="77777777" w:rsidR="00A4695B" w:rsidRDefault="00A4695B">
      <w:pPr>
        <w:pStyle w:val="CommentText"/>
      </w:pPr>
    </w:p>
    <w:p w14:paraId="10EEBD29" w14:textId="77777777" w:rsidR="00A4695B" w:rsidRDefault="00A4695B">
      <w:pPr>
        <w:pStyle w:val="CommentText"/>
      </w:pPr>
      <w:r>
        <w:t>Consider the introduction from the perspective of a reader approaching this for the first time.</w:t>
      </w:r>
    </w:p>
    <w:p w14:paraId="31DB83C5" w14:textId="77777777" w:rsidR="00A4695B" w:rsidRDefault="00A4695B">
      <w:pPr>
        <w:pStyle w:val="CommentText"/>
      </w:pPr>
    </w:p>
    <w:p w14:paraId="4D5AE70B" w14:textId="77777777" w:rsidR="00A4695B" w:rsidRDefault="00A4695B">
      <w:pPr>
        <w:pStyle w:val="CommentText"/>
      </w:pPr>
      <w:r>
        <w:t>This will need a bit of thought, but for a example you might discuss youth transitions, what they are, you might summarise what we know (from empirical research) about youth transitions during this time, then you might move on to more theoretical discussions.</w:t>
      </w:r>
    </w:p>
    <w:p w14:paraId="335E7FF7" w14:textId="77777777" w:rsidR="00A4695B" w:rsidRDefault="00A4695B">
      <w:pPr>
        <w:pStyle w:val="CommentText"/>
      </w:pPr>
    </w:p>
    <w:p w14:paraId="36DD21B6" w14:textId="77777777" w:rsidR="00A4695B" w:rsidRDefault="00A4695B" w:rsidP="002F6410">
      <w:pPr>
        <w:pStyle w:val="CommentText"/>
      </w:pPr>
      <w:r>
        <w:t>I would continue reviewing the literature and thinking about the main structure of the introduction, but you will be better placed to develop this once you have more of the thesis work complete.</w:t>
      </w:r>
    </w:p>
  </w:comment>
  <w:comment w:id="22" w:author="Roxanne Connelly" w:date="2023-03-05T11:23:00Z" w:initials="RC">
    <w:p w14:paraId="52FFA72A" w14:textId="3D111211" w:rsidR="00A4695B" w:rsidRDefault="00A4695B">
      <w:pPr>
        <w:pStyle w:val="CommentText"/>
      </w:pPr>
      <w:r>
        <w:rPr>
          <w:rStyle w:val="CommentReference"/>
        </w:rPr>
        <w:annotationRef/>
      </w:r>
      <w:r>
        <w:t>You can have a data and methods section in each chapter.</w:t>
      </w:r>
    </w:p>
    <w:p w14:paraId="34BCCE4D" w14:textId="77777777" w:rsidR="00A4695B" w:rsidRDefault="00A4695B">
      <w:pPr>
        <w:pStyle w:val="CommentText"/>
      </w:pPr>
    </w:p>
    <w:p w14:paraId="2AA33285" w14:textId="77777777" w:rsidR="00A4695B" w:rsidRDefault="00A4695B" w:rsidP="00371CFC">
      <w:pPr>
        <w:pStyle w:val="CommentText"/>
      </w:pPr>
      <w:r>
        <w:t>You might structure this more as a general introduction (i.e. overview of the cohorts) but I wouldn't call it data and methods as we expect more precise detail in a data and methods section.</w:t>
      </w:r>
    </w:p>
  </w:comment>
  <w:comment w:id="33" w:author="Roxanne Connelly" w:date="2023-03-05T11:47:00Z" w:initials="RC">
    <w:p w14:paraId="5B2ECECC" w14:textId="77777777" w:rsidR="00C770F4" w:rsidRDefault="00C770F4" w:rsidP="00FE3C63">
      <w:pPr>
        <w:pStyle w:val="CommentText"/>
      </w:pPr>
      <w:r>
        <w:rPr>
          <w:rStyle w:val="CommentReference"/>
        </w:rPr>
        <w:annotationRef/>
      </w:r>
      <w:r>
        <w:t>This is all one chapter</w:t>
      </w:r>
    </w:p>
  </w:comment>
  <w:comment w:id="41" w:author="Roxanne Connelly" w:date="2023-03-05T11:24:00Z" w:initials="RC">
    <w:p w14:paraId="38B3359F" w14:textId="77777777" w:rsidR="0043646C" w:rsidRDefault="0043646C" w:rsidP="0043646C">
      <w:pPr>
        <w:pStyle w:val="CommentText"/>
      </w:pPr>
      <w:r>
        <w:rPr>
          <w:rStyle w:val="CommentReference"/>
        </w:rPr>
        <w:annotationRef/>
      </w:r>
      <w:r>
        <w:t>These sections can be places in each chapter with specific details of what you are doing in the respective chapters.</w:t>
      </w:r>
    </w:p>
  </w:comment>
  <w:comment w:id="43" w:author="Roxanne Connelly" w:date="2023-03-05T12:46:00Z" w:initials="RC">
    <w:p w14:paraId="30301ABD" w14:textId="77777777" w:rsidR="00732D4C" w:rsidRDefault="00732D4C" w:rsidP="00732D4C">
      <w:pPr>
        <w:pStyle w:val="CommentText"/>
      </w:pPr>
      <w:r>
        <w:rPr>
          <w:rStyle w:val="CommentReference"/>
        </w:rPr>
        <w:annotationRef/>
      </w:r>
      <w:r>
        <w:t>This discussion would come in your data and methods section.</w:t>
      </w:r>
    </w:p>
  </w:comment>
  <w:comment w:id="44" w:author="Roxanne Connelly" w:date="2023-03-05T12:47:00Z" w:initials="RC">
    <w:p w14:paraId="407E9775" w14:textId="77777777" w:rsidR="00732D4C" w:rsidRDefault="00732D4C" w:rsidP="00732D4C">
      <w:pPr>
        <w:pStyle w:val="CommentText"/>
      </w:pPr>
      <w:r>
        <w:rPr>
          <w:rStyle w:val="CommentReference"/>
        </w:rPr>
        <w:annotationRef/>
      </w:r>
      <w:r>
        <w:t>What patterns did previous studies observe? What did they do about this?</w:t>
      </w:r>
    </w:p>
    <w:p w14:paraId="53853254" w14:textId="77777777" w:rsidR="00732D4C" w:rsidRDefault="00732D4C" w:rsidP="00732D4C">
      <w:pPr>
        <w:pStyle w:val="CommentText"/>
      </w:pPr>
    </w:p>
    <w:p w14:paraId="37E89DA7" w14:textId="77777777" w:rsidR="00732D4C" w:rsidRDefault="00732D4C" w:rsidP="00732D4C">
      <w:pPr>
        <w:pStyle w:val="CommentText"/>
      </w:pPr>
      <w:r>
        <w:t>Why are you losing cases?</w:t>
      </w:r>
    </w:p>
    <w:p w14:paraId="71F4E10A" w14:textId="77777777" w:rsidR="00732D4C" w:rsidRDefault="00732D4C" w:rsidP="00732D4C">
      <w:pPr>
        <w:pStyle w:val="CommentText"/>
      </w:pPr>
    </w:p>
    <w:p w14:paraId="5A6A2083" w14:textId="77777777" w:rsidR="00732D4C" w:rsidRDefault="00732D4C" w:rsidP="00732D4C">
      <w:pPr>
        <w:pStyle w:val="CommentText"/>
      </w:pPr>
      <w:r>
        <w:t>Drop out?</w:t>
      </w:r>
    </w:p>
    <w:p w14:paraId="346E2060" w14:textId="77777777" w:rsidR="00732D4C" w:rsidRDefault="00732D4C" w:rsidP="00732D4C">
      <w:pPr>
        <w:pStyle w:val="CommentText"/>
      </w:pPr>
      <w:r>
        <w:t>Refusal?</w:t>
      </w:r>
    </w:p>
    <w:p w14:paraId="7FDCD418" w14:textId="77777777" w:rsidR="00732D4C" w:rsidRDefault="00732D4C" w:rsidP="00732D4C">
      <w:pPr>
        <w:pStyle w:val="CommentText"/>
      </w:pPr>
      <w:r>
        <w:t>Item missingness?</w:t>
      </w:r>
    </w:p>
    <w:p w14:paraId="55C19906" w14:textId="77777777" w:rsidR="00732D4C" w:rsidRDefault="00732D4C" w:rsidP="00732D4C">
      <w:pPr>
        <w:pStyle w:val="CommentText"/>
      </w:pPr>
      <w:r>
        <w:t>Unit missingness?</w:t>
      </w:r>
    </w:p>
    <w:p w14:paraId="7F186234" w14:textId="77777777" w:rsidR="00732D4C" w:rsidRDefault="00732D4C" w:rsidP="00732D4C">
      <w:pPr>
        <w:pStyle w:val="CommentText"/>
      </w:pPr>
    </w:p>
    <w:p w14:paraId="657C5BBA" w14:textId="77777777" w:rsidR="00732D4C" w:rsidRDefault="00732D4C" w:rsidP="00732D4C">
      <w:pPr>
        <w:pStyle w:val="CommentText"/>
      </w:pPr>
      <w:r>
        <w:t>Describe this in more details using variables from across the NCDS waves describing response to the survey (i.e. provide a review of previous responses to missingness in the NCDS).</w:t>
      </w:r>
    </w:p>
    <w:p w14:paraId="6ED7CBB4" w14:textId="77777777" w:rsidR="00732D4C" w:rsidRDefault="00732D4C" w:rsidP="00732D4C">
      <w:pPr>
        <w:pStyle w:val="CommentText"/>
      </w:pPr>
    </w:p>
    <w:p w14:paraId="67AEB020" w14:textId="77777777" w:rsidR="00732D4C" w:rsidRDefault="00732D4C" w:rsidP="00732D4C">
      <w:pPr>
        <w:pStyle w:val="CommentText"/>
      </w:pPr>
      <w:r>
        <w:t>Looks at George Ploubidis' work</w:t>
      </w:r>
    </w:p>
  </w:comment>
  <w:comment w:id="48" w:author="Roxanne Connelly" w:date="2023-03-05T11:52:00Z" w:initials="RC">
    <w:p w14:paraId="24567E74" w14:textId="77777777" w:rsidR="0086540A" w:rsidRDefault="0086540A" w:rsidP="0086540A">
      <w:pPr>
        <w:pStyle w:val="CommentText"/>
      </w:pPr>
      <w:r>
        <w:rPr>
          <w:rStyle w:val="CommentReference"/>
        </w:rPr>
        <w:annotationRef/>
      </w:r>
      <w:r>
        <w:t>Some of these notes would make sense as part of the main text.</w:t>
      </w:r>
    </w:p>
    <w:p w14:paraId="253DF71E" w14:textId="77777777" w:rsidR="0086540A" w:rsidRDefault="0086540A" w:rsidP="0086540A">
      <w:pPr>
        <w:pStyle w:val="CommentText"/>
      </w:pPr>
    </w:p>
    <w:p w14:paraId="553DFE9B" w14:textId="77777777" w:rsidR="0086540A" w:rsidRDefault="0086540A" w:rsidP="0086540A">
      <w:pPr>
        <w:pStyle w:val="CommentText"/>
      </w:pPr>
      <w:r>
        <w:t>Split this paragraph up into section - although these details will be covered in your data and variables section. Not in the results section.</w:t>
      </w:r>
    </w:p>
  </w:comment>
  <w:comment w:id="47" w:author="Roxanne Connelly" w:date="2023-03-05T11:51:00Z" w:initials="RC">
    <w:p w14:paraId="465D6FCD" w14:textId="77777777" w:rsidR="0086540A" w:rsidRDefault="0086540A" w:rsidP="0086540A">
      <w:pPr>
        <w:pStyle w:val="CommentText"/>
      </w:pPr>
      <w:r>
        <w:rPr>
          <w:rStyle w:val="CommentReference"/>
        </w:rPr>
        <w:annotationRef/>
      </w:r>
      <w:r>
        <w:t>This comes first</w:t>
      </w:r>
    </w:p>
  </w:comment>
  <w:comment w:id="49" w:author="Roxanne Connelly" w:date="2023-03-05T11:52:00Z" w:initials="RC">
    <w:p w14:paraId="0996F01B" w14:textId="77777777" w:rsidR="0086540A" w:rsidRDefault="0086540A" w:rsidP="0086540A">
      <w:pPr>
        <w:pStyle w:val="CommentText"/>
      </w:pPr>
      <w:r>
        <w:rPr>
          <w:rStyle w:val="CommentReference"/>
        </w:rPr>
        <w:annotationRef/>
      </w:r>
      <w:r>
        <w:t>reference</w:t>
      </w:r>
    </w:p>
  </w:comment>
  <w:comment w:id="46" w:author="Roxanne Connelly" w:date="2023-03-05T11:51:00Z" w:initials="RC">
    <w:p w14:paraId="7E85ED1C" w14:textId="77777777" w:rsidR="0086540A" w:rsidRDefault="0086540A" w:rsidP="0086540A">
      <w:pPr>
        <w:pStyle w:val="CommentText"/>
      </w:pPr>
      <w:r>
        <w:rPr>
          <w:rStyle w:val="CommentReference"/>
        </w:rPr>
        <w:annotationRef/>
      </w:r>
      <w:r>
        <w:t>Before you go into this detail tell us</w:t>
      </w:r>
    </w:p>
    <w:p w14:paraId="72E638F0" w14:textId="77777777" w:rsidR="0086540A" w:rsidRDefault="0086540A" w:rsidP="0086540A">
      <w:pPr>
        <w:pStyle w:val="CommentText"/>
      </w:pPr>
    </w:p>
    <w:p w14:paraId="05235371" w14:textId="77777777" w:rsidR="0086540A" w:rsidRDefault="0086540A" w:rsidP="0086540A">
      <w:pPr>
        <w:pStyle w:val="CommentText"/>
      </w:pPr>
      <w:r>
        <w:t>What is economic activity - what are the categories</w:t>
      </w:r>
    </w:p>
    <w:p w14:paraId="3744BA18" w14:textId="77777777" w:rsidR="0086540A" w:rsidRDefault="0086540A" w:rsidP="0086540A">
      <w:pPr>
        <w:pStyle w:val="CommentText"/>
      </w:pPr>
    </w:p>
    <w:p w14:paraId="62A3EC5B" w14:textId="77777777" w:rsidR="0086540A" w:rsidRDefault="0086540A" w:rsidP="0086540A">
      <w:pPr>
        <w:pStyle w:val="CommentText"/>
      </w:pPr>
      <w:r>
        <w:t>Where does this variable come from? Which sweep of data collection? How was it asked? Is it a question or a work sheet?</w:t>
      </w:r>
    </w:p>
  </w:comment>
  <w:comment w:id="50" w:author="Roxanne Connelly" w:date="2023-03-05T11:59:00Z" w:initials="RC">
    <w:p w14:paraId="6ED31977" w14:textId="77777777" w:rsidR="0086540A" w:rsidRDefault="0086540A" w:rsidP="0086540A">
      <w:pPr>
        <w:pStyle w:val="CommentText"/>
      </w:pPr>
      <w:r>
        <w:rPr>
          <w:rStyle w:val="CommentReference"/>
        </w:rPr>
        <w:annotationRef/>
      </w:r>
      <w:r>
        <w:t>Referring to previous literature using these data would strengthen these discussions.</w:t>
      </w:r>
    </w:p>
  </w:comment>
  <w:comment w:id="51" w:author="Roxanne Connelly" w:date="2023-03-05T11:59:00Z" w:initials="RC">
    <w:p w14:paraId="3384D8E7" w14:textId="77777777" w:rsidR="0086540A" w:rsidRDefault="0086540A" w:rsidP="0086540A">
      <w:pPr>
        <w:pStyle w:val="CommentText"/>
      </w:pPr>
      <w:r>
        <w:rPr>
          <w:rStyle w:val="CommentReference"/>
        </w:rPr>
        <w:annotationRef/>
      </w:r>
      <w:r>
        <w:t>This could be described in a more sophisticated manner with supporting references.</w:t>
      </w:r>
    </w:p>
    <w:p w14:paraId="0A81D456" w14:textId="77777777" w:rsidR="0086540A" w:rsidRDefault="0086540A" w:rsidP="0086540A">
      <w:pPr>
        <w:pStyle w:val="CommentText"/>
      </w:pPr>
    </w:p>
    <w:p w14:paraId="31BBA67C" w14:textId="77777777" w:rsidR="0086540A" w:rsidRDefault="0086540A" w:rsidP="0086540A">
      <w:pPr>
        <w:pStyle w:val="CommentText"/>
      </w:pPr>
      <w:r>
        <w:t>You might also consider whether this decision used with GCSE makes sense here? Discuss</w:t>
      </w:r>
    </w:p>
  </w:comment>
  <w:comment w:id="52" w:author="Roxanne Connelly" w:date="2023-03-05T12:00:00Z" w:initials="RC">
    <w:p w14:paraId="06EEA237" w14:textId="77777777" w:rsidR="0086540A" w:rsidRDefault="0086540A" w:rsidP="0086540A">
      <w:pPr>
        <w:pStyle w:val="CommentText"/>
      </w:pPr>
      <w:r>
        <w:rPr>
          <w:rStyle w:val="CommentReference"/>
        </w:rPr>
        <w:annotationRef/>
      </w:r>
      <w:r>
        <w:t>Tell us the actual n - or show it in a table near to where your text is.</w:t>
      </w:r>
    </w:p>
  </w:comment>
  <w:comment w:id="63" w:author="Roxanne Connelly" w:date="2023-03-05T12:01:00Z" w:initials="RC">
    <w:p w14:paraId="0BD1D02E" w14:textId="77777777" w:rsidR="0086540A" w:rsidRDefault="0086540A" w:rsidP="0086540A">
      <w:pPr>
        <w:pStyle w:val="CommentText"/>
      </w:pPr>
      <w:r>
        <w:rPr>
          <w:rStyle w:val="CommentReference"/>
        </w:rPr>
        <w:annotationRef/>
      </w:r>
      <w:r>
        <w:t>Not at the same time?</w:t>
      </w:r>
    </w:p>
    <w:p w14:paraId="0B2C3108" w14:textId="77777777" w:rsidR="0086540A" w:rsidRDefault="0086540A" w:rsidP="0086540A">
      <w:pPr>
        <w:pStyle w:val="CommentText"/>
      </w:pPr>
    </w:p>
    <w:p w14:paraId="3961BBDA" w14:textId="77777777" w:rsidR="0086540A" w:rsidRDefault="0086540A" w:rsidP="0086540A">
      <w:pPr>
        <w:pStyle w:val="CommentText"/>
      </w:pPr>
      <w:r>
        <w:t>You logic behind this could be developed. Do you need a sensitivity analysis?</w:t>
      </w:r>
    </w:p>
    <w:p w14:paraId="757059A8" w14:textId="77777777" w:rsidR="0086540A" w:rsidRDefault="0086540A" w:rsidP="0086540A">
      <w:pPr>
        <w:pStyle w:val="CommentText"/>
      </w:pPr>
    </w:p>
    <w:p w14:paraId="722C7C76" w14:textId="77777777" w:rsidR="0086540A" w:rsidRDefault="0086540A" w:rsidP="0086540A">
      <w:pPr>
        <w:pStyle w:val="CommentText"/>
      </w:pPr>
      <w:r>
        <w:t>What are you testing here? Are you trying to see whether there are different patterns for different dimensions of social stratification?</w:t>
      </w:r>
    </w:p>
  </w:comment>
  <w:comment w:id="66" w:author="Roxanne Connelly" w:date="2023-03-05T12:03:00Z" w:initials="RC">
    <w:p w14:paraId="2FAFB394" w14:textId="77777777" w:rsidR="0086540A" w:rsidRDefault="0086540A" w:rsidP="0086540A">
      <w:pPr>
        <w:pStyle w:val="CommentText"/>
      </w:pPr>
      <w:r>
        <w:rPr>
          <w:rStyle w:val="CommentReference"/>
        </w:rPr>
        <w:annotationRef/>
      </w:r>
      <w:r>
        <w:t>In text and make sure your tables are near the text where they are discussed</w:t>
      </w:r>
    </w:p>
  </w:comment>
  <w:comment w:id="67" w:author="Roxanne Connelly" w:date="2023-03-05T12:04:00Z" w:initials="RC">
    <w:p w14:paraId="02890039" w14:textId="77777777" w:rsidR="0086540A" w:rsidRDefault="0086540A" w:rsidP="0086540A">
      <w:pPr>
        <w:pStyle w:val="CommentText"/>
      </w:pPr>
      <w:r>
        <w:rPr>
          <w:rStyle w:val="CommentReference"/>
        </w:rPr>
        <w:annotationRef/>
      </w:r>
      <w:r>
        <w:t>As well as having a clearer rationale for your sensitivity analysis it would be good to have more reflection on why these measures are the ones you have chosen to use.</w:t>
      </w:r>
    </w:p>
  </w:comment>
  <w:comment w:id="83" w:author="Roxanne Connelly" w:date="2023-03-05T11:37:00Z" w:initials="RC">
    <w:p w14:paraId="4FCE38E1" w14:textId="77777777" w:rsidR="005A78EE" w:rsidRDefault="005A78EE" w:rsidP="005A78EE">
      <w:pPr>
        <w:pStyle w:val="CommentText"/>
      </w:pPr>
      <w:r>
        <w:rPr>
          <w:rStyle w:val="CommentReference"/>
        </w:rPr>
        <w:annotationRef/>
      </w:r>
      <w:r>
        <w:t>Look at the original source - it wasn't built on skills it was developed based on mortality rates really. But for a PhD you need to be going to original sources.</w:t>
      </w:r>
    </w:p>
  </w:comment>
  <w:comment w:id="84" w:author="Roxanne Connelly" w:date="2023-03-05T11:38:00Z" w:initials="RC">
    <w:p w14:paraId="3568ED1A" w14:textId="77777777" w:rsidR="005A78EE" w:rsidRDefault="005A78EE" w:rsidP="005A78EE">
      <w:pPr>
        <w:pStyle w:val="CommentText"/>
      </w:pPr>
      <w:r>
        <w:rPr>
          <w:rStyle w:val="CommentReference"/>
        </w:rPr>
        <w:annotationRef/>
      </w:r>
      <w:r>
        <w:t>Maybe in 1984 but that was a long time ago</w:t>
      </w:r>
    </w:p>
  </w:comment>
  <w:comment w:id="96" w:author="Roxanne Connelly" w:date="2023-03-05T11:39:00Z" w:initials="RC">
    <w:p w14:paraId="155CBE5D" w14:textId="77777777" w:rsidR="005A78EE" w:rsidRDefault="005A78EE" w:rsidP="005A78EE">
      <w:pPr>
        <w:pStyle w:val="CommentText"/>
      </w:pPr>
      <w:r>
        <w:rPr>
          <w:rStyle w:val="CommentReference"/>
        </w:rPr>
        <w:annotationRef/>
      </w:r>
      <w:r>
        <w:t>This is a bit jumbled.</w:t>
      </w:r>
    </w:p>
    <w:p w14:paraId="21FFA6F1" w14:textId="77777777" w:rsidR="005A78EE" w:rsidRDefault="005A78EE" w:rsidP="005A78EE">
      <w:pPr>
        <w:pStyle w:val="CommentText"/>
      </w:pPr>
    </w:p>
    <w:p w14:paraId="67B42505" w14:textId="77777777" w:rsidR="005A78EE" w:rsidRDefault="005A78EE" w:rsidP="005A78EE">
      <w:pPr>
        <w:pStyle w:val="CommentText"/>
      </w:pPr>
      <w:r>
        <w:t>Try to think of the structure you introduce things.</w:t>
      </w:r>
    </w:p>
    <w:p w14:paraId="04FD16DF" w14:textId="77777777" w:rsidR="005A78EE" w:rsidRDefault="005A78EE" w:rsidP="005A78EE">
      <w:pPr>
        <w:pStyle w:val="CommentText"/>
      </w:pPr>
    </w:p>
    <w:p w14:paraId="7C632B9F" w14:textId="77777777" w:rsidR="005A78EE" w:rsidRDefault="005A78EE" w:rsidP="005A78EE">
      <w:pPr>
        <w:pStyle w:val="CommentText"/>
      </w:pPr>
      <w:r>
        <w:t>The theoretical basis</w:t>
      </w:r>
    </w:p>
    <w:p w14:paraId="038D5EF6" w14:textId="77777777" w:rsidR="005A78EE" w:rsidRDefault="005A78EE" w:rsidP="005A78EE">
      <w:pPr>
        <w:pStyle w:val="CommentText"/>
      </w:pPr>
      <w:r>
        <w:t>The indicator used (e.g. occupation)</w:t>
      </w:r>
    </w:p>
    <w:p w14:paraId="6180C1EE" w14:textId="77777777" w:rsidR="005A78EE" w:rsidRDefault="005A78EE" w:rsidP="005A78EE">
      <w:pPr>
        <w:pStyle w:val="CommentText"/>
      </w:pPr>
      <w:r>
        <w:t>The structure of the measure</w:t>
      </w:r>
    </w:p>
    <w:p w14:paraId="239CBB01" w14:textId="77777777" w:rsidR="005A78EE" w:rsidRDefault="005A78EE" w:rsidP="005A78EE">
      <w:pPr>
        <w:pStyle w:val="CommentText"/>
      </w:pPr>
    </w:p>
    <w:p w14:paraId="4EBECC49" w14:textId="77777777" w:rsidR="005A78EE" w:rsidRDefault="005A78EE" w:rsidP="005A78EE">
      <w:pPr>
        <w:pStyle w:val="CommentText"/>
      </w:pPr>
      <w:r>
        <w:t>Could all be considered separately</w:t>
      </w:r>
    </w:p>
  </w:comment>
  <w:comment w:id="100" w:author="Roxanne Connelly" w:date="2023-03-05T11:41:00Z" w:initials="RC">
    <w:p w14:paraId="08AFEBD5" w14:textId="77777777" w:rsidR="005A78EE" w:rsidRDefault="005A78EE" w:rsidP="005A78EE">
      <w:pPr>
        <w:pStyle w:val="CommentText"/>
      </w:pPr>
      <w:r>
        <w:rPr>
          <w:rStyle w:val="CommentReference"/>
        </w:rPr>
        <w:annotationRef/>
      </w:r>
      <w:r>
        <w:t>What is the NSSEC where did this come from?</w:t>
      </w:r>
    </w:p>
    <w:p w14:paraId="5FF6FFA7" w14:textId="77777777" w:rsidR="005A78EE" w:rsidRDefault="005A78EE" w:rsidP="005A78EE">
      <w:pPr>
        <w:pStyle w:val="CommentText"/>
      </w:pPr>
      <w:r>
        <w:t>How does this relate to EGP?</w:t>
      </w:r>
    </w:p>
    <w:p w14:paraId="21BA8921" w14:textId="77777777" w:rsidR="005A78EE" w:rsidRDefault="005A78EE" w:rsidP="005A78EE">
      <w:pPr>
        <w:pStyle w:val="CommentText"/>
      </w:pPr>
    </w:p>
    <w:p w14:paraId="0C2B7A34" w14:textId="77777777" w:rsidR="005A78EE" w:rsidRDefault="005A78EE" w:rsidP="005A78EE">
      <w:pPr>
        <w:pStyle w:val="CommentText"/>
      </w:pPr>
      <w:r>
        <w:t>What are the indicators for these measures in survey data?</w:t>
      </w:r>
    </w:p>
    <w:p w14:paraId="7AFBCDBE" w14:textId="77777777" w:rsidR="005A78EE" w:rsidRDefault="005A78EE" w:rsidP="005A78EE">
      <w:pPr>
        <w:pStyle w:val="CommentText"/>
      </w:pPr>
    </w:p>
  </w:comment>
  <w:comment w:id="101" w:author="Roxanne Connelly" w:date="2023-03-05T11:43:00Z" w:initials="RC">
    <w:p w14:paraId="2910DC59" w14:textId="77777777" w:rsidR="005A78EE" w:rsidRDefault="005A78EE" w:rsidP="005A78EE">
      <w:pPr>
        <w:pStyle w:val="CommentText"/>
      </w:pPr>
      <w:r>
        <w:rPr>
          <w:rStyle w:val="CommentReference"/>
        </w:rPr>
        <w:annotationRef/>
      </w:r>
      <w:r>
        <w:t>Original sources would be good</w:t>
      </w:r>
    </w:p>
  </w:comment>
  <w:comment w:id="102" w:author="Roxanne Connelly" w:date="2023-03-05T11:44:00Z" w:initials="RC">
    <w:p w14:paraId="06E21296" w14:textId="77777777" w:rsidR="005A78EE" w:rsidRDefault="005A78EE" w:rsidP="005A78EE">
      <w:pPr>
        <w:pStyle w:val="CommentText"/>
      </w:pPr>
      <w:r>
        <w:rPr>
          <w:rStyle w:val="CommentReference"/>
        </w:rPr>
        <w:annotationRef/>
      </w:r>
      <w:r>
        <w:t>Why is this relevant for your thesis?</w:t>
      </w:r>
    </w:p>
  </w:comment>
  <w:comment w:id="105" w:author="Roxanne Connelly" w:date="2023-03-05T11:44:00Z" w:initials="RC">
    <w:p w14:paraId="507927B9" w14:textId="77777777" w:rsidR="00C770F4" w:rsidRDefault="00C770F4" w:rsidP="00A359E2">
      <w:pPr>
        <w:pStyle w:val="CommentText"/>
      </w:pPr>
      <w:r>
        <w:rPr>
          <w:rStyle w:val="CommentReference"/>
        </w:rPr>
        <w:annotationRef/>
      </w:r>
      <w:r>
        <w:t>These details are better included in each chapter where you can discuss the qualifications at the time.</w:t>
      </w:r>
    </w:p>
  </w:comment>
  <w:comment w:id="106" w:author="Roxanne Connelly" w:date="2023-03-05T12:07:00Z" w:initials="RC">
    <w:p w14:paraId="6FC7EB5F" w14:textId="77777777" w:rsidR="0024532F" w:rsidRDefault="0024532F">
      <w:pPr>
        <w:pStyle w:val="CommentText"/>
      </w:pPr>
      <w:r>
        <w:rPr>
          <w:rStyle w:val="CommentReference"/>
        </w:rPr>
        <w:annotationRef/>
      </w:r>
      <w:r>
        <w:t>Before we get to this point we need to know what the analytical sample is.</w:t>
      </w:r>
    </w:p>
    <w:p w14:paraId="639D8C0D" w14:textId="77777777" w:rsidR="0024532F" w:rsidRDefault="0024532F">
      <w:pPr>
        <w:pStyle w:val="CommentText"/>
      </w:pPr>
    </w:p>
    <w:p w14:paraId="2E12C855" w14:textId="77777777" w:rsidR="0024532F" w:rsidRDefault="0024532F">
      <w:pPr>
        <w:pStyle w:val="CommentText"/>
      </w:pPr>
      <w:r>
        <w:t>In your data section you would outline</w:t>
      </w:r>
    </w:p>
    <w:p w14:paraId="219C3727" w14:textId="77777777" w:rsidR="0024532F" w:rsidRDefault="0024532F">
      <w:pPr>
        <w:pStyle w:val="CommentText"/>
      </w:pPr>
    </w:p>
    <w:p w14:paraId="3A40FA05" w14:textId="77777777" w:rsidR="0024532F" w:rsidRDefault="0024532F" w:rsidP="007817B3">
      <w:pPr>
        <w:pStyle w:val="CommentText"/>
      </w:pPr>
      <w:r>
        <w:t>Which sweep you are using - what the original sample size is, how and why cases were lost - and a statement of your analytical sample size.</w:t>
      </w:r>
    </w:p>
  </w:comment>
  <w:comment w:id="107" w:author="Roxanne Connelly" w:date="2023-03-05T12:15:00Z" w:initials="RC">
    <w:p w14:paraId="05376144" w14:textId="77777777" w:rsidR="002162EC" w:rsidRDefault="002162EC" w:rsidP="00DA163F">
      <w:pPr>
        <w:pStyle w:val="CommentText"/>
      </w:pPr>
      <w:r>
        <w:rPr>
          <w:rStyle w:val="CommentReference"/>
        </w:rPr>
        <w:annotationRef/>
      </w:r>
      <w:r>
        <w:t>It is great to spend some time considering and explaining these broad patterns, as but you start to make comparisons you might use a statistical test to help you (e.g. chi square)</w:t>
      </w:r>
    </w:p>
  </w:comment>
  <w:comment w:id="109" w:author="Roxanne Connelly" w:date="2023-03-05T12:20:00Z" w:initials="RC">
    <w:p w14:paraId="50EF0C6F" w14:textId="77777777" w:rsidR="002162EC" w:rsidRDefault="002162EC" w:rsidP="0092564B">
      <w:pPr>
        <w:pStyle w:val="CommentText"/>
      </w:pPr>
      <w:r>
        <w:rPr>
          <w:rStyle w:val="CommentReference"/>
        </w:rPr>
        <w:annotationRef/>
      </w:r>
      <w:r>
        <w:t>Use proper words - make this as easy for your reader as possible</w:t>
      </w:r>
    </w:p>
  </w:comment>
  <w:comment w:id="115" w:author="Roxanne Connelly" w:date="2023-03-05T12:22:00Z" w:initials="RC">
    <w:p w14:paraId="67724023" w14:textId="77777777" w:rsidR="00065BA4" w:rsidRDefault="00065BA4">
      <w:pPr>
        <w:pStyle w:val="CommentText"/>
      </w:pPr>
      <w:r>
        <w:rPr>
          <w:rStyle w:val="CommentReference"/>
        </w:rPr>
        <w:annotationRef/>
      </w:r>
      <w:r>
        <w:t>You have some very small categories in your outcome variable.</w:t>
      </w:r>
    </w:p>
    <w:p w14:paraId="25135F39" w14:textId="77777777" w:rsidR="00065BA4" w:rsidRDefault="00065BA4">
      <w:pPr>
        <w:pStyle w:val="CommentText"/>
      </w:pPr>
    </w:p>
    <w:p w14:paraId="7338E5BF" w14:textId="77777777" w:rsidR="00065BA4" w:rsidRDefault="00065BA4">
      <w:pPr>
        <w:pStyle w:val="CommentText"/>
      </w:pPr>
      <w:r>
        <w:t>You also have some categories that might not be meaningfully distinctive - e.g. school and education</w:t>
      </w:r>
    </w:p>
    <w:p w14:paraId="68D2BAA2" w14:textId="77777777" w:rsidR="00065BA4" w:rsidRDefault="00065BA4">
      <w:pPr>
        <w:pStyle w:val="CommentText"/>
      </w:pPr>
    </w:p>
    <w:p w14:paraId="75DF733B" w14:textId="77777777" w:rsidR="00065BA4" w:rsidRDefault="00065BA4" w:rsidP="009051C1">
      <w:pPr>
        <w:pStyle w:val="CommentText"/>
      </w:pPr>
      <w:r>
        <w:t>You might think a little more about this variable</w:t>
      </w:r>
    </w:p>
  </w:comment>
  <w:comment w:id="116" w:author="Roxanne Connelly" w:date="2023-03-05T12:24:00Z" w:initials="RC">
    <w:p w14:paraId="4BDD9A7F" w14:textId="77777777" w:rsidR="00065BA4" w:rsidRDefault="00065BA4" w:rsidP="004A7726">
      <w:pPr>
        <w:pStyle w:val="CommentText"/>
      </w:pPr>
      <w:r>
        <w:rPr>
          <w:rStyle w:val="CommentReference"/>
        </w:rPr>
        <w:annotationRef/>
      </w:r>
      <w:r>
        <w:t>I would suggest you also include AIC and BIC - you don't need brevity its your PhD thesis!</w:t>
      </w:r>
    </w:p>
  </w:comment>
  <w:comment w:id="117" w:author="Roxanne Connelly" w:date="2023-03-05T12:24:00Z" w:initials="RC">
    <w:p w14:paraId="244AADF1" w14:textId="77777777" w:rsidR="005C5BC8" w:rsidRDefault="005C5BC8" w:rsidP="00CB38E8">
      <w:pPr>
        <w:pStyle w:val="CommentText"/>
      </w:pPr>
      <w:r>
        <w:rPr>
          <w:rStyle w:val="CommentReference"/>
        </w:rPr>
        <w:annotationRef/>
      </w:r>
      <w:r>
        <w:t>AIC and BIC</w:t>
      </w:r>
    </w:p>
  </w:comment>
  <w:comment w:id="118" w:author="Roxanne Connelly" w:date="2023-03-05T12:24:00Z" w:initials="RC">
    <w:p w14:paraId="0773794C" w14:textId="77777777" w:rsidR="005C5BC8" w:rsidRDefault="005C5BC8" w:rsidP="00CC1E07">
      <w:pPr>
        <w:pStyle w:val="CommentText"/>
      </w:pPr>
      <w:r>
        <w:rPr>
          <w:rStyle w:val="CommentReference"/>
        </w:rPr>
        <w:annotationRef/>
      </w:r>
      <w:r>
        <w:t>AIC and BIC</w:t>
      </w:r>
    </w:p>
  </w:comment>
  <w:comment w:id="119" w:author="Roxanne Connelly" w:date="2023-03-05T12:26:00Z" w:initials="RC">
    <w:p w14:paraId="50E2AD3A" w14:textId="77777777" w:rsidR="00065BA4" w:rsidRDefault="00065BA4" w:rsidP="000F479E">
      <w:pPr>
        <w:pStyle w:val="CommentText"/>
      </w:pPr>
      <w:r>
        <w:rPr>
          <w:rStyle w:val="CommentReference"/>
        </w:rPr>
        <w:annotationRef/>
      </w:r>
      <w:r>
        <w:t>You haven't discussed the model fit statistics and what your preferred model is?</w:t>
      </w:r>
    </w:p>
  </w:comment>
  <w:comment w:id="120" w:author="Roxanne Connelly" w:date="2023-03-05T12:27:00Z" w:initials="RC">
    <w:p w14:paraId="0B6B5781" w14:textId="77777777" w:rsidR="00065BA4" w:rsidRDefault="00065BA4">
      <w:pPr>
        <w:pStyle w:val="CommentText"/>
      </w:pPr>
      <w:r>
        <w:rPr>
          <w:rStyle w:val="CommentReference"/>
        </w:rPr>
        <w:annotationRef/>
      </w:r>
      <w:r>
        <w:t>Why not just provide them for NSSEC?</w:t>
      </w:r>
    </w:p>
    <w:p w14:paraId="3008ABA8" w14:textId="77777777" w:rsidR="00065BA4" w:rsidRDefault="00065BA4">
      <w:pPr>
        <w:pStyle w:val="CommentText"/>
      </w:pPr>
    </w:p>
    <w:p w14:paraId="501D40C1" w14:textId="77777777" w:rsidR="00065BA4" w:rsidRDefault="00065BA4" w:rsidP="009356FE">
      <w:pPr>
        <w:pStyle w:val="CommentText"/>
      </w:pPr>
      <w:r>
        <w:t>Or make a qv graph for NSSEC in addition to your table.</w:t>
      </w:r>
    </w:p>
  </w:comment>
  <w:comment w:id="121" w:author="Roxanne Connelly" w:date="2023-03-05T12:29:00Z" w:initials="RC">
    <w:p w14:paraId="7C72F688" w14:textId="77777777" w:rsidR="00065BA4" w:rsidRDefault="00065BA4" w:rsidP="00EB1E79">
      <w:pPr>
        <w:pStyle w:val="CommentText"/>
      </w:pPr>
      <w:r>
        <w:rPr>
          <w:rStyle w:val="CommentReference"/>
        </w:rPr>
        <w:annotationRef/>
      </w:r>
      <w:r>
        <w:t>It is great to start telling us what you think is interesting - but before us, just give your reader a summary of what the results are.</w:t>
      </w:r>
    </w:p>
  </w:comment>
  <w:comment w:id="122" w:author="Roxanne Connelly" w:date="2023-03-05T12:34:00Z" w:initials="RC">
    <w:p w14:paraId="0C477252" w14:textId="77777777" w:rsidR="004A5564" w:rsidRDefault="004A5564">
      <w:pPr>
        <w:pStyle w:val="CommentText"/>
      </w:pPr>
      <w:r>
        <w:rPr>
          <w:rStyle w:val="CommentReference"/>
        </w:rPr>
        <w:annotationRef/>
      </w:r>
      <w:r>
        <w:t xml:space="preserve">You could make this table clearer - its not easy to see where the different panes are. </w:t>
      </w:r>
    </w:p>
    <w:p w14:paraId="2BF97C52" w14:textId="77777777" w:rsidR="004A5564" w:rsidRDefault="004A5564">
      <w:pPr>
        <w:pStyle w:val="CommentText"/>
      </w:pPr>
    </w:p>
    <w:p w14:paraId="289B6706" w14:textId="77777777" w:rsidR="004A5564" w:rsidRDefault="004A5564" w:rsidP="008A5EB1">
      <w:pPr>
        <w:pStyle w:val="CommentText"/>
      </w:pPr>
      <w:r>
        <w:t>You might wish to make a horizontal page and then place each pane next to each oether instead of underneath.</w:t>
      </w:r>
    </w:p>
  </w:comment>
  <w:comment w:id="124" w:author="Roxanne Connelly" w:date="2023-03-05T12:37:00Z" w:initials="RC">
    <w:p w14:paraId="484D114A" w14:textId="77777777" w:rsidR="00173331" w:rsidRDefault="00173331">
      <w:pPr>
        <w:pStyle w:val="CommentText"/>
      </w:pPr>
      <w:r>
        <w:rPr>
          <w:rStyle w:val="CommentReference"/>
        </w:rPr>
        <w:annotationRef/>
      </w:r>
      <w:r>
        <w:t>Average marginal effects</w:t>
      </w:r>
    </w:p>
    <w:p w14:paraId="4F9D103D" w14:textId="77777777" w:rsidR="00173331" w:rsidRDefault="00173331">
      <w:pPr>
        <w:pStyle w:val="CommentText"/>
      </w:pPr>
    </w:p>
    <w:p w14:paraId="72F21E2A" w14:textId="77777777" w:rsidR="00173331" w:rsidRDefault="00173331" w:rsidP="00CB46BA">
      <w:pPr>
        <w:pStyle w:val="CommentText"/>
      </w:pPr>
      <w:r>
        <w:t>Different types of marginal effects have different comparisons.</w:t>
      </w:r>
    </w:p>
  </w:comment>
  <w:comment w:id="125" w:author="Roxanne Connelly" w:date="2023-03-05T12:39:00Z" w:initials="RC">
    <w:p w14:paraId="51A21C00" w14:textId="77777777" w:rsidR="00173331" w:rsidRDefault="00173331">
      <w:pPr>
        <w:pStyle w:val="CommentText"/>
      </w:pPr>
      <w:r>
        <w:rPr>
          <w:rStyle w:val="CommentReference"/>
        </w:rPr>
        <w:annotationRef/>
      </w:r>
      <w:r>
        <w:t>You haven't actually told what these show? I would incorporate your discussion of your AMEs into your discussion of your modelling results.</w:t>
      </w:r>
    </w:p>
    <w:p w14:paraId="53190DA1" w14:textId="77777777" w:rsidR="00173331" w:rsidRDefault="00173331">
      <w:pPr>
        <w:pStyle w:val="CommentText"/>
      </w:pPr>
    </w:p>
    <w:p w14:paraId="7185CEBD" w14:textId="77777777" w:rsidR="00173331" w:rsidRDefault="00173331" w:rsidP="00FE5EEA">
      <w:pPr>
        <w:pStyle w:val="CommentText"/>
      </w:pPr>
      <w:r>
        <w:t>Remember AMEs calculated for an mlogit have a slightly different interpretation than other models.</w:t>
      </w:r>
    </w:p>
  </w:comment>
  <w:comment w:id="126" w:author="Roxanne Connelly" w:date="2023-03-05T12:38:00Z" w:initials="RC">
    <w:p w14:paraId="11A2055E" w14:textId="68CDE24F" w:rsidR="00173331" w:rsidRDefault="00173331">
      <w:pPr>
        <w:pStyle w:val="CommentText"/>
      </w:pPr>
      <w:r>
        <w:rPr>
          <w:rStyle w:val="CommentReference"/>
        </w:rPr>
        <w:annotationRef/>
      </w:r>
      <w:r>
        <w:t>It doesn't make any sense to show significance again, and be careful as these significance tests are testing a slightly different hypothesis.</w:t>
      </w:r>
    </w:p>
    <w:p w14:paraId="0FB4A425" w14:textId="77777777" w:rsidR="00173331" w:rsidRDefault="00173331">
      <w:pPr>
        <w:pStyle w:val="CommentText"/>
      </w:pPr>
    </w:p>
    <w:p w14:paraId="2009CD60" w14:textId="77777777" w:rsidR="00173331" w:rsidRDefault="00173331">
      <w:pPr>
        <w:pStyle w:val="CommentText"/>
      </w:pPr>
      <w:r>
        <w:t>Get significance from your model and use AMEs to help interpret the magnitude of coefficients only.</w:t>
      </w:r>
    </w:p>
    <w:p w14:paraId="33189C9D" w14:textId="77777777" w:rsidR="00173331" w:rsidRDefault="00173331">
      <w:pPr>
        <w:pStyle w:val="CommentText"/>
      </w:pPr>
    </w:p>
    <w:p w14:paraId="1F769C46" w14:textId="77777777" w:rsidR="00173331" w:rsidRDefault="00173331" w:rsidP="004D7B8C">
      <w:pPr>
        <w:pStyle w:val="CommentText"/>
      </w:pPr>
      <w:r>
        <w:t>You could just add these to your mlogit results table.</w:t>
      </w:r>
    </w:p>
  </w:comment>
  <w:comment w:id="128" w:author="Roxanne Connelly" w:date="2023-03-05T12:41:00Z" w:initials="RC">
    <w:p w14:paraId="011B5A66" w14:textId="77777777" w:rsidR="00173331" w:rsidRDefault="00173331" w:rsidP="00A467A3">
      <w:pPr>
        <w:pStyle w:val="CommentText"/>
      </w:pPr>
      <w:r>
        <w:rPr>
          <w:rStyle w:val="CommentReference"/>
        </w:rPr>
        <w:annotationRef/>
      </w:r>
      <w:r>
        <w:t>It would make most sense to discuss model fit up where you show your model fit tables.</w:t>
      </w:r>
    </w:p>
  </w:comment>
  <w:comment w:id="130" w:author="Roxanne Connelly" w:date="2023-03-05T12:42:00Z" w:initials="RC">
    <w:p w14:paraId="7F2CE3AD" w14:textId="77777777" w:rsidR="00173331" w:rsidRDefault="00173331">
      <w:pPr>
        <w:pStyle w:val="CommentText"/>
      </w:pPr>
      <w:r>
        <w:rPr>
          <w:rStyle w:val="CommentReference"/>
        </w:rPr>
        <w:annotationRef/>
      </w:r>
      <w:r>
        <w:t>These labels are too small to read.</w:t>
      </w:r>
    </w:p>
    <w:p w14:paraId="78276A7E" w14:textId="77777777" w:rsidR="00173331" w:rsidRDefault="00173331">
      <w:pPr>
        <w:pStyle w:val="CommentText"/>
      </w:pPr>
    </w:p>
    <w:p w14:paraId="1B2D4D5A" w14:textId="77777777" w:rsidR="00173331" w:rsidRDefault="00173331">
      <w:pPr>
        <w:pStyle w:val="CommentText"/>
      </w:pPr>
      <w:r>
        <w:t>Never use a blue background on white paper.</w:t>
      </w:r>
    </w:p>
    <w:p w14:paraId="33FD26A0" w14:textId="77777777" w:rsidR="00173331" w:rsidRDefault="00173331">
      <w:pPr>
        <w:pStyle w:val="CommentText"/>
      </w:pPr>
    </w:p>
    <w:p w14:paraId="03F9EF6E" w14:textId="77777777" w:rsidR="00173331" w:rsidRDefault="00173331" w:rsidP="006C07BA">
      <w:pPr>
        <w:pStyle w:val="CommentText"/>
      </w:pPr>
      <w:r>
        <w:t xml:space="preserve">Save your graphs as images then inset them. </w:t>
      </w:r>
    </w:p>
  </w:comment>
  <w:comment w:id="135" w:author="Roxanne Connelly" w:date="2023-03-05T12:44:00Z" w:initials="RC">
    <w:p w14:paraId="44ADA342" w14:textId="77777777" w:rsidR="009A2BD2" w:rsidRDefault="009A2BD2">
      <w:pPr>
        <w:pStyle w:val="CommentText"/>
      </w:pPr>
      <w:r>
        <w:rPr>
          <w:rStyle w:val="CommentReference"/>
        </w:rPr>
        <w:annotationRef/>
      </w:r>
      <w:r>
        <w:t>Social stratification measures</w:t>
      </w:r>
    </w:p>
    <w:p w14:paraId="545CEDFF" w14:textId="77777777" w:rsidR="009A2BD2" w:rsidRDefault="009A2BD2">
      <w:pPr>
        <w:pStyle w:val="CommentText"/>
      </w:pPr>
    </w:p>
    <w:p w14:paraId="0C23335F" w14:textId="77777777" w:rsidR="009A2BD2" w:rsidRDefault="009A2BD2">
      <w:pPr>
        <w:pStyle w:val="CommentText"/>
      </w:pPr>
      <w:r>
        <w:t>Having a clearer aim for these sensitivity analyses would be a good idea.</w:t>
      </w:r>
    </w:p>
    <w:p w14:paraId="3D766DEC" w14:textId="77777777" w:rsidR="009A2BD2" w:rsidRDefault="009A2BD2">
      <w:pPr>
        <w:pStyle w:val="CommentText"/>
      </w:pPr>
    </w:p>
    <w:p w14:paraId="26FD9927" w14:textId="77777777" w:rsidR="009A2BD2" w:rsidRDefault="009A2BD2" w:rsidP="002E3AD7">
      <w:pPr>
        <w:pStyle w:val="CommentText"/>
      </w:pPr>
      <w:r>
        <w:t>Perhaps your idea is that different measures might be more appropriate in different time periods? And this is the preparatory work for that? This would need to be clearly explained to your reader.</w:t>
      </w:r>
    </w:p>
  </w:comment>
  <w:comment w:id="137" w:author="Roxanne Connelly" w:date="2023-03-05T12:34:00Z" w:initials="RC">
    <w:p w14:paraId="27942ED6" w14:textId="77777777" w:rsidR="00D045BC" w:rsidRDefault="00D045BC">
      <w:pPr>
        <w:pStyle w:val="CommentText"/>
      </w:pPr>
      <w:r>
        <w:rPr>
          <w:rStyle w:val="CommentReference"/>
        </w:rPr>
        <w:annotationRef/>
      </w:r>
      <w:r>
        <w:t xml:space="preserve">You could make this table clearer - its not easy to see where the different panes are. </w:t>
      </w:r>
    </w:p>
    <w:p w14:paraId="7AD5881A" w14:textId="77777777" w:rsidR="00D045BC" w:rsidRDefault="00D045BC">
      <w:pPr>
        <w:pStyle w:val="CommentText"/>
      </w:pPr>
    </w:p>
    <w:p w14:paraId="6CD34EC5" w14:textId="77777777" w:rsidR="00D045BC" w:rsidRDefault="00D045BC" w:rsidP="008A5EB1">
      <w:pPr>
        <w:pStyle w:val="CommentText"/>
      </w:pPr>
      <w:r>
        <w:t>You might wish to make a horizontal page and then place each pane next to each oether instead of underneath.</w:t>
      </w:r>
    </w:p>
  </w:comment>
  <w:comment w:id="143" w:author="Roxanne Connelly" w:date="2023-03-05T12:49:00Z" w:initials="RC">
    <w:p w14:paraId="20C74D2C" w14:textId="4BE4FF77" w:rsidR="009A2BD2" w:rsidRDefault="009A2BD2">
      <w:pPr>
        <w:pStyle w:val="CommentText"/>
      </w:pPr>
      <w:r>
        <w:rPr>
          <w:rStyle w:val="CommentReference"/>
        </w:rPr>
        <w:annotationRef/>
      </w:r>
      <w:r>
        <w:t>Before you go into this, discuss different approaches</w:t>
      </w:r>
    </w:p>
    <w:p w14:paraId="18E842BD" w14:textId="77777777" w:rsidR="009A2BD2" w:rsidRDefault="009A2BD2">
      <w:pPr>
        <w:pStyle w:val="CommentText"/>
      </w:pPr>
    </w:p>
    <w:p w14:paraId="21551784" w14:textId="77777777" w:rsidR="009A2BD2" w:rsidRDefault="009A2BD2">
      <w:pPr>
        <w:pStyle w:val="CommentText"/>
      </w:pPr>
      <w:r>
        <w:t>Complete case analysis</w:t>
      </w:r>
    </w:p>
    <w:p w14:paraId="5873E809" w14:textId="77777777" w:rsidR="009A2BD2" w:rsidRDefault="009A2BD2">
      <w:pPr>
        <w:pStyle w:val="CommentText"/>
      </w:pPr>
      <w:r>
        <w:t>Non-response weights</w:t>
      </w:r>
    </w:p>
    <w:p w14:paraId="71998D3D" w14:textId="77777777" w:rsidR="009A2BD2" w:rsidRDefault="009A2BD2">
      <w:pPr>
        <w:pStyle w:val="CommentText"/>
      </w:pPr>
      <w:r>
        <w:t>Miultiple imputation</w:t>
      </w:r>
    </w:p>
    <w:p w14:paraId="2ACC538C" w14:textId="77777777" w:rsidR="009A2BD2" w:rsidRDefault="009A2BD2">
      <w:pPr>
        <w:pStyle w:val="CommentText"/>
      </w:pPr>
    </w:p>
    <w:p w14:paraId="5069E811" w14:textId="77777777" w:rsidR="009A2BD2" w:rsidRDefault="009A2BD2" w:rsidP="00742FE5">
      <w:pPr>
        <w:pStyle w:val="CommentText"/>
      </w:pPr>
      <w:r>
        <w:t xml:space="preserve">Tell us the approaches you will take and why… </w:t>
      </w:r>
    </w:p>
  </w:comment>
  <w:comment w:id="144" w:author="Roxanne Connelly" w:date="2023-03-05T12:50:00Z" w:initials="RC">
    <w:p w14:paraId="50710060" w14:textId="77777777" w:rsidR="009A2BD2" w:rsidRDefault="009A2BD2" w:rsidP="00E8504A">
      <w:pPr>
        <w:pStyle w:val="CommentText"/>
      </w:pPr>
      <w:r>
        <w:rPr>
          <w:rStyle w:val="CommentReference"/>
        </w:rPr>
        <w:annotationRef/>
      </w:r>
      <w:r>
        <w:t>Looks of different issues considered here - consider structure and paragraphs</w:t>
      </w:r>
    </w:p>
  </w:comment>
  <w:comment w:id="145" w:author="Roxanne Connelly" w:date="2023-03-05T12:51:00Z" w:initials="RC">
    <w:p w14:paraId="675C4324" w14:textId="77777777" w:rsidR="009A2BD2" w:rsidRDefault="009A2BD2" w:rsidP="0001044E">
      <w:pPr>
        <w:pStyle w:val="CommentText"/>
      </w:pPr>
      <w:r>
        <w:rPr>
          <w:rStyle w:val="CommentReference"/>
        </w:rPr>
        <w:annotationRef/>
      </w:r>
      <w:r>
        <w:t>Why is significance relevant here? Surely magnitude or association is more important than inference?</w:t>
      </w:r>
    </w:p>
  </w:comment>
  <w:comment w:id="146" w:author="Roxanne Connelly" w:date="2023-03-05T12:52:00Z" w:initials="RC">
    <w:p w14:paraId="49B08EF2" w14:textId="77777777" w:rsidR="000A1333" w:rsidRDefault="000A1333" w:rsidP="00172313">
      <w:pPr>
        <w:pStyle w:val="CommentText"/>
      </w:pPr>
      <w:r>
        <w:rPr>
          <w:rStyle w:val="CommentReference"/>
        </w:rPr>
        <w:annotationRef/>
      </w:r>
      <w:r>
        <w:t xml:space="preserve">This seems out of place </w:t>
      </w:r>
    </w:p>
  </w:comment>
  <w:comment w:id="147" w:author="Roxanne Connelly" w:date="2023-03-05T12:34:00Z" w:initials="RC">
    <w:p w14:paraId="344F2DFC" w14:textId="77777777" w:rsidR="006804CE" w:rsidRDefault="006804CE">
      <w:pPr>
        <w:pStyle w:val="CommentText"/>
      </w:pPr>
      <w:r>
        <w:rPr>
          <w:rStyle w:val="CommentReference"/>
        </w:rPr>
        <w:annotationRef/>
      </w:r>
      <w:r>
        <w:t xml:space="preserve">You could make this table clearer - its not easy to see where the different panes are. </w:t>
      </w:r>
    </w:p>
    <w:p w14:paraId="5CA3DD49" w14:textId="77777777" w:rsidR="006804CE" w:rsidRDefault="006804CE">
      <w:pPr>
        <w:pStyle w:val="CommentText"/>
      </w:pPr>
    </w:p>
    <w:p w14:paraId="156D10F7" w14:textId="77777777" w:rsidR="006804CE" w:rsidRDefault="006804CE" w:rsidP="008A5EB1">
      <w:pPr>
        <w:pStyle w:val="CommentText"/>
      </w:pPr>
      <w:r>
        <w:t>You might wish to make a horizontal page and then place each pane next to each oether instead of underneath.</w:t>
      </w:r>
    </w:p>
  </w:comment>
  <w:comment w:id="219" w:author="Roxanne Connelly" w:date="2023-03-05T12:56:00Z" w:initials="RC">
    <w:p w14:paraId="4EB5D728" w14:textId="77777777" w:rsidR="000A1333" w:rsidRDefault="000A1333">
      <w:pPr>
        <w:pStyle w:val="CommentText"/>
      </w:pPr>
      <w:r>
        <w:rPr>
          <w:rStyle w:val="CommentReference"/>
        </w:rPr>
        <w:annotationRef/>
      </w:r>
      <w:r>
        <w:t>This may be useful but it is far to small to read.</w:t>
      </w:r>
    </w:p>
    <w:p w14:paraId="310BEF5D" w14:textId="77777777" w:rsidR="000A1333" w:rsidRDefault="000A1333">
      <w:pPr>
        <w:pStyle w:val="CommentText"/>
      </w:pPr>
    </w:p>
    <w:p w14:paraId="31EA8C11" w14:textId="77777777" w:rsidR="000A1333" w:rsidRDefault="000A1333">
      <w:pPr>
        <w:pStyle w:val="CommentText"/>
      </w:pPr>
      <w:r>
        <w:t>Make it in a separate file so it can expand.</w:t>
      </w:r>
    </w:p>
    <w:p w14:paraId="0E0C3462" w14:textId="77777777" w:rsidR="000A1333" w:rsidRDefault="000A1333">
      <w:pPr>
        <w:pStyle w:val="CommentText"/>
      </w:pPr>
    </w:p>
    <w:p w14:paraId="05423CAB" w14:textId="77777777" w:rsidR="000A1333" w:rsidRDefault="000A1333">
      <w:pPr>
        <w:pStyle w:val="CommentText"/>
      </w:pPr>
      <w:r>
        <w:t>Use different colours, use symbols.</w:t>
      </w:r>
    </w:p>
    <w:p w14:paraId="3FD4A1FA" w14:textId="77777777" w:rsidR="000A1333" w:rsidRDefault="000A1333" w:rsidP="00A548BC">
      <w:pPr>
        <w:pStyle w:val="CommentText"/>
      </w:pPr>
    </w:p>
  </w:comment>
  <w:comment w:id="220" w:author="Roxanne Connelly" w:date="2023-03-05T12:34:00Z" w:initials="RC">
    <w:p w14:paraId="6E83971C" w14:textId="77777777" w:rsidR="00C3642C" w:rsidRDefault="00C3642C" w:rsidP="00C3642C">
      <w:pPr>
        <w:pStyle w:val="CommentText"/>
      </w:pPr>
      <w:r>
        <w:rPr>
          <w:rStyle w:val="CommentReference"/>
        </w:rPr>
        <w:annotationRef/>
      </w:r>
      <w:r>
        <w:t xml:space="preserve">You could make this table clearer - its not easy to see where the different panes are. </w:t>
      </w:r>
    </w:p>
    <w:p w14:paraId="49490FB2" w14:textId="77777777" w:rsidR="00C3642C" w:rsidRDefault="00C3642C" w:rsidP="00C3642C">
      <w:pPr>
        <w:pStyle w:val="CommentText"/>
      </w:pPr>
    </w:p>
    <w:p w14:paraId="12EC09B1" w14:textId="77777777" w:rsidR="00C3642C" w:rsidRDefault="00C3642C" w:rsidP="00C3642C">
      <w:pPr>
        <w:pStyle w:val="CommentText"/>
      </w:pPr>
      <w:r>
        <w:t>You might wish to make a horizontal page and then place each pane next to each oether instead of undernea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BF3720" w15:done="1"/>
  <w15:commentEx w15:paraId="168360AC" w15:done="1"/>
  <w15:commentEx w15:paraId="008A0D52" w15:done="0"/>
  <w15:commentEx w15:paraId="36DD21B6" w15:done="0"/>
  <w15:commentEx w15:paraId="2AA33285" w15:done="0"/>
  <w15:commentEx w15:paraId="5B2ECECC" w15:done="1"/>
  <w15:commentEx w15:paraId="38B3359F" w15:done="1"/>
  <w15:commentEx w15:paraId="30301ABD" w15:done="1"/>
  <w15:commentEx w15:paraId="67AEB020" w15:done="0"/>
  <w15:commentEx w15:paraId="553DFE9B" w15:done="1"/>
  <w15:commentEx w15:paraId="465D6FCD" w15:done="1"/>
  <w15:commentEx w15:paraId="0996F01B" w15:done="0"/>
  <w15:commentEx w15:paraId="62A3EC5B" w15:done="1"/>
  <w15:commentEx w15:paraId="6ED31977" w15:done="0"/>
  <w15:commentEx w15:paraId="31BBA67C" w15:done="0"/>
  <w15:commentEx w15:paraId="06EEA237" w15:done="0"/>
  <w15:commentEx w15:paraId="722C7C76" w15:done="1"/>
  <w15:commentEx w15:paraId="2FAFB394" w15:done="0"/>
  <w15:commentEx w15:paraId="02890039" w15:done="0"/>
  <w15:commentEx w15:paraId="4FCE38E1" w15:done="1"/>
  <w15:commentEx w15:paraId="3568ED1A" w15:done="1"/>
  <w15:commentEx w15:paraId="4EBECC49" w15:done="1"/>
  <w15:commentEx w15:paraId="7AFBCDBE" w15:done="0"/>
  <w15:commentEx w15:paraId="2910DC59" w15:done="0"/>
  <w15:commentEx w15:paraId="06E21296" w15:done="1"/>
  <w15:commentEx w15:paraId="507927B9" w15:done="1"/>
  <w15:commentEx w15:paraId="3A40FA05" w15:done="1"/>
  <w15:commentEx w15:paraId="05376144" w15:done="0"/>
  <w15:commentEx w15:paraId="50EF0C6F" w15:done="0"/>
  <w15:commentEx w15:paraId="75DF733B" w15:done="1"/>
  <w15:commentEx w15:paraId="4BDD9A7F" w15:done="1"/>
  <w15:commentEx w15:paraId="244AADF1" w15:done="1"/>
  <w15:commentEx w15:paraId="0773794C" w15:done="1"/>
  <w15:commentEx w15:paraId="50E2AD3A" w15:done="0"/>
  <w15:commentEx w15:paraId="501D40C1" w15:done="0"/>
  <w15:commentEx w15:paraId="7C72F688" w15:done="0"/>
  <w15:commentEx w15:paraId="289B6706" w15:done="1"/>
  <w15:commentEx w15:paraId="72F21E2A" w15:done="1"/>
  <w15:commentEx w15:paraId="7185CEBD" w15:done="0"/>
  <w15:commentEx w15:paraId="1F769C46" w15:done="0"/>
  <w15:commentEx w15:paraId="011B5A66" w15:done="0"/>
  <w15:commentEx w15:paraId="03F9EF6E" w15:done="0"/>
  <w15:commentEx w15:paraId="26FD9927" w15:done="1"/>
  <w15:commentEx w15:paraId="6CD34EC5" w15:done="1"/>
  <w15:commentEx w15:paraId="5069E811" w15:done="1"/>
  <w15:commentEx w15:paraId="50710060" w15:done="1"/>
  <w15:commentEx w15:paraId="675C4324" w15:done="0"/>
  <w15:commentEx w15:paraId="49B08EF2" w15:done="0"/>
  <w15:commentEx w15:paraId="156D10F7" w15:done="1"/>
  <w15:commentEx w15:paraId="3FD4A1FA" w15:done="0"/>
  <w15:commentEx w15:paraId="12EC09B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EFCD3" w16cex:dateUtc="2023-03-05T11:34:00Z"/>
  <w16cex:commentExtensible w16cex:durableId="27AEF9D6" w16cex:dateUtc="2023-03-05T11:21:00Z"/>
  <w16cex:commentExtensible w16cex:durableId="27AEFACC" w16cex:dateUtc="2023-03-05T11:26:00Z"/>
  <w16cex:commentExtensible w16cex:durableId="27AEFB68" w16cex:dateUtc="2023-03-05T11:28:00Z"/>
  <w16cex:commentExtensible w16cex:durableId="27AEFA3B" w16cex:dateUtc="2023-03-05T11:23:00Z"/>
  <w16cex:commentExtensible w16cex:durableId="27AEFFE3" w16cex:dateUtc="2023-03-05T11:47:00Z"/>
  <w16cex:commentExtensible w16cex:durableId="27AEFA64" w16cex:dateUtc="2023-03-05T11:24:00Z"/>
  <w16cex:commentExtensible w16cex:durableId="27AF0D98" w16cex:dateUtc="2023-03-05T12:46:00Z"/>
  <w16cex:commentExtensible w16cex:durableId="27AF0DFB" w16cex:dateUtc="2023-03-05T12:47:00Z"/>
  <w16cex:commentExtensible w16cex:durableId="27AF00FD" w16cex:dateUtc="2023-03-05T11:52:00Z"/>
  <w16cex:commentExtensible w16cex:durableId="27AF00C2" w16cex:dateUtc="2023-03-05T11:51:00Z"/>
  <w16cex:commentExtensible w16cex:durableId="27AF0115" w16cex:dateUtc="2023-03-05T11:52:00Z"/>
  <w16cex:commentExtensible w16cex:durableId="27AF00AC" w16cex:dateUtc="2023-03-05T11:51:00Z"/>
  <w16cex:commentExtensible w16cex:durableId="27AF0286" w16cex:dateUtc="2023-03-05T11:59:00Z"/>
  <w16cex:commentExtensible w16cex:durableId="27AF02AB" w16cex:dateUtc="2023-03-05T11:59:00Z"/>
  <w16cex:commentExtensible w16cex:durableId="27AF02D1" w16cex:dateUtc="2023-03-05T12:00:00Z"/>
  <w16cex:commentExtensible w16cex:durableId="27AF031D" w16cex:dateUtc="2023-03-05T12:01:00Z"/>
  <w16cex:commentExtensible w16cex:durableId="27AF03A0" w16cex:dateUtc="2023-03-05T12:03:00Z"/>
  <w16cex:commentExtensible w16cex:durableId="27AF03CC" w16cex:dateUtc="2023-03-05T12:04:00Z"/>
  <w16cex:commentExtensible w16cex:durableId="27AEFD96" w16cex:dateUtc="2023-03-05T11:37:00Z"/>
  <w16cex:commentExtensible w16cex:durableId="27AEFDAA" w16cex:dateUtc="2023-03-05T11:38:00Z"/>
  <w16cex:commentExtensible w16cex:durableId="27AEFE0C" w16cex:dateUtc="2023-03-05T11:39:00Z"/>
  <w16cex:commentExtensible w16cex:durableId="27AEFE76" w16cex:dateUtc="2023-03-05T11:41:00Z"/>
  <w16cex:commentExtensible w16cex:durableId="27AEFEE2" w16cex:dateUtc="2023-03-05T11:43:00Z"/>
  <w16cex:commentExtensible w16cex:durableId="27AEFF15" w16cex:dateUtc="2023-03-05T11:44:00Z"/>
  <w16cex:commentExtensible w16cex:durableId="27AEFF30" w16cex:dateUtc="2023-03-05T11:44:00Z"/>
  <w16cex:commentExtensible w16cex:durableId="27AF049E" w16cex:dateUtc="2023-03-05T12:07:00Z"/>
  <w16cex:commentExtensible w16cex:durableId="27AF067C" w16cex:dateUtc="2023-03-05T12:15:00Z"/>
  <w16cex:commentExtensible w16cex:durableId="27AF0789" w16cex:dateUtc="2023-03-05T12:20:00Z"/>
  <w16cex:commentExtensible w16cex:durableId="27AF07ED" w16cex:dateUtc="2023-03-05T12:22:00Z"/>
  <w16cex:commentExtensible w16cex:durableId="27AF086A" w16cex:dateUtc="2023-03-05T12:24:00Z"/>
  <w16cex:commentExtensible w16cex:durableId="27AF0877" w16cex:dateUtc="2023-03-05T12:24:00Z"/>
  <w16cex:commentExtensible w16cex:durableId="27AF0882" w16cex:dateUtc="2023-03-05T12:24:00Z"/>
  <w16cex:commentExtensible w16cex:durableId="27AF0906" w16cex:dateUtc="2023-03-05T12:26:00Z"/>
  <w16cex:commentExtensible w16cex:durableId="27AF0925" w16cex:dateUtc="2023-03-05T12:27:00Z"/>
  <w16cex:commentExtensible w16cex:durableId="27AF0993" w16cex:dateUtc="2023-03-05T12:29:00Z"/>
  <w16cex:commentExtensible w16cex:durableId="27AF0AEF" w16cex:dateUtc="2023-03-05T12:34:00Z"/>
  <w16cex:commentExtensible w16cex:durableId="27AF0B89" w16cex:dateUtc="2023-03-05T12:37:00Z"/>
  <w16cex:commentExtensible w16cex:durableId="27AF0C1E" w16cex:dateUtc="2023-03-05T12:39:00Z"/>
  <w16cex:commentExtensible w16cex:durableId="27AF0BDE" w16cex:dateUtc="2023-03-05T12:38:00Z"/>
  <w16cex:commentExtensible w16cex:durableId="27AF0C65" w16cex:dateUtc="2023-03-05T12:41:00Z"/>
  <w16cex:commentExtensible w16cex:durableId="27AF0C9D" w16cex:dateUtc="2023-03-05T12:42:00Z"/>
  <w16cex:commentExtensible w16cex:durableId="27AF0D27" w16cex:dateUtc="2023-03-05T12:44:00Z"/>
  <w16cex:commentExtensible w16cex:durableId="27D40999" w16cex:dateUtc="2023-03-05T12:34:00Z"/>
  <w16cex:commentExtensible w16cex:durableId="27AF0E5C" w16cex:dateUtc="2023-03-05T12:49:00Z"/>
  <w16cex:commentExtensible w16cex:durableId="27AF0E93" w16cex:dateUtc="2023-03-05T12:50:00Z"/>
  <w16cex:commentExtensible w16cex:durableId="27AF0EC7" w16cex:dateUtc="2023-03-05T12:51:00Z"/>
  <w16cex:commentExtensible w16cex:durableId="27AF0F22" w16cex:dateUtc="2023-03-05T12:52:00Z"/>
  <w16cex:commentExtensible w16cex:durableId="27D44014" w16cex:dateUtc="2023-03-05T12:34:00Z"/>
  <w16cex:commentExtensible w16cex:durableId="27AF0FE7" w16cex:dateUtc="2023-03-05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BF3720" w16cid:durableId="27AEFCD3"/>
  <w16cid:commentId w16cid:paraId="168360AC" w16cid:durableId="27AEF9D6"/>
  <w16cid:commentId w16cid:paraId="008A0D52" w16cid:durableId="27AEFACC"/>
  <w16cid:commentId w16cid:paraId="36DD21B6" w16cid:durableId="27AEFB68"/>
  <w16cid:commentId w16cid:paraId="2AA33285" w16cid:durableId="27AEFA3B"/>
  <w16cid:commentId w16cid:paraId="5B2ECECC" w16cid:durableId="27AEFFE3"/>
  <w16cid:commentId w16cid:paraId="38B3359F" w16cid:durableId="27AEFA64"/>
  <w16cid:commentId w16cid:paraId="30301ABD" w16cid:durableId="27AF0D98"/>
  <w16cid:commentId w16cid:paraId="67AEB020" w16cid:durableId="27AF0DFB"/>
  <w16cid:commentId w16cid:paraId="553DFE9B" w16cid:durableId="27AF00FD"/>
  <w16cid:commentId w16cid:paraId="465D6FCD" w16cid:durableId="27AF00C2"/>
  <w16cid:commentId w16cid:paraId="0996F01B" w16cid:durableId="27AF0115"/>
  <w16cid:commentId w16cid:paraId="62A3EC5B" w16cid:durableId="27AF00AC"/>
  <w16cid:commentId w16cid:paraId="6ED31977" w16cid:durableId="27AF0286"/>
  <w16cid:commentId w16cid:paraId="31BBA67C" w16cid:durableId="27AF02AB"/>
  <w16cid:commentId w16cid:paraId="06EEA237" w16cid:durableId="27AF02D1"/>
  <w16cid:commentId w16cid:paraId="722C7C76" w16cid:durableId="27AF031D"/>
  <w16cid:commentId w16cid:paraId="2FAFB394" w16cid:durableId="27AF03A0"/>
  <w16cid:commentId w16cid:paraId="02890039" w16cid:durableId="27AF03CC"/>
  <w16cid:commentId w16cid:paraId="4FCE38E1" w16cid:durableId="27AEFD96"/>
  <w16cid:commentId w16cid:paraId="3568ED1A" w16cid:durableId="27AEFDAA"/>
  <w16cid:commentId w16cid:paraId="4EBECC49" w16cid:durableId="27AEFE0C"/>
  <w16cid:commentId w16cid:paraId="7AFBCDBE" w16cid:durableId="27AEFE76"/>
  <w16cid:commentId w16cid:paraId="2910DC59" w16cid:durableId="27AEFEE2"/>
  <w16cid:commentId w16cid:paraId="06E21296" w16cid:durableId="27AEFF15"/>
  <w16cid:commentId w16cid:paraId="507927B9" w16cid:durableId="27AEFF30"/>
  <w16cid:commentId w16cid:paraId="3A40FA05" w16cid:durableId="27AF049E"/>
  <w16cid:commentId w16cid:paraId="05376144" w16cid:durableId="27AF067C"/>
  <w16cid:commentId w16cid:paraId="50EF0C6F" w16cid:durableId="27AF0789"/>
  <w16cid:commentId w16cid:paraId="75DF733B" w16cid:durableId="27AF07ED"/>
  <w16cid:commentId w16cid:paraId="4BDD9A7F" w16cid:durableId="27AF086A"/>
  <w16cid:commentId w16cid:paraId="244AADF1" w16cid:durableId="27AF0877"/>
  <w16cid:commentId w16cid:paraId="0773794C" w16cid:durableId="27AF0882"/>
  <w16cid:commentId w16cid:paraId="50E2AD3A" w16cid:durableId="27AF0906"/>
  <w16cid:commentId w16cid:paraId="501D40C1" w16cid:durableId="27AF0925"/>
  <w16cid:commentId w16cid:paraId="7C72F688" w16cid:durableId="27AF0993"/>
  <w16cid:commentId w16cid:paraId="289B6706" w16cid:durableId="27AF0AEF"/>
  <w16cid:commentId w16cid:paraId="72F21E2A" w16cid:durableId="27AF0B89"/>
  <w16cid:commentId w16cid:paraId="7185CEBD" w16cid:durableId="27AF0C1E"/>
  <w16cid:commentId w16cid:paraId="1F769C46" w16cid:durableId="27AF0BDE"/>
  <w16cid:commentId w16cid:paraId="011B5A66" w16cid:durableId="27AF0C65"/>
  <w16cid:commentId w16cid:paraId="03F9EF6E" w16cid:durableId="27AF0C9D"/>
  <w16cid:commentId w16cid:paraId="26FD9927" w16cid:durableId="27AF0D27"/>
  <w16cid:commentId w16cid:paraId="6CD34EC5" w16cid:durableId="27D40999"/>
  <w16cid:commentId w16cid:paraId="5069E811" w16cid:durableId="27AF0E5C"/>
  <w16cid:commentId w16cid:paraId="50710060" w16cid:durableId="27AF0E93"/>
  <w16cid:commentId w16cid:paraId="675C4324" w16cid:durableId="27AF0EC7"/>
  <w16cid:commentId w16cid:paraId="49B08EF2" w16cid:durableId="27AF0F22"/>
  <w16cid:commentId w16cid:paraId="156D10F7" w16cid:durableId="27D44014"/>
  <w16cid:commentId w16cid:paraId="3FD4A1FA" w16cid:durableId="27AF0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39F86" w14:textId="77777777" w:rsidR="006338F0" w:rsidRDefault="006338F0" w:rsidP="00CE2122">
      <w:pPr>
        <w:spacing w:after="0" w:line="240" w:lineRule="auto"/>
      </w:pPr>
      <w:r>
        <w:separator/>
      </w:r>
    </w:p>
  </w:endnote>
  <w:endnote w:type="continuationSeparator" w:id="0">
    <w:p w14:paraId="1C7A7CF4" w14:textId="77777777" w:rsidR="006338F0" w:rsidRDefault="006338F0" w:rsidP="00CE2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54DF31F1" w14:textId="33FEDB65" w:rsidR="00B508BC" w:rsidRDefault="00B508BC">
        <w:pPr>
          <w:pStyle w:val="Footer"/>
          <w:jc w:val="right"/>
        </w:pPr>
        <w:r>
          <w:t xml:space="preserve">Page | </w:t>
        </w:r>
        <w:r>
          <w:fldChar w:fldCharType="begin"/>
        </w:r>
        <w:r>
          <w:instrText xml:space="preserve"> PAGE   \* MERGEFORMAT </w:instrText>
        </w:r>
        <w:r>
          <w:fldChar w:fldCharType="separate"/>
        </w:r>
        <w:r w:rsidR="00EA04B1">
          <w:rPr>
            <w:noProof/>
          </w:rPr>
          <w:t>1</w:t>
        </w:r>
        <w:r>
          <w:rPr>
            <w:noProof/>
          </w:rPr>
          <w:fldChar w:fldCharType="end"/>
        </w:r>
        <w:r>
          <w:t xml:space="preserve"> </w:t>
        </w:r>
      </w:p>
    </w:sdtContent>
  </w:sdt>
  <w:p w14:paraId="7EBB0C2C" w14:textId="77777777" w:rsidR="00B508BC" w:rsidRDefault="00B508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5226443"/>
      <w:docPartObj>
        <w:docPartGallery w:val="Page Numbers (Bottom of Page)"/>
        <w:docPartUnique/>
      </w:docPartObj>
    </w:sdtPr>
    <w:sdtContent>
      <w:p w14:paraId="597AF112" w14:textId="72A0D688" w:rsidR="00090D48" w:rsidRDefault="00090D48">
        <w:pPr>
          <w:pStyle w:val="Footer"/>
          <w:jc w:val="right"/>
        </w:pPr>
        <w:r>
          <w:t xml:space="preserve">Page | </w:t>
        </w:r>
        <w:r>
          <w:fldChar w:fldCharType="begin"/>
        </w:r>
        <w:r>
          <w:instrText xml:space="preserve"> PAGE   \* MERGEFORMAT </w:instrText>
        </w:r>
        <w:r>
          <w:fldChar w:fldCharType="separate"/>
        </w:r>
        <w:r w:rsidR="00EA04B1">
          <w:rPr>
            <w:noProof/>
          </w:rPr>
          <w:t>87</w:t>
        </w:r>
        <w:r>
          <w:rPr>
            <w:noProof/>
          </w:rPr>
          <w:fldChar w:fldCharType="end"/>
        </w:r>
        <w:r>
          <w:t xml:space="preserve"> </w:t>
        </w:r>
      </w:p>
    </w:sdtContent>
  </w:sdt>
  <w:p w14:paraId="41567636" w14:textId="77777777" w:rsidR="00090D48" w:rsidRDefault="00090D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A5B892" w14:textId="77777777" w:rsidR="006338F0" w:rsidRDefault="006338F0" w:rsidP="00CE2122">
      <w:pPr>
        <w:spacing w:after="0" w:line="240" w:lineRule="auto"/>
      </w:pPr>
      <w:r>
        <w:separator/>
      </w:r>
    </w:p>
  </w:footnote>
  <w:footnote w:type="continuationSeparator" w:id="0">
    <w:p w14:paraId="4E74E965" w14:textId="77777777" w:rsidR="006338F0" w:rsidRDefault="006338F0" w:rsidP="00CE2122">
      <w:pPr>
        <w:spacing w:after="0" w:line="240" w:lineRule="auto"/>
      </w:pPr>
      <w:r>
        <w:continuationSeparator/>
      </w:r>
    </w:p>
  </w:footnote>
  <w:footnote w:id="1">
    <w:p w14:paraId="599CA5E2" w14:textId="400DFD5B" w:rsidR="009564E2" w:rsidRPr="009564E2" w:rsidRDefault="009564E2" w:rsidP="009564E2">
      <w:pPr>
        <w:rPr>
          <w:rFonts w:ascii="Helvetica" w:hAnsi="Helvetica" w:cs="Helvetica"/>
          <w:sz w:val="24"/>
          <w:szCs w:val="24"/>
        </w:rPr>
      </w:pPr>
      <w:r>
        <w:rPr>
          <w:rStyle w:val="FootnoteReference"/>
        </w:rPr>
        <w:footnoteRef/>
      </w:r>
      <w:r>
        <w:t xml:space="preserve"> </w:t>
      </w:r>
      <w:r>
        <w:rPr>
          <w:rFonts w:ascii="Helvetica" w:hAnsi="Helvetica" w:cs="Helvetica"/>
          <w:sz w:val="24"/>
          <w:szCs w:val="24"/>
        </w:rPr>
        <w:t xml:space="preserve">They are; </w:t>
      </w:r>
      <w:r w:rsidRPr="00996C6F">
        <w:rPr>
          <w:rFonts w:ascii="Helvetica" w:hAnsi="Helvetica" w:cs="Helvetica"/>
          <w:sz w:val="24"/>
          <w:szCs w:val="24"/>
        </w:rPr>
        <w:t>institutionalisation, standardisation, individualisation, pluralisation, and differentiation. They are argued to constitute the life-course and can potentially be independent of one another in the development of life course patterns. Institutionalisation of the life course refers to the normative rules that define temporal organisation – the age that children must stay in school for example. The standardisation of the life course refers to how specific events become popular or common for the population to experience in the same instance –</w:t>
      </w:r>
      <w:r w:rsidRPr="00996C6F">
        <w:rPr>
          <w:rFonts w:ascii="Helvetica" w:hAnsi="Helvetica" w:cs="Helvetica"/>
          <w:sz w:val="24"/>
          <w:szCs w:val="24"/>
        </w:rPr>
        <w:fldChar w:fldCharType="begin"/>
      </w:r>
      <w:r w:rsidR="00332AB9">
        <w:rPr>
          <w:rFonts w:ascii="Helvetica" w:hAnsi="Helvetica" w:cs="Helvetica"/>
          <w:sz w:val="24"/>
          <w:szCs w:val="24"/>
        </w:rPr>
        <w:instrText xml:space="preserve"> ADDIN ZOTERO_ITEM CSL_CITATION {"citationID":"qPE8rzW4","properties":{"formattedCitation":"(Br\\uc0\\u252{}ckner and Mayer, 2005)","plainCitation":"(Brückner and Mayer, 2005)","noteIndex":1},"citationItems":[{"id":6689,"uris":["http://zotero.org/users/8741181/items/K7BZTM68"],"itemData":{"id":66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schema":"https://github.com/citation-style-language/schema/raw/master/csl-citation.json"} </w:instrText>
      </w:r>
      <w:r w:rsidRPr="00996C6F">
        <w:rPr>
          <w:rFonts w:ascii="Helvetica" w:hAnsi="Helvetica" w:cs="Helvetica"/>
          <w:sz w:val="24"/>
          <w:szCs w:val="24"/>
        </w:rPr>
        <w:fldChar w:fldCharType="separate"/>
      </w:r>
      <w:r w:rsidRPr="00996C6F">
        <w:rPr>
          <w:rFonts w:ascii="Helvetica" w:hAnsi="Helvetica" w:cs="Helvetica"/>
          <w:sz w:val="24"/>
          <w:szCs w:val="24"/>
        </w:rPr>
        <w:t>(Brückner and Mayer, 2005)</w:t>
      </w:r>
      <w:r w:rsidRPr="00996C6F">
        <w:rPr>
          <w:rFonts w:ascii="Helvetica" w:hAnsi="Helvetica" w:cs="Helvetica"/>
          <w:sz w:val="24"/>
          <w:szCs w:val="24"/>
        </w:rPr>
        <w:fldChar w:fldCharType="end"/>
      </w:r>
      <w:r w:rsidRPr="00996C6F">
        <w:rPr>
          <w:rFonts w:ascii="Helvetica" w:hAnsi="Helvetica" w:cs="Helvetica"/>
          <w:sz w:val="24"/>
          <w:szCs w:val="24"/>
        </w:rPr>
        <w:t xml:space="preserve"> give the example of all workers retiring at age 65. Individualisation is a concept that argues people gain more control over the choices within their lives, with more pathways being open to the individual. Pluralisation refers to the increase in the number of states of life activity – this can refer to the diversification of family types, or the different strands of education that an individual can participate at the same age. Finally, differentiation refers to processes where the number of states across the life course increase- the publicly defined breakdown of education has increasingly seen to be divided into discrete categories of development.</w:t>
      </w:r>
    </w:p>
  </w:footnote>
  <w:footnote w:id="2">
    <w:p w14:paraId="5E026863" w14:textId="05E0035F" w:rsidR="009564E2" w:rsidRDefault="009564E2">
      <w:pPr>
        <w:pStyle w:val="FootnoteText"/>
      </w:pPr>
      <w:r>
        <w:rPr>
          <w:rStyle w:val="FootnoteReference"/>
        </w:rPr>
        <w:footnoteRef/>
      </w:r>
      <w:r>
        <w:t xml:space="preserve"> These three map on to matters of social class, race, and gender</w:t>
      </w:r>
    </w:p>
  </w:footnote>
  <w:footnote w:id="3">
    <w:p w14:paraId="05D6C945" w14:textId="61E3E8DF" w:rsidR="00CE2122" w:rsidRDefault="00CE2122">
      <w:pPr>
        <w:pStyle w:val="FootnoteText"/>
      </w:pPr>
      <w:r>
        <w:rPr>
          <w:rStyle w:val="FootnoteReference"/>
        </w:rPr>
        <w:footnoteRef/>
      </w:r>
      <w:r>
        <w:t xml:space="preserve"> 1944 Education Act refers to the one implemented in England and Wales. Scotland received their act in 1945 and Northern Ireland in 1947. </w:t>
      </w:r>
    </w:p>
  </w:footnote>
  <w:footnote w:id="4">
    <w:p w14:paraId="1EF6CD8C" w14:textId="4DB33773" w:rsidR="00F723A6" w:rsidRDefault="00F723A6">
      <w:pPr>
        <w:pStyle w:val="FootnoteText"/>
      </w:pPr>
      <w:r>
        <w:rPr>
          <w:rStyle w:val="FootnoteReference"/>
        </w:rPr>
        <w:footnoteRef/>
      </w:r>
      <w:r>
        <w:t xml:space="preserve"> </w:t>
      </w:r>
      <w:r w:rsidR="00016FBB">
        <w:t xml:space="preserve">Access to the codebooks can be found in the GitHub repository: </w:t>
      </w:r>
      <w:r w:rsidR="00016FBB" w:rsidRPr="00016FBB">
        <w:t>https://github.com/Scott0atley/YouthTransitions</w:t>
      </w:r>
    </w:p>
  </w:footnote>
  <w:footnote w:id="5">
    <w:p w14:paraId="204367E9" w14:textId="77777777" w:rsidR="00203676" w:rsidRDefault="00203676" w:rsidP="00203676">
      <w:pPr>
        <w:pStyle w:val="FootnoteText"/>
      </w:pPr>
      <w:r>
        <w:rPr>
          <w:rStyle w:val="FootnoteReference"/>
        </w:rPr>
        <w:footnoteRef/>
      </w:r>
      <w:r>
        <w:t xml:space="preserve"> </w:t>
      </w:r>
      <w:r w:rsidRPr="00996C6F">
        <w:rPr>
          <w:rFonts w:ascii="Helvetica" w:hAnsi="Helvetica" w:cs="Helvetica"/>
          <w:sz w:val="24"/>
          <w:szCs w:val="24"/>
        </w:rPr>
        <w:t>The family characteristics</w:t>
      </w:r>
      <w:r>
        <w:rPr>
          <w:rFonts w:ascii="Helvetica" w:hAnsi="Helvetica" w:cs="Helvetica"/>
          <w:sz w:val="24"/>
          <w:szCs w:val="24"/>
        </w:rPr>
        <w:t xml:space="preserve"> in this study refer to</w:t>
      </w:r>
      <w:r w:rsidRPr="00996C6F">
        <w:rPr>
          <w:rFonts w:ascii="Helvetica" w:hAnsi="Helvetica" w:cs="Helvetica"/>
          <w:sz w:val="24"/>
          <w:szCs w:val="24"/>
        </w:rPr>
        <w:t xml:space="preserve">: parental education, fathers’ socio-economic group, number of siblings, adoption and race variables with additional variables included to capture neighbourhood effects such as whether the child was brought up on a council estate – social tenants make up around 24 per cent of households, with owner-occupiers making up 67 per cent </w:t>
      </w:r>
      <w:r w:rsidRPr="00996C6F">
        <w:rPr>
          <w:rFonts w:ascii="Helvetica" w:hAnsi="Helvetica" w:cs="Helvetica"/>
          <w:sz w:val="24"/>
          <w:szCs w:val="24"/>
        </w:rPr>
        <w:fldChar w:fldCharType="begin"/>
      </w:r>
      <w:r>
        <w:rPr>
          <w:rFonts w:ascii="Helvetica" w:hAnsi="Helvetica" w:cs="Helvetica"/>
          <w:sz w:val="24"/>
          <w:szCs w:val="24"/>
        </w:rPr>
        <w:instrText xml:space="preserve"> ADDIN ZOTERO_ITEM CSL_CITATION {"citationID":"QLhRC98n","properties":{"formattedCitation":"(Di Salvo and Ermisch, 1997)","plainCitation":"(Di Salvo and Ermisch, 1997)","dontUpdate":true,"noteIndex":4},"citationItems":[{"id":6474,"uris":["http://zotero.org/users/8741181/items/8HCR37VH"],"itemData":{"id":6474,"type":"article-journal","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schema":"https://github.com/citation-style-language/schema/raw/master/csl-citation.json"} </w:instrText>
      </w:r>
      <w:r w:rsidRPr="00996C6F">
        <w:rPr>
          <w:rFonts w:ascii="Helvetica" w:hAnsi="Helvetica" w:cs="Helvetica"/>
          <w:sz w:val="24"/>
          <w:szCs w:val="24"/>
        </w:rPr>
        <w:fldChar w:fldCharType="separate"/>
      </w:r>
      <w:r w:rsidRPr="00996C6F">
        <w:rPr>
          <w:rFonts w:ascii="Helvetica" w:hAnsi="Helvetica" w:cs="Helvetica"/>
          <w:sz w:val="24"/>
          <w:szCs w:val="24"/>
        </w:rPr>
        <w:t>(Di Salvo and Ermisch, 1997 :2)</w:t>
      </w:r>
      <w:r w:rsidRPr="00996C6F">
        <w:rPr>
          <w:rFonts w:ascii="Helvetica" w:hAnsi="Helvetica" w:cs="Helvetica"/>
          <w:sz w:val="24"/>
          <w:szCs w:val="24"/>
        </w:rPr>
        <w:fldChar w:fldCharType="end"/>
      </w:r>
      <w:r w:rsidRPr="00996C6F">
        <w:rPr>
          <w:rFonts w:ascii="Helvetica" w:hAnsi="Helvetica" w:cs="Helvetica"/>
          <w:sz w:val="24"/>
          <w:szCs w:val="24"/>
        </w:rPr>
        <w:t>.</w:t>
      </w:r>
    </w:p>
  </w:footnote>
  <w:footnote w:id="6">
    <w:p w14:paraId="47697A12" w14:textId="547C1AAB" w:rsidR="00B853C6" w:rsidRDefault="00B853C6">
      <w:pPr>
        <w:pStyle w:val="FootnoteText"/>
      </w:pPr>
      <w:r>
        <w:rPr>
          <w:rStyle w:val="FootnoteReference"/>
        </w:rPr>
        <w:footnoteRef/>
      </w:r>
      <w:r>
        <w:t xml:space="preserve"> Discussed at length in section below on Multiple Imputation</w:t>
      </w:r>
    </w:p>
  </w:footnote>
  <w:footnote w:id="7">
    <w:p w14:paraId="0305BD92" w14:textId="7C3DE08A" w:rsidR="008E2E54" w:rsidRDefault="008E2E54">
      <w:pPr>
        <w:pStyle w:val="FootnoteText"/>
      </w:pPr>
      <w:r>
        <w:rPr>
          <w:rStyle w:val="FootnoteReference"/>
        </w:rPr>
        <w:footnoteRef/>
      </w:r>
      <w:r>
        <w:t xml:space="preserve"> Variable n4118 used</w:t>
      </w:r>
    </w:p>
  </w:footnote>
  <w:footnote w:id="8">
    <w:p w14:paraId="5CDA3ACF" w14:textId="77777777" w:rsidR="0086540A" w:rsidRDefault="0086540A" w:rsidP="0086540A">
      <w:pPr>
        <w:pStyle w:val="FootnoteText"/>
      </w:pPr>
      <w:r>
        <w:rPr>
          <w:rStyle w:val="FootnoteReference"/>
        </w:rPr>
        <w:footnoteRef/>
      </w:r>
      <w:r>
        <w:t xml:space="preserve"> This latter category can be considered an ‘Other’ category.</w:t>
      </w:r>
    </w:p>
  </w:footnote>
  <w:footnote w:id="9">
    <w:p w14:paraId="3B0F0892" w14:textId="77777777" w:rsidR="0086540A" w:rsidRDefault="0086540A" w:rsidP="0086540A">
      <w:pPr>
        <w:pStyle w:val="FootnoteText"/>
      </w:pPr>
      <w:r>
        <w:rPr>
          <w:rStyle w:val="FootnoteReference"/>
        </w:rPr>
        <w:footnoteRef/>
      </w:r>
      <w:r>
        <w:t xml:space="preserve"> TOPs is the Training Opportunities scheme that was run by the Training Services Department of the Manpower Services Commission – it consists of a vocational guidance training course. </w:t>
      </w:r>
    </w:p>
  </w:footnote>
  <w:footnote w:id="10">
    <w:p w14:paraId="4AC88CB3" w14:textId="77777777" w:rsidR="0086540A" w:rsidRDefault="0086540A" w:rsidP="0086540A">
      <w:pPr>
        <w:pStyle w:val="FootnoteText"/>
      </w:pPr>
      <w:r>
        <w:rPr>
          <w:rStyle w:val="FootnoteReference"/>
        </w:rPr>
        <w:footnoteRef/>
      </w:r>
      <w:r>
        <w:t xml:space="preserve"> Either in Social Housing or privately rented accommodation. </w:t>
      </w:r>
    </w:p>
  </w:footnote>
  <w:footnote w:id="11">
    <w:p w14:paraId="493189EF" w14:textId="77777777" w:rsidR="00C95AE0" w:rsidRDefault="00C95AE0" w:rsidP="00C95AE0">
      <w:pPr>
        <w:pStyle w:val="FootnoteText"/>
      </w:pPr>
      <w:r>
        <w:rPr>
          <w:rStyle w:val="FootnoteReference"/>
        </w:rPr>
        <w:footnoteRef/>
      </w:r>
      <w:r>
        <w:t xml:space="preserve"> Discussed further in the ‘Registrar General Class Schema’ section below</w:t>
      </w:r>
    </w:p>
  </w:footnote>
  <w:footnote w:id="12">
    <w:p w14:paraId="0C857849" w14:textId="77777777" w:rsidR="00C95AE0" w:rsidRDefault="00C95AE0" w:rsidP="00C95AE0">
      <w:pPr>
        <w:pStyle w:val="FootnoteText"/>
      </w:pPr>
      <w:r>
        <w:rPr>
          <w:rStyle w:val="FootnoteReference"/>
        </w:rPr>
        <w:footnoteRef/>
      </w:r>
      <w:r>
        <w:t xml:space="preserve"> Again, discussed further in the ‘National Statistics Socio-Economic Classification’ section below</w:t>
      </w:r>
    </w:p>
  </w:footnote>
  <w:footnote w:id="13">
    <w:p w14:paraId="0ACA89B2" w14:textId="77777777" w:rsidR="0086540A" w:rsidRDefault="0086540A" w:rsidP="0086540A">
      <w:pPr>
        <w:pStyle w:val="FootnoteText"/>
      </w:pPr>
      <w:r>
        <w:rPr>
          <w:rStyle w:val="FootnoteReference"/>
        </w:rPr>
        <w:footnoteRef/>
      </w:r>
      <w:r>
        <w:t xml:space="preserve"> For a full descriptive breakdown see table 1.4</w:t>
      </w:r>
    </w:p>
  </w:footnote>
  <w:footnote w:id="14">
    <w:p w14:paraId="477521E7" w14:textId="774E7D78" w:rsidR="00542130" w:rsidRDefault="00542130">
      <w:pPr>
        <w:pStyle w:val="FootnoteText"/>
      </w:pPr>
      <w:r>
        <w:rPr>
          <w:rStyle w:val="FootnoteReference"/>
        </w:rPr>
        <w:footnoteRef/>
      </w:r>
      <w:r>
        <w:t xml:space="preserve"> The variable in question was acatnn236, a categorical variable. </w:t>
      </w:r>
    </w:p>
  </w:footnote>
  <w:footnote w:id="15">
    <w:p w14:paraId="2B42F4CF" w14:textId="6974F474" w:rsidR="00996C6F" w:rsidRDefault="00996C6F" w:rsidP="00996C6F">
      <w:pPr>
        <w:pStyle w:val="FootnoteText"/>
      </w:pPr>
      <w:r>
        <w:rPr>
          <w:rStyle w:val="FootnoteReference"/>
        </w:rPr>
        <w:footnoteRef/>
      </w:r>
      <w:r>
        <w:t xml:space="preserve"> See </w:t>
      </w:r>
      <w:r w:rsidR="00542130">
        <w:t>appendix for graphical visualisations of means and standard deviations of all imputed variables.</w:t>
      </w:r>
    </w:p>
  </w:footnote>
  <w:footnote w:id="16">
    <w:p w14:paraId="4A18C318" w14:textId="48AA5F4C" w:rsidR="004C2D73" w:rsidRDefault="004C2D73">
      <w:pPr>
        <w:pStyle w:val="FootnoteText"/>
      </w:pPr>
      <w:r>
        <w:rPr>
          <w:rStyle w:val="FootnoteReference"/>
        </w:rPr>
        <w:footnoteRef/>
      </w:r>
      <w:r>
        <w:t xml:space="preserve"> Tables in this section will be inserted at a later date, see .do file lines 952-955 for subsequent tab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0323861">
    <w:abstractNumId w:val="0"/>
  </w:num>
  <w:num w:numId="2" w16cid:durableId="11474359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xanne Connelly">
    <w15:presenceInfo w15:providerId="AD" w15:userId="S::rconnel2@ed.ac.uk::f238de02-da01-4830-85bd-bd26a6d5eb6c"/>
  </w15:person>
  <w15:person w15:author="Scott Oatley">
    <w15:presenceInfo w15:providerId="AD" w15:userId="S::s2265605@ed.ac.uk::8e3c7795-9f6e-483c-977c-2010901e54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4C56"/>
    <w:rsid w:val="0000520D"/>
    <w:rsid w:val="0001037F"/>
    <w:rsid w:val="00012DBD"/>
    <w:rsid w:val="00016FBB"/>
    <w:rsid w:val="000240C7"/>
    <w:rsid w:val="00040ECE"/>
    <w:rsid w:val="00042BE4"/>
    <w:rsid w:val="00051933"/>
    <w:rsid w:val="0005342F"/>
    <w:rsid w:val="00065BA4"/>
    <w:rsid w:val="00090D48"/>
    <w:rsid w:val="000A1333"/>
    <w:rsid w:val="000B6B7A"/>
    <w:rsid w:val="000D0B4E"/>
    <w:rsid w:val="000E06A2"/>
    <w:rsid w:val="000E23E4"/>
    <w:rsid w:val="000E60F3"/>
    <w:rsid w:val="000E65D6"/>
    <w:rsid w:val="001113BB"/>
    <w:rsid w:val="0011551E"/>
    <w:rsid w:val="001233EF"/>
    <w:rsid w:val="0013210A"/>
    <w:rsid w:val="00133F51"/>
    <w:rsid w:val="001449E6"/>
    <w:rsid w:val="00173331"/>
    <w:rsid w:val="0018170F"/>
    <w:rsid w:val="00194FA0"/>
    <w:rsid w:val="001B3491"/>
    <w:rsid w:val="001C07E3"/>
    <w:rsid w:val="001E3D6E"/>
    <w:rsid w:val="002020E2"/>
    <w:rsid w:val="00203676"/>
    <w:rsid w:val="002162EC"/>
    <w:rsid w:val="00216D9E"/>
    <w:rsid w:val="00220C73"/>
    <w:rsid w:val="00236307"/>
    <w:rsid w:val="0023760A"/>
    <w:rsid w:val="00241285"/>
    <w:rsid w:val="00241E6D"/>
    <w:rsid w:val="0024532F"/>
    <w:rsid w:val="00245DD0"/>
    <w:rsid w:val="002643A9"/>
    <w:rsid w:val="00265B8A"/>
    <w:rsid w:val="00273322"/>
    <w:rsid w:val="002A5610"/>
    <w:rsid w:val="002C1B1F"/>
    <w:rsid w:val="002C74F0"/>
    <w:rsid w:val="002D72DF"/>
    <w:rsid w:val="003040C6"/>
    <w:rsid w:val="00332AB9"/>
    <w:rsid w:val="00343CB4"/>
    <w:rsid w:val="00351C49"/>
    <w:rsid w:val="003628AC"/>
    <w:rsid w:val="003915B5"/>
    <w:rsid w:val="00395231"/>
    <w:rsid w:val="00396A37"/>
    <w:rsid w:val="00397605"/>
    <w:rsid w:val="003A19B6"/>
    <w:rsid w:val="003A1DBA"/>
    <w:rsid w:val="003C06C8"/>
    <w:rsid w:val="003C66CA"/>
    <w:rsid w:val="003D21F4"/>
    <w:rsid w:val="003D4E94"/>
    <w:rsid w:val="003E7783"/>
    <w:rsid w:val="00405D24"/>
    <w:rsid w:val="00424D86"/>
    <w:rsid w:val="00426CFF"/>
    <w:rsid w:val="00433AB1"/>
    <w:rsid w:val="0043646C"/>
    <w:rsid w:val="00443C1B"/>
    <w:rsid w:val="00464CA3"/>
    <w:rsid w:val="004A5564"/>
    <w:rsid w:val="004B2424"/>
    <w:rsid w:val="004B3325"/>
    <w:rsid w:val="004C2D73"/>
    <w:rsid w:val="004C4323"/>
    <w:rsid w:val="004D2489"/>
    <w:rsid w:val="00521CA9"/>
    <w:rsid w:val="0052350C"/>
    <w:rsid w:val="00523EDD"/>
    <w:rsid w:val="0054118B"/>
    <w:rsid w:val="00542130"/>
    <w:rsid w:val="00551B01"/>
    <w:rsid w:val="0056130B"/>
    <w:rsid w:val="0058319A"/>
    <w:rsid w:val="005903F4"/>
    <w:rsid w:val="005A78EE"/>
    <w:rsid w:val="005C395A"/>
    <w:rsid w:val="005C5BC8"/>
    <w:rsid w:val="005D372E"/>
    <w:rsid w:val="005E7306"/>
    <w:rsid w:val="00600D07"/>
    <w:rsid w:val="006338F0"/>
    <w:rsid w:val="00666A02"/>
    <w:rsid w:val="006804CE"/>
    <w:rsid w:val="006A757D"/>
    <w:rsid w:val="006B2753"/>
    <w:rsid w:val="006D0117"/>
    <w:rsid w:val="00707BF6"/>
    <w:rsid w:val="00714BE4"/>
    <w:rsid w:val="00732D4C"/>
    <w:rsid w:val="0074663F"/>
    <w:rsid w:val="0075688D"/>
    <w:rsid w:val="00795A18"/>
    <w:rsid w:val="007F0032"/>
    <w:rsid w:val="0080403E"/>
    <w:rsid w:val="008047EA"/>
    <w:rsid w:val="00811D1A"/>
    <w:rsid w:val="00815D80"/>
    <w:rsid w:val="008214E7"/>
    <w:rsid w:val="008446E3"/>
    <w:rsid w:val="008527C4"/>
    <w:rsid w:val="0086540A"/>
    <w:rsid w:val="008A6467"/>
    <w:rsid w:val="008C0E7A"/>
    <w:rsid w:val="008D4603"/>
    <w:rsid w:val="008E2E54"/>
    <w:rsid w:val="009071CF"/>
    <w:rsid w:val="009213FB"/>
    <w:rsid w:val="009564E2"/>
    <w:rsid w:val="0095687E"/>
    <w:rsid w:val="00974364"/>
    <w:rsid w:val="009842D2"/>
    <w:rsid w:val="00996C6F"/>
    <w:rsid w:val="009A2BD2"/>
    <w:rsid w:val="009A4CC5"/>
    <w:rsid w:val="009C0602"/>
    <w:rsid w:val="009C6036"/>
    <w:rsid w:val="00A13536"/>
    <w:rsid w:val="00A17725"/>
    <w:rsid w:val="00A4583D"/>
    <w:rsid w:val="00A4695B"/>
    <w:rsid w:val="00AB4878"/>
    <w:rsid w:val="00AC5228"/>
    <w:rsid w:val="00AC5AF1"/>
    <w:rsid w:val="00AC75CA"/>
    <w:rsid w:val="00AF0225"/>
    <w:rsid w:val="00B508BC"/>
    <w:rsid w:val="00B73CBD"/>
    <w:rsid w:val="00B774DD"/>
    <w:rsid w:val="00B853C6"/>
    <w:rsid w:val="00BA5CB4"/>
    <w:rsid w:val="00BB0F03"/>
    <w:rsid w:val="00BC7955"/>
    <w:rsid w:val="00BD13CF"/>
    <w:rsid w:val="00BD7EC8"/>
    <w:rsid w:val="00C3642C"/>
    <w:rsid w:val="00C770F4"/>
    <w:rsid w:val="00C95AE0"/>
    <w:rsid w:val="00C96544"/>
    <w:rsid w:val="00CB38A1"/>
    <w:rsid w:val="00CD39F3"/>
    <w:rsid w:val="00CE2122"/>
    <w:rsid w:val="00CF007F"/>
    <w:rsid w:val="00D021AF"/>
    <w:rsid w:val="00D045BC"/>
    <w:rsid w:val="00D403E2"/>
    <w:rsid w:val="00D477C8"/>
    <w:rsid w:val="00D57452"/>
    <w:rsid w:val="00D64217"/>
    <w:rsid w:val="00D714E6"/>
    <w:rsid w:val="00D816FA"/>
    <w:rsid w:val="00DA41C9"/>
    <w:rsid w:val="00DA694D"/>
    <w:rsid w:val="00DE22AB"/>
    <w:rsid w:val="00E14C56"/>
    <w:rsid w:val="00E612BB"/>
    <w:rsid w:val="00E71A5F"/>
    <w:rsid w:val="00E80C31"/>
    <w:rsid w:val="00E81E09"/>
    <w:rsid w:val="00EA04B1"/>
    <w:rsid w:val="00EB018F"/>
    <w:rsid w:val="00EB4B4D"/>
    <w:rsid w:val="00EB5D9A"/>
    <w:rsid w:val="00EC0788"/>
    <w:rsid w:val="00EC163E"/>
    <w:rsid w:val="00EE2BBE"/>
    <w:rsid w:val="00EF5A81"/>
    <w:rsid w:val="00F01773"/>
    <w:rsid w:val="00F04C86"/>
    <w:rsid w:val="00F17A1F"/>
    <w:rsid w:val="00F22A7D"/>
    <w:rsid w:val="00F22F46"/>
    <w:rsid w:val="00F723A6"/>
    <w:rsid w:val="00FA3358"/>
    <w:rsid w:val="00FB2CFC"/>
    <w:rsid w:val="00FF4D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5DAA9"/>
  <w15:docId w15:val="{7A6F81BF-D5C9-4FA9-84FB-49ACBA926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4C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1B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65B8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22F4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E730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4C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1B01"/>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8D460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D4603"/>
    <w:rPr>
      <w:rFonts w:eastAsiaTheme="minorEastAsia"/>
      <w:color w:val="5A5A5A" w:themeColor="text1" w:themeTint="A5"/>
      <w:spacing w:val="15"/>
    </w:rPr>
  </w:style>
  <w:style w:type="character" w:customStyle="1" w:styleId="highlight">
    <w:name w:val="highlight"/>
    <w:basedOn w:val="DefaultParagraphFont"/>
    <w:rsid w:val="008D4603"/>
  </w:style>
  <w:style w:type="paragraph" w:styleId="BodyText">
    <w:name w:val="Body Text"/>
    <w:basedOn w:val="Normal"/>
    <w:link w:val="BodyTextChar"/>
    <w:uiPriority w:val="1"/>
    <w:qFormat/>
    <w:rsid w:val="00521CA9"/>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521CA9"/>
    <w:rPr>
      <w:rFonts w:ascii="Arial Narrow" w:eastAsia="Arial Narrow" w:hAnsi="Arial Narrow" w:cs="Arial Narrow"/>
      <w:sz w:val="24"/>
      <w:szCs w:val="24"/>
      <w:lang w:eastAsia="en-GB" w:bidi="en-GB"/>
    </w:rPr>
  </w:style>
  <w:style w:type="paragraph" w:styleId="ListParagraph">
    <w:name w:val="List Paragraph"/>
    <w:basedOn w:val="Normal"/>
    <w:uiPriority w:val="1"/>
    <w:qFormat/>
    <w:rsid w:val="00521CA9"/>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216D9E"/>
    <w:pPr>
      <w:spacing w:after="240" w:line="240" w:lineRule="auto"/>
    </w:pPr>
  </w:style>
  <w:style w:type="paragraph" w:styleId="FootnoteText">
    <w:name w:val="footnote text"/>
    <w:basedOn w:val="Normal"/>
    <w:link w:val="FootnoteTextChar"/>
    <w:uiPriority w:val="99"/>
    <w:semiHidden/>
    <w:unhideWhenUsed/>
    <w:rsid w:val="00CE21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2122"/>
    <w:rPr>
      <w:sz w:val="20"/>
      <w:szCs w:val="20"/>
    </w:rPr>
  </w:style>
  <w:style w:type="character" w:styleId="FootnoteReference">
    <w:name w:val="footnote reference"/>
    <w:basedOn w:val="DefaultParagraphFont"/>
    <w:uiPriority w:val="99"/>
    <w:semiHidden/>
    <w:unhideWhenUsed/>
    <w:rsid w:val="00CE2122"/>
    <w:rPr>
      <w:vertAlign w:val="superscript"/>
    </w:rPr>
  </w:style>
  <w:style w:type="table" w:styleId="TableGrid">
    <w:name w:val="Table Grid"/>
    <w:basedOn w:val="TableNormal"/>
    <w:uiPriority w:val="59"/>
    <w:rsid w:val="00AB4878"/>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A19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19B6"/>
  </w:style>
  <w:style w:type="paragraph" w:styleId="Footer">
    <w:name w:val="footer"/>
    <w:basedOn w:val="Normal"/>
    <w:link w:val="FooterChar"/>
    <w:uiPriority w:val="99"/>
    <w:unhideWhenUsed/>
    <w:rsid w:val="003A19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19B6"/>
  </w:style>
  <w:style w:type="paragraph" w:styleId="TOCHeading">
    <w:name w:val="TOC Heading"/>
    <w:basedOn w:val="Heading1"/>
    <w:next w:val="Normal"/>
    <w:uiPriority w:val="39"/>
    <w:unhideWhenUsed/>
    <w:qFormat/>
    <w:rsid w:val="00090D48"/>
    <w:pPr>
      <w:outlineLvl w:val="9"/>
    </w:pPr>
    <w:rPr>
      <w:lang w:val="en-US"/>
    </w:rPr>
  </w:style>
  <w:style w:type="paragraph" w:styleId="TOC1">
    <w:name w:val="toc 1"/>
    <w:basedOn w:val="Normal"/>
    <w:next w:val="Normal"/>
    <w:autoRedefine/>
    <w:uiPriority w:val="39"/>
    <w:unhideWhenUsed/>
    <w:rsid w:val="00133F51"/>
    <w:pPr>
      <w:tabs>
        <w:tab w:val="right" w:leader="dot" w:pos="9016"/>
      </w:tabs>
      <w:spacing w:after="100"/>
    </w:pPr>
  </w:style>
  <w:style w:type="paragraph" w:styleId="TOC2">
    <w:name w:val="toc 2"/>
    <w:basedOn w:val="Normal"/>
    <w:next w:val="Normal"/>
    <w:autoRedefine/>
    <w:uiPriority w:val="39"/>
    <w:unhideWhenUsed/>
    <w:rsid w:val="00090D48"/>
    <w:pPr>
      <w:spacing w:after="100"/>
      <w:ind w:left="220"/>
    </w:pPr>
  </w:style>
  <w:style w:type="paragraph" w:styleId="TOC3">
    <w:name w:val="toc 3"/>
    <w:basedOn w:val="Normal"/>
    <w:next w:val="Normal"/>
    <w:autoRedefine/>
    <w:uiPriority w:val="39"/>
    <w:unhideWhenUsed/>
    <w:rsid w:val="00090D48"/>
    <w:pPr>
      <w:spacing w:after="100"/>
      <w:ind w:left="440"/>
    </w:pPr>
    <w:rPr>
      <w:rFonts w:eastAsiaTheme="minorEastAsia"/>
      <w:lang w:eastAsia="en-GB"/>
    </w:rPr>
  </w:style>
  <w:style w:type="paragraph" w:styleId="TOC4">
    <w:name w:val="toc 4"/>
    <w:basedOn w:val="Normal"/>
    <w:next w:val="Normal"/>
    <w:autoRedefine/>
    <w:uiPriority w:val="39"/>
    <w:unhideWhenUsed/>
    <w:rsid w:val="00090D48"/>
    <w:pPr>
      <w:spacing w:after="100"/>
      <w:ind w:left="660"/>
    </w:pPr>
    <w:rPr>
      <w:rFonts w:eastAsiaTheme="minorEastAsia"/>
      <w:lang w:eastAsia="en-GB"/>
    </w:rPr>
  </w:style>
  <w:style w:type="paragraph" w:styleId="TOC5">
    <w:name w:val="toc 5"/>
    <w:basedOn w:val="Normal"/>
    <w:next w:val="Normal"/>
    <w:autoRedefine/>
    <w:uiPriority w:val="39"/>
    <w:unhideWhenUsed/>
    <w:rsid w:val="00090D48"/>
    <w:pPr>
      <w:spacing w:after="100"/>
      <w:ind w:left="880"/>
    </w:pPr>
    <w:rPr>
      <w:rFonts w:eastAsiaTheme="minorEastAsia"/>
      <w:lang w:eastAsia="en-GB"/>
    </w:rPr>
  </w:style>
  <w:style w:type="paragraph" w:styleId="TOC6">
    <w:name w:val="toc 6"/>
    <w:basedOn w:val="Normal"/>
    <w:next w:val="Normal"/>
    <w:autoRedefine/>
    <w:uiPriority w:val="39"/>
    <w:unhideWhenUsed/>
    <w:rsid w:val="00090D48"/>
    <w:pPr>
      <w:spacing w:after="100"/>
      <w:ind w:left="1100"/>
    </w:pPr>
    <w:rPr>
      <w:rFonts w:eastAsiaTheme="minorEastAsia"/>
      <w:lang w:eastAsia="en-GB"/>
    </w:rPr>
  </w:style>
  <w:style w:type="paragraph" w:styleId="TOC7">
    <w:name w:val="toc 7"/>
    <w:basedOn w:val="Normal"/>
    <w:next w:val="Normal"/>
    <w:autoRedefine/>
    <w:uiPriority w:val="39"/>
    <w:unhideWhenUsed/>
    <w:rsid w:val="00090D48"/>
    <w:pPr>
      <w:spacing w:after="100"/>
      <w:ind w:left="1320"/>
    </w:pPr>
    <w:rPr>
      <w:rFonts w:eastAsiaTheme="minorEastAsia"/>
      <w:lang w:eastAsia="en-GB"/>
    </w:rPr>
  </w:style>
  <w:style w:type="paragraph" w:styleId="TOC8">
    <w:name w:val="toc 8"/>
    <w:basedOn w:val="Normal"/>
    <w:next w:val="Normal"/>
    <w:autoRedefine/>
    <w:uiPriority w:val="39"/>
    <w:unhideWhenUsed/>
    <w:rsid w:val="00090D48"/>
    <w:pPr>
      <w:spacing w:after="100"/>
      <w:ind w:left="1540"/>
    </w:pPr>
    <w:rPr>
      <w:rFonts w:eastAsiaTheme="minorEastAsia"/>
      <w:lang w:eastAsia="en-GB"/>
    </w:rPr>
  </w:style>
  <w:style w:type="paragraph" w:styleId="TOC9">
    <w:name w:val="toc 9"/>
    <w:basedOn w:val="Normal"/>
    <w:next w:val="Normal"/>
    <w:autoRedefine/>
    <w:uiPriority w:val="39"/>
    <w:unhideWhenUsed/>
    <w:rsid w:val="00090D48"/>
    <w:pPr>
      <w:spacing w:after="100"/>
      <w:ind w:left="1760"/>
    </w:pPr>
    <w:rPr>
      <w:rFonts w:eastAsiaTheme="minorEastAsia"/>
      <w:lang w:eastAsia="en-GB"/>
    </w:rPr>
  </w:style>
  <w:style w:type="character" w:styleId="Hyperlink">
    <w:name w:val="Hyperlink"/>
    <w:basedOn w:val="DefaultParagraphFont"/>
    <w:uiPriority w:val="99"/>
    <w:unhideWhenUsed/>
    <w:rsid w:val="00090D48"/>
    <w:rPr>
      <w:color w:val="0563C1" w:themeColor="hyperlink"/>
      <w:u w:val="single"/>
    </w:rPr>
  </w:style>
  <w:style w:type="character" w:customStyle="1" w:styleId="UnresolvedMention1">
    <w:name w:val="Unresolved Mention1"/>
    <w:basedOn w:val="DefaultParagraphFont"/>
    <w:uiPriority w:val="99"/>
    <w:semiHidden/>
    <w:unhideWhenUsed/>
    <w:rsid w:val="00090D48"/>
    <w:rPr>
      <w:color w:val="605E5C"/>
      <w:shd w:val="clear" w:color="auto" w:fill="E1DFDD"/>
    </w:rPr>
  </w:style>
  <w:style w:type="table" w:styleId="GridTable2">
    <w:name w:val="Grid Table 2"/>
    <w:basedOn w:val="TableNormal"/>
    <w:uiPriority w:val="47"/>
    <w:rsid w:val="0097436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996C6F"/>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996C6F"/>
    <w:rPr>
      <w:color w:val="808080"/>
    </w:rPr>
  </w:style>
  <w:style w:type="character" w:customStyle="1" w:styleId="Heading3Char">
    <w:name w:val="Heading 3 Char"/>
    <w:basedOn w:val="DefaultParagraphFont"/>
    <w:link w:val="Heading3"/>
    <w:uiPriority w:val="9"/>
    <w:rsid w:val="00265B8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016FB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016FBB"/>
    <w:rPr>
      <w:b/>
      <w:bCs/>
    </w:rPr>
  </w:style>
  <w:style w:type="character" w:styleId="CommentReference">
    <w:name w:val="annotation reference"/>
    <w:basedOn w:val="DefaultParagraphFont"/>
    <w:uiPriority w:val="99"/>
    <w:semiHidden/>
    <w:unhideWhenUsed/>
    <w:rsid w:val="00A4695B"/>
    <w:rPr>
      <w:sz w:val="16"/>
      <w:szCs w:val="16"/>
    </w:rPr>
  </w:style>
  <w:style w:type="paragraph" w:styleId="CommentText">
    <w:name w:val="annotation text"/>
    <w:basedOn w:val="Normal"/>
    <w:link w:val="CommentTextChar"/>
    <w:uiPriority w:val="99"/>
    <w:unhideWhenUsed/>
    <w:rsid w:val="00A4695B"/>
    <w:pPr>
      <w:spacing w:line="240" w:lineRule="auto"/>
    </w:pPr>
    <w:rPr>
      <w:sz w:val="20"/>
      <w:szCs w:val="20"/>
    </w:rPr>
  </w:style>
  <w:style w:type="character" w:customStyle="1" w:styleId="CommentTextChar">
    <w:name w:val="Comment Text Char"/>
    <w:basedOn w:val="DefaultParagraphFont"/>
    <w:link w:val="CommentText"/>
    <w:uiPriority w:val="99"/>
    <w:rsid w:val="00A4695B"/>
    <w:rPr>
      <w:sz w:val="20"/>
      <w:szCs w:val="20"/>
    </w:rPr>
  </w:style>
  <w:style w:type="paragraph" w:styleId="CommentSubject">
    <w:name w:val="annotation subject"/>
    <w:basedOn w:val="CommentText"/>
    <w:next w:val="CommentText"/>
    <w:link w:val="CommentSubjectChar"/>
    <w:uiPriority w:val="99"/>
    <w:semiHidden/>
    <w:unhideWhenUsed/>
    <w:rsid w:val="00A4695B"/>
    <w:rPr>
      <w:b/>
      <w:bCs/>
    </w:rPr>
  </w:style>
  <w:style w:type="character" w:customStyle="1" w:styleId="CommentSubjectChar">
    <w:name w:val="Comment Subject Char"/>
    <w:basedOn w:val="CommentTextChar"/>
    <w:link w:val="CommentSubject"/>
    <w:uiPriority w:val="99"/>
    <w:semiHidden/>
    <w:rsid w:val="00A4695B"/>
    <w:rPr>
      <w:b/>
      <w:bCs/>
      <w:sz w:val="20"/>
      <w:szCs w:val="20"/>
    </w:rPr>
  </w:style>
  <w:style w:type="paragraph" w:styleId="Revision">
    <w:name w:val="Revision"/>
    <w:hidden/>
    <w:uiPriority w:val="99"/>
    <w:semiHidden/>
    <w:rsid w:val="002162EC"/>
    <w:pPr>
      <w:spacing w:after="0" w:line="240" w:lineRule="auto"/>
    </w:pPr>
  </w:style>
  <w:style w:type="paragraph" w:styleId="BalloonText">
    <w:name w:val="Balloon Text"/>
    <w:basedOn w:val="Normal"/>
    <w:link w:val="BalloonTextChar"/>
    <w:uiPriority w:val="99"/>
    <w:semiHidden/>
    <w:unhideWhenUsed/>
    <w:rsid w:val="00EA04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4B1"/>
    <w:rPr>
      <w:rFonts w:ascii="Segoe UI" w:hAnsi="Segoe UI" w:cs="Segoe UI"/>
      <w:sz w:val="18"/>
      <w:szCs w:val="18"/>
    </w:rPr>
  </w:style>
  <w:style w:type="character" w:styleId="UnresolvedMention">
    <w:name w:val="Unresolved Mention"/>
    <w:basedOn w:val="DefaultParagraphFont"/>
    <w:uiPriority w:val="99"/>
    <w:semiHidden/>
    <w:unhideWhenUsed/>
    <w:rsid w:val="00D477C8"/>
    <w:rPr>
      <w:color w:val="605E5C"/>
      <w:shd w:val="clear" w:color="auto" w:fill="E1DFDD"/>
    </w:rPr>
  </w:style>
  <w:style w:type="paragraph" w:customStyle="1" w:styleId="pf0">
    <w:name w:val="pf0"/>
    <w:basedOn w:val="Normal"/>
    <w:rsid w:val="00EB018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EB018F"/>
    <w:rPr>
      <w:rFonts w:ascii="Segoe UI" w:hAnsi="Segoe UI" w:cs="Segoe UI" w:hint="default"/>
      <w:sz w:val="18"/>
      <w:szCs w:val="18"/>
    </w:rPr>
  </w:style>
  <w:style w:type="character" w:customStyle="1" w:styleId="Heading4Char">
    <w:name w:val="Heading 4 Char"/>
    <w:basedOn w:val="DefaultParagraphFont"/>
    <w:link w:val="Heading4"/>
    <w:uiPriority w:val="9"/>
    <w:rsid w:val="00F22F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E7306"/>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434918">
      <w:bodyDiv w:val="1"/>
      <w:marLeft w:val="0"/>
      <w:marRight w:val="0"/>
      <w:marTop w:val="0"/>
      <w:marBottom w:val="0"/>
      <w:divBdr>
        <w:top w:val="none" w:sz="0" w:space="0" w:color="auto"/>
        <w:left w:val="none" w:sz="0" w:space="0" w:color="auto"/>
        <w:bottom w:val="none" w:sz="0" w:space="0" w:color="auto"/>
        <w:right w:val="none" w:sz="0" w:space="0" w:color="auto"/>
      </w:divBdr>
    </w:div>
    <w:div w:id="1307978805">
      <w:bodyDiv w:val="1"/>
      <w:marLeft w:val="0"/>
      <w:marRight w:val="0"/>
      <w:marTop w:val="0"/>
      <w:marBottom w:val="0"/>
      <w:divBdr>
        <w:top w:val="none" w:sz="0" w:space="0" w:color="auto"/>
        <w:left w:val="none" w:sz="0" w:space="0" w:color="auto"/>
        <w:bottom w:val="none" w:sz="0" w:space="0" w:color="auto"/>
        <w:right w:val="none" w:sz="0" w:space="0" w:color="auto"/>
      </w:divBdr>
    </w:div>
    <w:div w:id="13627826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image" Target="media/image5.jp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10" Type="http://schemas.microsoft.com/office/2016/09/relationships/commentsIds" Target="commentsIds.xml"/><Relationship Id="rId19" Type="http://schemas.openxmlformats.org/officeDocument/2006/relationships/image" Target="media/image6.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16C6E-905D-4083-B44B-ADCC5189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2</Pages>
  <Words>72666</Words>
  <Characters>412748</Characters>
  <Application>Microsoft Office Word</Application>
  <DocSecurity>0</DocSecurity>
  <Lines>18761</Lines>
  <Paragraphs>9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4-03T08:35:00Z</dcterms:created>
  <dcterms:modified xsi:type="dcterms:W3CDTF">2023-04-0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OkrwE85"/&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